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33A2" w:rsidRPr="00D15D44" w:rsidRDefault="000433A2" w:rsidP="000F4E5E">
      <w:pPr>
        <w:adjustRightInd w:val="0"/>
        <w:snapToGrid w:val="0"/>
        <w:spacing w:after="0" w:line="360" w:lineRule="auto"/>
        <w:jc w:val="both"/>
        <w:rPr>
          <w:rFonts w:ascii="Book Antiqua" w:hAnsi="Book Antiqua"/>
          <w:sz w:val="21"/>
          <w:szCs w:val="21"/>
        </w:rPr>
      </w:pPr>
      <w:r w:rsidRPr="00D15D44">
        <w:rPr>
          <w:rFonts w:ascii="Book Antiqua" w:eastAsia="Times New Roman" w:hAnsi="Book Antiqua" w:cs="宋体"/>
          <w:b/>
          <w:sz w:val="21"/>
          <w:szCs w:val="21"/>
        </w:rPr>
        <w:t xml:space="preserve">Name of journal: </w:t>
      </w:r>
      <w:bookmarkStart w:id="0" w:name="OLE_LINK718"/>
      <w:bookmarkStart w:id="1" w:name="OLE_LINK719"/>
      <w:r w:rsidRPr="00D15D44">
        <w:rPr>
          <w:rFonts w:ascii="Book Antiqua" w:eastAsia="Times New Roman" w:hAnsi="Book Antiqua" w:cs="宋体"/>
          <w:b/>
          <w:sz w:val="21"/>
          <w:szCs w:val="21"/>
        </w:rPr>
        <w:t xml:space="preserve">World Journal of </w:t>
      </w:r>
      <w:bookmarkEnd w:id="0"/>
      <w:bookmarkEnd w:id="1"/>
      <w:r w:rsidRPr="00D15D44">
        <w:rPr>
          <w:rFonts w:ascii="Book Antiqua" w:hAnsi="Book Antiqua"/>
          <w:b/>
          <w:sz w:val="21"/>
          <w:szCs w:val="21"/>
        </w:rPr>
        <w:t xml:space="preserve">Gastroenterology </w:t>
      </w:r>
    </w:p>
    <w:p w:rsidR="000433A2" w:rsidRPr="00D15D44" w:rsidRDefault="000433A2" w:rsidP="000F4E5E">
      <w:pPr>
        <w:adjustRightInd w:val="0"/>
        <w:snapToGrid w:val="0"/>
        <w:spacing w:after="0" w:line="360" w:lineRule="auto"/>
        <w:jc w:val="both"/>
        <w:rPr>
          <w:rFonts w:ascii="Book Antiqua" w:eastAsia="Times New Roman" w:hAnsi="Book Antiqua" w:cs="宋体"/>
          <w:b/>
          <w:sz w:val="21"/>
          <w:szCs w:val="21"/>
          <w:lang w:eastAsia="zh-CN"/>
        </w:rPr>
      </w:pPr>
      <w:r w:rsidRPr="00D15D44">
        <w:rPr>
          <w:rFonts w:ascii="Book Antiqua" w:hAnsi="Book Antiqua" w:cs="Arial"/>
          <w:b/>
          <w:sz w:val="21"/>
          <w:szCs w:val="21"/>
          <w:lang w:val="en"/>
        </w:rPr>
        <w:t>ESPS Manuscript NO:</w:t>
      </w:r>
      <w:r w:rsidRPr="00D15D44">
        <w:rPr>
          <w:rFonts w:ascii="Book Antiqua" w:hAnsi="Book Antiqua" w:cs="Arial" w:hint="eastAsia"/>
          <w:b/>
          <w:sz w:val="21"/>
          <w:szCs w:val="21"/>
          <w:lang w:val="en" w:eastAsia="zh-CN"/>
        </w:rPr>
        <w:t xml:space="preserve"> </w:t>
      </w:r>
      <w:r w:rsidRPr="00D15D44">
        <w:rPr>
          <w:rFonts w:ascii="Book Antiqua" w:hAnsi="Book Antiqua" w:cs="Tahoma"/>
          <w:b/>
          <w:sz w:val="21"/>
          <w:szCs w:val="21"/>
        </w:rPr>
        <w:t>10417</w:t>
      </w:r>
    </w:p>
    <w:p w:rsidR="000433A2" w:rsidRPr="00D15D44" w:rsidRDefault="000433A2" w:rsidP="000F4E5E">
      <w:pPr>
        <w:suppressAutoHyphens/>
        <w:autoSpaceDE w:val="0"/>
        <w:autoSpaceDN w:val="0"/>
        <w:adjustRightInd w:val="0"/>
        <w:snapToGrid w:val="0"/>
        <w:spacing w:after="0" w:line="360" w:lineRule="auto"/>
        <w:jc w:val="both"/>
        <w:rPr>
          <w:rFonts w:ascii="Book Antiqua" w:hAnsi="Book Antiqua"/>
          <w:b/>
          <w:caps/>
          <w:sz w:val="21"/>
          <w:szCs w:val="21"/>
          <w:lang w:eastAsia="zh-CN"/>
        </w:rPr>
      </w:pPr>
      <w:r w:rsidRPr="00D15D44">
        <w:rPr>
          <w:rFonts w:ascii="Book Antiqua" w:hAnsi="Book Antiqua"/>
          <w:b/>
          <w:sz w:val="21"/>
          <w:szCs w:val="21"/>
        </w:rPr>
        <w:t xml:space="preserve">Columns: </w:t>
      </w:r>
      <w:r w:rsidRPr="00D15D44">
        <w:rPr>
          <w:rFonts w:ascii="Book Antiqua" w:hAnsi="Book Antiqua"/>
          <w:b/>
          <w:caps/>
          <w:sz w:val="21"/>
          <w:szCs w:val="21"/>
        </w:rPr>
        <w:t>Topic Highlights</w:t>
      </w:r>
    </w:p>
    <w:p w:rsidR="00C10B11" w:rsidRPr="00B82CDE" w:rsidRDefault="00C10B11" w:rsidP="000F4E5E">
      <w:pPr>
        <w:adjustRightInd w:val="0"/>
        <w:snapToGrid w:val="0"/>
        <w:spacing w:after="0" w:line="360" w:lineRule="auto"/>
        <w:jc w:val="both"/>
        <w:rPr>
          <w:rFonts w:ascii="Book Antiqua" w:hAnsi="Book Antiqua" w:cs="Tahoma"/>
          <w:b/>
          <w:color w:val="000000"/>
          <w:sz w:val="24"/>
          <w:szCs w:val="24"/>
          <w:lang w:eastAsia="zh-CN"/>
        </w:rPr>
      </w:pPr>
    </w:p>
    <w:p w:rsidR="00C94940" w:rsidRPr="00B82CDE" w:rsidRDefault="00C94940" w:rsidP="000F4E5E">
      <w:pPr>
        <w:adjustRightInd w:val="0"/>
        <w:snapToGrid w:val="0"/>
        <w:spacing w:after="0" w:line="360" w:lineRule="auto"/>
        <w:jc w:val="both"/>
        <w:rPr>
          <w:rFonts w:ascii="Book Antiqua" w:hAnsi="Book Antiqua"/>
          <w:color w:val="000000"/>
          <w:sz w:val="24"/>
        </w:rPr>
      </w:pPr>
      <w:r w:rsidRPr="00B82CDE">
        <w:rPr>
          <w:rFonts w:ascii="Book Antiqua" w:hAnsi="Book Antiqua" w:cs="TwCenMT-Bold"/>
          <w:bCs/>
          <w:sz w:val="24"/>
        </w:rPr>
        <w:t>WJG 20th Anniversary Special Issues</w:t>
      </w:r>
      <w:r w:rsidRPr="00B82CDE">
        <w:rPr>
          <w:rFonts w:ascii="Book Antiqua" w:hAnsi="Book Antiqua"/>
          <w:color w:val="000000"/>
          <w:sz w:val="24"/>
        </w:rPr>
        <w:t xml:space="preserve"> (1</w:t>
      </w:r>
      <w:r w:rsidRPr="00B82CDE">
        <w:rPr>
          <w:rFonts w:ascii="Book Antiqua" w:hAnsi="Book Antiqua" w:hint="eastAsia"/>
          <w:color w:val="000000"/>
          <w:sz w:val="24"/>
        </w:rPr>
        <w:t>7</w:t>
      </w:r>
      <w:r w:rsidRPr="00B82CDE">
        <w:rPr>
          <w:rFonts w:ascii="Book Antiqua" w:hAnsi="Book Antiqua"/>
          <w:color w:val="000000"/>
          <w:sz w:val="24"/>
        </w:rPr>
        <w:t>):</w:t>
      </w:r>
      <w:r w:rsidRPr="00B82CDE">
        <w:t xml:space="preserve"> </w:t>
      </w:r>
      <w:r w:rsidRPr="00B82CDE">
        <w:rPr>
          <w:rFonts w:ascii="Book Antiqua" w:hAnsi="Book Antiqua"/>
          <w:color w:val="000000"/>
          <w:sz w:val="24"/>
        </w:rPr>
        <w:t>Intestinal microbiota</w:t>
      </w:r>
    </w:p>
    <w:p w:rsidR="00C94940" w:rsidRPr="00B82CDE" w:rsidRDefault="00C94940" w:rsidP="000F4E5E">
      <w:pPr>
        <w:adjustRightInd w:val="0"/>
        <w:snapToGrid w:val="0"/>
        <w:spacing w:after="0" w:line="360" w:lineRule="auto"/>
        <w:jc w:val="both"/>
        <w:rPr>
          <w:rFonts w:ascii="Book Antiqua" w:hAnsi="Book Antiqua" w:cs="Tahoma"/>
          <w:b/>
          <w:color w:val="000000"/>
          <w:sz w:val="24"/>
          <w:szCs w:val="24"/>
          <w:lang w:eastAsia="zh-CN"/>
        </w:rPr>
      </w:pPr>
    </w:p>
    <w:p w:rsidR="00C10B11" w:rsidRPr="00B82CDE" w:rsidRDefault="00C10B11" w:rsidP="000F4E5E">
      <w:pPr>
        <w:adjustRightInd w:val="0"/>
        <w:snapToGrid w:val="0"/>
        <w:spacing w:after="0" w:line="360" w:lineRule="auto"/>
        <w:jc w:val="both"/>
        <w:rPr>
          <w:rFonts w:ascii="Book Antiqua" w:hAnsi="Book Antiqua"/>
          <w:b/>
          <w:sz w:val="24"/>
          <w:szCs w:val="24"/>
        </w:rPr>
      </w:pPr>
      <w:r w:rsidRPr="00B82CDE">
        <w:rPr>
          <w:rFonts w:ascii="Book Antiqua" w:hAnsi="Book Antiqua"/>
          <w:b/>
          <w:sz w:val="24"/>
          <w:szCs w:val="24"/>
        </w:rPr>
        <w:t>Mechanistic links between gut microbial community dynamics, microbial functions and metabolic health</w:t>
      </w:r>
    </w:p>
    <w:p w:rsidR="00C10B11" w:rsidRPr="00B82CDE" w:rsidRDefault="00C10B11" w:rsidP="000F4E5E">
      <w:pPr>
        <w:adjustRightInd w:val="0"/>
        <w:snapToGrid w:val="0"/>
        <w:spacing w:after="0" w:line="360" w:lineRule="auto"/>
        <w:jc w:val="both"/>
        <w:rPr>
          <w:rFonts w:ascii="Book Antiqua" w:hAnsi="Book Antiqua"/>
          <w:b/>
          <w:sz w:val="24"/>
          <w:szCs w:val="24"/>
        </w:rPr>
      </w:pPr>
    </w:p>
    <w:p w:rsidR="00C10B11" w:rsidRPr="00B82CDE" w:rsidRDefault="00C10B11" w:rsidP="000F4E5E">
      <w:pPr>
        <w:adjustRightInd w:val="0"/>
        <w:snapToGrid w:val="0"/>
        <w:spacing w:after="0" w:line="360" w:lineRule="auto"/>
        <w:jc w:val="both"/>
        <w:rPr>
          <w:rFonts w:ascii="Book Antiqua" w:hAnsi="Book Antiqua"/>
          <w:b/>
          <w:sz w:val="24"/>
          <w:szCs w:val="24"/>
        </w:rPr>
      </w:pPr>
      <w:r w:rsidRPr="00B82CDE">
        <w:rPr>
          <w:rFonts w:ascii="Book Antiqua" w:hAnsi="Book Antiqua"/>
          <w:sz w:val="24"/>
          <w:szCs w:val="24"/>
        </w:rPr>
        <w:t>Ha CWY</w:t>
      </w:r>
      <w:r w:rsidRPr="00B82CDE">
        <w:rPr>
          <w:rFonts w:ascii="Book Antiqua" w:hAnsi="Book Antiqua" w:cs="Tahoma"/>
          <w:i/>
          <w:sz w:val="24"/>
          <w:szCs w:val="24"/>
        </w:rPr>
        <w:t xml:space="preserve"> </w:t>
      </w:r>
      <w:r w:rsidR="00696267" w:rsidRPr="00B82CDE">
        <w:rPr>
          <w:rFonts w:ascii="Book Antiqua" w:hAnsi="Book Antiqua" w:cs="Tahoma"/>
          <w:i/>
          <w:sz w:val="24"/>
          <w:szCs w:val="24"/>
        </w:rPr>
        <w:t>et al</w:t>
      </w:r>
      <w:r w:rsidRPr="00B82CDE">
        <w:rPr>
          <w:rFonts w:ascii="Book Antiqua" w:hAnsi="Book Antiqua" w:cs="Tahoma"/>
          <w:sz w:val="24"/>
          <w:szCs w:val="24"/>
        </w:rPr>
        <w:t xml:space="preserve">. </w:t>
      </w:r>
      <w:r w:rsidR="00014029" w:rsidRPr="00B82CDE">
        <w:rPr>
          <w:rFonts w:ascii="Book Antiqua" w:hAnsi="Book Antiqua"/>
          <w:sz w:val="24"/>
          <w:szCs w:val="24"/>
        </w:rPr>
        <w:t>H</w:t>
      </w:r>
      <w:r w:rsidRPr="00B82CDE">
        <w:rPr>
          <w:rFonts w:ascii="Book Antiqua" w:hAnsi="Book Antiqua"/>
          <w:sz w:val="24"/>
          <w:szCs w:val="24"/>
        </w:rPr>
        <w:t>ost-microbiome interactions in dysbiosis</w:t>
      </w:r>
    </w:p>
    <w:p w:rsidR="00C10B11" w:rsidRPr="00B82CDE" w:rsidRDefault="00C10B11" w:rsidP="000F4E5E">
      <w:pPr>
        <w:adjustRightInd w:val="0"/>
        <w:snapToGrid w:val="0"/>
        <w:spacing w:after="0" w:line="360" w:lineRule="auto"/>
        <w:jc w:val="both"/>
        <w:rPr>
          <w:rFonts w:ascii="Book Antiqua" w:hAnsi="Book Antiqua"/>
          <w:b/>
          <w:sz w:val="24"/>
          <w:szCs w:val="24"/>
        </w:rPr>
      </w:pPr>
    </w:p>
    <w:p w:rsidR="00C10B11" w:rsidRPr="00B82CDE" w:rsidRDefault="00014029"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t>Connie WY Ha</w:t>
      </w:r>
      <w:r w:rsidR="00C10B11" w:rsidRPr="00B82CDE">
        <w:rPr>
          <w:rFonts w:ascii="Book Antiqua" w:hAnsi="Book Antiqua"/>
          <w:sz w:val="24"/>
          <w:szCs w:val="24"/>
        </w:rPr>
        <w:t xml:space="preserve">, </w:t>
      </w:r>
      <w:r w:rsidRPr="00B82CDE">
        <w:rPr>
          <w:rFonts w:ascii="Book Antiqua" w:hAnsi="Book Antiqua"/>
          <w:sz w:val="24"/>
          <w:szCs w:val="24"/>
        </w:rPr>
        <w:t>Yan Y Lam</w:t>
      </w:r>
      <w:r w:rsidR="00571D08" w:rsidRPr="00B82CDE">
        <w:rPr>
          <w:rFonts w:ascii="Book Antiqua" w:hAnsi="Book Antiqua"/>
          <w:sz w:val="24"/>
          <w:szCs w:val="24"/>
        </w:rPr>
        <w:t>,</w:t>
      </w:r>
      <w:r w:rsidRPr="00B82CDE">
        <w:rPr>
          <w:rFonts w:ascii="Book Antiqua" w:hAnsi="Book Antiqua"/>
          <w:sz w:val="24"/>
          <w:szCs w:val="24"/>
        </w:rPr>
        <w:t xml:space="preserve"> Andrew J Holmes</w:t>
      </w:r>
    </w:p>
    <w:p w:rsidR="00014029" w:rsidRPr="000B7D95" w:rsidRDefault="005C28C4" w:rsidP="000F4E5E">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lang w:val="en-US" w:eastAsia="zh-CN"/>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98120</wp:posOffset>
                </wp:positionV>
                <wp:extent cx="6057900" cy="0"/>
                <wp:effectExtent l="19050" t="26670" r="19050" b="20955"/>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lz6Ew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" strokecolor="gray" strokeweight="3pt"/>
            </w:pict>
          </mc:Fallback>
        </mc:AlternateContent>
      </w:r>
    </w:p>
    <w:p w:rsidR="00C10B11" w:rsidRPr="00B82CDE" w:rsidRDefault="00014029" w:rsidP="000F4E5E">
      <w:pPr>
        <w:adjustRightInd w:val="0"/>
        <w:snapToGrid w:val="0"/>
        <w:spacing w:after="0" w:line="360" w:lineRule="auto"/>
        <w:jc w:val="both"/>
        <w:rPr>
          <w:rFonts w:ascii="Book Antiqua" w:hAnsi="Book Antiqua"/>
          <w:sz w:val="24"/>
          <w:szCs w:val="24"/>
          <w:lang w:eastAsia="zh-CN"/>
        </w:rPr>
      </w:pPr>
      <w:r w:rsidRPr="00B82CDE">
        <w:rPr>
          <w:rFonts w:ascii="Book Antiqua" w:hAnsi="Book Antiqua"/>
          <w:b/>
          <w:sz w:val="24"/>
          <w:szCs w:val="24"/>
        </w:rPr>
        <w:t>Connie WY Ha</w:t>
      </w:r>
      <w:r w:rsidR="00C10B11" w:rsidRPr="00B82CDE">
        <w:rPr>
          <w:rFonts w:ascii="Book Antiqua" w:hAnsi="Book Antiqua"/>
          <w:b/>
          <w:sz w:val="24"/>
          <w:szCs w:val="24"/>
        </w:rPr>
        <w:t xml:space="preserve">, </w:t>
      </w:r>
      <w:r w:rsidRPr="00B82CDE">
        <w:rPr>
          <w:rFonts w:ascii="Book Antiqua" w:hAnsi="Book Antiqua"/>
          <w:b/>
          <w:sz w:val="24"/>
          <w:szCs w:val="24"/>
        </w:rPr>
        <w:t>Andrew J Holmes</w:t>
      </w:r>
      <w:r w:rsidR="00C10B11" w:rsidRPr="00B82CDE">
        <w:rPr>
          <w:rFonts w:ascii="Book Antiqua" w:hAnsi="Book Antiqua"/>
          <w:b/>
          <w:sz w:val="24"/>
          <w:szCs w:val="24"/>
        </w:rPr>
        <w:t>,</w:t>
      </w:r>
      <w:r w:rsidR="00C10B11" w:rsidRPr="00B82CDE">
        <w:rPr>
          <w:rFonts w:ascii="Book Antiqua" w:hAnsi="Book Antiqua"/>
          <w:sz w:val="24"/>
          <w:szCs w:val="24"/>
        </w:rPr>
        <w:t xml:space="preserve"> </w:t>
      </w:r>
      <w:r w:rsidRPr="00B82CDE">
        <w:rPr>
          <w:rFonts w:ascii="Book Antiqua" w:hAnsi="Book Antiqua"/>
          <w:sz w:val="24"/>
          <w:szCs w:val="24"/>
        </w:rPr>
        <w:t xml:space="preserve">Charles Perkins Centre, The University of Sydney, </w:t>
      </w:r>
      <w:r w:rsidR="00FD5B6A" w:rsidRPr="00B82CDE">
        <w:rPr>
          <w:rFonts w:ascii="Book Antiqua" w:hAnsi="Book Antiqua"/>
          <w:sz w:val="24"/>
          <w:szCs w:val="24"/>
        </w:rPr>
        <w:t>Camperdown</w:t>
      </w:r>
      <w:r w:rsidRPr="00B82CDE">
        <w:rPr>
          <w:rFonts w:ascii="Book Antiqua" w:hAnsi="Book Antiqua"/>
          <w:sz w:val="24"/>
          <w:szCs w:val="24"/>
        </w:rPr>
        <w:t xml:space="preserve">, </w:t>
      </w:r>
      <w:r w:rsidR="00EC32E5" w:rsidRPr="00B82CDE">
        <w:rPr>
          <w:rFonts w:ascii="Book Antiqua" w:hAnsi="Book Antiqua"/>
          <w:sz w:val="24"/>
          <w:szCs w:val="24"/>
        </w:rPr>
        <w:t>NSW</w:t>
      </w:r>
      <w:r w:rsidR="009F2013" w:rsidRPr="00B82CDE">
        <w:rPr>
          <w:rFonts w:ascii="Book Antiqua" w:hAnsi="Book Antiqua"/>
          <w:sz w:val="24"/>
          <w:szCs w:val="24"/>
        </w:rPr>
        <w:t xml:space="preserve"> 2006, </w:t>
      </w:r>
      <w:r w:rsidR="00EC32E5" w:rsidRPr="00B82CDE">
        <w:rPr>
          <w:rFonts w:ascii="Book Antiqua" w:hAnsi="Book Antiqua"/>
          <w:sz w:val="24"/>
          <w:szCs w:val="24"/>
        </w:rPr>
        <w:t>Australia</w:t>
      </w:r>
    </w:p>
    <w:p w:rsidR="00014029" w:rsidRPr="00B82CDE" w:rsidRDefault="00014029" w:rsidP="000F4E5E">
      <w:pPr>
        <w:adjustRightInd w:val="0"/>
        <w:snapToGrid w:val="0"/>
        <w:spacing w:after="0" w:line="360" w:lineRule="auto"/>
        <w:jc w:val="both"/>
        <w:rPr>
          <w:rFonts w:ascii="Book Antiqua" w:hAnsi="Book Antiqua"/>
          <w:sz w:val="24"/>
          <w:szCs w:val="24"/>
        </w:rPr>
      </w:pPr>
    </w:p>
    <w:p w:rsidR="00014029" w:rsidRPr="00B82CDE" w:rsidRDefault="00014029" w:rsidP="000F4E5E">
      <w:pPr>
        <w:adjustRightInd w:val="0"/>
        <w:snapToGrid w:val="0"/>
        <w:spacing w:after="0" w:line="360" w:lineRule="auto"/>
        <w:jc w:val="both"/>
        <w:rPr>
          <w:rFonts w:ascii="Book Antiqua" w:hAnsi="Book Antiqua"/>
          <w:b/>
          <w:sz w:val="24"/>
          <w:szCs w:val="24"/>
          <w:lang w:eastAsia="zh-CN"/>
        </w:rPr>
      </w:pPr>
      <w:r w:rsidRPr="00B82CDE">
        <w:rPr>
          <w:rFonts w:ascii="Book Antiqua" w:hAnsi="Book Antiqua"/>
          <w:b/>
          <w:sz w:val="24"/>
          <w:szCs w:val="24"/>
        </w:rPr>
        <w:t xml:space="preserve">Yan Y Lam, </w:t>
      </w:r>
      <w:r w:rsidR="009F2013" w:rsidRPr="00B82CDE">
        <w:rPr>
          <w:rFonts w:ascii="Book Antiqua" w:hAnsi="Book Antiqua"/>
          <w:sz w:val="24"/>
          <w:szCs w:val="24"/>
        </w:rPr>
        <w:t>Pennington Biomedical Research Center, Baton</w:t>
      </w:r>
      <w:r w:rsidR="00EC32E5" w:rsidRPr="00B82CDE">
        <w:rPr>
          <w:rFonts w:ascii="Book Antiqua" w:hAnsi="Book Antiqua"/>
          <w:sz w:val="24"/>
          <w:szCs w:val="24"/>
        </w:rPr>
        <w:t xml:space="preserve"> Rouge, LA 70808, United States</w:t>
      </w:r>
    </w:p>
    <w:p w:rsidR="00C10B11" w:rsidRPr="00B82CDE" w:rsidRDefault="00C10B11" w:rsidP="000F4E5E">
      <w:pPr>
        <w:adjustRightInd w:val="0"/>
        <w:snapToGrid w:val="0"/>
        <w:spacing w:after="0" w:line="360" w:lineRule="auto"/>
        <w:jc w:val="both"/>
        <w:rPr>
          <w:rFonts w:ascii="Book Antiqua" w:hAnsi="Book Antiqua"/>
          <w:b/>
          <w:sz w:val="24"/>
          <w:szCs w:val="24"/>
        </w:rPr>
      </w:pPr>
    </w:p>
    <w:p w:rsidR="00C10B11" w:rsidRPr="00B82CDE" w:rsidRDefault="00C10B11" w:rsidP="000F4E5E">
      <w:pPr>
        <w:adjustRightInd w:val="0"/>
        <w:snapToGrid w:val="0"/>
        <w:spacing w:after="0" w:line="360" w:lineRule="auto"/>
        <w:jc w:val="both"/>
        <w:rPr>
          <w:rFonts w:ascii="Book Antiqua" w:hAnsi="Book Antiqua"/>
          <w:sz w:val="24"/>
          <w:szCs w:val="24"/>
        </w:rPr>
      </w:pPr>
      <w:r w:rsidRPr="00B82CDE">
        <w:rPr>
          <w:rFonts w:ascii="Book Antiqua" w:hAnsi="Book Antiqua"/>
          <w:b/>
          <w:sz w:val="24"/>
          <w:szCs w:val="24"/>
        </w:rPr>
        <w:t xml:space="preserve">Author contributions: </w:t>
      </w:r>
      <w:r w:rsidR="001E0A2A" w:rsidRPr="00B82CDE">
        <w:rPr>
          <w:rFonts w:ascii="Book Antiqua" w:hAnsi="Book Antiqua"/>
          <w:sz w:val="24"/>
          <w:szCs w:val="24"/>
        </w:rPr>
        <w:t>All authors contributed to this manuscript.</w:t>
      </w:r>
    </w:p>
    <w:p w:rsidR="00C10B11" w:rsidRPr="00B82CDE" w:rsidRDefault="00C10B11" w:rsidP="000F4E5E">
      <w:pPr>
        <w:adjustRightInd w:val="0"/>
        <w:snapToGrid w:val="0"/>
        <w:spacing w:after="0" w:line="360" w:lineRule="auto"/>
        <w:jc w:val="both"/>
        <w:rPr>
          <w:rFonts w:ascii="Book Antiqua" w:hAnsi="Book Antiqua"/>
          <w:b/>
          <w:sz w:val="24"/>
          <w:szCs w:val="24"/>
        </w:rPr>
      </w:pPr>
    </w:p>
    <w:p w:rsidR="00C10B11" w:rsidRPr="00B82CDE" w:rsidRDefault="00C10B11" w:rsidP="000F4E5E">
      <w:pPr>
        <w:adjustRightInd w:val="0"/>
        <w:snapToGrid w:val="0"/>
        <w:spacing w:after="0" w:line="360" w:lineRule="auto"/>
        <w:jc w:val="both"/>
        <w:rPr>
          <w:rFonts w:ascii="Book Antiqua" w:hAnsi="Book Antiqua"/>
          <w:sz w:val="24"/>
          <w:szCs w:val="24"/>
          <w:lang w:eastAsia="zh-CN"/>
        </w:rPr>
      </w:pPr>
      <w:r w:rsidRPr="00B82CDE">
        <w:rPr>
          <w:rFonts w:ascii="Book Antiqua" w:hAnsi="Book Antiqua"/>
          <w:b/>
          <w:sz w:val="24"/>
          <w:szCs w:val="24"/>
        </w:rPr>
        <w:t xml:space="preserve">Correspondence to: </w:t>
      </w:r>
      <w:r w:rsidR="009F2013" w:rsidRPr="00B82CDE">
        <w:rPr>
          <w:rFonts w:ascii="Book Antiqua" w:hAnsi="Book Antiqua"/>
          <w:b/>
          <w:sz w:val="24"/>
          <w:szCs w:val="24"/>
        </w:rPr>
        <w:t>Andrew J Holmes</w:t>
      </w:r>
      <w:r w:rsidRPr="00B82CDE">
        <w:rPr>
          <w:rFonts w:ascii="Book Antiqua" w:hAnsi="Book Antiqua"/>
          <w:b/>
          <w:sz w:val="24"/>
          <w:szCs w:val="24"/>
        </w:rPr>
        <w:t xml:space="preserve">, </w:t>
      </w:r>
      <w:r w:rsidR="00B91728" w:rsidRPr="00B82CDE">
        <w:rPr>
          <w:rFonts w:ascii="Book Antiqua" w:hAnsi="Book Antiqua"/>
          <w:b/>
          <w:sz w:val="24"/>
          <w:szCs w:val="24"/>
        </w:rPr>
        <w:t xml:space="preserve">PhD, </w:t>
      </w:r>
      <w:r w:rsidR="00FD5B6A" w:rsidRPr="00B82CDE">
        <w:rPr>
          <w:rFonts w:ascii="Book Antiqua" w:hAnsi="Book Antiqua"/>
          <w:sz w:val="24"/>
          <w:szCs w:val="24"/>
        </w:rPr>
        <w:t>Charles Perkins Centre,</w:t>
      </w:r>
      <w:r w:rsidR="00C80EF3" w:rsidRPr="00B82CDE">
        <w:rPr>
          <w:rFonts w:ascii="Book Antiqua" w:hAnsi="Book Antiqua" w:hint="eastAsia"/>
          <w:sz w:val="24"/>
          <w:szCs w:val="24"/>
          <w:lang w:eastAsia="zh-CN"/>
        </w:rPr>
        <w:t xml:space="preserve"> </w:t>
      </w:r>
      <w:r w:rsidR="00FD5B6A" w:rsidRPr="00B82CDE">
        <w:rPr>
          <w:rFonts w:ascii="Book Antiqua" w:hAnsi="Book Antiqua"/>
          <w:sz w:val="24"/>
          <w:szCs w:val="24"/>
        </w:rPr>
        <w:t xml:space="preserve">The University of Sydney, </w:t>
      </w:r>
      <w:r w:rsidR="00C80EF3" w:rsidRPr="00B82CDE">
        <w:rPr>
          <w:rFonts w:ascii="Book Antiqua" w:hAnsi="Book Antiqua"/>
          <w:sz w:val="24"/>
          <w:szCs w:val="24"/>
        </w:rPr>
        <w:t>Building D17, Johns Hopkins Drive,</w:t>
      </w:r>
      <w:r w:rsidR="00C80EF3" w:rsidRPr="00B82CDE">
        <w:rPr>
          <w:rFonts w:ascii="Book Antiqua" w:hAnsi="Book Antiqua" w:hint="eastAsia"/>
          <w:sz w:val="24"/>
          <w:szCs w:val="24"/>
          <w:lang w:eastAsia="zh-CN"/>
        </w:rPr>
        <w:t xml:space="preserve"> </w:t>
      </w:r>
      <w:r w:rsidR="00532E6D" w:rsidRPr="00B82CDE">
        <w:rPr>
          <w:rFonts w:ascii="Book Antiqua" w:hAnsi="Book Antiqua"/>
          <w:sz w:val="24"/>
          <w:szCs w:val="24"/>
        </w:rPr>
        <w:t>Camperdown, NSW</w:t>
      </w:r>
      <w:r w:rsidR="00FD5B6A" w:rsidRPr="00B82CDE">
        <w:rPr>
          <w:rFonts w:ascii="Book Antiqua" w:hAnsi="Book Antiqua"/>
          <w:sz w:val="24"/>
          <w:szCs w:val="24"/>
        </w:rPr>
        <w:t xml:space="preserve"> 2006, Australia. </w:t>
      </w:r>
      <w:r w:rsidR="00EC32E5" w:rsidRPr="00B82CDE">
        <w:rPr>
          <w:rFonts w:ascii="Book Antiqua" w:hAnsi="Book Antiqua"/>
          <w:sz w:val="24"/>
          <w:szCs w:val="24"/>
        </w:rPr>
        <w:t>andrew.holmes@sydney.edu.au</w:t>
      </w:r>
    </w:p>
    <w:p w:rsidR="00EC32E5" w:rsidRPr="00B82CDE" w:rsidRDefault="00EC32E5" w:rsidP="000F4E5E">
      <w:pPr>
        <w:adjustRightInd w:val="0"/>
        <w:snapToGrid w:val="0"/>
        <w:spacing w:after="0" w:line="360" w:lineRule="auto"/>
        <w:jc w:val="both"/>
        <w:rPr>
          <w:rFonts w:ascii="Book Antiqua" w:hAnsi="Book Antiqua"/>
          <w:sz w:val="24"/>
          <w:szCs w:val="24"/>
          <w:lang w:eastAsia="zh-CN"/>
        </w:rPr>
      </w:pPr>
    </w:p>
    <w:p w:rsidR="00C10B11" w:rsidRPr="00B82CDE" w:rsidRDefault="009F2013" w:rsidP="000F4E5E">
      <w:pPr>
        <w:adjustRightInd w:val="0"/>
        <w:snapToGrid w:val="0"/>
        <w:spacing w:after="0" w:line="360" w:lineRule="auto"/>
        <w:jc w:val="both"/>
        <w:rPr>
          <w:rFonts w:ascii="Book Antiqua" w:hAnsi="Book Antiqua"/>
          <w:sz w:val="24"/>
          <w:szCs w:val="24"/>
          <w:lang w:eastAsia="zh-CN"/>
        </w:rPr>
      </w:pPr>
      <w:r w:rsidRPr="00B82CDE">
        <w:rPr>
          <w:rFonts w:ascii="Book Antiqua" w:hAnsi="Book Antiqua"/>
          <w:b/>
          <w:sz w:val="24"/>
          <w:szCs w:val="24"/>
        </w:rPr>
        <w:t xml:space="preserve">Telephone: </w:t>
      </w:r>
      <w:r w:rsidRPr="00B82CDE">
        <w:rPr>
          <w:rFonts w:ascii="Book Antiqua" w:hAnsi="Book Antiqua"/>
          <w:sz w:val="24"/>
          <w:szCs w:val="24"/>
        </w:rPr>
        <w:t>+61-2-</w:t>
      </w:r>
      <w:r w:rsidR="00EC32E5" w:rsidRPr="00B82CDE">
        <w:rPr>
          <w:rFonts w:ascii="Book Antiqua" w:hAnsi="Book Antiqua"/>
          <w:sz w:val="24"/>
          <w:szCs w:val="24"/>
        </w:rPr>
        <w:t xml:space="preserve"> 9351</w:t>
      </w:r>
      <w:r w:rsidR="00C23200" w:rsidRPr="00B82CDE">
        <w:rPr>
          <w:rFonts w:ascii="Book Antiqua" w:hAnsi="Book Antiqua"/>
          <w:sz w:val="24"/>
          <w:szCs w:val="24"/>
        </w:rPr>
        <w:t>2530</w:t>
      </w:r>
      <w:r w:rsidR="00C10B11" w:rsidRPr="00B82CDE">
        <w:rPr>
          <w:rFonts w:ascii="Book Antiqua" w:hAnsi="Book Antiqua"/>
          <w:sz w:val="24"/>
          <w:szCs w:val="24"/>
        </w:rPr>
        <w:t xml:space="preserve"> </w:t>
      </w:r>
    </w:p>
    <w:p w:rsidR="00C10B11" w:rsidRPr="00B82CDE" w:rsidRDefault="00C10B11" w:rsidP="000F4E5E">
      <w:pPr>
        <w:adjustRightInd w:val="0"/>
        <w:snapToGrid w:val="0"/>
        <w:spacing w:after="0" w:line="360" w:lineRule="auto"/>
        <w:jc w:val="both"/>
        <w:rPr>
          <w:rFonts w:ascii="Book Antiqua" w:hAnsi="Book Antiqua"/>
          <w:b/>
          <w:sz w:val="24"/>
          <w:szCs w:val="24"/>
          <w:lang w:eastAsia="zh-CN"/>
        </w:rPr>
      </w:pPr>
      <w:r w:rsidRPr="00B82CDE">
        <w:rPr>
          <w:rFonts w:ascii="Book Antiqua" w:hAnsi="Book Antiqua"/>
          <w:b/>
          <w:sz w:val="24"/>
          <w:szCs w:val="24"/>
        </w:rPr>
        <w:t xml:space="preserve">Received: </w:t>
      </w:r>
      <w:r w:rsidR="00737E25" w:rsidRPr="00B82CDE">
        <w:rPr>
          <w:rFonts w:ascii="Book Antiqua" w:hAnsi="Book Antiqua"/>
          <w:sz w:val="24"/>
        </w:rPr>
        <w:t>March</w:t>
      </w:r>
      <w:r w:rsidR="00737E25" w:rsidRPr="00B82CDE">
        <w:rPr>
          <w:rFonts w:ascii="Book Antiqua" w:hAnsi="Book Antiqua" w:hint="eastAsia"/>
          <w:sz w:val="24"/>
          <w:lang w:eastAsia="zh-CN"/>
        </w:rPr>
        <w:t xml:space="preserve"> 29, 2014</w:t>
      </w:r>
      <w:r w:rsidR="00696267" w:rsidRPr="00B82CDE">
        <w:rPr>
          <w:rFonts w:ascii="Book Antiqua" w:hAnsi="Book Antiqua"/>
          <w:b/>
          <w:sz w:val="24"/>
          <w:szCs w:val="24"/>
        </w:rPr>
        <w:t xml:space="preserve"> </w:t>
      </w:r>
      <w:r w:rsidR="00737E25" w:rsidRPr="00B82CDE">
        <w:rPr>
          <w:rFonts w:ascii="Book Antiqua" w:hAnsi="Book Antiqua"/>
          <w:b/>
          <w:sz w:val="24"/>
          <w:szCs w:val="24"/>
        </w:rPr>
        <w:t xml:space="preserve">Revised: </w:t>
      </w:r>
      <w:r w:rsidR="00737E25" w:rsidRPr="00B82CDE">
        <w:rPr>
          <w:rFonts w:ascii="Book Antiqua" w:hAnsi="Book Antiqua"/>
          <w:sz w:val="24"/>
        </w:rPr>
        <w:t>June</w:t>
      </w:r>
      <w:r w:rsidR="00737E25" w:rsidRPr="00B82CDE">
        <w:rPr>
          <w:rFonts w:ascii="Book Antiqua" w:hAnsi="Book Antiqua" w:hint="eastAsia"/>
          <w:sz w:val="24"/>
          <w:lang w:eastAsia="zh-CN"/>
        </w:rPr>
        <w:t xml:space="preserve"> 26, 2014</w:t>
      </w:r>
    </w:p>
    <w:p w:rsidR="00D231DD" w:rsidRDefault="00C10B11" w:rsidP="00D231DD">
      <w:pPr>
        <w:rPr>
          <w:rFonts w:ascii="Book Antiqua" w:hAnsi="Book Antiqua"/>
          <w:color w:val="000000"/>
          <w:sz w:val="24"/>
        </w:rPr>
      </w:pPr>
      <w:r w:rsidRPr="00B82CDE">
        <w:rPr>
          <w:rFonts w:ascii="Book Antiqua" w:hAnsi="Book Antiqua"/>
          <w:b/>
          <w:sz w:val="24"/>
          <w:szCs w:val="24"/>
        </w:rPr>
        <w:t>Accepted:</w:t>
      </w:r>
      <w:r w:rsidR="00696267" w:rsidRPr="00B82CDE">
        <w:rPr>
          <w:rFonts w:ascii="Book Antiqua" w:hAnsi="Book Antiqua"/>
          <w:b/>
          <w:sz w:val="24"/>
          <w:szCs w:val="24"/>
        </w:rPr>
        <w:t xml:space="preserve"> </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bookmarkStart w:id="46" w:name="OLE_LINK74"/>
      <w:bookmarkStart w:id="47" w:name="OLE_LINK77"/>
      <w:bookmarkStart w:id="48" w:name="OLE_LINK78"/>
      <w:bookmarkStart w:id="49" w:name="OLE_LINK72"/>
      <w:bookmarkStart w:id="50" w:name="OLE_LINK73"/>
      <w:bookmarkStart w:id="51" w:name="OLE_LINK79"/>
      <w:bookmarkStart w:id="52" w:name="OLE_LINK81"/>
      <w:bookmarkStart w:id="53" w:name="OLE_LINK86"/>
      <w:bookmarkStart w:id="54" w:name="OLE_LINK87"/>
      <w:bookmarkStart w:id="55" w:name="OLE_LINK88"/>
      <w:bookmarkStart w:id="56" w:name="OLE_LINK89"/>
      <w:bookmarkStart w:id="57" w:name="OLE_LINK92"/>
      <w:bookmarkStart w:id="58" w:name="OLE_LINK94"/>
      <w:bookmarkStart w:id="59" w:name="OLE_LINK95"/>
      <w:r w:rsidR="00D231DD">
        <w:rPr>
          <w:rFonts w:ascii="Book Antiqua" w:hAnsi="Book Antiqua"/>
          <w:color w:val="000000"/>
          <w:sz w:val="24"/>
        </w:rPr>
        <w:t>August 13, 2014</w:t>
      </w:r>
    </w:p>
    <w:p w:rsidR="00C10B11" w:rsidRPr="00B82CDE" w:rsidRDefault="00C10B11" w:rsidP="000F4E5E">
      <w:pPr>
        <w:adjustRightInd w:val="0"/>
        <w:snapToGrid w:val="0"/>
        <w:spacing w:after="0" w:line="360" w:lineRule="auto"/>
        <w:jc w:val="both"/>
        <w:rPr>
          <w:rFonts w:ascii="Book Antiqua" w:hAnsi="Book Antiqua"/>
          <w:b/>
          <w:sz w:val="24"/>
          <w:szCs w:val="24"/>
        </w:rPr>
      </w:pPr>
      <w:bookmarkStart w:id="60"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B91728" w:rsidRPr="00B82CDE" w:rsidRDefault="00C10B11" w:rsidP="000F4E5E">
      <w:pPr>
        <w:adjustRightInd w:val="0"/>
        <w:snapToGrid w:val="0"/>
        <w:spacing w:after="0" w:line="360" w:lineRule="auto"/>
        <w:jc w:val="both"/>
        <w:rPr>
          <w:rFonts w:ascii="Book Antiqua" w:hAnsi="Book Antiqua" w:cs="宋体"/>
          <w:bCs/>
          <w:color w:val="000000"/>
          <w:sz w:val="24"/>
          <w:szCs w:val="24"/>
        </w:rPr>
      </w:pPr>
      <w:r w:rsidRPr="00B82CDE">
        <w:rPr>
          <w:rFonts w:ascii="Book Antiqua" w:hAnsi="Book Antiqua"/>
          <w:b/>
          <w:sz w:val="24"/>
          <w:szCs w:val="24"/>
        </w:rPr>
        <w:t>Published online:</w:t>
      </w:r>
    </w:p>
    <w:p w:rsidR="00DA5B85" w:rsidRPr="00B82CDE" w:rsidRDefault="00DA5B85" w:rsidP="000F4E5E">
      <w:pPr>
        <w:adjustRightInd w:val="0"/>
        <w:snapToGrid w:val="0"/>
        <w:spacing w:after="0" w:line="360" w:lineRule="auto"/>
        <w:jc w:val="both"/>
        <w:rPr>
          <w:rFonts w:ascii="Book Antiqua" w:hAnsi="Book Antiqua"/>
          <w:b/>
          <w:sz w:val="24"/>
          <w:szCs w:val="24"/>
          <w:lang w:eastAsia="zh-CN"/>
        </w:rPr>
      </w:pPr>
    </w:p>
    <w:p w:rsidR="00C10B11" w:rsidRPr="00B82CDE" w:rsidRDefault="00B91728" w:rsidP="000F4E5E">
      <w:pPr>
        <w:adjustRightInd w:val="0"/>
        <w:snapToGrid w:val="0"/>
        <w:spacing w:after="0" w:line="360" w:lineRule="auto"/>
        <w:jc w:val="both"/>
        <w:rPr>
          <w:rFonts w:ascii="Book Antiqua" w:hAnsi="Book Antiqua"/>
          <w:b/>
          <w:sz w:val="24"/>
          <w:szCs w:val="24"/>
        </w:rPr>
      </w:pPr>
      <w:r w:rsidRPr="00B82CDE">
        <w:rPr>
          <w:rFonts w:ascii="Book Antiqua" w:hAnsi="Book Antiqua"/>
          <w:b/>
          <w:sz w:val="24"/>
          <w:szCs w:val="24"/>
        </w:rPr>
        <w:t>Abstract</w:t>
      </w:r>
    </w:p>
    <w:p w:rsidR="0027699D" w:rsidRPr="00B82CDE" w:rsidRDefault="0027699D"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lastRenderedPageBreak/>
        <w:t>Gut microbes comprise a high density, biologically active community that lies at the interface of an animal with its nutritional environment. Consequently their activity profoundly influences many aspects of the physiology and metabolism of the host animal. A range of microbial structural components and metabolites directly interact with host intestinal cells and tissues to influence nutrient uptake and epithelial health. Endocrine, neuronal and lymphoid cells in the gut also integrate signals from these microbial factors to influence systemic responses. Dys</w:t>
      </w:r>
      <w:r w:rsidR="00945C0B" w:rsidRPr="00B82CDE">
        <w:rPr>
          <w:rFonts w:ascii="Book Antiqua" w:hAnsi="Book Antiqua"/>
          <w:sz w:val="24"/>
          <w:szCs w:val="24"/>
        </w:rPr>
        <w:t>r</w:t>
      </w:r>
      <w:r w:rsidRPr="00B82CDE">
        <w:rPr>
          <w:rFonts w:ascii="Book Antiqua" w:hAnsi="Book Antiqua"/>
          <w:sz w:val="24"/>
          <w:szCs w:val="24"/>
        </w:rPr>
        <w:t>egulation of these host-micr</w:t>
      </w:r>
      <w:r w:rsidR="0046307E" w:rsidRPr="00B82CDE">
        <w:rPr>
          <w:rFonts w:ascii="Book Antiqua" w:hAnsi="Book Antiqua"/>
          <w:sz w:val="24"/>
          <w:szCs w:val="24"/>
        </w:rPr>
        <w:t>obe interactions is now recognis</w:t>
      </w:r>
      <w:r w:rsidRPr="00B82CDE">
        <w:rPr>
          <w:rFonts w:ascii="Book Antiqua" w:hAnsi="Book Antiqua"/>
          <w:sz w:val="24"/>
          <w:szCs w:val="24"/>
        </w:rPr>
        <w:t>ed as a major risk factor in the development of metabolic dysfunction. This is a two-way process and understanding the factors that</w:t>
      </w:r>
      <w:r w:rsidR="00952CB3" w:rsidRPr="00B82CDE">
        <w:rPr>
          <w:rFonts w:ascii="Book Antiqua" w:hAnsi="Book Antiqua"/>
          <w:sz w:val="24"/>
          <w:szCs w:val="24"/>
        </w:rPr>
        <w:t xml:space="preserve"> tip host-microbiome homeostasis</w:t>
      </w:r>
      <w:r w:rsidRPr="00B82CDE">
        <w:rPr>
          <w:rFonts w:ascii="Book Antiqua" w:hAnsi="Book Antiqua"/>
          <w:sz w:val="24"/>
          <w:szCs w:val="24"/>
        </w:rPr>
        <w:t xml:space="preserve"> over to dysbiosis requires greater appreciation of the host feedbacks that contribute to regulation of micro</w:t>
      </w:r>
      <w:r w:rsidR="0046307E" w:rsidRPr="00B82CDE">
        <w:rPr>
          <w:rFonts w:ascii="Book Antiqua" w:hAnsi="Book Antiqua"/>
          <w:sz w:val="24"/>
          <w:szCs w:val="24"/>
        </w:rPr>
        <w:t xml:space="preserve">bial community composition. </w:t>
      </w:r>
      <w:r w:rsidR="003A2B5F" w:rsidRPr="00B82CDE">
        <w:rPr>
          <w:rFonts w:ascii="Book Antiqua" w:hAnsi="Book Antiqua"/>
          <w:sz w:val="24"/>
          <w:szCs w:val="24"/>
        </w:rPr>
        <w:t>To date, n</w:t>
      </w:r>
      <w:r w:rsidR="0046307E" w:rsidRPr="00B82CDE">
        <w:rPr>
          <w:rFonts w:ascii="Book Antiqua" w:hAnsi="Book Antiqua"/>
          <w:sz w:val="24"/>
          <w:szCs w:val="24"/>
        </w:rPr>
        <w:t>umerous</w:t>
      </w:r>
      <w:r w:rsidRPr="00B82CDE">
        <w:rPr>
          <w:rFonts w:ascii="Book Antiqua" w:hAnsi="Book Antiqua"/>
          <w:sz w:val="24"/>
          <w:szCs w:val="24"/>
        </w:rPr>
        <w:t xml:space="preserve"> studies have </w:t>
      </w:r>
      <w:r w:rsidR="003A2B5F" w:rsidRPr="00B82CDE">
        <w:rPr>
          <w:rFonts w:ascii="Book Antiqua" w:hAnsi="Book Antiqua"/>
          <w:sz w:val="24"/>
          <w:szCs w:val="24"/>
        </w:rPr>
        <w:t>employed</w:t>
      </w:r>
      <w:r w:rsidRPr="00B82CDE">
        <w:rPr>
          <w:rFonts w:ascii="Book Antiqua" w:hAnsi="Book Antiqua"/>
          <w:sz w:val="24"/>
          <w:szCs w:val="24"/>
        </w:rPr>
        <w:t xml:space="preserve"> taxonomic profiling approaches to </w:t>
      </w:r>
      <w:r w:rsidR="00897427" w:rsidRPr="00B82CDE">
        <w:rPr>
          <w:rFonts w:ascii="Book Antiqua" w:hAnsi="Book Antiqua"/>
          <w:sz w:val="24"/>
          <w:szCs w:val="24"/>
        </w:rPr>
        <w:t xml:space="preserve">explore the links between </w:t>
      </w:r>
      <w:r w:rsidR="005B6E1C" w:rsidRPr="00B82CDE">
        <w:rPr>
          <w:rFonts w:ascii="Book Antiqua" w:hAnsi="Book Antiqua"/>
          <w:sz w:val="24"/>
          <w:szCs w:val="24"/>
        </w:rPr>
        <w:t xml:space="preserve">microbial composition and </w:t>
      </w:r>
      <w:r w:rsidR="00897427" w:rsidRPr="00B82CDE">
        <w:rPr>
          <w:rFonts w:ascii="Book Antiqua" w:hAnsi="Book Antiqua"/>
          <w:sz w:val="24"/>
          <w:szCs w:val="24"/>
        </w:rPr>
        <w:t xml:space="preserve">host outcomes (especially obesity and </w:t>
      </w:r>
      <w:r w:rsidR="005B6E1C" w:rsidRPr="00B82CDE">
        <w:rPr>
          <w:rFonts w:ascii="Book Antiqua" w:hAnsi="Book Antiqua"/>
          <w:sz w:val="24"/>
          <w:szCs w:val="24"/>
        </w:rPr>
        <w:t>its comorbidities)</w:t>
      </w:r>
      <w:r w:rsidR="003A2B5F" w:rsidRPr="00B82CDE">
        <w:rPr>
          <w:rFonts w:ascii="Book Antiqua" w:hAnsi="Book Antiqua"/>
          <w:sz w:val="24"/>
          <w:szCs w:val="24"/>
        </w:rPr>
        <w:t xml:space="preserve">, but </w:t>
      </w:r>
      <w:r w:rsidR="00046AF3" w:rsidRPr="00B82CDE">
        <w:rPr>
          <w:rFonts w:ascii="Book Antiqua" w:hAnsi="Book Antiqua"/>
          <w:sz w:val="24"/>
          <w:szCs w:val="24"/>
        </w:rPr>
        <w:t xml:space="preserve">inconsistent host-microbe associations </w:t>
      </w:r>
      <w:r w:rsidRPr="00B82CDE">
        <w:rPr>
          <w:rFonts w:ascii="Book Antiqua" w:hAnsi="Book Antiqua"/>
          <w:sz w:val="24"/>
          <w:szCs w:val="24"/>
        </w:rPr>
        <w:t xml:space="preserve">have been reported. Available data indicates multiple factors have contributed to </w:t>
      </w:r>
      <w:r w:rsidR="00897427" w:rsidRPr="00B82CDE">
        <w:rPr>
          <w:rFonts w:ascii="Book Antiqua" w:hAnsi="Book Antiqua"/>
          <w:sz w:val="24"/>
          <w:szCs w:val="24"/>
        </w:rPr>
        <w:t>discrepancies</w:t>
      </w:r>
      <w:r w:rsidRPr="00B82CDE">
        <w:rPr>
          <w:rFonts w:ascii="Book Antiqua" w:hAnsi="Book Antiqua"/>
          <w:sz w:val="24"/>
          <w:szCs w:val="24"/>
        </w:rPr>
        <w:t xml:space="preserve"> between studies. These include the high level of functional redundancy in host-microbiome interaction</w:t>
      </w:r>
      <w:r w:rsidR="00046AF3" w:rsidRPr="00B82CDE">
        <w:rPr>
          <w:rFonts w:ascii="Book Antiqua" w:hAnsi="Book Antiqua"/>
          <w:sz w:val="24"/>
          <w:szCs w:val="24"/>
        </w:rPr>
        <w:t>s</w:t>
      </w:r>
      <w:r w:rsidRPr="00B82CDE">
        <w:rPr>
          <w:rFonts w:ascii="Book Antiqua" w:hAnsi="Book Antiqua"/>
          <w:sz w:val="24"/>
          <w:szCs w:val="24"/>
        </w:rPr>
        <w:t xml:space="preserve"> combined with individual variation in microbiome composition; differences in study design, diet composition and host system between studies; and inherent limitations to the resolution of rRNA-based community profiling. Accounting for these factors allows for recognition of the common microbial and host factors driving community composition and development of dysbiosis on high fat diets. New therapeutic intervention options are now emerging.</w:t>
      </w:r>
    </w:p>
    <w:p w:rsidR="00B91728" w:rsidRPr="00B82CDE" w:rsidRDefault="00B91728" w:rsidP="000F4E5E">
      <w:pPr>
        <w:adjustRightInd w:val="0"/>
        <w:snapToGrid w:val="0"/>
        <w:spacing w:after="0" w:line="360" w:lineRule="auto"/>
        <w:jc w:val="both"/>
        <w:rPr>
          <w:rFonts w:ascii="Book Antiqua" w:hAnsi="Book Antiqua"/>
          <w:sz w:val="24"/>
          <w:szCs w:val="24"/>
          <w:lang w:eastAsia="zh-CN"/>
        </w:rPr>
      </w:pPr>
    </w:p>
    <w:p w:rsidR="00C21567" w:rsidRPr="00B82CDE" w:rsidRDefault="00C21567" w:rsidP="000F4E5E">
      <w:pPr>
        <w:adjustRightInd w:val="0"/>
        <w:snapToGrid w:val="0"/>
        <w:spacing w:after="0" w:line="360" w:lineRule="auto"/>
        <w:jc w:val="both"/>
        <w:rPr>
          <w:rFonts w:ascii="Book Antiqua" w:hAnsi="Book Antiqua" w:cs="Tahoma"/>
          <w:sz w:val="24"/>
        </w:rPr>
      </w:pPr>
      <w:r w:rsidRPr="00B82CDE">
        <w:rPr>
          <w:rFonts w:ascii="Book Antiqua" w:hAnsi="Book Antiqua" w:cs="Tahoma" w:hint="eastAsia"/>
          <w:sz w:val="24"/>
          <w:lang w:eastAsia="ja-JP"/>
        </w:rPr>
        <w:t>©</w:t>
      </w:r>
      <w:r w:rsidRPr="00B82CDE">
        <w:rPr>
          <w:rFonts w:ascii="Book Antiqua" w:hAnsi="Book Antiqua" w:cs="Tahoma"/>
          <w:sz w:val="24"/>
          <w:lang w:eastAsia="ja-JP"/>
        </w:rPr>
        <w:t xml:space="preserve"> 2014 Baishideng Publishing Group Inc. All rights reserved.</w:t>
      </w:r>
    </w:p>
    <w:p w:rsidR="00C21567" w:rsidRPr="00B82CDE" w:rsidRDefault="00C21567" w:rsidP="000F4E5E">
      <w:pPr>
        <w:adjustRightInd w:val="0"/>
        <w:snapToGrid w:val="0"/>
        <w:spacing w:after="0" w:line="360" w:lineRule="auto"/>
        <w:jc w:val="both"/>
        <w:rPr>
          <w:rFonts w:ascii="Book Antiqua" w:hAnsi="Book Antiqua"/>
          <w:sz w:val="24"/>
          <w:szCs w:val="24"/>
          <w:lang w:eastAsia="zh-CN"/>
        </w:rPr>
      </w:pPr>
    </w:p>
    <w:p w:rsidR="00B91728" w:rsidRPr="00B82CDE" w:rsidRDefault="00B91728" w:rsidP="000F4E5E">
      <w:pPr>
        <w:adjustRightInd w:val="0"/>
        <w:snapToGrid w:val="0"/>
        <w:spacing w:after="0" w:line="360" w:lineRule="auto"/>
        <w:jc w:val="both"/>
        <w:rPr>
          <w:rFonts w:ascii="Book Antiqua" w:hAnsi="Book Antiqua"/>
          <w:sz w:val="24"/>
          <w:szCs w:val="24"/>
        </w:rPr>
      </w:pPr>
      <w:r w:rsidRPr="00B82CDE">
        <w:rPr>
          <w:rFonts w:ascii="Book Antiqua" w:hAnsi="Book Antiqua"/>
          <w:b/>
          <w:sz w:val="24"/>
          <w:szCs w:val="24"/>
        </w:rPr>
        <w:t xml:space="preserve">Key words: </w:t>
      </w:r>
      <w:r w:rsidR="00407507" w:rsidRPr="00B82CDE">
        <w:rPr>
          <w:rFonts w:ascii="Book Antiqua" w:hAnsi="Book Antiqua"/>
          <w:sz w:val="24"/>
          <w:szCs w:val="24"/>
        </w:rPr>
        <w:t xml:space="preserve">Microbiome; Dysbiosis; </w:t>
      </w:r>
      <w:r w:rsidR="00266E1A" w:rsidRPr="00B82CDE">
        <w:rPr>
          <w:rFonts w:ascii="Book Antiqua" w:hAnsi="Book Antiqua"/>
          <w:sz w:val="24"/>
          <w:szCs w:val="24"/>
        </w:rPr>
        <w:t>High</w:t>
      </w:r>
      <w:r w:rsidR="000A163B" w:rsidRPr="00B82CDE">
        <w:rPr>
          <w:rFonts w:ascii="Book Antiqua" w:hAnsi="Book Antiqua"/>
          <w:sz w:val="24"/>
          <w:szCs w:val="24"/>
        </w:rPr>
        <w:t xml:space="preserve"> </w:t>
      </w:r>
      <w:r w:rsidR="00266E1A" w:rsidRPr="00B82CDE">
        <w:rPr>
          <w:rFonts w:ascii="Book Antiqua" w:hAnsi="Book Antiqua"/>
          <w:sz w:val="24"/>
          <w:szCs w:val="24"/>
        </w:rPr>
        <w:t xml:space="preserve">fat diet; Bile; </w:t>
      </w:r>
      <w:r w:rsidR="00407507" w:rsidRPr="00B82CDE">
        <w:rPr>
          <w:rFonts w:ascii="Book Antiqua" w:hAnsi="Book Antiqua"/>
          <w:sz w:val="24"/>
          <w:szCs w:val="24"/>
        </w:rPr>
        <w:t xml:space="preserve">Intestinal mucosa; </w:t>
      </w:r>
      <w:r w:rsidR="000A163B" w:rsidRPr="00B82CDE">
        <w:rPr>
          <w:rFonts w:ascii="Book Antiqua" w:hAnsi="Book Antiqua"/>
          <w:sz w:val="24"/>
          <w:szCs w:val="24"/>
        </w:rPr>
        <w:t>Microbe</w:t>
      </w:r>
      <w:r w:rsidR="00A70E9D" w:rsidRPr="00B82CDE">
        <w:rPr>
          <w:rFonts w:ascii="Book Antiqua" w:hAnsi="Book Antiqua"/>
          <w:sz w:val="24"/>
          <w:szCs w:val="24"/>
        </w:rPr>
        <w:t>-</w:t>
      </w:r>
      <w:r w:rsidR="00266E1A" w:rsidRPr="00B82CDE">
        <w:rPr>
          <w:rFonts w:ascii="Book Antiqua" w:hAnsi="Book Antiqua"/>
          <w:sz w:val="24"/>
          <w:szCs w:val="24"/>
        </w:rPr>
        <w:t xml:space="preserve">associated molecular patterns; </w:t>
      </w:r>
      <w:r w:rsidR="00EB2735" w:rsidRPr="00B82CDE">
        <w:rPr>
          <w:rFonts w:ascii="Book Antiqua" w:hAnsi="Book Antiqua"/>
          <w:sz w:val="24"/>
          <w:szCs w:val="24"/>
        </w:rPr>
        <w:t>Short</w:t>
      </w:r>
      <w:r w:rsidR="000A163B" w:rsidRPr="00B82CDE">
        <w:rPr>
          <w:rFonts w:ascii="Book Antiqua" w:hAnsi="Book Antiqua"/>
          <w:sz w:val="24"/>
          <w:szCs w:val="24"/>
        </w:rPr>
        <w:t xml:space="preserve"> </w:t>
      </w:r>
      <w:r w:rsidR="00EB2735" w:rsidRPr="00B82CDE">
        <w:rPr>
          <w:rFonts w:ascii="Book Antiqua" w:hAnsi="Book Antiqua"/>
          <w:sz w:val="24"/>
          <w:szCs w:val="24"/>
        </w:rPr>
        <w:t xml:space="preserve">chain fatty acids; </w:t>
      </w:r>
      <w:r w:rsidR="00266E1A" w:rsidRPr="00B82CDE">
        <w:rPr>
          <w:rFonts w:ascii="Book Antiqua" w:hAnsi="Book Antiqua"/>
          <w:sz w:val="24"/>
          <w:szCs w:val="24"/>
        </w:rPr>
        <w:t>Immunomodulation; Enteroendocrine cells</w:t>
      </w:r>
    </w:p>
    <w:p w:rsidR="00571D08" w:rsidRPr="00B82CDE" w:rsidRDefault="00571D08" w:rsidP="000F4E5E">
      <w:pPr>
        <w:adjustRightInd w:val="0"/>
        <w:snapToGrid w:val="0"/>
        <w:spacing w:after="0" w:line="360" w:lineRule="auto"/>
        <w:jc w:val="both"/>
        <w:rPr>
          <w:rFonts w:ascii="Book Antiqua" w:hAnsi="Book Antiqua"/>
          <w:b/>
          <w:sz w:val="24"/>
          <w:szCs w:val="24"/>
        </w:rPr>
      </w:pPr>
    </w:p>
    <w:p w:rsidR="00775090" w:rsidRPr="00B82CDE" w:rsidRDefault="00571D08" w:rsidP="000F4E5E">
      <w:pPr>
        <w:adjustRightInd w:val="0"/>
        <w:snapToGrid w:val="0"/>
        <w:spacing w:after="0" w:line="360" w:lineRule="auto"/>
        <w:jc w:val="both"/>
        <w:rPr>
          <w:rFonts w:ascii="Book Antiqua" w:hAnsi="Book Antiqua"/>
          <w:sz w:val="24"/>
          <w:szCs w:val="24"/>
        </w:rPr>
      </w:pPr>
      <w:r w:rsidRPr="00B82CDE">
        <w:rPr>
          <w:rFonts w:ascii="Book Antiqua" w:hAnsi="Book Antiqua"/>
          <w:b/>
          <w:sz w:val="24"/>
          <w:szCs w:val="24"/>
        </w:rPr>
        <w:t xml:space="preserve">Core tip: </w:t>
      </w:r>
      <w:r w:rsidR="0027699D" w:rsidRPr="00B82CDE">
        <w:rPr>
          <w:rFonts w:ascii="Book Antiqua" w:hAnsi="Book Antiqua"/>
          <w:sz w:val="24"/>
          <w:szCs w:val="24"/>
        </w:rPr>
        <w:t>The development of</w:t>
      </w:r>
      <w:r w:rsidR="0027699D" w:rsidRPr="00B82CDE">
        <w:rPr>
          <w:rFonts w:ascii="Book Antiqua" w:hAnsi="Book Antiqua"/>
          <w:b/>
          <w:sz w:val="24"/>
          <w:szCs w:val="24"/>
        </w:rPr>
        <w:t xml:space="preserve"> </w:t>
      </w:r>
      <w:r w:rsidR="0027699D" w:rsidRPr="00B82CDE">
        <w:rPr>
          <w:rFonts w:ascii="Book Antiqua" w:hAnsi="Book Antiqua"/>
          <w:sz w:val="24"/>
          <w:szCs w:val="24"/>
        </w:rPr>
        <w:t xml:space="preserve">dysbiosis is driven by multiple factors. These include selective pressures imposed on the microbial community by the diet composition and feedback effects that involve either diet-host interaction or diet-microbiome-host interaction. The role of microbial signals in dysbiosis is well established but the </w:t>
      </w:r>
      <w:r w:rsidR="0027699D" w:rsidRPr="00B82CDE">
        <w:rPr>
          <w:rFonts w:ascii="Book Antiqua" w:hAnsi="Book Antiqua"/>
          <w:sz w:val="24"/>
          <w:szCs w:val="24"/>
        </w:rPr>
        <w:lastRenderedPageBreak/>
        <w:t>involvement of host feedback mechanisms in aberrant host-microbial interactions is an under-appreciated part of disease progression. New opportunities to intervene in diseases of dysbiosis can result from targeting these distinct processes. These include stimulation of the host ability to self-regulate and blocking of deleterious host responses.</w:t>
      </w:r>
    </w:p>
    <w:p w:rsidR="00775090" w:rsidRPr="00B82CDE" w:rsidRDefault="00775090" w:rsidP="000F4E5E">
      <w:pPr>
        <w:adjustRightInd w:val="0"/>
        <w:snapToGrid w:val="0"/>
        <w:spacing w:after="0" w:line="360" w:lineRule="auto"/>
        <w:jc w:val="both"/>
        <w:rPr>
          <w:rFonts w:ascii="Book Antiqua" w:hAnsi="Book Antiqua"/>
          <w:sz w:val="24"/>
          <w:szCs w:val="24"/>
        </w:rPr>
      </w:pPr>
    </w:p>
    <w:p w:rsidR="00775090" w:rsidRPr="00B82CDE" w:rsidRDefault="00775090" w:rsidP="000F4E5E">
      <w:pPr>
        <w:adjustRightInd w:val="0"/>
        <w:snapToGrid w:val="0"/>
        <w:spacing w:after="0" w:line="360" w:lineRule="auto"/>
        <w:jc w:val="both"/>
        <w:rPr>
          <w:rFonts w:ascii="Book Antiqua" w:hAnsi="Book Antiqua"/>
          <w:sz w:val="24"/>
          <w:szCs w:val="24"/>
          <w:lang w:eastAsia="zh-CN"/>
        </w:rPr>
      </w:pPr>
      <w:r w:rsidRPr="00B82CDE">
        <w:rPr>
          <w:rFonts w:ascii="Book Antiqua" w:hAnsi="Book Antiqua"/>
          <w:sz w:val="24"/>
          <w:szCs w:val="24"/>
        </w:rPr>
        <w:t>Ha CWY, Lam YY, Holmes AJ. Mechanistic links between gut microbial community dynamics, microbial functions and metabolic health</w:t>
      </w:r>
      <w:r w:rsidR="007773FE" w:rsidRPr="00B82CDE">
        <w:rPr>
          <w:rFonts w:ascii="Book Antiqua" w:hAnsi="Book Antiqua" w:hint="eastAsia"/>
          <w:sz w:val="24"/>
          <w:szCs w:val="24"/>
          <w:lang w:eastAsia="zh-CN"/>
        </w:rPr>
        <w:t xml:space="preserve">. </w:t>
      </w:r>
      <w:r w:rsidR="007773FE" w:rsidRPr="00B82CDE">
        <w:rPr>
          <w:rFonts w:ascii="Book Antiqua" w:hAnsi="Book Antiqua"/>
          <w:i/>
          <w:sz w:val="24"/>
        </w:rPr>
        <w:t>World J Gastroenterol</w:t>
      </w:r>
      <w:r w:rsidR="007773FE" w:rsidRPr="00B82CDE">
        <w:rPr>
          <w:rFonts w:ascii="Book Antiqua" w:hAnsi="Book Antiqua"/>
          <w:sz w:val="24"/>
        </w:rPr>
        <w:t xml:space="preserve"> 201</w:t>
      </w:r>
      <w:r w:rsidR="007773FE" w:rsidRPr="00B82CDE">
        <w:rPr>
          <w:rFonts w:ascii="Book Antiqua" w:hAnsi="Book Antiqua" w:hint="eastAsia"/>
          <w:sz w:val="24"/>
        </w:rPr>
        <w:t>4</w:t>
      </w:r>
      <w:r w:rsidR="007773FE" w:rsidRPr="00B82CDE">
        <w:rPr>
          <w:rFonts w:ascii="Book Antiqua" w:hAnsi="Book Antiqua"/>
          <w:sz w:val="24"/>
        </w:rPr>
        <w:t xml:space="preserve">; </w:t>
      </w:r>
      <w:r w:rsidR="007773FE" w:rsidRPr="00B82CDE">
        <w:rPr>
          <w:rFonts w:ascii="Book Antiqua" w:hAnsi="Book Antiqua" w:hint="eastAsia"/>
          <w:sz w:val="24"/>
        </w:rPr>
        <w:t xml:space="preserve">In </w:t>
      </w:r>
      <w:r w:rsidR="007773FE" w:rsidRPr="00B82CDE">
        <w:rPr>
          <w:rFonts w:ascii="Book Antiqua" w:hAnsi="Book Antiqua"/>
          <w:sz w:val="24"/>
        </w:rPr>
        <w:t>p</w:t>
      </w:r>
      <w:r w:rsidR="007773FE" w:rsidRPr="00B82CDE">
        <w:rPr>
          <w:rFonts w:ascii="Book Antiqua" w:hAnsi="Book Antiqua" w:hint="eastAsia"/>
          <w:sz w:val="24"/>
        </w:rPr>
        <w:t>ress</w:t>
      </w:r>
    </w:p>
    <w:p w:rsidR="006C7BEF" w:rsidRPr="00B82CDE" w:rsidRDefault="006C7BEF" w:rsidP="000F4E5E">
      <w:pPr>
        <w:adjustRightInd w:val="0"/>
        <w:snapToGrid w:val="0"/>
        <w:spacing w:after="0" w:line="360" w:lineRule="auto"/>
        <w:jc w:val="both"/>
        <w:rPr>
          <w:rFonts w:ascii="Book Antiqua" w:hAnsi="Book Antiqua"/>
          <w:sz w:val="24"/>
          <w:szCs w:val="24"/>
        </w:rPr>
      </w:pPr>
    </w:p>
    <w:p w:rsidR="006C7BEF" w:rsidRPr="00B82CDE" w:rsidRDefault="00383E0C" w:rsidP="000F4E5E">
      <w:pPr>
        <w:adjustRightInd w:val="0"/>
        <w:snapToGrid w:val="0"/>
        <w:spacing w:after="0" w:line="360" w:lineRule="auto"/>
        <w:jc w:val="both"/>
        <w:rPr>
          <w:rFonts w:ascii="Book Antiqua" w:hAnsi="Book Antiqua"/>
          <w:b/>
          <w:color w:val="000000" w:themeColor="text1"/>
          <w:sz w:val="24"/>
          <w:szCs w:val="24"/>
        </w:rPr>
      </w:pPr>
      <w:r w:rsidRPr="00B82CDE">
        <w:rPr>
          <w:rFonts w:ascii="Book Antiqua" w:hAnsi="Book Antiqua"/>
          <w:b/>
          <w:color w:val="000000" w:themeColor="text1"/>
          <w:sz w:val="24"/>
          <w:szCs w:val="24"/>
        </w:rPr>
        <w:t>INTRO</w:t>
      </w:r>
      <w:r w:rsidR="006F1234" w:rsidRPr="00B82CDE">
        <w:rPr>
          <w:rFonts w:ascii="Book Antiqua" w:hAnsi="Book Antiqua"/>
          <w:b/>
          <w:color w:val="000000" w:themeColor="text1"/>
          <w:sz w:val="24"/>
          <w:szCs w:val="24"/>
        </w:rPr>
        <w:t>DUCTION</w:t>
      </w:r>
    </w:p>
    <w:p w:rsidR="001E0A2A" w:rsidRPr="00B82CDE" w:rsidRDefault="00E02398" w:rsidP="000F4E5E">
      <w:pPr>
        <w:autoSpaceDE w:val="0"/>
        <w:autoSpaceDN w:val="0"/>
        <w:adjustRightInd w:val="0"/>
        <w:snapToGrid w:val="0"/>
        <w:spacing w:after="0" w:line="360" w:lineRule="auto"/>
        <w:jc w:val="both"/>
        <w:rPr>
          <w:rFonts w:ascii="Book Antiqua" w:hAnsi="Book Antiqua"/>
          <w:color w:val="000000" w:themeColor="text1"/>
          <w:sz w:val="24"/>
          <w:szCs w:val="24"/>
        </w:rPr>
      </w:pPr>
      <w:r w:rsidRPr="00B82CDE">
        <w:rPr>
          <w:rFonts w:ascii="Book Antiqua" w:hAnsi="Book Antiqua"/>
          <w:color w:val="000000" w:themeColor="text1"/>
          <w:sz w:val="24"/>
          <w:szCs w:val="24"/>
        </w:rPr>
        <w:t>The gastrointestinal tract of animals typically harbours a large resident community of microorganisms that we will term the</w:t>
      </w:r>
      <w:r w:rsidR="000D0513"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microbiome. The main function of the gut is to enable harvesting of nutrients from the external environment, however, animals live in a dynamic environment where their energy demands, exposure to foreign microorganisms and their access to nutrients are continually changing. Consequently gut functions also include containment of microbial activity to the intestinal lumen and integration of sensory perception of the intestinal environment with behavioural and physiological responses. </w:t>
      </w:r>
      <w:r w:rsidR="0089334F" w:rsidRPr="00B82CDE">
        <w:rPr>
          <w:rFonts w:ascii="Book Antiqua" w:hAnsi="Book Antiqua"/>
          <w:color w:val="000000" w:themeColor="text1"/>
          <w:sz w:val="24"/>
          <w:szCs w:val="24"/>
        </w:rPr>
        <w:t>Put simply, t</w:t>
      </w:r>
      <w:r w:rsidR="003B5224" w:rsidRPr="00B82CDE">
        <w:rPr>
          <w:rFonts w:ascii="Book Antiqua" w:hAnsi="Book Antiqua"/>
          <w:color w:val="000000" w:themeColor="text1"/>
          <w:sz w:val="24"/>
          <w:szCs w:val="24"/>
        </w:rPr>
        <w:t xml:space="preserve">he gut is a major site </w:t>
      </w:r>
      <w:r w:rsidR="00365B07" w:rsidRPr="00B82CDE">
        <w:rPr>
          <w:rFonts w:ascii="Book Antiqua" w:hAnsi="Book Antiqua"/>
          <w:color w:val="000000" w:themeColor="text1"/>
          <w:sz w:val="24"/>
          <w:szCs w:val="24"/>
        </w:rPr>
        <w:t>for</w:t>
      </w:r>
      <w:r w:rsidR="003B5224" w:rsidRPr="00B82CDE">
        <w:rPr>
          <w:rFonts w:ascii="Book Antiqua" w:hAnsi="Book Antiqua"/>
          <w:color w:val="000000" w:themeColor="text1"/>
          <w:sz w:val="24"/>
          <w:szCs w:val="24"/>
        </w:rPr>
        <w:t xml:space="preserve"> </w:t>
      </w:r>
      <w:r w:rsidR="001E0A2A" w:rsidRPr="00B82CDE">
        <w:rPr>
          <w:rFonts w:ascii="Book Antiqua" w:hAnsi="Book Antiqua"/>
          <w:color w:val="000000" w:themeColor="text1"/>
          <w:sz w:val="24"/>
          <w:szCs w:val="24"/>
        </w:rPr>
        <w:t xml:space="preserve">endocrine, </w:t>
      </w:r>
      <w:r w:rsidR="005B6E1C" w:rsidRPr="00B82CDE">
        <w:rPr>
          <w:rFonts w:ascii="Book Antiqua" w:hAnsi="Book Antiqua"/>
          <w:color w:val="000000" w:themeColor="text1"/>
          <w:sz w:val="24"/>
          <w:szCs w:val="24"/>
        </w:rPr>
        <w:t>immune and neural signalling</w:t>
      </w:r>
      <w:r w:rsidR="001E0A2A" w:rsidRPr="00B82CDE">
        <w:rPr>
          <w:rFonts w:ascii="Book Antiqua" w:hAnsi="Book Antiqua"/>
          <w:color w:val="000000" w:themeColor="text1"/>
          <w:sz w:val="24"/>
          <w:szCs w:val="24"/>
        </w:rPr>
        <w:t xml:space="preserve"> in addition to digestion and nutrient absorption.</w:t>
      </w:r>
    </w:p>
    <w:p w:rsidR="00E02398" w:rsidRPr="00B82CDE" w:rsidRDefault="00E02398" w:rsidP="000F4E5E">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Many aspects of host physiology are strongly shaped by the presence and activities of the gut microbiome. The primary axis of host-microbiome interaction is </w:t>
      </w:r>
      <w:r w:rsidR="005B6E1C" w:rsidRPr="00B82CDE">
        <w:rPr>
          <w:rFonts w:ascii="Book Antiqua" w:hAnsi="Book Antiqua"/>
          <w:color w:val="000000" w:themeColor="text1"/>
          <w:sz w:val="24"/>
          <w:szCs w:val="24"/>
        </w:rPr>
        <w:t xml:space="preserve">in </w:t>
      </w:r>
      <w:r w:rsidRPr="00B82CDE">
        <w:rPr>
          <w:rFonts w:ascii="Book Antiqua" w:hAnsi="Book Antiqua"/>
          <w:color w:val="000000" w:themeColor="text1"/>
          <w:sz w:val="24"/>
          <w:szCs w:val="24"/>
        </w:rPr>
        <w:t xml:space="preserve">the intestinal tissues where microbial growth in the lumen contributes to the digestion of ingested food and directly shapes the chemical milieu of the gut. </w:t>
      </w:r>
      <w:r w:rsidR="0041084B" w:rsidRPr="00B82CDE">
        <w:rPr>
          <w:rFonts w:ascii="Book Antiqua" w:hAnsi="Book Antiqua"/>
          <w:color w:val="000000" w:themeColor="text1"/>
          <w:sz w:val="24"/>
          <w:szCs w:val="24"/>
        </w:rPr>
        <w:t xml:space="preserve">Host cells in the intestines </w:t>
      </w:r>
      <w:r w:rsidRPr="00B82CDE">
        <w:rPr>
          <w:rFonts w:ascii="Book Antiqua" w:hAnsi="Book Antiqua"/>
          <w:color w:val="000000" w:themeColor="text1"/>
          <w:sz w:val="24"/>
          <w:szCs w:val="24"/>
        </w:rPr>
        <w:t>are highly exposed to microbial activity</w:t>
      </w:r>
      <w:r w:rsidR="00DC116F"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and microb</w:t>
      </w:r>
      <w:r w:rsidR="00DC116F" w:rsidRPr="00B82CDE">
        <w:rPr>
          <w:rFonts w:ascii="Book Antiqua" w:hAnsi="Book Antiqua"/>
          <w:color w:val="000000" w:themeColor="text1"/>
          <w:sz w:val="24"/>
          <w:szCs w:val="24"/>
        </w:rPr>
        <w:t>ial</w:t>
      </w:r>
      <w:r w:rsidRPr="00B82CDE">
        <w:rPr>
          <w:rFonts w:ascii="Book Antiqua" w:hAnsi="Book Antiqua"/>
          <w:color w:val="000000" w:themeColor="text1"/>
          <w:sz w:val="24"/>
          <w:szCs w:val="24"/>
        </w:rPr>
        <w:t xml:space="preserve"> influence ranges from stimulation of receptors on those cells, to supply of energy sources to epithelial cells and triggering of developmental pathways in intestinal tissues</w:t>
      </w:r>
      <w:r w:rsidR="00324E0C" w:rsidRPr="00B82CDE">
        <w:rPr>
          <w:rFonts w:ascii="Book Antiqua" w:hAnsi="Book Antiqua"/>
          <w:color w:val="000000" w:themeColor="text1"/>
          <w:sz w:val="24"/>
          <w:szCs w:val="24"/>
        </w:rPr>
        <w:fldChar w:fldCharType="begin">
          <w:fldData xml:space="preserve">PEVuZE5vdGU+PENpdGU+PEF1dGhvcj5TdGFwcGVuYmVjazwvQXV0aG9yPjxZZWFyPjIwMDI8L1ll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YWx0LXBlcmlvZGljYWw+PGZ1bGwtdGl0bGU+UHJvY2VlZGluZ3Mgb2YgdGhlIE5hdGlvbmFsIEFj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</w:fldData>
        </w:fldChar>
      </w:r>
      <w:r w:rsidR="0016256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TdGFwcGVuYmVjazwvQXV0aG9yPjxZZWFyPjIwMDI8L1ll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2VlZGluZ3Mgb2YgdGhlIE5hdGlv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</w:fldData>
        </w:fldChar>
      </w:r>
      <w:r w:rsidR="0016256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1" w:tooltip="Stappenbeck, 2002 #567" w:history="1">
        <w:r w:rsidR="008577AA" w:rsidRPr="00B82CDE">
          <w:rPr>
            <w:rFonts w:ascii="Book Antiqua" w:hAnsi="Book Antiqua"/>
            <w:noProof/>
            <w:color w:val="000000" w:themeColor="text1"/>
            <w:sz w:val="24"/>
            <w:szCs w:val="24"/>
            <w:vertAlign w:val="superscript"/>
          </w:rPr>
          <w:t>1</w:t>
        </w:r>
      </w:hyperlink>
      <w:r w:rsidR="00787DEC" w:rsidRPr="00B82CDE">
        <w:rPr>
          <w:rFonts w:ascii="Book Antiqua" w:hAnsi="Book Antiqua"/>
          <w:noProof/>
          <w:color w:val="000000" w:themeColor="text1"/>
          <w:sz w:val="24"/>
          <w:szCs w:val="24"/>
          <w:vertAlign w:val="superscript"/>
        </w:rPr>
        <w:t>,</w:t>
      </w:r>
      <w:hyperlink w:anchor="_ENREF_2" w:tooltip="Krajmalnik-Brown, 2012 #566" w:history="1">
        <w:r w:rsidR="008577AA" w:rsidRPr="00B82CDE">
          <w:rPr>
            <w:rFonts w:ascii="Book Antiqua" w:hAnsi="Book Antiqua"/>
            <w:noProof/>
            <w:color w:val="000000" w:themeColor="text1"/>
            <w:sz w:val="24"/>
            <w:szCs w:val="24"/>
            <w:vertAlign w:val="superscript"/>
          </w:rPr>
          <w:t>2</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1E0A2A" w:rsidRPr="00B82CDE">
        <w:rPr>
          <w:rFonts w:ascii="Book Antiqua" w:hAnsi="Book Antiqua"/>
          <w:color w:val="000000" w:themeColor="text1"/>
          <w:sz w:val="24"/>
          <w:szCs w:val="24"/>
        </w:rPr>
        <w:t xml:space="preserve"> (Figure 1)</w:t>
      </w:r>
      <w:r w:rsidRPr="00B82CDE">
        <w:rPr>
          <w:rFonts w:ascii="Book Antiqua" w:hAnsi="Book Antiqua"/>
          <w:color w:val="000000" w:themeColor="text1"/>
          <w:sz w:val="24"/>
          <w:szCs w:val="24"/>
        </w:rPr>
        <w:t>. Although the</w:t>
      </w:r>
      <w:r w:rsidR="001E0A2A" w:rsidRPr="00B82CDE">
        <w:rPr>
          <w:rFonts w:ascii="Book Antiqua" w:hAnsi="Book Antiqua"/>
          <w:color w:val="000000" w:themeColor="text1"/>
          <w:sz w:val="24"/>
          <w:szCs w:val="24"/>
        </w:rPr>
        <w:t xml:space="preserve"> primary interaction with microbes </w:t>
      </w:r>
      <w:r w:rsidR="001001B6" w:rsidRPr="00B82CDE">
        <w:rPr>
          <w:rFonts w:ascii="Book Antiqua" w:hAnsi="Book Antiqua"/>
          <w:color w:val="000000" w:themeColor="text1"/>
          <w:sz w:val="24"/>
          <w:szCs w:val="24"/>
        </w:rPr>
        <w:t xml:space="preserve">is at the intestinal </w:t>
      </w:r>
      <w:r w:rsidR="00031625" w:rsidRPr="00B82CDE">
        <w:rPr>
          <w:rFonts w:ascii="Book Antiqua" w:hAnsi="Book Antiqua"/>
          <w:color w:val="000000" w:themeColor="text1"/>
          <w:sz w:val="24"/>
          <w:szCs w:val="24"/>
        </w:rPr>
        <w:t>epithelium,</w:t>
      </w:r>
      <w:r w:rsidRPr="00B82CDE">
        <w:rPr>
          <w:rFonts w:ascii="Book Antiqua" w:hAnsi="Book Antiqua"/>
          <w:color w:val="000000" w:themeColor="text1"/>
          <w:sz w:val="24"/>
          <w:szCs w:val="24"/>
        </w:rPr>
        <w:t xml:space="preserve"> their influence is projected beyond the </w:t>
      </w:r>
      <w:r w:rsidR="00B34EE4" w:rsidRPr="00B82CDE">
        <w:rPr>
          <w:rFonts w:ascii="Book Antiqua" w:hAnsi="Book Antiqua"/>
          <w:color w:val="000000" w:themeColor="text1"/>
          <w:sz w:val="24"/>
          <w:szCs w:val="24"/>
        </w:rPr>
        <w:t>gut</w:t>
      </w:r>
      <w:r w:rsidR="001E0A2A" w:rsidRPr="00B82CDE">
        <w:rPr>
          <w:rFonts w:ascii="Book Antiqua" w:hAnsi="Book Antiqua"/>
          <w:color w:val="000000" w:themeColor="text1"/>
          <w:sz w:val="24"/>
          <w:szCs w:val="24"/>
        </w:rPr>
        <w:t xml:space="preserve"> through secondary </w:t>
      </w:r>
      <w:r w:rsidRPr="00B82CDE">
        <w:rPr>
          <w:rFonts w:ascii="Book Antiqua" w:hAnsi="Book Antiqua"/>
          <w:color w:val="000000" w:themeColor="text1"/>
          <w:sz w:val="24"/>
          <w:szCs w:val="24"/>
        </w:rPr>
        <w:t>host-microbiome interactions</w:t>
      </w:r>
      <w:r w:rsidR="001E0A2A" w:rsidRPr="00B82CDE">
        <w:rPr>
          <w:rFonts w:ascii="Book Antiqua" w:hAnsi="Book Antiqua"/>
          <w:color w:val="000000" w:themeColor="text1"/>
          <w:sz w:val="24"/>
          <w:szCs w:val="24"/>
        </w:rPr>
        <w:t xml:space="preserve">, which occur externally to the </w:t>
      </w:r>
      <w:r w:rsidR="00031625" w:rsidRPr="00B82CDE">
        <w:rPr>
          <w:rFonts w:ascii="Book Antiqua" w:hAnsi="Book Antiqua"/>
          <w:color w:val="000000" w:themeColor="text1"/>
          <w:sz w:val="24"/>
          <w:szCs w:val="24"/>
        </w:rPr>
        <w:t>epithelium</w:t>
      </w:r>
      <w:r w:rsidR="001E0A2A" w:rsidRPr="00B82CDE">
        <w:rPr>
          <w:rFonts w:ascii="Book Antiqua" w:hAnsi="Book Antiqua"/>
          <w:color w:val="000000" w:themeColor="text1"/>
          <w:sz w:val="24"/>
          <w:szCs w:val="24"/>
        </w:rPr>
        <w:t xml:space="preserve">. Some of these </w:t>
      </w:r>
      <w:r w:rsidR="001E0241" w:rsidRPr="00B82CDE">
        <w:rPr>
          <w:rFonts w:ascii="Book Antiqua" w:hAnsi="Book Antiqua"/>
          <w:color w:val="000000" w:themeColor="text1"/>
          <w:sz w:val="24"/>
          <w:szCs w:val="24"/>
        </w:rPr>
        <w:t>influences such as nutrient uptake and systemic inflammation, result from translocation of o</w:t>
      </w:r>
      <w:r w:rsidR="001E0A2A" w:rsidRPr="00B82CDE">
        <w:rPr>
          <w:rFonts w:ascii="Book Antiqua" w:hAnsi="Book Antiqua"/>
          <w:color w:val="000000" w:themeColor="text1"/>
          <w:sz w:val="24"/>
          <w:szCs w:val="24"/>
        </w:rPr>
        <w:t xml:space="preserve">r </w:t>
      </w:r>
      <w:r w:rsidR="00F70F0F" w:rsidRPr="00B82CDE">
        <w:rPr>
          <w:rFonts w:ascii="Book Antiqua" w:hAnsi="Book Antiqua"/>
          <w:color w:val="000000" w:themeColor="text1"/>
          <w:sz w:val="24"/>
          <w:szCs w:val="24"/>
        </w:rPr>
        <w:t>“</w:t>
      </w:r>
      <w:r w:rsidR="001E0A2A" w:rsidRPr="00B82CDE">
        <w:rPr>
          <w:rFonts w:ascii="Book Antiqua" w:hAnsi="Book Antiqua"/>
          <w:color w:val="000000" w:themeColor="text1"/>
          <w:sz w:val="24"/>
          <w:szCs w:val="24"/>
        </w:rPr>
        <w:t>escape</w:t>
      </w:r>
      <w:r w:rsidR="00F70F0F" w:rsidRPr="00B82CDE">
        <w:rPr>
          <w:rFonts w:ascii="Book Antiqua" w:hAnsi="Book Antiqua"/>
          <w:color w:val="000000" w:themeColor="text1"/>
          <w:sz w:val="24"/>
          <w:szCs w:val="24"/>
        </w:rPr>
        <w:t>”</w:t>
      </w:r>
      <w:r w:rsidR="001E0A2A" w:rsidRPr="00B82CDE">
        <w:rPr>
          <w:rFonts w:ascii="Book Antiqua" w:hAnsi="Book Antiqua"/>
          <w:color w:val="000000" w:themeColor="text1"/>
          <w:sz w:val="24"/>
          <w:szCs w:val="24"/>
        </w:rPr>
        <w:t xml:space="preserve"> of microbial products</w:t>
      </w:r>
      <w:r w:rsidR="00324E0C" w:rsidRPr="00B82CDE">
        <w:rPr>
          <w:rFonts w:ascii="Book Antiqua" w:hAnsi="Book Antiqua"/>
          <w:color w:val="000000" w:themeColor="text1"/>
          <w:sz w:val="24"/>
          <w:szCs w:val="24"/>
        </w:rPr>
        <w:fldChar w:fldCharType="begin">
          <w:fldData xml:space="preserve">PEVuZE5vdGU+PENpdGU+PEF1dGhvcj5kZW4gQmVzdGVuPC9BdXRob3I+PFllYXI+MjAxMzwvWWVh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kZW4gQmVzdGVuPC9BdXRob3I+PFllYXI+MjAxMzwvWWVh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3" w:tooltip="den Besten, 2013 #561" w:history="1">
        <w:r w:rsidR="008577AA" w:rsidRPr="00B82CDE">
          <w:rPr>
            <w:rFonts w:ascii="Book Antiqua" w:hAnsi="Book Antiqua"/>
            <w:noProof/>
            <w:color w:val="000000" w:themeColor="text1"/>
            <w:sz w:val="24"/>
            <w:szCs w:val="24"/>
            <w:vertAlign w:val="superscript"/>
          </w:rPr>
          <w:t>3</w:t>
        </w:r>
      </w:hyperlink>
      <w:r w:rsidR="00787DEC" w:rsidRPr="00B82CDE">
        <w:rPr>
          <w:rFonts w:ascii="Book Antiqua" w:hAnsi="Book Antiqua"/>
          <w:noProof/>
          <w:color w:val="000000" w:themeColor="text1"/>
          <w:sz w:val="24"/>
          <w:szCs w:val="24"/>
          <w:vertAlign w:val="superscript"/>
        </w:rPr>
        <w:t>,</w:t>
      </w:r>
      <w:hyperlink w:anchor="_ENREF_4" w:tooltip="Cani, 2007 #568" w:history="1">
        <w:r w:rsidR="008577AA" w:rsidRPr="00B82CDE">
          <w:rPr>
            <w:rFonts w:ascii="Book Antiqua" w:hAnsi="Book Antiqua"/>
            <w:noProof/>
            <w:color w:val="000000" w:themeColor="text1"/>
            <w:sz w:val="24"/>
            <w:szCs w:val="24"/>
            <w:vertAlign w:val="superscript"/>
          </w:rPr>
          <w:t>4</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032ABE" w:rsidRPr="00B82CDE">
        <w:rPr>
          <w:rFonts w:ascii="Book Antiqua" w:hAnsi="Book Antiqua"/>
          <w:color w:val="000000" w:themeColor="text1"/>
          <w:sz w:val="24"/>
          <w:szCs w:val="24"/>
        </w:rPr>
        <w:t>.</w:t>
      </w:r>
      <w:r w:rsidR="00980FEB" w:rsidRPr="00B82CDE">
        <w:rPr>
          <w:rFonts w:ascii="Book Antiqua" w:hAnsi="Book Antiqua"/>
          <w:color w:val="000000" w:themeColor="text1"/>
          <w:sz w:val="24"/>
          <w:szCs w:val="24"/>
        </w:rPr>
        <w:t xml:space="preserve"> </w:t>
      </w:r>
      <w:r w:rsidR="001E0241" w:rsidRPr="00B82CDE">
        <w:rPr>
          <w:rFonts w:ascii="Book Antiqua" w:hAnsi="Book Antiqua"/>
          <w:color w:val="000000" w:themeColor="text1"/>
          <w:sz w:val="24"/>
          <w:szCs w:val="24"/>
        </w:rPr>
        <w:t xml:space="preserve">Others such as appetite regulation, </w:t>
      </w:r>
      <w:r w:rsidR="00980FEB" w:rsidRPr="00B82CDE">
        <w:rPr>
          <w:rFonts w:ascii="Book Antiqua" w:hAnsi="Book Antiqua"/>
          <w:color w:val="000000" w:themeColor="text1"/>
          <w:sz w:val="24"/>
          <w:szCs w:val="24"/>
        </w:rPr>
        <w:t>gut motility, energy balance</w:t>
      </w:r>
      <w:r w:rsidR="0041084B" w:rsidRPr="00B82CDE">
        <w:rPr>
          <w:rFonts w:ascii="Book Antiqua" w:hAnsi="Book Antiqua"/>
          <w:color w:val="000000" w:themeColor="text1"/>
          <w:sz w:val="24"/>
          <w:szCs w:val="24"/>
        </w:rPr>
        <w:t xml:space="preserve"> and immune tone</w:t>
      </w:r>
      <w:r w:rsidR="001001B6" w:rsidRPr="00B82CDE">
        <w:rPr>
          <w:rFonts w:ascii="Book Antiqua" w:hAnsi="Book Antiqua"/>
          <w:color w:val="000000" w:themeColor="text1"/>
          <w:sz w:val="24"/>
          <w:szCs w:val="24"/>
        </w:rPr>
        <w:t>,</w:t>
      </w:r>
      <w:r w:rsidR="0041084B" w:rsidRPr="00B82CDE">
        <w:rPr>
          <w:rFonts w:ascii="Book Antiqua" w:hAnsi="Book Antiqua"/>
          <w:color w:val="000000" w:themeColor="text1"/>
          <w:sz w:val="24"/>
          <w:szCs w:val="24"/>
        </w:rPr>
        <w:t xml:space="preserve"> result</w:t>
      </w:r>
      <w:r w:rsidR="001E0241" w:rsidRPr="00B82CDE">
        <w:rPr>
          <w:rFonts w:ascii="Book Antiqua" w:hAnsi="Book Antiqua"/>
          <w:color w:val="000000" w:themeColor="text1"/>
          <w:sz w:val="24"/>
          <w:szCs w:val="24"/>
        </w:rPr>
        <w:t xml:space="preserve"> from the integration of multiple signals from the gut environment and </w:t>
      </w:r>
      <w:r w:rsidR="00980FEB" w:rsidRPr="00B82CDE">
        <w:rPr>
          <w:rFonts w:ascii="Book Antiqua" w:hAnsi="Book Antiqua"/>
          <w:color w:val="000000" w:themeColor="text1"/>
          <w:sz w:val="24"/>
          <w:szCs w:val="24"/>
        </w:rPr>
        <w:t>bidirectional communi</w:t>
      </w:r>
      <w:r w:rsidR="00032ABE" w:rsidRPr="00B82CDE">
        <w:rPr>
          <w:rFonts w:ascii="Book Antiqua" w:hAnsi="Book Antiqua"/>
          <w:color w:val="000000" w:themeColor="text1"/>
          <w:sz w:val="24"/>
          <w:szCs w:val="24"/>
        </w:rPr>
        <w:t xml:space="preserve">cation </w:t>
      </w:r>
      <w:r w:rsidR="00032ABE" w:rsidRPr="00B82CDE">
        <w:rPr>
          <w:rFonts w:ascii="Book Antiqua" w:hAnsi="Book Antiqua"/>
          <w:color w:val="000000" w:themeColor="text1"/>
          <w:sz w:val="24"/>
          <w:szCs w:val="24"/>
        </w:rPr>
        <w:lastRenderedPageBreak/>
        <w:t>along the gut-brain axis</w:t>
      </w:r>
      <w:r w:rsidR="00324E0C" w:rsidRPr="00B82CDE">
        <w:rPr>
          <w:rFonts w:ascii="Book Antiqua" w:hAnsi="Book Antiqua"/>
          <w:color w:val="000000" w:themeColor="text1"/>
          <w:sz w:val="24"/>
          <w:szCs w:val="24"/>
        </w:rPr>
        <w:fldChar w:fldCharType="begin">
          <w:fldData xml:space="preserve">PEVuZE5vdGU+PENpdGU+PEF1dGhvcj5Ib2x6ZXI8L0F1dGhvcj48WWVhcj4yMDEyPC9ZZWFyPjxS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Ib2x6ZXI8L0F1dGhvcj48WWVhcj4yMDEyPC9ZZWFyPjxS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5" w:tooltip="Holzer, 2012 #562" w:history="1">
        <w:r w:rsidR="008577AA" w:rsidRPr="00B82CDE">
          <w:rPr>
            <w:rFonts w:ascii="Book Antiqua" w:hAnsi="Book Antiqua"/>
            <w:noProof/>
            <w:color w:val="000000" w:themeColor="text1"/>
            <w:sz w:val="24"/>
            <w:szCs w:val="24"/>
            <w:vertAlign w:val="superscript"/>
          </w:rPr>
          <w:t>5</w:t>
        </w:r>
      </w:hyperlink>
      <w:r w:rsidR="00787DEC" w:rsidRPr="00B82CDE">
        <w:rPr>
          <w:rFonts w:ascii="Book Antiqua" w:hAnsi="Book Antiqua"/>
          <w:noProof/>
          <w:color w:val="000000" w:themeColor="text1"/>
          <w:sz w:val="24"/>
          <w:szCs w:val="24"/>
          <w:vertAlign w:val="superscript"/>
        </w:rPr>
        <w:t>,</w:t>
      </w:r>
      <w:hyperlink w:anchor="_ENREF_6" w:tooltip="Inoue, 2014 #564" w:history="1">
        <w:r w:rsidR="008577AA" w:rsidRPr="00B82CDE">
          <w:rPr>
            <w:rFonts w:ascii="Book Antiqua" w:hAnsi="Book Antiqua"/>
            <w:noProof/>
            <w:color w:val="000000" w:themeColor="text1"/>
            <w:sz w:val="24"/>
            <w:szCs w:val="24"/>
            <w:vertAlign w:val="superscript"/>
          </w:rPr>
          <w:t>6</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1E0241"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Accord</w:t>
      </w:r>
      <w:r w:rsidR="00A54712" w:rsidRPr="00B82CDE">
        <w:rPr>
          <w:rFonts w:ascii="Book Antiqua" w:hAnsi="Book Antiqua"/>
          <w:color w:val="000000" w:themeColor="text1"/>
          <w:sz w:val="24"/>
          <w:szCs w:val="24"/>
        </w:rPr>
        <w:t>ingly, it is now widely recognis</w:t>
      </w:r>
      <w:r w:rsidRPr="00B82CDE">
        <w:rPr>
          <w:rFonts w:ascii="Book Antiqua" w:hAnsi="Book Antiqua"/>
          <w:color w:val="000000" w:themeColor="text1"/>
          <w:sz w:val="24"/>
          <w:szCs w:val="24"/>
        </w:rPr>
        <w:t xml:space="preserve">ed that differences in microbial composition and activity result in effects of fundamental importance to health. </w:t>
      </w:r>
    </w:p>
    <w:p w:rsidR="006C7BEF" w:rsidRPr="00B82CDE" w:rsidRDefault="00E02398" w:rsidP="000F4E5E">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The breadth of potential influence of the microbiome means mechanisms that serve to regulate the microbial interface with host systems are critical for health. This view gives rise to the concept of dysbiosis: Disease states that result from dysregulated host-microbe interactions. Dysbiosis contributes to the underlying pathophysiology of a wide range of diseases, including obesity</w:t>
      </w:r>
      <w:r w:rsidR="00324E0C" w:rsidRPr="00B82CDE">
        <w:rPr>
          <w:rFonts w:ascii="Book Antiqua" w:hAnsi="Book Antiqua"/>
          <w:color w:val="000000" w:themeColor="text1"/>
          <w:sz w:val="24"/>
          <w:szCs w:val="24"/>
        </w:rPr>
        <w:fldChar w:fldCharType="begin">
          <w:fldData xml:space="preserve">PEVuZE5vdGU+PENpdGU+PEF1dGhvcj5kZSBMYSBTZXJyZTwvQXV0aG9yPjxZZWFyPjIwMTA8L1ll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ZXJpY2Fu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kZSBMYSBTZXJyZTwvQXV0aG9yPjxZZWFyPjIwMTA8L1ll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ZXJpY2Fu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3E352B" w:rsidRPr="00B82CDE">
        <w:rPr>
          <w:rFonts w:ascii="Book Antiqua" w:hAnsi="Book Antiqua"/>
          <w:noProof/>
          <w:color w:val="000000" w:themeColor="text1"/>
          <w:sz w:val="24"/>
          <w:szCs w:val="24"/>
          <w:vertAlign w:val="superscript"/>
        </w:rPr>
        <w:t>[</w:t>
      </w:r>
      <w:hyperlink w:anchor="_ENREF_7" w:tooltip="de La Serre, 2010 #569" w:history="1">
        <w:r w:rsidR="008577AA" w:rsidRPr="00B82CDE">
          <w:rPr>
            <w:rFonts w:ascii="Book Antiqua" w:hAnsi="Book Antiqua"/>
            <w:noProof/>
            <w:color w:val="000000" w:themeColor="text1"/>
            <w:sz w:val="24"/>
            <w:szCs w:val="24"/>
            <w:vertAlign w:val="superscript"/>
          </w:rPr>
          <w:t>7</w:t>
        </w:r>
      </w:hyperlink>
      <w:r w:rsidR="003E352B"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diabetes</w:t>
      </w:r>
      <w:r w:rsidR="00324E0C" w:rsidRPr="00B82CDE">
        <w:rPr>
          <w:rFonts w:ascii="Book Antiqua" w:hAnsi="Book Antiqua"/>
          <w:color w:val="000000" w:themeColor="text1"/>
          <w:sz w:val="24"/>
          <w:szCs w:val="24"/>
        </w:rPr>
        <w:fldChar w:fldCharType="begin">
          <w:fldData xml:space="preserve">PEVuZE5vdGU+PENpdGU+PEF1dGhvcj5DYW5pPC9BdXRob3I+PFllYXI+MjAwNzwvWWVhcj48UmVj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DYW5pPC9BdXRob3I+PFllYXI+MjAwNzwvWWVhcj48UmVj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4" w:tooltip="Cani, 2007 #568" w:history="1">
        <w:r w:rsidR="008577AA" w:rsidRPr="00B82CDE">
          <w:rPr>
            <w:rFonts w:ascii="Book Antiqua" w:hAnsi="Book Antiqua"/>
            <w:noProof/>
            <w:color w:val="000000" w:themeColor="text1"/>
            <w:sz w:val="24"/>
            <w:szCs w:val="24"/>
            <w:vertAlign w:val="superscript"/>
          </w:rPr>
          <w:t>4</w:t>
        </w:r>
      </w:hyperlink>
      <w:r w:rsidR="00787DEC" w:rsidRPr="00B82CDE">
        <w:rPr>
          <w:rFonts w:ascii="Book Antiqua" w:hAnsi="Book Antiqua"/>
          <w:noProof/>
          <w:color w:val="000000" w:themeColor="text1"/>
          <w:sz w:val="24"/>
          <w:szCs w:val="24"/>
          <w:vertAlign w:val="superscript"/>
        </w:rPr>
        <w:t>,</w:t>
      </w:r>
      <w:hyperlink w:anchor="_ENREF_8" w:tooltip="Brown, 2011 #507" w:history="1">
        <w:r w:rsidR="008577AA" w:rsidRPr="00B82CDE">
          <w:rPr>
            <w:rFonts w:ascii="Book Antiqua" w:hAnsi="Book Antiqua"/>
            <w:noProof/>
            <w:color w:val="000000" w:themeColor="text1"/>
            <w:sz w:val="24"/>
            <w:szCs w:val="24"/>
            <w:vertAlign w:val="superscript"/>
          </w:rPr>
          <w:t>8</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inflammatory bowel diseases</w:t>
      </w:r>
      <w:r w:rsidR="00324E0C" w:rsidRPr="00B82CDE">
        <w:rPr>
          <w:rFonts w:ascii="Book Antiqua" w:hAnsi="Book Antiqua"/>
          <w:color w:val="000000" w:themeColor="text1"/>
          <w:sz w:val="24"/>
          <w:szCs w:val="24"/>
        </w:rPr>
        <w:fldChar w:fldCharType="begin">
          <w:fldData xml:space="preserve">PEVuZE5vdGU+PENpdGU+PEF1dGhvcj5EZXZrb3RhPC9BdXRob3I+PFllYXI+MjAxMjwvWWVhcj48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xMDQtODwvcGFnZXM+PHZvbHVtZT40ODc8L3ZvbHVtZT48bnVtYmVyPjc0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ZXZrb3RhPC9BdXRob3I+PFllYXI+MjAxMjwvWWVhcj48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xMDQtODwvcGFnZXM+PHZvbHVtZT40ODc8L3ZvbHVtZT48bnVtYmVyPjc0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3E352B" w:rsidRPr="00B82CDE">
        <w:rPr>
          <w:rFonts w:ascii="Book Antiqua" w:hAnsi="Book Antiqua"/>
          <w:noProof/>
          <w:color w:val="000000" w:themeColor="text1"/>
          <w:sz w:val="24"/>
          <w:szCs w:val="24"/>
          <w:vertAlign w:val="superscript"/>
        </w:rPr>
        <w:t>[</w:t>
      </w:r>
      <w:hyperlink w:anchor="_ENREF_9" w:tooltip="Devkota, 2012 #570" w:history="1">
        <w:r w:rsidR="008577AA" w:rsidRPr="00B82CDE">
          <w:rPr>
            <w:rFonts w:ascii="Book Antiqua" w:hAnsi="Book Antiqua"/>
            <w:noProof/>
            <w:color w:val="000000" w:themeColor="text1"/>
            <w:sz w:val="24"/>
            <w:szCs w:val="24"/>
            <w:vertAlign w:val="superscript"/>
          </w:rPr>
          <w:t>9</w:t>
        </w:r>
      </w:hyperlink>
      <w:r w:rsidR="003E352B"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non-alcoholic fatty liver diseases</w:t>
      </w:r>
      <w:r w:rsidR="00324E0C" w:rsidRPr="00B82CDE">
        <w:rPr>
          <w:rFonts w:ascii="Book Antiqua" w:hAnsi="Book Antiqua"/>
          <w:color w:val="000000" w:themeColor="text1"/>
          <w:sz w:val="24"/>
          <w:szCs w:val="24"/>
        </w:rPr>
        <w:fldChar w:fldCharType="begin">
          <w:fldData xml:space="preserve">PEVuZE5vdGU+PENpdGU+PEF1dGhvcj5TcGVuY2VyPC9BdXRob3I+PFllYXI+MjAxMTwvWWVhcj48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=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TcGVuY2VyPC9BdXRob3I+PFllYXI+MjAxMTwvWWVhcj48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=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10" w:tooltip="Spencer, 2011 #571" w:history="1">
        <w:r w:rsidR="008577AA" w:rsidRPr="00B82CDE">
          <w:rPr>
            <w:rFonts w:ascii="Book Antiqua" w:hAnsi="Book Antiqua"/>
            <w:noProof/>
            <w:color w:val="000000" w:themeColor="text1"/>
            <w:sz w:val="24"/>
            <w:szCs w:val="24"/>
            <w:vertAlign w:val="superscript"/>
          </w:rPr>
          <w:t>10</w:t>
        </w:r>
      </w:hyperlink>
      <w:r w:rsidR="00787DEC" w:rsidRPr="00B82CDE">
        <w:rPr>
          <w:rFonts w:ascii="Book Antiqua" w:hAnsi="Book Antiqua"/>
          <w:noProof/>
          <w:color w:val="000000" w:themeColor="text1"/>
          <w:sz w:val="24"/>
          <w:szCs w:val="24"/>
          <w:vertAlign w:val="superscript"/>
        </w:rPr>
        <w:t>,</w:t>
      </w:r>
      <w:hyperlink w:anchor="_ENREF_11" w:tooltip="Le Roy, 2013 #572" w:history="1">
        <w:r w:rsidR="008577AA" w:rsidRPr="00B82CDE">
          <w:rPr>
            <w:rFonts w:ascii="Book Antiqua" w:hAnsi="Book Antiqua"/>
            <w:noProof/>
            <w:color w:val="000000" w:themeColor="text1"/>
            <w:sz w:val="24"/>
            <w:szCs w:val="24"/>
            <w:vertAlign w:val="superscript"/>
          </w:rPr>
          <w:t>11</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3E352B"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and cardiovascular diseases</w:t>
      </w:r>
      <w:r w:rsidR="00324E0C" w:rsidRPr="00B82CDE">
        <w:rPr>
          <w:rFonts w:ascii="Book Antiqua" w:hAnsi="Book Antiqua"/>
          <w:color w:val="000000" w:themeColor="text1"/>
          <w:sz w:val="24"/>
          <w:szCs w:val="24"/>
        </w:rPr>
        <w:fldChar w:fldCharType="begin">
          <w:fldData xml:space="preserve">PEVuZE5vdGU+PENpdGU+PEF1dGhvcj5XYW5nPC9BdXRob3I+PFllYXI+MjAxMTwvWWVhcj48UmVj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U3Ni04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XYW5nPC9BdXRob3I+PFllYXI+MjAxMTwvWWVhcj48UmVj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U3Ni04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12" w:tooltip="Wang, 2011 #1" w:history="1">
        <w:r w:rsidR="008577AA" w:rsidRPr="00B82CDE">
          <w:rPr>
            <w:rFonts w:ascii="Book Antiqua" w:hAnsi="Book Antiqua"/>
            <w:noProof/>
            <w:color w:val="000000" w:themeColor="text1"/>
            <w:sz w:val="24"/>
            <w:szCs w:val="24"/>
            <w:vertAlign w:val="superscript"/>
          </w:rPr>
          <w:t>12</w:t>
        </w:r>
      </w:hyperlink>
      <w:r w:rsidR="00787DEC" w:rsidRPr="00B82CDE">
        <w:rPr>
          <w:rFonts w:ascii="Book Antiqua" w:hAnsi="Book Antiqua"/>
          <w:noProof/>
          <w:color w:val="000000" w:themeColor="text1"/>
          <w:sz w:val="24"/>
          <w:szCs w:val="24"/>
          <w:vertAlign w:val="superscript"/>
        </w:rPr>
        <w:t>,</w:t>
      </w:r>
      <w:hyperlink w:anchor="_ENREF_13" w:tooltip="Koeth, 2013 #423" w:history="1">
        <w:r w:rsidR="008577AA" w:rsidRPr="00B82CDE">
          <w:rPr>
            <w:rFonts w:ascii="Book Antiqua" w:hAnsi="Book Antiqua"/>
            <w:noProof/>
            <w:color w:val="000000" w:themeColor="text1"/>
            <w:sz w:val="24"/>
            <w:szCs w:val="24"/>
            <w:vertAlign w:val="superscript"/>
          </w:rPr>
          <w:t>13</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With awareness of the importance of dysbiosis in multipl</w:t>
      </w:r>
      <w:r w:rsidR="00B60E07" w:rsidRPr="00B82CDE">
        <w:rPr>
          <w:rFonts w:ascii="Book Antiqua" w:hAnsi="Book Antiqua"/>
          <w:color w:val="000000" w:themeColor="text1"/>
          <w:sz w:val="24"/>
          <w:szCs w:val="24"/>
        </w:rPr>
        <w:t>e diseases, attention has focus</w:t>
      </w:r>
      <w:r w:rsidRPr="00B82CDE">
        <w:rPr>
          <w:rFonts w:ascii="Book Antiqua" w:hAnsi="Book Antiqua"/>
          <w:color w:val="000000" w:themeColor="text1"/>
          <w:sz w:val="24"/>
          <w:szCs w:val="24"/>
        </w:rPr>
        <w:t>ed on how to define the microbe involvement in different diseases. The objectives here encompass the following: Identification of microbiota signatures (or biomarkers) that help define different dysbiosis states, ideally at the pre-clinical stage. Identification of the triggers of dysregulated host-microbe interactions t</w:t>
      </w:r>
      <w:r w:rsidR="00C21567" w:rsidRPr="00B82CDE">
        <w:rPr>
          <w:rFonts w:ascii="Book Antiqua" w:hAnsi="Book Antiqua"/>
          <w:color w:val="000000" w:themeColor="text1"/>
          <w:sz w:val="24"/>
          <w:szCs w:val="24"/>
        </w:rPr>
        <w:t>hat ultimately lead to disease.</w:t>
      </w:r>
      <w:r w:rsidRPr="00B82CDE">
        <w:rPr>
          <w:rFonts w:ascii="Book Antiqua" w:hAnsi="Book Antiqua"/>
          <w:color w:val="000000" w:themeColor="text1"/>
          <w:sz w:val="24"/>
          <w:szCs w:val="24"/>
        </w:rPr>
        <w:t xml:space="preserve"> Development of intervention strategies based around restoration of normal host-microbiome interactions. Underpinning all these objectives is the need to understand the dynamics of gut microbial community composition. This review focuses on mechanisms that drive the changes in microbial community composition that ultimately lead to shifts in host-microbiome interactions.</w:t>
      </w:r>
    </w:p>
    <w:p w:rsidR="006C7BEF" w:rsidRPr="00B82CDE" w:rsidRDefault="006C7BEF" w:rsidP="000F4E5E">
      <w:pPr>
        <w:adjustRightInd w:val="0"/>
        <w:snapToGrid w:val="0"/>
        <w:spacing w:after="0" w:line="360" w:lineRule="auto"/>
        <w:jc w:val="both"/>
        <w:rPr>
          <w:rFonts w:ascii="Book Antiqua" w:hAnsi="Book Antiqua"/>
          <w:b/>
          <w:color w:val="000000" w:themeColor="text1"/>
          <w:sz w:val="24"/>
          <w:szCs w:val="24"/>
        </w:rPr>
      </w:pPr>
    </w:p>
    <w:p w:rsidR="006C7BEF" w:rsidRPr="00B82CDE" w:rsidRDefault="00E02398" w:rsidP="000F4E5E">
      <w:pPr>
        <w:adjustRightInd w:val="0"/>
        <w:snapToGrid w:val="0"/>
        <w:spacing w:after="0" w:line="360" w:lineRule="auto"/>
        <w:jc w:val="both"/>
        <w:rPr>
          <w:rFonts w:ascii="Book Antiqua" w:hAnsi="Book Antiqua"/>
          <w:b/>
          <w:color w:val="000000" w:themeColor="text1"/>
          <w:sz w:val="24"/>
          <w:szCs w:val="24"/>
        </w:rPr>
      </w:pPr>
      <w:r w:rsidRPr="00B82CDE">
        <w:rPr>
          <w:rFonts w:ascii="Book Antiqua" w:hAnsi="Book Antiqua"/>
          <w:b/>
          <w:color w:val="000000" w:themeColor="text1"/>
          <w:sz w:val="24"/>
          <w:szCs w:val="24"/>
        </w:rPr>
        <w:t>EVIDENCE FOR, AND LIMITS OF, MICROBIOME INFLUENCE ON HEALTH</w:t>
      </w:r>
    </w:p>
    <w:p w:rsidR="006635ED" w:rsidRPr="00B82CDE" w:rsidRDefault="00E02398" w:rsidP="000F4E5E">
      <w:pPr>
        <w:adjustRightInd w:val="0"/>
        <w:snapToGrid w:val="0"/>
        <w:spacing w:after="0" w:line="360" w:lineRule="auto"/>
        <w:jc w:val="both"/>
        <w:rPr>
          <w:rFonts w:ascii="Book Antiqua" w:hAnsi="Book Antiqua"/>
          <w:color w:val="000000" w:themeColor="text1"/>
          <w:sz w:val="24"/>
          <w:szCs w:val="24"/>
        </w:rPr>
      </w:pPr>
      <w:r w:rsidRPr="00B82CDE">
        <w:rPr>
          <w:rFonts w:ascii="Book Antiqua" w:hAnsi="Book Antiqua"/>
          <w:color w:val="000000" w:themeColor="text1"/>
          <w:sz w:val="24"/>
          <w:szCs w:val="24"/>
        </w:rPr>
        <w:t>Comparative studies on germ-free (GF) and conventionally raised (CONV) animals have been instrumental in establishing that the gut microbiome has influence on the physiological, immunological and nutritional state of its host. Such studies have consistently shown that GF animals are characterised by reduced intestinal vasculature</w:t>
      </w:r>
      <w:r w:rsidR="00324E0C" w:rsidRPr="00B82CDE">
        <w:rPr>
          <w:rFonts w:ascii="Book Antiqua" w:hAnsi="Book Antiqua"/>
          <w:color w:val="000000" w:themeColor="text1"/>
          <w:sz w:val="24"/>
          <w:szCs w:val="24"/>
        </w:rPr>
        <w:fldChar w:fldCharType="begin">
          <w:fldData xml:space="preserve">PEVuZE5vdGU+PENpdGU+PEF1dGhvcj5TdGFwcGVuYmVjazwvQXV0aG9yPjxZZWFyPjIwMDI8L1ll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GFs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</w:fldData>
        </w:fldChar>
      </w:r>
      <w:r w:rsidR="0016256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TdGFwcGVuYmVjazwvQXV0aG9yPjxZZWFyPjIwMDI8L1ll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</w:fldData>
        </w:fldChar>
      </w:r>
      <w:r w:rsidR="0016256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16256A" w:rsidRPr="00B82CDE">
        <w:rPr>
          <w:rFonts w:ascii="Book Antiqua" w:hAnsi="Book Antiqua"/>
          <w:noProof/>
          <w:color w:val="000000" w:themeColor="text1"/>
          <w:sz w:val="24"/>
          <w:szCs w:val="24"/>
          <w:vertAlign w:val="superscript"/>
        </w:rPr>
        <w:t>[</w:t>
      </w:r>
      <w:hyperlink w:anchor="_ENREF_1" w:tooltip="Stappenbeck, 2002 #567" w:history="1">
        <w:r w:rsidR="008577AA" w:rsidRPr="00B82CDE">
          <w:rPr>
            <w:rFonts w:ascii="Book Antiqua" w:hAnsi="Book Antiqua"/>
            <w:noProof/>
            <w:color w:val="000000" w:themeColor="text1"/>
            <w:sz w:val="24"/>
            <w:szCs w:val="24"/>
            <w:vertAlign w:val="superscript"/>
          </w:rPr>
          <w:t>1</w:t>
        </w:r>
      </w:hyperlink>
      <w:r w:rsidR="0016256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ED4156" w:rsidRPr="00B82CDE">
        <w:rPr>
          <w:rFonts w:ascii="Book Antiqua" w:hAnsi="Book Antiqua"/>
          <w:color w:val="000000" w:themeColor="text1"/>
          <w:sz w:val="24"/>
          <w:szCs w:val="24"/>
        </w:rPr>
        <w:t>, undeveloped gut-</w:t>
      </w:r>
      <w:r w:rsidR="006C7BEF" w:rsidRPr="00B82CDE">
        <w:rPr>
          <w:rFonts w:ascii="Book Antiqua" w:hAnsi="Book Antiqua"/>
          <w:color w:val="000000" w:themeColor="text1"/>
          <w:sz w:val="24"/>
          <w:szCs w:val="24"/>
        </w:rPr>
        <w:t>associated lymphoid tissue</w:t>
      </w:r>
      <w:r w:rsidR="00324E0C" w:rsidRPr="00B82CDE">
        <w:rPr>
          <w:rFonts w:ascii="Book Antiqua" w:hAnsi="Book Antiqua"/>
          <w:color w:val="000000" w:themeColor="text1"/>
          <w:sz w:val="24"/>
          <w:szCs w:val="24"/>
        </w:rPr>
        <w:fldChar w:fldCharType="begin">
          <w:fldData xml:space="preserve">PEVuZE5vdGU+PENpdGU+PEF1dGhvcj5SaGVlPC9BdXRob3I+PFllYXI+MjAwNDwvWWVhcj48UmVj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=
</w:fldData>
        </w:fldChar>
      </w:r>
      <w:r w:rsidR="00635634"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SaGVlPC9BdXRob3I+PFllYXI+MjAwNDwvWWVhcj48UmVj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=
</w:fldData>
        </w:fldChar>
      </w:r>
      <w:r w:rsidR="00635634"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FD5710" w:rsidRPr="00B82CDE">
        <w:rPr>
          <w:rFonts w:ascii="Book Antiqua" w:hAnsi="Book Antiqua"/>
          <w:noProof/>
          <w:color w:val="000000" w:themeColor="text1"/>
          <w:sz w:val="24"/>
          <w:szCs w:val="24"/>
          <w:vertAlign w:val="superscript"/>
        </w:rPr>
        <w:t>[</w:t>
      </w:r>
      <w:hyperlink w:anchor="_ENREF_14" w:tooltip="Rhee, 2004 #573" w:history="1">
        <w:r w:rsidR="008577AA" w:rsidRPr="00B82CDE">
          <w:rPr>
            <w:rFonts w:ascii="Book Antiqua" w:hAnsi="Book Antiqua"/>
            <w:noProof/>
            <w:color w:val="000000" w:themeColor="text1"/>
            <w:sz w:val="24"/>
            <w:szCs w:val="24"/>
            <w:vertAlign w:val="superscript"/>
          </w:rPr>
          <w:t>14</w:t>
        </w:r>
      </w:hyperlink>
      <w:r w:rsidR="00FD5710"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and alterations in nutrition and </w:t>
      </w:r>
      <w:r w:rsidR="00DC116F" w:rsidRPr="00B82CDE">
        <w:rPr>
          <w:rFonts w:ascii="Book Antiqua" w:hAnsi="Book Antiqua"/>
          <w:color w:val="000000" w:themeColor="text1"/>
          <w:sz w:val="24"/>
          <w:szCs w:val="24"/>
        </w:rPr>
        <w:t xml:space="preserve">energy </w:t>
      </w:r>
      <w:r w:rsidR="006C7BEF" w:rsidRPr="00B82CDE">
        <w:rPr>
          <w:rFonts w:ascii="Book Antiqua" w:hAnsi="Book Antiqua"/>
          <w:color w:val="000000" w:themeColor="text1"/>
          <w:sz w:val="24"/>
          <w:szCs w:val="24"/>
        </w:rPr>
        <w:t>metabolism</w:t>
      </w:r>
      <w:r w:rsidR="00324E0C"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V08L3N0eWxlPjwvRGlzcGxheVRleHQ+PHJlY29yZD48cmVjLW51bWJlcj41NzQ8L3JlYy1u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MTU3MTgtMjM8L3BhZ2VzPjx2b2x1bWU+MTAxPC92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V08L3N0eWxlPjwvRGlzcGxheVRleHQ+PHJlY29yZD48cmVjLW51bWJlcj41NzQ8L3JlYy1u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MTU3MTgtMjM8L3BhZ2VzPjx2b2x1bWU+MTAxPC92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FD5710" w:rsidRPr="00B82CDE">
        <w:rPr>
          <w:rFonts w:ascii="Book Antiqua" w:hAnsi="Book Antiqua"/>
          <w:noProof/>
          <w:color w:val="000000" w:themeColor="text1"/>
          <w:sz w:val="24"/>
          <w:szCs w:val="24"/>
          <w:vertAlign w:val="superscript"/>
        </w:rPr>
        <w:t>[</w:t>
      </w:r>
      <w:hyperlink w:anchor="_ENREF_15" w:tooltip="Backhed, 2004 #574" w:history="1">
        <w:r w:rsidR="008577AA" w:rsidRPr="00B82CDE">
          <w:rPr>
            <w:rFonts w:ascii="Book Antiqua" w:hAnsi="Book Antiqua"/>
            <w:noProof/>
            <w:color w:val="000000" w:themeColor="text1"/>
            <w:sz w:val="24"/>
            <w:szCs w:val="24"/>
            <w:vertAlign w:val="superscript"/>
          </w:rPr>
          <w:t>15</w:t>
        </w:r>
      </w:hyperlink>
      <w:r w:rsidR="00FD5710"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all of which are largely restored by reintroduction of gut bacteria. Collectively there is compelling evidence that the gut microbiome can influence postnatal development of gut tissues and the physiological state of animals.</w:t>
      </w:r>
    </w:p>
    <w:p w:rsidR="00E02398" w:rsidRPr="00B82CDE" w:rsidRDefault="00E02398"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The effects of microbes </w:t>
      </w:r>
      <w:r w:rsidR="006635ED" w:rsidRPr="00B82CDE">
        <w:rPr>
          <w:rFonts w:ascii="Book Antiqua" w:hAnsi="Book Antiqua"/>
          <w:color w:val="000000" w:themeColor="text1"/>
          <w:sz w:val="24"/>
          <w:szCs w:val="24"/>
        </w:rPr>
        <w:t>ar</w:t>
      </w:r>
      <w:r w:rsidR="00511850" w:rsidRPr="00B82CDE">
        <w:rPr>
          <w:rFonts w:ascii="Book Antiqua" w:hAnsi="Book Antiqua"/>
          <w:color w:val="000000" w:themeColor="text1"/>
          <w:sz w:val="24"/>
          <w:szCs w:val="24"/>
        </w:rPr>
        <w:t xml:space="preserve">e </w:t>
      </w:r>
      <w:r w:rsidR="00031625" w:rsidRPr="00B82CDE">
        <w:rPr>
          <w:rFonts w:ascii="Book Antiqua" w:hAnsi="Book Antiqua"/>
          <w:color w:val="000000" w:themeColor="text1"/>
          <w:sz w:val="24"/>
          <w:szCs w:val="24"/>
        </w:rPr>
        <w:t>interdependent with effects of diet or the</w:t>
      </w:r>
      <w:r w:rsidR="00511850" w:rsidRPr="00B82CDE">
        <w:rPr>
          <w:rFonts w:ascii="Book Antiqua" w:hAnsi="Book Antiqua"/>
          <w:color w:val="000000" w:themeColor="text1"/>
          <w:sz w:val="24"/>
          <w:szCs w:val="24"/>
        </w:rPr>
        <w:t xml:space="preserve"> host </w:t>
      </w:r>
      <w:r w:rsidR="00031625" w:rsidRPr="00B82CDE">
        <w:rPr>
          <w:rFonts w:ascii="Book Antiqua" w:hAnsi="Book Antiqua"/>
          <w:color w:val="000000" w:themeColor="text1"/>
          <w:sz w:val="24"/>
          <w:szCs w:val="24"/>
        </w:rPr>
        <w:t>genotype</w:t>
      </w:r>
      <w:r w:rsidR="00511850" w:rsidRPr="00B82CDE">
        <w:rPr>
          <w:rFonts w:ascii="Book Antiqua" w:hAnsi="Book Antiqua"/>
          <w:color w:val="000000" w:themeColor="text1"/>
          <w:sz w:val="24"/>
          <w:szCs w:val="24"/>
        </w:rPr>
        <w:t xml:space="preserve">. </w:t>
      </w:r>
      <w:r w:rsidR="007613A2" w:rsidRPr="00B82CDE">
        <w:rPr>
          <w:rFonts w:ascii="Book Antiqua" w:hAnsi="Book Antiqua"/>
          <w:color w:val="000000" w:themeColor="text1"/>
          <w:sz w:val="24"/>
          <w:szCs w:val="24"/>
        </w:rPr>
        <w:t>For instance</w:t>
      </w:r>
      <w:r w:rsidR="009B49FF" w:rsidRPr="00B82CDE">
        <w:rPr>
          <w:rFonts w:ascii="Book Antiqua" w:hAnsi="Book Antiqua"/>
          <w:color w:val="000000" w:themeColor="text1"/>
          <w:sz w:val="24"/>
          <w:szCs w:val="24"/>
        </w:rPr>
        <w:t>,</w:t>
      </w:r>
      <w:r w:rsidR="006635ED"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GF and CONV </w:t>
      </w:r>
      <w:r w:rsidR="009426BB" w:rsidRPr="00B82CDE">
        <w:rPr>
          <w:rFonts w:ascii="Book Antiqua" w:hAnsi="Book Antiqua"/>
          <w:color w:val="000000" w:themeColor="text1"/>
          <w:sz w:val="24"/>
          <w:szCs w:val="24"/>
        </w:rPr>
        <w:t xml:space="preserve">comparisons </w:t>
      </w:r>
      <w:r w:rsidRPr="00B82CDE">
        <w:rPr>
          <w:rFonts w:ascii="Book Antiqua" w:hAnsi="Book Antiqua"/>
          <w:color w:val="000000" w:themeColor="text1"/>
          <w:sz w:val="24"/>
          <w:szCs w:val="24"/>
        </w:rPr>
        <w:t>are not precisely recapitulated in different animal models</w:t>
      </w:r>
      <w:r w:rsidR="00324E0C" w:rsidRPr="00B82CDE">
        <w:rPr>
          <w:rFonts w:ascii="Book Antiqua" w:hAnsi="Book Antiqua"/>
          <w:color w:val="000000" w:themeColor="text1"/>
          <w:sz w:val="24"/>
          <w:szCs w:val="24"/>
        </w:rPr>
        <w:fldChar w:fldCharType="begin"/>
      </w:r>
      <w:r w:rsidR="00631B8B" w:rsidRPr="00B82CDE">
        <w:rPr>
          <w:rFonts w:ascii="Book Antiqua" w:hAnsi="Book Antiqua"/>
          <w:color w:val="000000" w:themeColor="text1"/>
          <w:sz w:val="24"/>
          <w:szCs w:val="24"/>
        </w:rPr>
        <w:instrText xml:space="preserve"> ADDIN EN.CITE &lt;EndNote&gt;&lt;Cite&gt;&lt;Author&gt;Smith&lt;/Author&gt;&lt;Year&gt;2007&lt;/Year&gt;&lt;RecNum&gt;542&lt;/RecNum&gt;&lt;DisplayText&gt;&lt;style face="superscript"&gt;[16]&lt;/style&gt;&lt;/DisplayText&gt;&lt;record&gt;&lt;rec-number&gt;542&lt;/rec-number&gt;&lt;foreign-keys&gt;&lt;key app="EN" db-id="5waaxa225rtzw3eerroxera7vtv5x2dzd2td" timestamp="1395963040"&gt;542&lt;/key&gt;&lt;/foreign-keys&gt;&lt;ref-type name="Journal Article"&gt;17&lt;/ref-type&gt;&lt;contributors&gt;&lt;authors&gt;&lt;author&gt;Smith, K.&lt;/author&gt;&lt;author&gt;McCoy, K. D.&lt;/author&gt;&lt;author&gt;Macpherson, A. J.&lt;/author&gt;&lt;/authors&gt;&lt;/contributors&gt;&lt;auth-address&gt;Department of Medicine, McMaster University, Hamilton, Ontario, Canada.&lt;/auth-address&gt;&lt;titles&gt;&lt;title&gt;Use of axenic animals in studying the adaptation of mammals to their commensal intestinal microbiota&lt;/title&gt;&lt;secondary-title&gt;Semin Immunol&lt;/secondary-title&gt;&lt;alt-title&gt;Seminars in immunology&lt;/alt-title&gt;&lt;/titles&gt;&lt;periodical&gt;&lt;full-title&gt;Seminars in Immunology&lt;/full-title&gt;&lt;abbr-1&gt;Semin. Immunol.&lt;/abbr-1&gt;&lt;abbr-2&gt;Semin Immunol&lt;/abbr-2&gt;&lt;/periodical&gt;&lt;alt-periodical&gt;&lt;full-title&gt;Seminars in Immunology&lt;/full-title&gt;&lt;abbr-1&gt;Semin. Immunol.&lt;/abbr-1&gt;&lt;abbr-2&gt;Semin Immunol&lt;/abbr-2&gt;&lt;/alt-periodical&gt;&lt;pages&gt;59-69&lt;/pages&gt;&lt;volume&gt;19&lt;/volume&gt;&lt;number&gt;2&lt;/number&gt;&lt;edition&gt;2006/11/23&lt;/edition&gt;&lt;keywords&gt;&lt;keyword&gt;Animals&lt;/keyword&gt;&lt;keyword&gt;Bacteria/growth &amp;amp; development/immunology/pathogenicity&lt;/keyword&gt;&lt;keyword&gt;Germ-Free Life/*physiology&lt;/keyword&gt;&lt;keyword&gt;Immunity, Mucosal&lt;/keyword&gt;&lt;keyword&gt;Intestinal Mucosa/*immunology/*microbiology/physiology&lt;/keyword&gt;&lt;keyword&gt;Intestines/*immunology/*microbiology/physiology&lt;/keyword&gt;&lt;keyword&gt;Mammals&lt;/keyword&gt;&lt;keyword&gt;Models, Animal&lt;/keyword&gt;&lt;keyword&gt;Symbiosis&lt;/keyword&gt;&lt;/keywords&gt;&lt;dates&gt;&lt;year&gt;2007&lt;/year&gt;&lt;pub-dates&gt;&lt;date&gt;Apr&lt;/date&gt;&lt;/pub-dates&gt;&lt;/dates&gt;&lt;isbn&gt;1044-5323 (Print)&amp;#xD;1044-5323&lt;/isbn&gt;&lt;accession-num&gt;17118672&lt;/accession-num&gt;&lt;urls&gt;&lt;/urls&gt;&lt;electronic-resource-num&gt;10.1016/j.smim.2006.10.002&lt;/electronic-resource-num&gt;&lt;remote-database-provider&gt;Nlm&lt;/remote-database-provider&gt;&lt;language&gt;eng&lt;/language&gt;&lt;/record&gt;&lt;/Cite&gt;&lt;/EndNote&gt;</w:instrText>
      </w:r>
      <w:r w:rsidR="00324E0C" w:rsidRPr="00B82CDE">
        <w:rPr>
          <w:rFonts w:ascii="Book Antiqua" w:hAnsi="Book Antiqua"/>
          <w:color w:val="000000" w:themeColor="text1"/>
          <w:sz w:val="24"/>
          <w:szCs w:val="24"/>
        </w:rPr>
        <w:fldChar w:fldCharType="separate"/>
      </w:r>
      <w:r w:rsidR="00FD5710" w:rsidRPr="00B82CDE">
        <w:rPr>
          <w:rFonts w:ascii="Book Antiqua" w:hAnsi="Book Antiqua"/>
          <w:noProof/>
          <w:color w:val="000000" w:themeColor="text1"/>
          <w:sz w:val="24"/>
          <w:szCs w:val="24"/>
          <w:vertAlign w:val="superscript"/>
        </w:rPr>
        <w:t>[</w:t>
      </w:r>
      <w:hyperlink w:anchor="_ENREF_16" w:tooltip="Smith, 2007 #542" w:history="1">
        <w:r w:rsidR="008577AA" w:rsidRPr="00B82CDE">
          <w:rPr>
            <w:rFonts w:ascii="Book Antiqua" w:hAnsi="Book Antiqua"/>
            <w:noProof/>
            <w:color w:val="000000" w:themeColor="text1"/>
            <w:sz w:val="24"/>
            <w:szCs w:val="24"/>
            <w:vertAlign w:val="superscript"/>
          </w:rPr>
          <w:t>16</w:t>
        </w:r>
      </w:hyperlink>
      <w:r w:rsidR="00FD5710"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511850" w:rsidRPr="00B82CDE">
        <w:rPr>
          <w:rFonts w:ascii="Book Antiqua" w:hAnsi="Book Antiqua"/>
          <w:color w:val="000000" w:themeColor="text1"/>
          <w:sz w:val="24"/>
          <w:szCs w:val="24"/>
        </w:rPr>
        <w:t>,</w:t>
      </w:r>
      <w:r w:rsidR="009B49FF" w:rsidRPr="00B82CDE">
        <w:rPr>
          <w:rFonts w:ascii="Book Antiqua" w:hAnsi="Book Antiqua"/>
          <w:color w:val="000000" w:themeColor="text1"/>
          <w:sz w:val="24"/>
          <w:szCs w:val="24"/>
        </w:rPr>
        <w:t xml:space="preserve"> and</w:t>
      </w:r>
      <w:r w:rsidR="00511850" w:rsidRPr="00B82CDE">
        <w:rPr>
          <w:rFonts w:ascii="Book Antiqua" w:hAnsi="Book Antiqua"/>
          <w:color w:val="000000" w:themeColor="text1"/>
          <w:sz w:val="24"/>
          <w:szCs w:val="24"/>
        </w:rPr>
        <w:t xml:space="preserve"> </w:t>
      </w:r>
      <w:r w:rsidR="00E6767A" w:rsidRPr="00B82CDE">
        <w:rPr>
          <w:rFonts w:ascii="Book Antiqua" w:hAnsi="Book Antiqua"/>
          <w:color w:val="000000" w:themeColor="text1"/>
          <w:sz w:val="24"/>
          <w:szCs w:val="24"/>
        </w:rPr>
        <w:t>t</w:t>
      </w:r>
      <w:r w:rsidR="009426BB" w:rsidRPr="00B82CDE">
        <w:rPr>
          <w:rFonts w:ascii="Book Antiqua" w:hAnsi="Book Antiqua"/>
          <w:color w:val="000000" w:themeColor="text1"/>
          <w:sz w:val="24"/>
          <w:szCs w:val="24"/>
        </w:rPr>
        <w:t xml:space="preserve">here are also characteristic </w:t>
      </w:r>
      <w:r w:rsidR="00E6767A" w:rsidRPr="00B82CDE">
        <w:rPr>
          <w:rFonts w:ascii="Book Antiqua" w:hAnsi="Book Antiqua"/>
          <w:color w:val="000000" w:themeColor="text1"/>
          <w:sz w:val="24"/>
          <w:szCs w:val="24"/>
        </w:rPr>
        <w:t>variations</w:t>
      </w:r>
      <w:r w:rsidR="009426BB" w:rsidRPr="00B82CDE">
        <w:rPr>
          <w:rFonts w:ascii="Book Antiqua" w:hAnsi="Book Antiqua"/>
          <w:color w:val="000000" w:themeColor="text1"/>
          <w:sz w:val="24"/>
          <w:szCs w:val="24"/>
        </w:rPr>
        <w:t xml:space="preserve"> in microbiome composition between </w:t>
      </w:r>
      <w:r w:rsidR="009B49FF" w:rsidRPr="00B82CDE">
        <w:rPr>
          <w:rFonts w:ascii="Book Antiqua" w:hAnsi="Book Antiqua"/>
          <w:color w:val="000000" w:themeColor="text1"/>
          <w:sz w:val="24"/>
          <w:szCs w:val="24"/>
        </w:rPr>
        <w:t>species</w:t>
      </w:r>
      <w:r w:rsidR="00324E0C" w:rsidRPr="00B82CDE">
        <w:rPr>
          <w:rFonts w:ascii="Book Antiqua" w:hAnsi="Book Antiqua"/>
          <w:color w:val="000000" w:themeColor="text1"/>
          <w:sz w:val="24"/>
          <w:szCs w:val="24"/>
        </w:rPr>
        <w:fldChar w:fldCharType="begin"/>
      </w:r>
      <w:r w:rsidR="00631B8B" w:rsidRPr="00B82CDE">
        <w:rPr>
          <w:rFonts w:ascii="Book Antiqua" w:hAnsi="Book Antiqua"/>
          <w:color w:val="000000" w:themeColor="text1"/>
          <w:sz w:val="24"/>
          <w:szCs w:val="24"/>
        </w:rPr>
        <w:instrText xml:space="preserve"> ADDIN EN.CITE &lt;EndNote&gt;&lt;Cite&gt;&lt;Author&gt;Ley&lt;/Author&gt;&lt;Year&gt;2008&lt;/Year&gt;&lt;RecNum&gt;590&lt;/RecNum&gt;&lt;DisplayText&gt;&lt;style face="superscript"&gt;[17]&lt;/style&gt;&lt;/DisplayText&gt;&lt;record&gt;&lt;rec-number&gt;590&lt;/rec-number&gt;&lt;foreign-keys&gt;&lt;key app="EN" db-id="5waaxa225rtzw3eerroxera7vtv5x2dzd2td" timestamp="1403091322"&gt;590&lt;/key&gt;&lt;/foreign-keys&gt;&lt;ref-type name="Journal Article"&gt;17&lt;/ref-type&gt;&lt;contributors&gt;&lt;authors&gt;&lt;author&gt;Ley, R. E.&lt;/author&gt;&lt;author&gt;Lozupone, C. A.&lt;/author&gt;&lt;author&gt;Hamady, M.&lt;/author&gt;&lt;author&gt;Knight, R.&lt;/author&gt;&lt;author&gt;Gordon, J. I.&lt;/author&gt;&lt;/authors&gt;&lt;/contributors&gt;&lt;auth-address&gt;Center for Genome Sciences, Washington University School of Medicine, St Louis, Missouri 63108, USA.&lt;/auth-address&gt;&lt;titles&gt;&lt;title&gt;Worlds within worlds: evolution of the vertebrate gut microbiota&lt;/title&gt;&lt;secondary-title&gt;Nat Rev Microbiol&lt;/secondary-title&gt;&lt;alt-title&gt;Nature reviews. Microbiology&lt;/alt-title&gt;&lt;/titles&gt;&lt;periodical&gt;&lt;full-title&gt;Nature Reviews: Microbiology&lt;/full-title&gt;&lt;abbr-1&gt;Nat. Rev. Microbiol.&lt;/abbr-1&gt;&lt;abbr-2&gt;Nat Rev Microbiol&lt;/abbr-2&gt;&lt;/periodical&gt;&lt;pages&gt;776-88&lt;/pages&gt;&lt;volume&gt;6&lt;/volume&gt;&lt;number&gt;10&lt;/number&gt;&lt;edition&gt;2008/09/17&lt;/edition&gt;&lt;keywords&gt;&lt;keyword&gt;Animals&lt;/keyword&gt;&lt;keyword&gt;Bacteria/classification/genetics/isolation &amp;amp; purification&lt;/keyword&gt;&lt;keyword&gt;*Bacterial Physiological Phenomena&lt;/keyword&gt;&lt;keyword&gt;*Biological Evolution&lt;/keyword&gt;&lt;keyword&gt;Gastrointestinal Tract/metabolism/*microbiology&lt;/keyword&gt;&lt;keyword&gt;Humans&lt;/keyword&gt;&lt;keyword&gt;Metagenome/*genetics&lt;/keyword&gt;&lt;keyword&gt;RNA, Ribosomal, 16S/analysis/genetics&lt;/keyword&gt;&lt;keyword&gt;Vertebrates/*anatomy &amp;amp; histology&lt;/keyword&gt;&lt;/keywords&gt;&lt;dates&gt;&lt;year&gt;2008&lt;/year&gt;&lt;pub-dates&gt;&lt;date&gt;Oct&lt;/date&gt;&lt;/pub-dates&gt;&lt;/dates&gt;&lt;isbn&gt;1740-1526&lt;/isbn&gt;&lt;accession-num&gt;18794915&lt;/accession-num&gt;&lt;urls&gt;&lt;/urls&gt;&lt;custom2&gt;Pmc2664199&lt;/custom2&gt;&lt;custom6&gt;Nihms92915&lt;/custom6&gt;&lt;electronic-resource-num&gt;10.1038/nrmicro1978&lt;/electronic-resource-num&gt;&lt;remote-database-provider&gt;Nlm&lt;/remote-database-provider&gt;&lt;language&gt;eng&lt;/language&gt;&lt;/record&gt;&lt;/Cite&gt;&lt;/EndNote&gt;</w:instrText>
      </w:r>
      <w:r w:rsidR="00324E0C" w:rsidRPr="00B82CDE">
        <w:rPr>
          <w:rFonts w:ascii="Book Antiqua" w:hAnsi="Book Antiqua"/>
          <w:color w:val="000000" w:themeColor="text1"/>
          <w:sz w:val="24"/>
          <w:szCs w:val="24"/>
        </w:rPr>
        <w:fldChar w:fldCharType="separate"/>
      </w:r>
      <w:r w:rsidR="00FD5710" w:rsidRPr="00B82CDE">
        <w:rPr>
          <w:rFonts w:ascii="Book Antiqua" w:hAnsi="Book Antiqua"/>
          <w:noProof/>
          <w:color w:val="000000" w:themeColor="text1"/>
          <w:sz w:val="24"/>
          <w:szCs w:val="24"/>
          <w:vertAlign w:val="superscript"/>
        </w:rPr>
        <w:t>[</w:t>
      </w:r>
      <w:hyperlink w:anchor="_ENREF_17" w:tooltip="Ley, 2008 #590" w:history="1">
        <w:r w:rsidR="008577AA" w:rsidRPr="00B82CDE">
          <w:rPr>
            <w:rFonts w:ascii="Book Antiqua" w:hAnsi="Book Antiqua"/>
            <w:noProof/>
            <w:color w:val="000000" w:themeColor="text1"/>
            <w:sz w:val="24"/>
            <w:szCs w:val="24"/>
            <w:vertAlign w:val="superscript"/>
          </w:rPr>
          <w:t>17</w:t>
        </w:r>
      </w:hyperlink>
      <w:r w:rsidR="00FD5710"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9426BB"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Some of these </w:t>
      </w:r>
      <w:r w:rsidR="00B60E07" w:rsidRPr="00B82CDE">
        <w:rPr>
          <w:rFonts w:ascii="Book Antiqua" w:hAnsi="Book Antiqua"/>
          <w:color w:val="000000" w:themeColor="text1"/>
          <w:sz w:val="24"/>
          <w:szCs w:val="24"/>
        </w:rPr>
        <w:t>variation</w:t>
      </w:r>
      <w:r w:rsidRPr="00B82CDE">
        <w:rPr>
          <w:rFonts w:ascii="Book Antiqua" w:hAnsi="Book Antiqua"/>
          <w:color w:val="000000" w:themeColor="text1"/>
          <w:sz w:val="24"/>
          <w:szCs w:val="24"/>
        </w:rPr>
        <w:t xml:space="preserve">s almost certainly reflect genetically encoded differences </w:t>
      </w:r>
      <w:r w:rsidRPr="00B82CDE">
        <w:rPr>
          <w:rFonts w:ascii="Book Antiqua" w:hAnsi="Book Antiqua"/>
          <w:color w:val="000000" w:themeColor="text1"/>
          <w:sz w:val="24"/>
          <w:szCs w:val="24"/>
        </w:rPr>
        <w:lastRenderedPageBreak/>
        <w:t xml:space="preserve">in </w:t>
      </w:r>
      <w:r w:rsidR="00E6767A" w:rsidRPr="00B82CDE">
        <w:rPr>
          <w:rFonts w:ascii="Book Antiqua" w:hAnsi="Book Antiqua"/>
          <w:color w:val="000000" w:themeColor="text1"/>
          <w:sz w:val="24"/>
          <w:szCs w:val="24"/>
        </w:rPr>
        <w:t xml:space="preserve">life history </w:t>
      </w:r>
      <w:r w:rsidR="00511850" w:rsidRPr="00B82CDE">
        <w:rPr>
          <w:rFonts w:ascii="Book Antiqua" w:hAnsi="Book Antiqua"/>
          <w:color w:val="000000" w:themeColor="text1"/>
          <w:sz w:val="24"/>
          <w:szCs w:val="24"/>
        </w:rPr>
        <w:t>(</w:t>
      </w:r>
      <w:r w:rsidR="00E6767A" w:rsidRPr="00B82CDE">
        <w:rPr>
          <w:rFonts w:ascii="Book Antiqua" w:hAnsi="Book Antiqua"/>
          <w:color w:val="000000" w:themeColor="text1"/>
          <w:sz w:val="24"/>
          <w:szCs w:val="24"/>
        </w:rPr>
        <w:t xml:space="preserve">carnivores </w:t>
      </w:r>
      <w:r w:rsidR="00696267" w:rsidRPr="00B82CDE">
        <w:rPr>
          <w:rFonts w:ascii="Book Antiqua" w:hAnsi="Book Antiqua"/>
          <w:i/>
          <w:color w:val="000000" w:themeColor="text1"/>
          <w:sz w:val="24"/>
          <w:szCs w:val="24"/>
        </w:rPr>
        <w:t>vs</w:t>
      </w:r>
      <w:r w:rsidR="00E6767A" w:rsidRPr="00B82CDE">
        <w:rPr>
          <w:rFonts w:ascii="Book Antiqua" w:hAnsi="Book Antiqua"/>
          <w:color w:val="000000" w:themeColor="text1"/>
          <w:sz w:val="24"/>
          <w:szCs w:val="24"/>
        </w:rPr>
        <w:t xml:space="preserve"> herbivores</w:t>
      </w:r>
      <w:r w:rsidR="00511850" w:rsidRPr="00B82CDE">
        <w:rPr>
          <w:rFonts w:ascii="Book Antiqua" w:hAnsi="Book Antiqua"/>
          <w:color w:val="000000" w:themeColor="text1"/>
          <w:sz w:val="24"/>
          <w:szCs w:val="24"/>
        </w:rPr>
        <w:t>)</w:t>
      </w:r>
      <w:r w:rsidR="00E6767A" w:rsidRPr="00B82CDE">
        <w:rPr>
          <w:rFonts w:ascii="Book Antiqua" w:hAnsi="Book Antiqua"/>
          <w:color w:val="000000" w:themeColor="text1"/>
          <w:sz w:val="24"/>
          <w:szCs w:val="24"/>
        </w:rPr>
        <w:t xml:space="preserve"> or</w:t>
      </w:r>
      <w:r w:rsidRPr="00B82CDE">
        <w:rPr>
          <w:rFonts w:ascii="Book Antiqua" w:hAnsi="Book Antiqua"/>
          <w:color w:val="000000" w:themeColor="text1"/>
          <w:sz w:val="24"/>
          <w:szCs w:val="24"/>
        </w:rPr>
        <w:t xml:space="preserve"> </w:t>
      </w:r>
      <w:r w:rsidR="00511850" w:rsidRPr="00B82CDE">
        <w:rPr>
          <w:rFonts w:ascii="Book Antiqua" w:hAnsi="Book Antiqua"/>
          <w:color w:val="000000" w:themeColor="text1"/>
          <w:sz w:val="24"/>
          <w:szCs w:val="24"/>
        </w:rPr>
        <w:t>gut structure (</w:t>
      </w:r>
      <w:r w:rsidRPr="00B82CDE">
        <w:rPr>
          <w:rFonts w:ascii="Book Antiqua" w:hAnsi="Book Antiqua"/>
          <w:color w:val="000000" w:themeColor="text1"/>
          <w:sz w:val="24"/>
          <w:szCs w:val="24"/>
        </w:rPr>
        <w:t xml:space="preserve">ruminants </w:t>
      </w:r>
      <w:r w:rsidR="00696267" w:rsidRPr="00B82CDE">
        <w:rPr>
          <w:rFonts w:ascii="Book Antiqua" w:hAnsi="Book Antiqua"/>
          <w:i/>
          <w:color w:val="000000" w:themeColor="text1"/>
          <w:sz w:val="24"/>
          <w:szCs w:val="24"/>
        </w:rPr>
        <w:t>vs</w:t>
      </w:r>
      <w:r w:rsidRPr="00B82CDE">
        <w:rPr>
          <w:rFonts w:ascii="Book Antiqua" w:hAnsi="Book Antiqua"/>
          <w:color w:val="000000" w:themeColor="text1"/>
          <w:sz w:val="24"/>
          <w:szCs w:val="24"/>
        </w:rPr>
        <w:t xml:space="preserve"> monogastrics</w:t>
      </w:r>
      <w:r w:rsidR="00511850" w:rsidRPr="00B82CDE">
        <w:rPr>
          <w:rFonts w:ascii="Book Antiqua" w:hAnsi="Book Antiqua"/>
          <w:color w:val="000000" w:themeColor="text1"/>
          <w:sz w:val="24"/>
          <w:szCs w:val="24"/>
        </w:rPr>
        <w:t>)</w:t>
      </w:r>
      <w:r w:rsidRPr="00B82CDE">
        <w:rPr>
          <w:rFonts w:ascii="Book Antiqua" w:hAnsi="Book Antiqua"/>
          <w:color w:val="000000" w:themeColor="text1"/>
          <w:sz w:val="24"/>
          <w:szCs w:val="24"/>
        </w:rPr>
        <w:t>. Others will reflect more subtle tissue specific differences</w:t>
      </w:r>
      <w:r w:rsidR="00F27E92"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w:t>
      </w:r>
      <w:r w:rsidR="00511850" w:rsidRPr="00B82CDE">
        <w:rPr>
          <w:rFonts w:ascii="Book Antiqua" w:hAnsi="Book Antiqua"/>
          <w:color w:val="000000" w:themeColor="text1"/>
          <w:sz w:val="24"/>
          <w:szCs w:val="24"/>
        </w:rPr>
        <w:t xml:space="preserve">for example, </w:t>
      </w:r>
      <w:r w:rsidRPr="00B82CDE">
        <w:rPr>
          <w:rFonts w:ascii="Book Antiqua" w:hAnsi="Book Antiqua"/>
          <w:color w:val="000000" w:themeColor="text1"/>
          <w:sz w:val="24"/>
          <w:szCs w:val="24"/>
        </w:rPr>
        <w:t>the organi</w:t>
      </w:r>
      <w:r w:rsidR="00F45AFB" w:rsidRPr="00B82CDE">
        <w:rPr>
          <w:rFonts w:ascii="Book Antiqua" w:hAnsi="Book Antiqua"/>
          <w:color w:val="000000" w:themeColor="text1"/>
          <w:sz w:val="24"/>
          <w:szCs w:val="24"/>
        </w:rPr>
        <w:t>s</w:t>
      </w:r>
      <w:r w:rsidRPr="00B82CDE">
        <w:rPr>
          <w:rFonts w:ascii="Book Antiqua" w:hAnsi="Book Antiqua"/>
          <w:color w:val="000000" w:themeColor="text1"/>
          <w:sz w:val="24"/>
          <w:szCs w:val="24"/>
        </w:rPr>
        <w:t>ation of gut-associated lymphoid tissue</w:t>
      </w:r>
      <w:r w:rsidR="00511850" w:rsidRPr="00B82CDE">
        <w:rPr>
          <w:rFonts w:ascii="Book Antiqua" w:hAnsi="Book Antiqua"/>
          <w:color w:val="000000" w:themeColor="text1"/>
          <w:sz w:val="24"/>
          <w:szCs w:val="24"/>
        </w:rPr>
        <w:t xml:space="preserve"> in dogs</w:t>
      </w:r>
      <w:r w:rsidR="008A63BD" w:rsidRPr="00B82CDE">
        <w:rPr>
          <w:rFonts w:ascii="Book Antiqua" w:hAnsi="Book Antiqua"/>
          <w:color w:val="000000" w:themeColor="text1"/>
          <w:sz w:val="24"/>
          <w:szCs w:val="24"/>
        </w:rPr>
        <w:t xml:space="preserve"> </w:t>
      </w:r>
      <w:r w:rsidR="00CB1A1F" w:rsidRPr="00B82CDE">
        <w:rPr>
          <w:rFonts w:ascii="Book Antiqua" w:hAnsi="Book Antiqua"/>
          <w:color w:val="000000" w:themeColor="text1"/>
          <w:sz w:val="24"/>
          <w:szCs w:val="24"/>
        </w:rPr>
        <w:t>and rodents are distinct</w:t>
      </w:r>
      <w:r w:rsidR="00324E0C" w:rsidRPr="00B82CDE">
        <w:rPr>
          <w:rFonts w:ascii="Book Antiqua" w:hAnsi="Book Antiqua"/>
          <w:color w:val="000000" w:themeColor="text1"/>
          <w:sz w:val="24"/>
          <w:szCs w:val="24"/>
        </w:rPr>
        <w:fldChar w:fldCharType="begin"/>
      </w:r>
      <w:r w:rsidR="00631B8B" w:rsidRPr="00B82CDE">
        <w:rPr>
          <w:rFonts w:ascii="Book Antiqua" w:hAnsi="Book Antiqua"/>
          <w:color w:val="000000" w:themeColor="text1"/>
          <w:sz w:val="24"/>
          <w:szCs w:val="24"/>
        </w:rPr>
        <w:instrText xml:space="preserve"> ADDIN EN.CITE &lt;EndNote&gt;&lt;Cite&gt;&lt;Author&gt;Cesta&lt;/Author&gt;&lt;Year&gt;2006&lt;/Year&gt;&lt;RecNum&gt;554&lt;/RecNum&gt;&lt;DisplayText&gt;&lt;style face="superscript"&gt;[18]&lt;/style&gt;&lt;/DisplayText&gt;&lt;record&gt;&lt;rec-number&gt;554&lt;/rec-number&gt;&lt;foreign-keys&gt;&lt;key app="EN" db-id="5waaxa225rtzw3eerroxera7vtv5x2dzd2td" timestamp="1396078844"&gt;554&lt;/key&gt;&lt;/foreign-keys&gt;&lt;ref-type name="Journal Article"&gt;17&lt;/ref-type&gt;&lt;contributors&gt;&lt;authors&gt;&lt;author&gt;Cesta, M. F.&lt;/author&gt;&lt;/authors&gt;&lt;/contributors&gt;&lt;auth-address&gt;Integrated Laboratory Systems Inc., 601 Keystone Park Drive, Durham, NC 27713, USA. mcesta@ils-inc.com&lt;/auth-address&gt;&lt;titles&gt;&lt;title&gt;Normal structure, function, and histology of mucosa-associated lymphoid tissue&lt;/title&gt;&lt;secondary-title&gt;Toxicol Pathol&lt;/secondary-title&gt;&lt;alt-title&gt;Toxicologic pathology&lt;/alt-title&gt;&lt;/titles&gt;&lt;periodical&gt;&lt;full-title&gt;Toxicologic Pathology&lt;/full-title&gt;&lt;abbr-1&gt;Toxicol. Pathol.&lt;/abbr-1&gt;&lt;abbr-2&gt;Toxicol Pathol&lt;/abbr-2&gt;&lt;/periodical&gt;&lt;alt-periodical&gt;&lt;full-title&gt;Toxicologic Pathology&lt;/full-title&gt;&lt;abbr-1&gt;Toxicol. Pathol.&lt;/abbr-1&gt;&lt;abbr-2&gt;Toxicol Pathol&lt;/abbr-2&gt;&lt;/alt-periodical&gt;&lt;pages&gt;599-608&lt;/pages&gt;&lt;volume&gt;34&lt;/volume&gt;&lt;number&gt;5&lt;/number&gt;&lt;edition&gt;2006/10/28&lt;/edition&gt;&lt;keywords&gt;&lt;keyword&gt;*Aging&lt;/keyword&gt;&lt;keyword&gt;Animals&lt;/keyword&gt;&lt;keyword&gt;*Immunity, Mucosal&lt;/keyword&gt;&lt;keyword&gt;Lymphoid Tissue/*anatomy &amp;amp; histology/*physiology&lt;/keyword&gt;&lt;keyword&gt;Mice&lt;/keyword&gt;&lt;keyword&gt;Mice, Nude&lt;/keyword&gt;&lt;keyword&gt;Mucous Membrane/*immunology&lt;/keyword&gt;&lt;keyword&gt;Rats&lt;/keyword&gt;&lt;keyword&gt;Rats, Nude&lt;/keyword&gt;&lt;/keywords&gt;&lt;dates&gt;&lt;year&gt;2006&lt;/year&gt;&lt;/dates&gt;&lt;isbn&gt;0192-6233 (Print)&amp;#xD;0192-6233&lt;/isbn&gt;&lt;accession-num&gt;17067945&lt;/accession-num&gt;&lt;urls&gt;&lt;/urls&gt;&lt;electronic-resource-num&gt;10.1080/01926230600865531&lt;/electronic-resource-num&gt;&lt;remote-database-provider&gt;Nlm&lt;/remote-database-provider&gt;&lt;language&gt;eng&lt;/language&gt;&lt;/record&gt;&lt;/Cite&gt;&lt;/EndNote&gt;</w:instrText>
      </w:r>
      <w:r w:rsidR="00324E0C" w:rsidRPr="00B82CDE">
        <w:rPr>
          <w:rFonts w:ascii="Book Antiqua" w:hAnsi="Book Antiqua"/>
          <w:color w:val="000000" w:themeColor="text1"/>
          <w:sz w:val="24"/>
          <w:szCs w:val="24"/>
        </w:rPr>
        <w:fldChar w:fldCharType="separate"/>
      </w:r>
      <w:r w:rsidR="00FD5710" w:rsidRPr="00B82CDE">
        <w:rPr>
          <w:rFonts w:ascii="Book Antiqua" w:hAnsi="Book Antiqua"/>
          <w:noProof/>
          <w:color w:val="000000" w:themeColor="text1"/>
          <w:sz w:val="24"/>
          <w:szCs w:val="24"/>
          <w:vertAlign w:val="superscript"/>
        </w:rPr>
        <w:t>[</w:t>
      </w:r>
      <w:hyperlink w:anchor="_ENREF_18" w:tooltip="Cesta, 2006 #554" w:history="1">
        <w:r w:rsidR="008577AA" w:rsidRPr="00B82CDE">
          <w:rPr>
            <w:rFonts w:ascii="Book Antiqua" w:hAnsi="Book Antiqua"/>
            <w:noProof/>
            <w:color w:val="000000" w:themeColor="text1"/>
            <w:sz w:val="24"/>
            <w:szCs w:val="24"/>
            <w:vertAlign w:val="superscript"/>
          </w:rPr>
          <w:t>18</w:t>
        </w:r>
      </w:hyperlink>
      <w:r w:rsidR="00FD5710"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Collectively these points serve to i</w:t>
      </w:r>
      <w:r w:rsidR="00CB1A1F" w:rsidRPr="00B82CDE">
        <w:rPr>
          <w:rFonts w:ascii="Book Antiqua" w:hAnsi="Book Antiqua"/>
          <w:color w:val="000000" w:themeColor="text1"/>
          <w:sz w:val="24"/>
          <w:szCs w:val="24"/>
        </w:rPr>
        <w:t>llustrate a broader issue. H</w:t>
      </w:r>
      <w:r w:rsidRPr="00B82CDE">
        <w:rPr>
          <w:rFonts w:ascii="Book Antiqua" w:hAnsi="Book Antiqua"/>
          <w:color w:val="000000" w:themeColor="text1"/>
          <w:sz w:val="24"/>
          <w:szCs w:val="24"/>
        </w:rPr>
        <w:t>ost-microbiome interaction</w:t>
      </w:r>
      <w:r w:rsidR="005250DB"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involves effects of the microbiome on the host, as well as effects of the host on the microbiome and these both occur within the context of environmental effects on the system (especially the nutritional environment). Studies</w:t>
      </w:r>
      <w:r w:rsidR="00CB1A1F" w:rsidRPr="00B82CDE">
        <w:rPr>
          <w:rFonts w:ascii="Book Antiqua" w:hAnsi="Book Antiqua"/>
          <w:color w:val="000000" w:themeColor="text1"/>
          <w:sz w:val="24"/>
          <w:szCs w:val="24"/>
        </w:rPr>
        <w:t xml:space="preserve"> that have addressed the influence</w:t>
      </w:r>
      <w:r w:rsidRPr="00B82CDE">
        <w:rPr>
          <w:rFonts w:ascii="Book Antiqua" w:hAnsi="Book Antiqua"/>
          <w:color w:val="000000" w:themeColor="text1"/>
          <w:sz w:val="24"/>
          <w:szCs w:val="24"/>
        </w:rPr>
        <w:t xml:space="preserve"> of microbiome on differences between GF and CONV against defined gene</w:t>
      </w:r>
      <w:r w:rsidR="00F60C53" w:rsidRPr="00B82CDE">
        <w:rPr>
          <w:rFonts w:ascii="Book Antiqua" w:hAnsi="Book Antiqua"/>
          <w:color w:val="000000" w:themeColor="text1"/>
          <w:sz w:val="24"/>
          <w:szCs w:val="24"/>
        </w:rPr>
        <w:t xml:space="preserve">tic and diet differences in animals </w:t>
      </w:r>
      <w:r w:rsidRPr="00B82CDE">
        <w:rPr>
          <w:rFonts w:ascii="Book Antiqua" w:hAnsi="Book Antiqua"/>
          <w:color w:val="000000" w:themeColor="text1"/>
          <w:sz w:val="24"/>
          <w:szCs w:val="24"/>
        </w:rPr>
        <w:t>highlight the importance of this tripartite interaction</w:t>
      </w:r>
      <w:r w:rsidR="00324E0C" w:rsidRPr="00B82CDE">
        <w:rPr>
          <w:rFonts w:ascii="Book Antiqua" w:hAnsi="Book Antiqua"/>
          <w:color w:val="000000" w:themeColor="text1"/>
          <w:sz w:val="24"/>
          <w:szCs w:val="24"/>
        </w:rPr>
        <w:fldChar w:fldCharType="begin">
          <w:fldData xml:space="preserve">PEVuZE5vdGU+PENpdGU+PEF1dGhvcj5LaW11cmE8L0F1dGhvcj48WWVhcj4yMDEzPC9ZZWFyPjxS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wNC04PC9wYWdlcz48dm9sdW1lPjQ4Nzwvdm9sdW1lPjxudW1iZXI+NzQwNTwvbnVtYmVy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=
</w:fldData>
        </w:fldChar>
      </w:r>
      <w:r w:rsidR="00635634"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LaW11cmE8L0F1dGhvcj48WWVhcj4yMDEzPC9ZZWFyPjxS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wNC04PC9wYWdlcz48dm9sdW1lPjQ4Nzwvdm9sdW1lPjxudW1iZXI+NzQwNTwvbnVtYmVy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=
</w:fldData>
        </w:fldChar>
      </w:r>
      <w:r w:rsidR="00635634"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9" w:tooltip="Devkota, 2012 #570" w:history="1">
        <w:r w:rsidR="008577AA" w:rsidRPr="00B82CDE">
          <w:rPr>
            <w:rFonts w:ascii="Book Antiqua" w:hAnsi="Book Antiqua"/>
            <w:noProof/>
            <w:color w:val="000000" w:themeColor="text1"/>
            <w:sz w:val="24"/>
            <w:szCs w:val="24"/>
            <w:vertAlign w:val="superscript"/>
          </w:rPr>
          <w:t>9</w:t>
        </w:r>
      </w:hyperlink>
      <w:r w:rsidR="00787DEC" w:rsidRPr="00B82CDE">
        <w:rPr>
          <w:rFonts w:ascii="Book Antiqua" w:hAnsi="Book Antiqua"/>
          <w:noProof/>
          <w:color w:val="000000" w:themeColor="text1"/>
          <w:sz w:val="24"/>
          <w:szCs w:val="24"/>
          <w:vertAlign w:val="superscript"/>
        </w:rPr>
        <w:t>,</w:t>
      </w:r>
      <w:hyperlink w:anchor="_ENREF_19" w:tooltip="Kimura, 2013 #637" w:history="1">
        <w:r w:rsidR="008577AA" w:rsidRPr="00B82CDE">
          <w:rPr>
            <w:rFonts w:ascii="Book Antiqua" w:hAnsi="Book Antiqua"/>
            <w:noProof/>
            <w:color w:val="000000" w:themeColor="text1"/>
            <w:sz w:val="24"/>
            <w:szCs w:val="24"/>
            <w:vertAlign w:val="superscript"/>
          </w:rPr>
          <w:t>19</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C05160" w:rsidRPr="00B82CDE">
        <w:rPr>
          <w:rFonts w:ascii="Book Antiqua" w:hAnsi="Book Antiqua"/>
          <w:color w:val="000000" w:themeColor="text1"/>
          <w:sz w:val="24"/>
          <w:szCs w:val="24"/>
        </w:rPr>
        <w:t>.</w:t>
      </w:r>
    </w:p>
    <w:p w:rsidR="00E02398" w:rsidRPr="00B82CDE" w:rsidRDefault="00E02398"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The</w:t>
      </w:r>
      <w:r w:rsidR="00B60E95" w:rsidRPr="00B82CDE">
        <w:rPr>
          <w:rFonts w:ascii="Book Antiqua" w:hAnsi="Book Antiqua"/>
          <w:color w:val="000000" w:themeColor="text1"/>
          <w:sz w:val="24"/>
          <w:szCs w:val="24"/>
        </w:rPr>
        <w:t xml:space="preserve"> importance of variation</w:t>
      </w:r>
      <w:r w:rsidR="00F60C53" w:rsidRPr="00B82CDE">
        <w:rPr>
          <w:rFonts w:ascii="Book Antiqua" w:hAnsi="Book Antiqua"/>
          <w:color w:val="000000" w:themeColor="text1"/>
          <w:sz w:val="24"/>
          <w:szCs w:val="24"/>
        </w:rPr>
        <w:t xml:space="preserve"> in host</w:t>
      </w:r>
      <w:r w:rsidRPr="00B82CDE">
        <w:rPr>
          <w:rFonts w:ascii="Book Antiqua" w:hAnsi="Book Antiqua"/>
          <w:color w:val="000000" w:themeColor="text1"/>
          <w:sz w:val="24"/>
          <w:szCs w:val="24"/>
        </w:rPr>
        <w:t xml:space="preserve"> diet and genotype has been observed through GF-CONV comparisons across different strains and species of inbred rodents. In a seminal paper Backhed, Gordon </w:t>
      </w:r>
      <w:r w:rsidR="00696267" w:rsidRPr="00B82CDE">
        <w:rPr>
          <w:rFonts w:ascii="Book Antiqua" w:hAnsi="Book Antiqua" w:hint="eastAsia"/>
          <w:i/>
          <w:color w:val="000000" w:themeColor="text1"/>
          <w:sz w:val="24"/>
          <w:szCs w:val="24"/>
          <w:lang w:eastAsia="zh-CN"/>
        </w:rPr>
        <w:t>et al</w:t>
      </w:r>
      <w:r w:rsidR="00E62B85"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V08L3N0eWxlPjwvRGlzcGxheVRleHQ+PHJlY29yZD48cmVjLW51bWJlcj41NzQ8L3JlYy1u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MTU3MTgtMjM8L3BhZ2VzPjx2b2x1bWU+MTAxPC92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</w:fldData>
        </w:fldChar>
      </w:r>
      <w:r w:rsidR="00E62B85" w:rsidRPr="00B82CDE">
        <w:rPr>
          <w:rFonts w:ascii="Book Antiqua" w:hAnsi="Book Antiqua"/>
          <w:color w:val="000000" w:themeColor="text1"/>
          <w:sz w:val="24"/>
          <w:szCs w:val="24"/>
        </w:rPr>
        <w:instrText xml:space="preserve"> ADDIN EN.CITE </w:instrText>
      </w:r>
      <w:r w:rsidR="00E62B85"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V08L3N0eWxlPjwvRGlzcGxheVRleHQ+PHJlY29yZD48cmVjLW51bWJlcj41NzQ8L3JlYy1u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MTU3MTgtMjM8L3BhZ2VzPjx2b2x1bWU+MTAxPC92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</w:fldData>
        </w:fldChar>
      </w:r>
      <w:r w:rsidR="00E62B85" w:rsidRPr="00B82CDE">
        <w:rPr>
          <w:rFonts w:ascii="Book Antiqua" w:hAnsi="Book Antiqua"/>
          <w:color w:val="000000" w:themeColor="text1"/>
          <w:sz w:val="24"/>
          <w:szCs w:val="24"/>
        </w:rPr>
        <w:instrText xml:space="preserve"> ADDIN EN.CITE.DATA </w:instrText>
      </w:r>
      <w:r w:rsidR="00E62B85" w:rsidRPr="00B82CDE">
        <w:rPr>
          <w:rFonts w:ascii="Book Antiqua" w:hAnsi="Book Antiqua"/>
          <w:color w:val="000000" w:themeColor="text1"/>
          <w:sz w:val="24"/>
          <w:szCs w:val="24"/>
        </w:rPr>
      </w:r>
      <w:r w:rsidR="00E62B85" w:rsidRPr="00B82CDE">
        <w:rPr>
          <w:rFonts w:ascii="Book Antiqua" w:hAnsi="Book Antiqua"/>
          <w:color w:val="000000" w:themeColor="text1"/>
          <w:sz w:val="24"/>
          <w:szCs w:val="24"/>
        </w:rPr>
        <w:fldChar w:fldCharType="end"/>
      </w:r>
      <w:r w:rsidR="00E62B85" w:rsidRPr="00B82CDE">
        <w:rPr>
          <w:rFonts w:ascii="Book Antiqua" w:hAnsi="Book Antiqua"/>
          <w:color w:val="000000" w:themeColor="text1"/>
          <w:sz w:val="24"/>
          <w:szCs w:val="24"/>
        </w:rPr>
      </w:r>
      <w:r w:rsidR="00E62B85" w:rsidRPr="00B82CDE">
        <w:rPr>
          <w:rFonts w:ascii="Book Antiqua" w:hAnsi="Book Antiqua"/>
          <w:color w:val="000000" w:themeColor="text1"/>
          <w:sz w:val="24"/>
          <w:szCs w:val="24"/>
        </w:rPr>
        <w:fldChar w:fldCharType="separate"/>
      </w:r>
      <w:r w:rsidR="00E62B85" w:rsidRPr="00B82CDE">
        <w:rPr>
          <w:rFonts w:ascii="Book Antiqua" w:hAnsi="Book Antiqua"/>
          <w:noProof/>
          <w:color w:val="000000" w:themeColor="text1"/>
          <w:sz w:val="24"/>
          <w:szCs w:val="24"/>
          <w:vertAlign w:val="superscript"/>
        </w:rPr>
        <w:t>[</w:t>
      </w:r>
      <w:hyperlink w:anchor="_ENREF_15" w:tooltip="Backhed, 2004 #574" w:history="1">
        <w:r w:rsidR="00E62B85" w:rsidRPr="00B82CDE">
          <w:rPr>
            <w:rFonts w:ascii="Book Antiqua" w:hAnsi="Book Antiqua"/>
            <w:noProof/>
            <w:color w:val="000000" w:themeColor="text1"/>
            <w:sz w:val="24"/>
            <w:szCs w:val="24"/>
            <w:vertAlign w:val="superscript"/>
          </w:rPr>
          <w:t>15</w:t>
        </w:r>
      </w:hyperlink>
      <w:r w:rsidR="00E62B85" w:rsidRPr="00B82CDE">
        <w:rPr>
          <w:rFonts w:ascii="Book Antiqua" w:hAnsi="Book Antiqua"/>
          <w:noProof/>
          <w:color w:val="000000" w:themeColor="text1"/>
          <w:sz w:val="24"/>
          <w:szCs w:val="24"/>
          <w:vertAlign w:val="superscript"/>
        </w:rPr>
        <w:t>]</w:t>
      </w:r>
      <w:r w:rsidR="00E62B85"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raised the prospect that gut microbiota represent an environmental factor in obesity</w:t>
      </w:r>
      <w:r w:rsidR="00CB1A1F" w:rsidRPr="00B82CDE">
        <w:rPr>
          <w:rFonts w:ascii="Book Antiqua" w:hAnsi="Book Antiqua"/>
          <w:color w:val="000000" w:themeColor="text1"/>
          <w:sz w:val="24"/>
          <w:szCs w:val="24"/>
        </w:rPr>
        <w:t>. They showed that GF C57BL/</w:t>
      </w:r>
      <w:r w:rsidRPr="00B82CDE">
        <w:rPr>
          <w:rFonts w:ascii="Book Antiqua" w:hAnsi="Book Antiqua"/>
          <w:color w:val="000000" w:themeColor="text1"/>
          <w:sz w:val="24"/>
          <w:szCs w:val="24"/>
        </w:rPr>
        <w:t>6</w:t>
      </w:r>
      <w:r w:rsidR="00F45AFB" w:rsidRPr="00B82CDE">
        <w:rPr>
          <w:rFonts w:ascii="Book Antiqua" w:hAnsi="Book Antiqua"/>
          <w:color w:val="000000" w:themeColor="text1"/>
          <w:sz w:val="24"/>
          <w:szCs w:val="24"/>
        </w:rPr>
        <w:t xml:space="preserve"> </w:t>
      </w:r>
      <w:r w:rsidR="00300EA8" w:rsidRPr="00B82CDE">
        <w:rPr>
          <w:rFonts w:ascii="Book Antiqua" w:hAnsi="Book Antiqua"/>
          <w:color w:val="000000" w:themeColor="text1"/>
          <w:sz w:val="24"/>
          <w:szCs w:val="24"/>
        </w:rPr>
        <w:t>mice had</w:t>
      </w:r>
      <w:r w:rsidRPr="00B82CDE">
        <w:rPr>
          <w:rFonts w:ascii="Book Antiqua" w:hAnsi="Book Antiqua"/>
          <w:color w:val="000000" w:themeColor="text1"/>
          <w:sz w:val="24"/>
          <w:szCs w:val="24"/>
        </w:rPr>
        <w:t xml:space="preserve"> less </w:t>
      </w:r>
      <w:r w:rsidR="00F45AFB" w:rsidRPr="00B82CDE">
        <w:rPr>
          <w:rFonts w:ascii="Book Antiqua" w:hAnsi="Book Antiqua"/>
          <w:color w:val="000000" w:themeColor="text1"/>
          <w:sz w:val="24"/>
          <w:szCs w:val="24"/>
        </w:rPr>
        <w:t>fat deposition</w:t>
      </w:r>
      <w:r w:rsidRPr="00B82CDE">
        <w:rPr>
          <w:rFonts w:ascii="Book Antiqua" w:hAnsi="Book Antiqua"/>
          <w:color w:val="000000" w:themeColor="text1"/>
          <w:sz w:val="24"/>
          <w:szCs w:val="24"/>
        </w:rPr>
        <w:t xml:space="preserve"> than CONV counterparts despite higher food consumption</w:t>
      </w:r>
      <w:r w:rsidR="00031625" w:rsidRPr="00B82CDE">
        <w:rPr>
          <w:rFonts w:ascii="Book Antiqua" w:hAnsi="Book Antiqua"/>
          <w:color w:val="000000" w:themeColor="text1"/>
          <w:sz w:val="24"/>
          <w:szCs w:val="24"/>
        </w:rPr>
        <w:t>. M</w:t>
      </w:r>
      <w:r w:rsidR="00F60C53" w:rsidRPr="00B82CDE">
        <w:rPr>
          <w:rFonts w:ascii="Book Antiqua" w:hAnsi="Book Antiqua"/>
          <w:color w:val="000000" w:themeColor="text1"/>
          <w:sz w:val="24"/>
          <w:szCs w:val="24"/>
        </w:rPr>
        <w:t>oreover</w:t>
      </w:r>
      <w:r w:rsidR="00CB1A1F"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the </w:t>
      </w:r>
      <w:r w:rsidR="00CB1A1F" w:rsidRPr="00B82CDE">
        <w:rPr>
          <w:rFonts w:ascii="Book Antiqua" w:hAnsi="Book Antiqua"/>
          <w:color w:val="000000" w:themeColor="text1"/>
          <w:sz w:val="24"/>
          <w:szCs w:val="24"/>
        </w:rPr>
        <w:t xml:space="preserve">faecal </w:t>
      </w:r>
      <w:r w:rsidRPr="00B82CDE">
        <w:rPr>
          <w:rFonts w:ascii="Book Antiqua" w:hAnsi="Book Antiqua"/>
          <w:color w:val="000000" w:themeColor="text1"/>
          <w:sz w:val="24"/>
          <w:szCs w:val="24"/>
        </w:rPr>
        <w:t xml:space="preserve">caloric content </w:t>
      </w:r>
      <w:r w:rsidR="00CB1A1F" w:rsidRPr="00B82CDE">
        <w:rPr>
          <w:rFonts w:ascii="Book Antiqua" w:hAnsi="Book Antiqua"/>
          <w:color w:val="000000" w:themeColor="text1"/>
          <w:sz w:val="24"/>
          <w:szCs w:val="24"/>
        </w:rPr>
        <w:t>of</w:t>
      </w:r>
      <w:r w:rsidRPr="00B82CDE">
        <w:rPr>
          <w:rFonts w:ascii="Book Antiqua" w:hAnsi="Book Antiqua"/>
          <w:color w:val="000000" w:themeColor="text1"/>
          <w:sz w:val="24"/>
          <w:szCs w:val="24"/>
        </w:rPr>
        <w:t xml:space="preserve"> GF </w:t>
      </w:r>
      <w:r w:rsidR="006E14B0" w:rsidRPr="00B82CDE">
        <w:rPr>
          <w:rFonts w:ascii="Book Antiqua" w:hAnsi="Book Antiqua"/>
          <w:color w:val="000000" w:themeColor="text1"/>
          <w:sz w:val="24"/>
          <w:szCs w:val="24"/>
        </w:rPr>
        <w:t>mice</w:t>
      </w:r>
      <w:r w:rsidRPr="00B82CDE">
        <w:rPr>
          <w:rFonts w:ascii="Book Antiqua" w:hAnsi="Book Antiqua"/>
          <w:color w:val="000000" w:themeColor="text1"/>
          <w:sz w:val="24"/>
          <w:szCs w:val="24"/>
        </w:rPr>
        <w:t xml:space="preserve"> was significantly higher than that of CONV </w:t>
      </w:r>
      <w:r w:rsidR="006E14B0" w:rsidRPr="00B82CDE">
        <w:rPr>
          <w:rFonts w:ascii="Book Antiqua" w:hAnsi="Book Antiqua"/>
          <w:color w:val="000000" w:themeColor="text1"/>
          <w:sz w:val="24"/>
          <w:szCs w:val="24"/>
        </w:rPr>
        <w:t>counterparts</w:t>
      </w:r>
      <w:r w:rsidR="00CB1A1F" w:rsidRPr="00B82CDE">
        <w:rPr>
          <w:rFonts w:ascii="Book Antiqua" w:hAnsi="Book Antiqua"/>
          <w:color w:val="000000" w:themeColor="text1"/>
          <w:sz w:val="24"/>
          <w:szCs w:val="24"/>
        </w:rPr>
        <w:t>. These findings led</w:t>
      </w:r>
      <w:r w:rsidRPr="00B82CDE">
        <w:rPr>
          <w:rFonts w:ascii="Book Antiqua" w:hAnsi="Book Antiqua"/>
          <w:color w:val="000000" w:themeColor="text1"/>
          <w:sz w:val="24"/>
          <w:szCs w:val="24"/>
        </w:rPr>
        <w:t xml:space="preserve"> to the conclusion that gut microbiota promote energy harvesting and fat storage</w:t>
      </w:r>
      <w:r w:rsidR="00B60E07"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and the hypothesis that GF animals are protected from obesity</w:t>
      </w:r>
      <w:r w:rsidR="00324E0C"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SwyMF08L3N0eWxlPjwvRGlzcGxheVRleHQ+PHJlY29yZD48cmVjLW51bWJlcj41NzQ8L3Jl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U3MTgtMjM8L3BhZ2VzPjx2b2x1bWU+MTAx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YWx0LXBlcmlvZGlj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=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SwyMF08L3N0eWxlPjwvRGlzcGxheVRleHQ+PHJlY29yZD48cmVjLW51bWJlcj41NzQ8L3Jl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U3MTgtMjM8L3BhZ2VzPjx2b2x1bWU+MTAx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YWx0LXBlcmlvZGlj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=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15" w:tooltip="Backhed, 2004 #574" w:history="1">
        <w:r w:rsidR="008577AA" w:rsidRPr="00B82CDE">
          <w:rPr>
            <w:rFonts w:ascii="Book Antiqua" w:hAnsi="Book Antiqua"/>
            <w:noProof/>
            <w:color w:val="000000" w:themeColor="text1"/>
            <w:sz w:val="24"/>
            <w:szCs w:val="24"/>
            <w:vertAlign w:val="superscript"/>
          </w:rPr>
          <w:t>15</w:t>
        </w:r>
      </w:hyperlink>
      <w:r w:rsidR="00787DEC" w:rsidRPr="00B82CDE">
        <w:rPr>
          <w:rFonts w:ascii="Book Antiqua" w:hAnsi="Book Antiqua"/>
          <w:noProof/>
          <w:color w:val="000000" w:themeColor="text1"/>
          <w:sz w:val="24"/>
          <w:szCs w:val="24"/>
          <w:vertAlign w:val="superscript"/>
        </w:rPr>
        <w:t>,</w:t>
      </w:r>
      <w:hyperlink w:anchor="_ENREF_20" w:tooltip="Backhed, 2007 #575" w:history="1">
        <w:r w:rsidR="008577AA" w:rsidRPr="00B82CDE">
          <w:rPr>
            <w:rFonts w:ascii="Book Antiqua" w:hAnsi="Book Antiqua"/>
            <w:noProof/>
            <w:color w:val="000000" w:themeColor="text1"/>
            <w:sz w:val="24"/>
            <w:szCs w:val="24"/>
            <w:vertAlign w:val="superscript"/>
          </w:rPr>
          <w:t>20</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w:t>
      </w:r>
      <w:r w:rsidR="00696267"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In contrast to this mouse model, </w:t>
      </w:r>
      <w:r w:rsidR="00BC613F" w:rsidRPr="00B82CDE">
        <w:rPr>
          <w:rFonts w:ascii="Book Antiqua" w:hAnsi="Book Antiqua"/>
          <w:color w:val="000000" w:themeColor="text1"/>
          <w:sz w:val="24"/>
          <w:szCs w:val="24"/>
        </w:rPr>
        <w:t xml:space="preserve">GF </w:t>
      </w:r>
      <w:r w:rsidR="00312523" w:rsidRPr="00B82CDE">
        <w:rPr>
          <w:rFonts w:ascii="Book Antiqua" w:hAnsi="Book Antiqua"/>
          <w:color w:val="000000" w:themeColor="text1"/>
          <w:sz w:val="24"/>
          <w:szCs w:val="24"/>
        </w:rPr>
        <w:t xml:space="preserve">Fischer 344 rats </w:t>
      </w:r>
      <w:r w:rsidRPr="00B82CDE">
        <w:rPr>
          <w:rFonts w:ascii="Book Antiqua" w:hAnsi="Book Antiqua"/>
          <w:color w:val="000000" w:themeColor="text1"/>
          <w:sz w:val="24"/>
          <w:szCs w:val="24"/>
        </w:rPr>
        <w:t>displayed similar body weight and adiposity relative to CONV</w:t>
      </w:r>
      <w:r w:rsidR="00312523" w:rsidRPr="00B82CDE">
        <w:rPr>
          <w:rFonts w:ascii="Book Antiqua" w:hAnsi="Book Antiqua"/>
          <w:color w:val="000000" w:themeColor="text1"/>
          <w:sz w:val="24"/>
          <w:szCs w:val="24"/>
        </w:rPr>
        <w:t xml:space="preserve"> in two out of three experimental cohorts, and</w:t>
      </w:r>
      <w:r w:rsidRPr="00B82CDE">
        <w:rPr>
          <w:rFonts w:ascii="Book Antiqua" w:hAnsi="Book Antiqua"/>
          <w:color w:val="000000" w:themeColor="text1"/>
          <w:sz w:val="24"/>
          <w:szCs w:val="24"/>
        </w:rPr>
        <w:t xml:space="preserve"> differences in daily food intake between the GF and CONV groups were insignificant</w:t>
      </w:r>
      <w:r w:rsidR="00324E0C" w:rsidRPr="00B82CDE">
        <w:rPr>
          <w:rFonts w:ascii="Book Antiqua" w:hAnsi="Book Antiqua"/>
          <w:color w:val="000000" w:themeColor="text1"/>
          <w:sz w:val="24"/>
          <w:szCs w:val="24"/>
        </w:rPr>
        <w:fldChar w:fldCharType="begin">
          <w:fldData xml:space="preserve">PEVuZE5vdGU+PENpdGU+PEF1dGhvcj5Td2FydHo8L0F1dGhvcj48WWVhcj4yMDEzPC9ZZWFyPjxS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Td2FydHo8L0F1dGhvcj48WWVhcj4yMDEzPC9ZZWFyPjxS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237842" w:rsidRPr="00B82CDE">
        <w:rPr>
          <w:rFonts w:ascii="Book Antiqua" w:hAnsi="Book Antiqua"/>
          <w:noProof/>
          <w:color w:val="000000" w:themeColor="text1"/>
          <w:sz w:val="24"/>
          <w:szCs w:val="24"/>
          <w:vertAlign w:val="superscript"/>
        </w:rPr>
        <w:t>[</w:t>
      </w:r>
      <w:hyperlink w:anchor="_ENREF_21" w:tooltip="Swartz, 2013 #576" w:history="1">
        <w:r w:rsidR="008577AA" w:rsidRPr="00B82CDE">
          <w:rPr>
            <w:rFonts w:ascii="Book Antiqua" w:hAnsi="Book Antiqua"/>
            <w:noProof/>
            <w:color w:val="000000" w:themeColor="text1"/>
            <w:sz w:val="24"/>
            <w:szCs w:val="24"/>
            <w:vertAlign w:val="superscript"/>
          </w:rPr>
          <w:t>21</w:t>
        </w:r>
      </w:hyperlink>
      <w:r w:rsidR="00237842"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Although this suggests </w:t>
      </w:r>
      <w:r w:rsidR="00B60E95" w:rsidRPr="00B82CDE">
        <w:rPr>
          <w:rFonts w:ascii="Book Antiqua" w:hAnsi="Book Antiqua"/>
          <w:color w:val="000000" w:themeColor="text1"/>
          <w:sz w:val="24"/>
          <w:szCs w:val="24"/>
        </w:rPr>
        <w:t>different animal species may respond differently</w:t>
      </w:r>
      <w:r w:rsidRPr="00B82CDE">
        <w:rPr>
          <w:rFonts w:ascii="Book Antiqua" w:hAnsi="Book Antiqua"/>
          <w:color w:val="000000" w:themeColor="text1"/>
          <w:sz w:val="24"/>
          <w:szCs w:val="24"/>
        </w:rPr>
        <w:t xml:space="preserve">, it is important to note that </w:t>
      </w:r>
      <w:r w:rsidR="00961C42" w:rsidRPr="00B82CDE">
        <w:rPr>
          <w:rFonts w:ascii="Book Antiqua" w:hAnsi="Book Antiqua"/>
          <w:color w:val="000000" w:themeColor="text1"/>
          <w:sz w:val="24"/>
          <w:szCs w:val="24"/>
        </w:rPr>
        <w:t>these</w:t>
      </w:r>
      <w:r w:rsidRPr="00B82CDE">
        <w:rPr>
          <w:rFonts w:ascii="Book Antiqua" w:hAnsi="Book Antiqua"/>
          <w:color w:val="000000" w:themeColor="text1"/>
          <w:sz w:val="24"/>
          <w:szCs w:val="24"/>
        </w:rPr>
        <w:t xml:space="preserve"> studies used standard rodent chow from different suppliers </w:t>
      </w:r>
      <w:r w:rsidR="00F60C53" w:rsidRPr="00B82CDE">
        <w:rPr>
          <w:rFonts w:ascii="Book Antiqua" w:hAnsi="Book Antiqua"/>
          <w:color w:val="000000" w:themeColor="text1"/>
          <w:sz w:val="24"/>
          <w:szCs w:val="24"/>
        </w:rPr>
        <w:t>and almost certainly</w:t>
      </w:r>
      <w:r w:rsidR="00961C42" w:rsidRPr="00B82CDE">
        <w:rPr>
          <w:rFonts w:ascii="Book Antiqua" w:hAnsi="Book Antiqua"/>
          <w:color w:val="000000" w:themeColor="text1"/>
          <w:sz w:val="24"/>
          <w:szCs w:val="24"/>
        </w:rPr>
        <w:t xml:space="preserve"> the diets were</w:t>
      </w:r>
      <w:r w:rsidRPr="00B82CDE">
        <w:rPr>
          <w:rFonts w:ascii="Book Antiqua" w:hAnsi="Book Antiqua"/>
          <w:color w:val="000000" w:themeColor="text1"/>
          <w:sz w:val="24"/>
          <w:szCs w:val="24"/>
        </w:rPr>
        <w:t xml:space="preserve"> compositionally distinct</w:t>
      </w:r>
      <w:r w:rsidR="00324E0C"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SwyMV08L3N0eWxlPjwvRGlzcGxheVRleHQ+PHJlY29yZD48cmVjLW51bWJlcj41NzQ8L3Jl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U3MTgtMjM8L3BhZ2VzPjx2b2x1bWU+MTAx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</w:fldData>
        </w:fldChar>
      </w:r>
      <w:r w:rsidR="00787DEC"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YWNraGVkPC9BdXRob3I+PFllYXI+MjAwNDwvWWVhcj48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U3MTgtMjM8L3BhZ2VzPjx2b2x1bWU+MTAx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</w:fldData>
        </w:fldChar>
      </w:r>
      <w:r w:rsidR="00787DEC"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787DEC" w:rsidRPr="00B82CDE">
        <w:rPr>
          <w:rFonts w:ascii="Book Antiqua" w:hAnsi="Book Antiqua"/>
          <w:noProof/>
          <w:color w:val="000000" w:themeColor="text1"/>
          <w:sz w:val="24"/>
          <w:szCs w:val="24"/>
          <w:vertAlign w:val="superscript"/>
        </w:rPr>
        <w:t>[</w:t>
      </w:r>
      <w:hyperlink w:anchor="_ENREF_15" w:tooltip="Backhed, 2004 #574" w:history="1">
        <w:r w:rsidR="008577AA" w:rsidRPr="00B82CDE">
          <w:rPr>
            <w:rFonts w:ascii="Book Antiqua" w:hAnsi="Book Antiqua"/>
            <w:noProof/>
            <w:color w:val="000000" w:themeColor="text1"/>
            <w:sz w:val="24"/>
            <w:szCs w:val="24"/>
            <w:vertAlign w:val="superscript"/>
          </w:rPr>
          <w:t>15</w:t>
        </w:r>
      </w:hyperlink>
      <w:r w:rsidR="00787DEC" w:rsidRPr="00B82CDE">
        <w:rPr>
          <w:rFonts w:ascii="Book Antiqua" w:hAnsi="Book Antiqua"/>
          <w:noProof/>
          <w:color w:val="000000" w:themeColor="text1"/>
          <w:sz w:val="24"/>
          <w:szCs w:val="24"/>
          <w:vertAlign w:val="superscript"/>
        </w:rPr>
        <w:t>,</w:t>
      </w:r>
      <w:hyperlink w:anchor="_ENREF_21" w:tooltip="Swartz, 2013 #576" w:history="1">
        <w:r w:rsidR="008577AA" w:rsidRPr="00B82CDE">
          <w:rPr>
            <w:rFonts w:ascii="Book Antiqua" w:hAnsi="Book Antiqua"/>
            <w:noProof/>
            <w:color w:val="000000" w:themeColor="text1"/>
            <w:sz w:val="24"/>
            <w:szCs w:val="24"/>
            <w:vertAlign w:val="superscript"/>
          </w:rPr>
          <w:t>21</w:t>
        </w:r>
      </w:hyperlink>
      <w:r w:rsidR="00787DEC"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w:t>
      </w:r>
    </w:p>
    <w:p w:rsidR="00171405" w:rsidRPr="00B82CDE" w:rsidRDefault="00E02398"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Intersection between diet and genotype c</w:t>
      </w:r>
      <w:r w:rsidR="00951ADA" w:rsidRPr="00B82CDE">
        <w:rPr>
          <w:rFonts w:ascii="Book Antiqua" w:hAnsi="Book Antiqua"/>
          <w:color w:val="000000" w:themeColor="text1"/>
          <w:sz w:val="24"/>
          <w:szCs w:val="24"/>
        </w:rPr>
        <w:t>an also influence the phenotype</w:t>
      </w:r>
      <w:r w:rsidRPr="00B82CDE">
        <w:rPr>
          <w:rFonts w:ascii="Book Antiqua" w:hAnsi="Book Antiqua"/>
          <w:color w:val="000000" w:themeColor="text1"/>
          <w:sz w:val="24"/>
          <w:szCs w:val="24"/>
        </w:rPr>
        <w:t xml:space="preserve"> of GF and CONV animals. The significance of this issue is highlighted in a report comparing the effect</w:t>
      </w:r>
      <w:r w:rsidR="006E14B0" w:rsidRPr="00B82CDE">
        <w:rPr>
          <w:rFonts w:ascii="Book Antiqua" w:hAnsi="Book Antiqua"/>
          <w:color w:val="000000" w:themeColor="text1"/>
          <w:sz w:val="24"/>
          <w:szCs w:val="24"/>
        </w:rPr>
        <w:t xml:space="preserve"> of three different diets on GF and </w:t>
      </w:r>
      <w:r w:rsidRPr="00B82CDE">
        <w:rPr>
          <w:rFonts w:ascii="Book Antiqua" w:hAnsi="Book Antiqua"/>
          <w:color w:val="000000" w:themeColor="text1"/>
          <w:sz w:val="24"/>
          <w:szCs w:val="24"/>
        </w:rPr>
        <w:t>CONV C3H mice</w:t>
      </w:r>
      <w:r w:rsidR="00324E0C" w:rsidRPr="00B82CDE">
        <w:rPr>
          <w:rFonts w:ascii="Book Antiqua" w:hAnsi="Book Antiqua"/>
          <w:color w:val="000000" w:themeColor="text1"/>
          <w:sz w:val="24"/>
          <w:szCs w:val="24"/>
        </w:rPr>
        <w:fldChar w:fldCharType="begin">
          <w:fldData xml:space="preserve">PEVuZE5vdGU+PENpdGU+PEF1dGhvcj5GbGVpc3NuZXI8L0F1dGhvcj48WWVhcj4yMDEwPC9ZZWFy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GbGVpc3NuZXI8L0F1dGhvcj48WWVhcj4yMDEwPC9ZZWFy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237842" w:rsidRPr="00B82CDE">
        <w:rPr>
          <w:rFonts w:ascii="Book Antiqua" w:hAnsi="Book Antiqua"/>
          <w:noProof/>
          <w:color w:val="000000" w:themeColor="text1"/>
          <w:sz w:val="24"/>
          <w:szCs w:val="24"/>
          <w:vertAlign w:val="superscript"/>
        </w:rPr>
        <w:t>[</w:t>
      </w:r>
      <w:hyperlink w:anchor="_ENREF_22" w:tooltip="Fleissner, 2010 #577" w:history="1">
        <w:r w:rsidR="008577AA" w:rsidRPr="00B82CDE">
          <w:rPr>
            <w:rFonts w:ascii="Book Antiqua" w:hAnsi="Book Antiqua"/>
            <w:noProof/>
            <w:color w:val="000000" w:themeColor="text1"/>
            <w:sz w:val="24"/>
            <w:szCs w:val="24"/>
            <w:vertAlign w:val="superscript"/>
          </w:rPr>
          <w:t>22</w:t>
        </w:r>
      </w:hyperlink>
      <w:r w:rsidR="00237842"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w:t>
      </w:r>
      <w:r w:rsidR="00A34272" w:rsidRPr="00B82CDE">
        <w:rPr>
          <w:rFonts w:ascii="Book Antiqua" w:hAnsi="Book Antiqua"/>
          <w:color w:val="000000" w:themeColor="text1"/>
          <w:sz w:val="24"/>
          <w:szCs w:val="24"/>
        </w:rPr>
        <w:t>T</w:t>
      </w:r>
      <w:r w:rsidR="000E7671" w:rsidRPr="00B82CDE">
        <w:rPr>
          <w:rFonts w:ascii="Book Antiqua" w:hAnsi="Book Antiqua"/>
          <w:color w:val="000000" w:themeColor="text1"/>
          <w:sz w:val="24"/>
          <w:szCs w:val="24"/>
        </w:rPr>
        <w:t xml:space="preserve">here was no difference in weight gain between </w:t>
      </w:r>
      <w:r w:rsidR="006E14B0" w:rsidRPr="00B82CDE">
        <w:rPr>
          <w:rFonts w:ascii="Book Antiqua" w:hAnsi="Book Antiqua"/>
          <w:color w:val="000000" w:themeColor="text1"/>
          <w:sz w:val="24"/>
          <w:szCs w:val="24"/>
        </w:rPr>
        <w:t xml:space="preserve">GF </w:t>
      </w:r>
      <w:r w:rsidR="000E7671" w:rsidRPr="00B82CDE">
        <w:rPr>
          <w:rFonts w:ascii="Book Antiqua" w:hAnsi="Book Antiqua"/>
          <w:color w:val="000000" w:themeColor="text1"/>
          <w:sz w:val="24"/>
          <w:szCs w:val="24"/>
        </w:rPr>
        <w:t xml:space="preserve">and CONV </w:t>
      </w:r>
      <w:r w:rsidR="00057174" w:rsidRPr="00B82CDE">
        <w:rPr>
          <w:rFonts w:ascii="Book Antiqua" w:hAnsi="Book Antiqua"/>
          <w:color w:val="000000" w:themeColor="text1"/>
          <w:sz w:val="24"/>
          <w:szCs w:val="24"/>
        </w:rPr>
        <w:t xml:space="preserve">groups </w:t>
      </w:r>
      <w:r w:rsidR="000E7671" w:rsidRPr="00B82CDE">
        <w:rPr>
          <w:rFonts w:ascii="Book Antiqua" w:hAnsi="Book Antiqua"/>
          <w:color w:val="000000" w:themeColor="text1"/>
          <w:sz w:val="24"/>
          <w:szCs w:val="24"/>
        </w:rPr>
        <w:t xml:space="preserve">under low fat diet, but GF </w:t>
      </w:r>
      <w:r w:rsidR="00951ADA" w:rsidRPr="00B82CDE">
        <w:rPr>
          <w:rFonts w:ascii="Book Antiqua" w:hAnsi="Book Antiqua"/>
          <w:color w:val="000000" w:themeColor="text1"/>
          <w:sz w:val="24"/>
          <w:szCs w:val="24"/>
        </w:rPr>
        <w:t xml:space="preserve">C3H </w:t>
      </w:r>
      <w:r w:rsidR="000E7671" w:rsidRPr="00B82CDE">
        <w:rPr>
          <w:rFonts w:ascii="Book Antiqua" w:hAnsi="Book Antiqua"/>
          <w:color w:val="000000" w:themeColor="text1"/>
          <w:sz w:val="24"/>
          <w:szCs w:val="24"/>
        </w:rPr>
        <w:t>mice actually sho</w:t>
      </w:r>
      <w:r w:rsidR="00F928A5" w:rsidRPr="00B82CDE">
        <w:rPr>
          <w:rFonts w:ascii="Book Antiqua" w:hAnsi="Book Antiqua"/>
          <w:color w:val="000000" w:themeColor="text1"/>
          <w:sz w:val="24"/>
          <w:szCs w:val="24"/>
        </w:rPr>
        <w:t xml:space="preserve">wed significantly higher weight gain on a high fat </w:t>
      </w:r>
      <w:r w:rsidR="000E7671" w:rsidRPr="00B82CDE">
        <w:rPr>
          <w:rFonts w:ascii="Book Antiqua" w:hAnsi="Book Antiqua"/>
          <w:color w:val="000000" w:themeColor="text1"/>
          <w:sz w:val="24"/>
          <w:szCs w:val="24"/>
        </w:rPr>
        <w:t>diet</w:t>
      </w:r>
      <w:r w:rsidR="00057174" w:rsidRPr="00B82CDE">
        <w:rPr>
          <w:rFonts w:ascii="Book Antiqua" w:hAnsi="Book Antiqua"/>
          <w:color w:val="000000" w:themeColor="text1"/>
          <w:sz w:val="24"/>
          <w:szCs w:val="24"/>
        </w:rPr>
        <w:t xml:space="preserve"> (HFD)</w:t>
      </w:r>
      <w:r w:rsidR="00B60E07" w:rsidRPr="00B82CDE">
        <w:rPr>
          <w:rFonts w:ascii="Book Antiqua" w:hAnsi="Book Antiqua"/>
          <w:color w:val="000000" w:themeColor="text1"/>
          <w:sz w:val="24"/>
          <w:szCs w:val="24"/>
        </w:rPr>
        <w:t xml:space="preserve"> compared to CONV</w:t>
      </w:r>
      <w:r w:rsidR="00F928A5" w:rsidRPr="00B82CDE">
        <w:rPr>
          <w:rFonts w:ascii="Book Antiqua" w:hAnsi="Book Antiqua"/>
          <w:color w:val="000000" w:themeColor="text1"/>
          <w:sz w:val="24"/>
          <w:szCs w:val="24"/>
        </w:rPr>
        <w:t xml:space="preserve">. Previous reports of obesity resistance on </w:t>
      </w:r>
      <w:r w:rsidR="00057174" w:rsidRPr="00B82CDE">
        <w:rPr>
          <w:rFonts w:ascii="Book Antiqua" w:hAnsi="Book Antiqua"/>
          <w:color w:val="000000" w:themeColor="text1"/>
          <w:sz w:val="24"/>
          <w:szCs w:val="24"/>
        </w:rPr>
        <w:t>HFD</w:t>
      </w:r>
      <w:r w:rsidR="00F928A5" w:rsidRPr="00B82CDE">
        <w:rPr>
          <w:rFonts w:ascii="Book Antiqua" w:hAnsi="Book Antiqua"/>
          <w:color w:val="000000" w:themeColor="text1"/>
          <w:sz w:val="24"/>
          <w:szCs w:val="24"/>
        </w:rPr>
        <w:t xml:space="preserve"> in </w:t>
      </w:r>
      <w:r w:rsidR="00057174" w:rsidRPr="00B82CDE">
        <w:rPr>
          <w:rFonts w:ascii="Book Antiqua" w:hAnsi="Book Antiqua"/>
          <w:color w:val="000000" w:themeColor="text1"/>
          <w:sz w:val="24"/>
          <w:szCs w:val="24"/>
        </w:rPr>
        <w:t xml:space="preserve">GF </w:t>
      </w:r>
      <w:r w:rsidR="00F928A5" w:rsidRPr="00B82CDE">
        <w:rPr>
          <w:rFonts w:ascii="Book Antiqua" w:hAnsi="Book Antiqua"/>
          <w:color w:val="000000" w:themeColor="text1"/>
          <w:sz w:val="24"/>
          <w:szCs w:val="24"/>
        </w:rPr>
        <w:t xml:space="preserve">C57BL/6 mice had used a </w:t>
      </w:r>
      <w:r w:rsidR="00057174" w:rsidRPr="00B82CDE">
        <w:rPr>
          <w:rFonts w:ascii="Book Antiqua" w:hAnsi="Book Antiqua"/>
          <w:color w:val="000000" w:themeColor="text1"/>
          <w:sz w:val="24"/>
          <w:szCs w:val="24"/>
        </w:rPr>
        <w:t>formulation</w:t>
      </w:r>
      <w:r w:rsidR="00F928A5" w:rsidRPr="00B82CDE">
        <w:rPr>
          <w:rFonts w:ascii="Book Antiqua" w:hAnsi="Book Antiqua"/>
          <w:color w:val="000000" w:themeColor="text1"/>
          <w:sz w:val="24"/>
          <w:szCs w:val="24"/>
        </w:rPr>
        <w:t xml:space="preserve"> with similar macronutrient balance but distinct</w:t>
      </w:r>
      <w:r w:rsidR="00915028" w:rsidRPr="00B82CDE">
        <w:rPr>
          <w:rFonts w:ascii="Book Antiqua" w:hAnsi="Book Antiqua"/>
          <w:color w:val="000000" w:themeColor="text1"/>
          <w:sz w:val="24"/>
          <w:szCs w:val="24"/>
        </w:rPr>
        <w:t xml:space="preserve"> </w:t>
      </w:r>
      <w:r w:rsidR="0077233B" w:rsidRPr="00B82CDE">
        <w:rPr>
          <w:rFonts w:ascii="Book Antiqua" w:hAnsi="Book Antiqua"/>
          <w:color w:val="000000" w:themeColor="text1"/>
          <w:sz w:val="24"/>
          <w:szCs w:val="24"/>
        </w:rPr>
        <w:t>sources of carbohydrates</w:t>
      </w:r>
      <w:r w:rsidR="00EF3C6B" w:rsidRPr="00B82CDE">
        <w:rPr>
          <w:rFonts w:ascii="Book Antiqua" w:hAnsi="Book Antiqua"/>
          <w:color w:val="000000" w:themeColor="text1"/>
          <w:sz w:val="24"/>
          <w:szCs w:val="24"/>
        </w:rPr>
        <w:t xml:space="preserve"> and fat</w:t>
      </w:r>
      <w:r w:rsidR="00324E0C" w:rsidRPr="00B82CDE">
        <w:rPr>
          <w:rFonts w:ascii="Book Antiqua" w:hAnsi="Book Antiqua"/>
          <w:color w:val="000000" w:themeColor="text1"/>
          <w:sz w:val="24"/>
          <w:szCs w:val="24"/>
        </w:rPr>
        <w:fldChar w:fldCharType="begin">
          <w:fldData xml:space="preserve">PEVuZE5vdGU+PENpdGU+PEF1dGhvcj5CYWNraGVkPC9BdXRob3I+PFllYXI+MjAwNzwvWWVhcj48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GFsdC1wZXJpb2RpY2FsPjxmdWxsLXRpdGxlPlByb2NlZWRpbmdz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YWNraGVkPC9BdXRob3I+PFllYXI+MjAwNzwvWWVhcj48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237842" w:rsidRPr="00B82CDE">
        <w:rPr>
          <w:rFonts w:ascii="Book Antiqua" w:hAnsi="Book Antiqua"/>
          <w:noProof/>
          <w:color w:val="000000" w:themeColor="text1"/>
          <w:sz w:val="24"/>
          <w:szCs w:val="24"/>
          <w:vertAlign w:val="superscript"/>
        </w:rPr>
        <w:t>[</w:t>
      </w:r>
      <w:hyperlink w:anchor="_ENREF_20" w:tooltip="Backhed, 2007 #575" w:history="1">
        <w:r w:rsidR="008577AA" w:rsidRPr="00B82CDE">
          <w:rPr>
            <w:rFonts w:ascii="Book Antiqua" w:hAnsi="Book Antiqua"/>
            <w:noProof/>
            <w:color w:val="000000" w:themeColor="text1"/>
            <w:sz w:val="24"/>
            <w:szCs w:val="24"/>
            <w:vertAlign w:val="superscript"/>
          </w:rPr>
          <w:t>20</w:t>
        </w:r>
      </w:hyperlink>
      <w:r w:rsidR="00237842"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AC7932" w:rsidRPr="00B82CDE">
        <w:rPr>
          <w:rFonts w:ascii="Book Antiqua" w:hAnsi="Book Antiqua"/>
          <w:color w:val="000000" w:themeColor="text1"/>
          <w:sz w:val="24"/>
          <w:szCs w:val="24"/>
        </w:rPr>
        <w:t xml:space="preserve">. </w:t>
      </w:r>
      <w:r w:rsidR="00F928A5" w:rsidRPr="00B82CDE">
        <w:rPr>
          <w:rFonts w:ascii="Book Antiqua" w:hAnsi="Book Antiqua"/>
          <w:color w:val="000000" w:themeColor="text1"/>
          <w:sz w:val="24"/>
          <w:szCs w:val="24"/>
        </w:rPr>
        <w:t xml:space="preserve">When the two versions of high fat formulation were directly compared, </w:t>
      </w:r>
      <w:r w:rsidR="00057174" w:rsidRPr="00B82CDE">
        <w:rPr>
          <w:rFonts w:ascii="Book Antiqua" w:hAnsi="Book Antiqua"/>
          <w:color w:val="000000" w:themeColor="text1"/>
          <w:sz w:val="24"/>
          <w:szCs w:val="24"/>
        </w:rPr>
        <w:t xml:space="preserve">GF and CONV </w:t>
      </w:r>
      <w:r w:rsidR="00F928A5" w:rsidRPr="00B82CDE">
        <w:rPr>
          <w:rFonts w:ascii="Book Antiqua" w:hAnsi="Book Antiqua"/>
          <w:color w:val="000000" w:themeColor="text1"/>
          <w:sz w:val="24"/>
          <w:szCs w:val="24"/>
        </w:rPr>
        <w:t xml:space="preserve">C3H </w:t>
      </w:r>
      <w:r w:rsidR="00057174" w:rsidRPr="00B82CDE">
        <w:rPr>
          <w:rFonts w:ascii="Book Antiqua" w:hAnsi="Book Antiqua"/>
          <w:color w:val="000000" w:themeColor="text1"/>
          <w:sz w:val="24"/>
          <w:szCs w:val="24"/>
        </w:rPr>
        <w:t xml:space="preserve">had comparable </w:t>
      </w:r>
      <w:r w:rsidR="00033121" w:rsidRPr="00B82CDE">
        <w:rPr>
          <w:rFonts w:ascii="Book Antiqua" w:hAnsi="Book Antiqua"/>
          <w:color w:val="000000" w:themeColor="text1"/>
          <w:sz w:val="24"/>
          <w:szCs w:val="24"/>
        </w:rPr>
        <w:t>body fat content</w:t>
      </w:r>
      <w:r w:rsidR="00057174" w:rsidRPr="00B82CDE">
        <w:rPr>
          <w:rFonts w:ascii="Book Antiqua" w:hAnsi="Book Antiqua"/>
          <w:color w:val="000000" w:themeColor="text1"/>
          <w:sz w:val="24"/>
          <w:szCs w:val="24"/>
        </w:rPr>
        <w:t xml:space="preserve"> on</w:t>
      </w:r>
      <w:r w:rsidR="00F928A5" w:rsidRPr="00B82CDE">
        <w:rPr>
          <w:rFonts w:ascii="Book Antiqua" w:hAnsi="Book Antiqua"/>
          <w:color w:val="000000" w:themeColor="text1"/>
          <w:sz w:val="24"/>
          <w:szCs w:val="24"/>
        </w:rPr>
        <w:t xml:space="preserve"> the HFD with low sugar formulation but </w:t>
      </w:r>
      <w:r w:rsidR="00057174" w:rsidRPr="00B82CDE">
        <w:rPr>
          <w:rFonts w:ascii="Book Antiqua" w:hAnsi="Book Antiqua"/>
          <w:color w:val="000000" w:themeColor="text1"/>
          <w:sz w:val="24"/>
          <w:szCs w:val="24"/>
        </w:rPr>
        <w:lastRenderedPageBreak/>
        <w:t xml:space="preserve">GF C3H </w:t>
      </w:r>
      <w:r w:rsidR="00206CF8" w:rsidRPr="00B82CDE">
        <w:rPr>
          <w:rFonts w:ascii="Book Antiqua" w:hAnsi="Book Antiqua"/>
          <w:color w:val="000000" w:themeColor="text1"/>
          <w:sz w:val="24"/>
          <w:szCs w:val="24"/>
        </w:rPr>
        <w:t>mice was</w:t>
      </w:r>
      <w:r w:rsidR="00F928A5" w:rsidRPr="00B82CDE">
        <w:rPr>
          <w:rFonts w:ascii="Book Antiqua" w:hAnsi="Book Antiqua"/>
          <w:color w:val="000000" w:themeColor="text1"/>
          <w:sz w:val="24"/>
          <w:szCs w:val="24"/>
        </w:rPr>
        <w:t xml:space="preserve"> obesity resistant on the HFD with high sugar</w:t>
      </w:r>
      <w:r w:rsidR="00324E0C" w:rsidRPr="00B82CDE">
        <w:rPr>
          <w:rFonts w:ascii="Book Antiqua" w:hAnsi="Book Antiqua"/>
          <w:color w:val="000000" w:themeColor="text1"/>
          <w:sz w:val="24"/>
          <w:szCs w:val="24"/>
        </w:rPr>
        <w:fldChar w:fldCharType="begin">
          <w:fldData xml:space="preserve">PEVuZE5vdGU+PENpdGU+PEF1dGhvcj5GbGVpc3NuZXI8L0F1dGhvcj48WWVhcj4yMDEwPC9ZZWFy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GbGVpc3NuZXI8L0F1dGhvcj48WWVhcj4yMDEwPC9ZZWFy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237842" w:rsidRPr="00B82CDE">
        <w:rPr>
          <w:rFonts w:ascii="Book Antiqua" w:hAnsi="Book Antiqua"/>
          <w:noProof/>
          <w:color w:val="000000" w:themeColor="text1"/>
          <w:sz w:val="24"/>
          <w:szCs w:val="24"/>
          <w:vertAlign w:val="superscript"/>
        </w:rPr>
        <w:t>[</w:t>
      </w:r>
      <w:hyperlink w:anchor="_ENREF_22" w:tooltip="Fleissner, 2010 #577" w:history="1">
        <w:r w:rsidR="008577AA" w:rsidRPr="00B82CDE">
          <w:rPr>
            <w:rFonts w:ascii="Book Antiqua" w:hAnsi="Book Antiqua"/>
            <w:noProof/>
            <w:color w:val="000000" w:themeColor="text1"/>
            <w:sz w:val="24"/>
            <w:szCs w:val="24"/>
            <w:vertAlign w:val="superscript"/>
          </w:rPr>
          <w:t>22</w:t>
        </w:r>
      </w:hyperlink>
      <w:r w:rsidR="00237842"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F928A5" w:rsidRPr="00B82CDE">
        <w:rPr>
          <w:rFonts w:ascii="Book Antiqua" w:hAnsi="Book Antiqua"/>
          <w:color w:val="000000" w:themeColor="text1"/>
          <w:sz w:val="24"/>
          <w:szCs w:val="24"/>
        </w:rPr>
        <w:t>.</w:t>
      </w:r>
      <w:r w:rsidR="00A34272" w:rsidRPr="00B82CDE">
        <w:rPr>
          <w:rFonts w:ascii="Book Antiqua" w:hAnsi="Book Antiqua"/>
          <w:color w:val="000000" w:themeColor="text1"/>
          <w:sz w:val="24"/>
          <w:szCs w:val="24"/>
        </w:rPr>
        <w:t xml:space="preserve"> In summary, GF-CONV comparisons in different animal/diet models consistently show differences in energy harvest (faecal caloric content), energy storage (weight and body fat) and energy expenditure. Typically the effect of microbial presence is to increase adiposity, however, this does vary between experimental models and even between cohorts in the same model system. </w:t>
      </w:r>
      <w:r w:rsidR="00796895" w:rsidRPr="00B82CDE">
        <w:rPr>
          <w:rFonts w:ascii="Book Antiqua" w:hAnsi="Book Antiqua"/>
          <w:color w:val="000000" w:themeColor="text1"/>
          <w:sz w:val="24"/>
          <w:szCs w:val="24"/>
        </w:rPr>
        <w:t xml:space="preserve">The major identifiable variables are animal species/strain and diet composition which </w:t>
      </w:r>
      <w:r w:rsidR="00CF2372" w:rsidRPr="00B82CDE">
        <w:rPr>
          <w:rFonts w:ascii="Book Antiqua" w:hAnsi="Book Antiqua"/>
          <w:color w:val="000000" w:themeColor="text1"/>
          <w:sz w:val="24"/>
          <w:szCs w:val="24"/>
        </w:rPr>
        <w:t>differ</w:t>
      </w:r>
      <w:r w:rsidR="00796895" w:rsidRPr="00B82CDE">
        <w:rPr>
          <w:rFonts w:ascii="Book Antiqua" w:hAnsi="Book Antiqua"/>
          <w:color w:val="000000" w:themeColor="text1"/>
          <w:sz w:val="24"/>
          <w:szCs w:val="24"/>
        </w:rPr>
        <w:t xml:space="preserve"> between experimental cohorts.</w:t>
      </w:r>
    </w:p>
    <w:p w:rsidR="006C7BEF" w:rsidRPr="00B82CDE" w:rsidRDefault="00796895"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Further expl</w:t>
      </w:r>
      <w:r w:rsidR="00CF2372" w:rsidRPr="00B82CDE">
        <w:rPr>
          <w:rFonts w:ascii="Book Antiqua" w:hAnsi="Book Antiqua"/>
          <w:color w:val="000000" w:themeColor="text1"/>
          <w:sz w:val="24"/>
          <w:szCs w:val="24"/>
        </w:rPr>
        <w:t>or</w:t>
      </w:r>
      <w:r w:rsidRPr="00B82CDE">
        <w:rPr>
          <w:rFonts w:ascii="Book Antiqua" w:hAnsi="Book Antiqua"/>
          <w:color w:val="000000" w:themeColor="text1"/>
          <w:sz w:val="24"/>
          <w:szCs w:val="24"/>
        </w:rPr>
        <w:t>ation of the importance of microbiome composition has provided robust evidence supporting a</w:t>
      </w:r>
      <w:r w:rsidR="00E02398" w:rsidRPr="00B82CDE">
        <w:rPr>
          <w:rFonts w:ascii="Book Antiqua" w:hAnsi="Book Antiqua"/>
          <w:color w:val="000000" w:themeColor="text1"/>
          <w:sz w:val="24"/>
          <w:szCs w:val="24"/>
        </w:rPr>
        <w:t xml:space="preserve"> causal link between gut microbiome composition and host outcomes. Sp</w:t>
      </w:r>
      <w:r w:rsidR="009A01BF" w:rsidRPr="00B82CDE">
        <w:rPr>
          <w:rFonts w:ascii="Book Antiqua" w:hAnsi="Book Antiqua"/>
          <w:color w:val="000000" w:themeColor="text1"/>
          <w:sz w:val="24"/>
          <w:szCs w:val="24"/>
        </w:rPr>
        <w:t xml:space="preserve">ecifically, some phenotypic traits </w:t>
      </w:r>
      <w:r w:rsidR="00951ADA" w:rsidRPr="00B82CDE">
        <w:rPr>
          <w:rFonts w:ascii="Book Antiqua" w:hAnsi="Book Antiqua"/>
          <w:color w:val="000000" w:themeColor="text1"/>
          <w:sz w:val="24"/>
          <w:szCs w:val="24"/>
        </w:rPr>
        <w:t xml:space="preserve">of CONV animals can be </w:t>
      </w:r>
      <w:r w:rsidR="00E02398" w:rsidRPr="00B82CDE">
        <w:rPr>
          <w:rFonts w:ascii="Book Antiqua" w:hAnsi="Book Antiqua"/>
          <w:color w:val="000000" w:themeColor="text1"/>
          <w:sz w:val="24"/>
          <w:szCs w:val="24"/>
        </w:rPr>
        <w:t>recapitulated by conventionali</w:t>
      </w:r>
      <w:r w:rsidR="005C3B07" w:rsidRPr="00B82CDE">
        <w:rPr>
          <w:rFonts w:ascii="Book Antiqua" w:hAnsi="Book Antiqua"/>
          <w:color w:val="000000" w:themeColor="text1"/>
          <w:sz w:val="24"/>
          <w:szCs w:val="24"/>
        </w:rPr>
        <w:t>s</w:t>
      </w:r>
      <w:r w:rsidR="00E02398" w:rsidRPr="00B82CDE">
        <w:rPr>
          <w:rFonts w:ascii="Book Antiqua" w:hAnsi="Book Antiqua"/>
          <w:color w:val="000000" w:themeColor="text1"/>
          <w:sz w:val="24"/>
          <w:szCs w:val="24"/>
        </w:rPr>
        <w:t>ation of GF animals through microbiome transplantation</w:t>
      </w:r>
      <w:r w:rsidR="00324E0C" w:rsidRPr="00B82CDE">
        <w:rPr>
          <w:rFonts w:ascii="Book Antiqua" w:hAnsi="Book Antiqua" w:cs="AdvP49811"/>
          <w:color w:val="000000" w:themeColor="text1"/>
          <w:sz w:val="24"/>
          <w:szCs w:val="24"/>
        </w:rPr>
        <w:fldChar w:fldCharType="begin">
          <w:fldData xml:space="preserve">PEVuZE5vdGU+PENpdGU+PEF1dGhvcj5EdWNhPC9BdXRob3I+PFllYXI+MjAxNDwvWWVhcj48UmVj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AmYW1wOyBNaWNyb2JlPC9mdWxsLXRpdGxlPjwvYWx0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</w:fldData>
        </w:fldChar>
      </w:r>
      <w:r w:rsidR="00171405" w:rsidRPr="00B82CDE">
        <w:rPr>
          <w:rFonts w:ascii="Book Antiqua" w:hAnsi="Book Antiqua" w:cs="AdvP49811"/>
          <w:color w:val="000000" w:themeColor="text1"/>
          <w:sz w:val="24"/>
          <w:szCs w:val="24"/>
        </w:rPr>
        <w:instrText xml:space="preserve"> ADDIN EN.CITE </w:instrText>
      </w:r>
      <w:r w:rsidR="00324E0C" w:rsidRPr="00B82CDE">
        <w:rPr>
          <w:rFonts w:ascii="Book Antiqua" w:hAnsi="Book Antiqua" w:cs="AdvP49811"/>
          <w:color w:val="000000" w:themeColor="text1"/>
          <w:sz w:val="24"/>
          <w:szCs w:val="24"/>
        </w:rPr>
        <w:fldChar w:fldCharType="begin">
          <w:fldData xml:space="preserve">PEVuZE5vdGU+PENpdGU+PEF1dGhvcj5EdWNhPC9BdXRob3I+PFllYXI+MjAxNDwvWWVhcj48UmVj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AmYW1wOyBNaWNyb2JlPC9mdWxsLXRpdGxlPjwvYWx0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</w:fldData>
        </w:fldChar>
      </w:r>
      <w:r w:rsidR="00171405" w:rsidRPr="00B82CDE">
        <w:rPr>
          <w:rFonts w:ascii="Book Antiqua" w:hAnsi="Book Antiqua" w:cs="AdvP49811"/>
          <w:color w:val="000000" w:themeColor="text1"/>
          <w:sz w:val="24"/>
          <w:szCs w:val="24"/>
        </w:rPr>
        <w:instrText xml:space="preserve"> ADDIN EN.CITE.DATA </w:instrText>
      </w:r>
      <w:r w:rsidR="00324E0C" w:rsidRPr="00B82CDE">
        <w:rPr>
          <w:rFonts w:ascii="Book Antiqua" w:hAnsi="Book Antiqua" w:cs="AdvP49811"/>
          <w:color w:val="000000" w:themeColor="text1"/>
          <w:sz w:val="24"/>
          <w:szCs w:val="24"/>
        </w:rPr>
      </w:r>
      <w:r w:rsidR="00324E0C" w:rsidRPr="00B82CDE">
        <w:rPr>
          <w:rFonts w:ascii="Book Antiqua" w:hAnsi="Book Antiqua" w:cs="AdvP49811"/>
          <w:color w:val="000000" w:themeColor="text1"/>
          <w:sz w:val="24"/>
          <w:szCs w:val="24"/>
        </w:rPr>
        <w:fldChar w:fldCharType="end"/>
      </w:r>
      <w:r w:rsidR="00324E0C" w:rsidRPr="00B82CDE">
        <w:rPr>
          <w:rFonts w:ascii="Book Antiqua" w:hAnsi="Book Antiqua" w:cs="AdvP49811"/>
          <w:color w:val="000000" w:themeColor="text1"/>
          <w:sz w:val="24"/>
          <w:szCs w:val="24"/>
        </w:rPr>
      </w:r>
      <w:r w:rsidR="00324E0C" w:rsidRPr="00B82CDE">
        <w:rPr>
          <w:rFonts w:ascii="Book Antiqua" w:hAnsi="Book Antiqua" w:cs="AdvP49811"/>
          <w:color w:val="000000" w:themeColor="text1"/>
          <w:sz w:val="24"/>
          <w:szCs w:val="24"/>
        </w:rPr>
        <w:fldChar w:fldCharType="separate"/>
      </w:r>
      <w:r w:rsidR="00171405" w:rsidRPr="00B82CDE">
        <w:rPr>
          <w:rFonts w:ascii="Book Antiqua" w:hAnsi="Book Antiqua" w:cs="AdvP49811"/>
          <w:noProof/>
          <w:color w:val="000000" w:themeColor="text1"/>
          <w:sz w:val="24"/>
          <w:szCs w:val="24"/>
          <w:vertAlign w:val="superscript"/>
        </w:rPr>
        <w:t>[</w:t>
      </w:r>
      <w:hyperlink w:anchor="_ENREF_11" w:tooltip="Le Roy, 2013 #572" w:history="1">
        <w:r w:rsidR="008577AA" w:rsidRPr="00B82CDE">
          <w:rPr>
            <w:rFonts w:ascii="Book Antiqua" w:hAnsi="Book Antiqua" w:cs="AdvP49811"/>
            <w:noProof/>
            <w:color w:val="000000" w:themeColor="text1"/>
            <w:sz w:val="24"/>
            <w:szCs w:val="24"/>
            <w:vertAlign w:val="superscript"/>
          </w:rPr>
          <w:t>11</w:t>
        </w:r>
      </w:hyperlink>
      <w:r w:rsidR="00171405" w:rsidRPr="00B82CDE">
        <w:rPr>
          <w:rFonts w:ascii="Book Antiqua" w:hAnsi="Book Antiqua" w:cs="AdvP49811"/>
          <w:noProof/>
          <w:color w:val="000000" w:themeColor="text1"/>
          <w:sz w:val="24"/>
          <w:szCs w:val="24"/>
          <w:vertAlign w:val="superscript"/>
        </w:rPr>
        <w:t>,</w:t>
      </w:r>
      <w:hyperlink w:anchor="_ENREF_23" w:tooltip="Duca, 2014 #525" w:history="1">
        <w:r w:rsidR="008577AA" w:rsidRPr="00B82CDE">
          <w:rPr>
            <w:rFonts w:ascii="Book Antiqua" w:hAnsi="Book Antiqua" w:cs="AdvP49811"/>
            <w:noProof/>
            <w:color w:val="000000" w:themeColor="text1"/>
            <w:sz w:val="24"/>
            <w:szCs w:val="24"/>
            <w:vertAlign w:val="superscript"/>
          </w:rPr>
          <w:t>23-25</w:t>
        </w:r>
      </w:hyperlink>
      <w:r w:rsidR="00171405" w:rsidRPr="00B82CDE">
        <w:rPr>
          <w:rFonts w:ascii="Book Antiqua" w:hAnsi="Book Antiqua" w:cs="AdvP49811"/>
          <w:noProof/>
          <w:color w:val="000000" w:themeColor="text1"/>
          <w:sz w:val="24"/>
          <w:szCs w:val="24"/>
          <w:vertAlign w:val="superscript"/>
        </w:rPr>
        <w:t>]</w:t>
      </w:r>
      <w:r w:rsidR="00324E0C" w:rsidRPr="00B82CDE">
        <w:rPr>
          <w:rFonts w:ascii="Book Antiqua" w:hAnsi="Book Antiqua" w:cs="AdvP49811"/>
          <w:color w:val="000000" w:themeColor="text1"/>
          <w:sz w:val="24"/>
          <w:szCs w:val="24"/>
        </w:rPr>
        <w:fldChar w:fldCharType="end"/>
      </w:r>
      <w:r w:rsidR="008F224A" w:rsidRPr="00B82CDE">
        <w:rPr>
          <w:rFonts w:ascii="Book Antiqua" w:hAnsi="Book Antiqua" w:cs="AdvP49811"/>
          <w:color w:val="000000" w:themeColor="text1"/>
          <w:sz w:val="24"/>
          <w:szCs w:val="24"/>
        </w:rPr>
        <w:t>. When GF mouse models are</w:t>
      </w:r>
      <w:r w:rsidR="005250DB" w:rsidRPr="00B82CDE">
        <w:rPr>
          <w:rFonts w:ascii="Book Antiqua" w:hAnsi="Book Antiqua" w:cs="AdvP49811"/>
          <w:color w:val="000000" w:themeColor="text1"/>
          <w:sz w:val="24"/>
          <w:szCs w:val="24"/>
        </w:rPr>
        <w:t xml:space="preserve"> </w:t>
      </w:r>
      <w:r w:rsidR="008F224A" w:rsidRPr="00B82CDE">
        <w:rPr>
          <w:rFonts w:ascii="Book Antiqua" w:hAnsi="Book Antiqua" w:cs="AdvP49811"/>
          <w:color w:val="000000" w:themeColor="text1"/>
          <w:sz w:val="24"/>
          <w:szCs w:val="24"/>
        </w:rPr>
        <w:t>conventionali</w:t>
      </w:r>
      <w:r w:rsidR="005250DB" w:rsidRPr="00B82CDE">
        <w:rPr>
          <w:rFonts w:ascii="Book Antiqua" w:hAnsi="Book Antiqua" w:cs="AdvP49811"/>
          <w:color w:val="000000" w:themeColor="text1"/>
          <w:sz w:val="24"/>
          <w:szCs w:val="24"/>
        </w:rPr>
        <w:t>s</w:t>
      </w:r>
      <w:r w:rsidR="008F224A" w:rsidRPr="00B82CDE">
        <w:rPr>
          <w:rFonts w:ascii="Book Antiqua" w:hAnsi="Book Antiqua" w:cs="AdvP49811"/>
          <w:color w:val="000000" w:themeColor="text1"/>
          <w:sz w:val="24"/>
          <w:szCs w:val="24"/>
        </w:rPr>
        <w:t>ed with gut microbiota from either obese or lean mice, metabolic profiles and physiological attributes of the recipients reflect their donor</w:t>
      </w:r>
      <w:r w:rsidR="009A01BF" w:rsidRPr="00B82CDE">
        <w:rPr>
          <w:rFonts w:ascii="Book Antiqua" w:hAnsi="Book Antiqua" w:cs="AdvP49811"/>
          <w:color w:val="000000" w:themeColor="text1"/>
          <w:sz w:val="24"/>
          <w:szCs w:val="24"/>
        </w:rPr>
        <w:t>s</w:t>
      </w:r>
      <w:r w:rsidR="00324E0C" w:rsidRPr="00B82CDE">
        <w:rPr>
          <w:rFonts w:ascii="Book Antiqua" w:hAnsi="Book Antiqua"/>
          <w:color w:val="000000" w:themeColor="text1"/>
          <w:sz w:val="24"/>
          <w:szCs w:val="24"/>
        </w:rPr>
        <w:fldChar w:fldCharType="begin">
          <w:fldData xml:space="preserve">PEVuZE5vdGU+PENpdGU+PEF1dGhvcj5EdWNhPC9BdXRob3I+PFllYXI+MjAxNDwvWWVhcj48UmVj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</w:fldData>
        </w:fldChar>
      </w:r>
      <w:r w:rsidR="00171405"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dWNhPC9BdXRob3I+PFllYXI+MjAxNDwvWWVhcj48UmVj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</w:fldData>
        </w:fldChar>
      </w:r>
      <w:r w:rsidR="00171405"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171405" w:rsidRPr="00B82CDE">
        <w:rPr>
          <w:rFonts w:ascii="Book Antiqua" w:hAnsi="Book Antiqua"/>
          <w:noProof/>
          <w:color w:val="000000" w:themeColor="text1"/>
          <w:sz w:val="24"/>
          <w:szCs w:val="24"/>
          <w:vertAlign w:val="superscript"/>
        </w:rPr>
        <w:t>[</w:t>
      </w:r>
      <w:hyperlink w:anchor="_ENREF_23" w:tooltip="Duca, 2014 #525" w:history="1">
        <w:r w:rsidR="008577AA" w:rsidRPr="00B82CDE">
          <w:rPr>
            <w:rFonts w:ascii="Book Antiqua" w:hAnsi="Book Antiqua"/>
            <w:noProof/>
            <w:color w:val="000000" w:themeColor="text1"/>
            <w:sz w:val="24"/>
            <w:szCs w:val="24"/>
            <w:vertAlign w:val="superscript"/>
          </w:rPr>
          <w:t>23</w:t>
        </w:r>
      </w:hyperlink>
      <w:r w:rsidR="00171405" w:rsidRPr="00B82CDE">
        <w:rPr>
          <w:rFonts w:ascii="Book Antiqua" w:hAnsi="Book Antiqua"/>
          <w:noProof/>
          <w:color w:val="000000" w:themeColor="text1"/>
          <w:sz w:val="24"/>
          <w:szCs w:val="24"/>
          <w:vertAlign w:val="superscript"/>
        </w:rPr>
        <w:t>,</w:t>
      </w:r>
      <w:hyperlink w:anchor="_ENREF_24" w:tooltip="Turnbaugh, 2008 #578" w:history="1">
        <w:r w:rsidR="008577AA" w:rsidRPr="00B82CDE">
          <w:rPr>
            <w:rFonts w:ascii="Book Antiqua" w:hAnsi="Book Antiqua"/>
            <w:noProof/>
            <w:color w:val="000000" w:themeColor="text1"/>
            <w:sz w:val="24"/>
            <w:szCs w:val="24"/>
            <w:vertAlign w:val="superscript"/>
          </w:rPr>
          <w:t>24</w:t>
        </w:r>
      </w:hyperlink>
      <w:r w:rsidR="00171405"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8F224A" w:rsidRPr="00B82CDE">
        <w:rPr>
          <w:rFonts w:ascii="Book Antiqua" w:hAnsi="Book Antiqua"/>
          <w:color w:val="000000" w:themeColor="text1"/>
          <w:sz w:val="24"/>
          <w:szCs w:val="24"/>
        </w:rPr>
        <w:t xml:space="preserve">. Evidently emergent properties of the total microbial community can drive differences in metabolic and physiological phenotypes. </w:t>
      </w:r>
      <w:r w:rsidR="00AC7932" w:rsidRPr="00B82CDE">
        <w:rPr>
          <w:rFonts w:ascii="Book Antiqua" w:hAnsi="Book Antiqua"/>
          <w:color w:val="000000" w:themeColor="text1"/>
          <w:sz w:val="24"/>
          <w:szCs w:val="24"/>
        </w:rPr>
        <w:t>Precisely which microbes or how many are needed is unclear. For example, m</w:t>
      </w:r>
      <w:r w:rsidR="008F224A" w:rsidRPr="00B82CDE">
        <w:rPr>
          <w:rFonts w:ascii="Book Antiqua" w:hAnsi="Book Antiqua"/>
          <w:color w:val="000000" w:themeColor="text1"/>
          <w:sz w:val="24"/>
          <w:szCs w:val="24"/>
        </w:rPr>
        <w:t xml:space="preserve">onocolonisation of GF mice with </w:t>
      </w:r>
      <w:r w:rsidR="008F224A" w:rsidRPr="00B82CDE">
        <w:rPr>
          <w:rFonts w:ascii="Book Antiqua" w:hAnsi="Book Antiqua"/>
          <w:i/>
          <w:color w:val="000000" w:themeColor="text1"/>
          <w:sz w:val="24"/>
          <w:szCs w:val="24"/>
        </w:rPr>
        <w:t>Enterobacter cloacae</w:t>
      </w:r>
      <w:r w:rsidR="008F224A" w:rsidRPr="00B82CDE">
        <w:rPr>
          <w:rFonts w:ascii="Book Antiqua" w:hAnsi="Book Antiqua"/>
          <w:color w:val="000000" w:themeColor="text1"/>
          <w:sz w:val="24"/>
          <w:szCs w:val="24"/>
        </w:rPr>
        <w:t xml:space="preserve"> (a member of </w:t>
      </w:r>
      <w:r w:rsidR="008F224A" w:rsidRPr="00B82CDE">
        <w:rPr>
          <w:rFonts w:ascii="Book Antiqua" w:hAnsi="Book Antiqua"/>
          <w:i/>
          <w:color w:val="000000" w:themeColor="text1"/>
          <w:sz w:val="24"/>
          <w:szCs w:val="24"/>
        </w:rPr>
        <w:t>Proteobacteria</w:t>
      </w:r>
      <w:r w:rsidR="008F224A" w:rsidRPr="00B82CDE">
        <w:rPr>
          <w:rFonts w:ascii="Book Antiqua" w:hAnsi="Book Antiqua"/>
          <w:color w:val="000000" w:themeColor="text1"/>
          <w:sz w:val="24"/>
          <w:szCs w:val="24"/>
        </w:rPr>
        <w:t xml:space="preserve"> isolated from an obese human</w:t>
      </w:r>
      <w:r w:rsidR="005A34DA" w:rsidRPr="00B82CDE">
        <w:rPr>
          <w:rFonts w:ascii="Book Antiqua" w:hAnsi="Book Antiqua"/>
          <w:color w:val="000000" w:themeColor="text1"/>
          <w:sz w:val="24"/>
          <w:szCs w:val="24"/>
        </w:rPr>
        <w:t>)</w:t>
      </w:r>
      <w:r w:rsidR="008F224A" w:rsidRPr="00B82CDE">
        <w:rPr>
          <w:rFonts w:ascii="Book Antiqua" w:hAnsi="Book Antiqua"/>
          <w:color w:val="000000" w:themeColor="text1"/>
          <w:sz w:val="24"/>
          <w:szCs w:val="24"/>
        </w:rPr>
        <w:t xml:space="preserve"> induced obesity and systemic insulin resi</w:t>
      </w:r>
      <w:r w:rsidR="005C3B07" w:rsidRPr="00B82CDE">
        <w:rPr>
          <w:rFonts w:ascii="Book Antiqua" w:hAnsi="Book Antiqua"/>
          <w:color w:val="000000" w:themeColor="text1"/>
          <w:sz w:val="24"/>
          <w:szCs w:val="24"/>
        </w:rPr>
        <w:t xml:space="preserve">stance in </w:t>
      </w:r>
      <w:r w:rsidR="009A01BF" w:rsidRPr="00B82CDE">
        <w:rPr>
          <w:rFonts w:ascii="Book Antiqua" w:hAnsi="Book Antiqua"/>
          <w:color w:val="000000" w:themeColor="text1"/>
          <w:sz w:val="24"/>
          <w:szCs w:val="24"/>
        </w:rPr>
        <w:t>mice</w:t>
      </w:r>
      <w:r w:rsidR="005C3B07" w:rsidRPr="00B82CDE">
        <w:rPr>
          <w:rFonts w:ascii="Book Antiqua" w:hAnsi="Book Antiqua"/>
          <w:color w:val="000000" w:themeColor="text1"/>
          <w:sz w:val="24"/>
          <w:szCs w:val="24"/>
        </w:rPr>
        <w:t xml:space="preserve"> on HFD</w:t>
      </w:r>
      <w:r w:rsidR="008F224A" w:rsidRPr="00B82CDE">
        <w:rPr>
          <w:rFonts w:ascii="Book Antiqua" w:hAnsi="Book Antiqua"/>
          <w:color w:val="000000" w:themeColor="text1"/>
          <w:sz w:val="24"/>
          <w:szCs w:val="24"/>
        </w:rPr>
        <w:t xml:space="preserve">, while GF mice </w:t>
      </w:r>
      <w:r w:rsidR="00951ADA" w:rsidRPr="00B82CDE">
        <w:rPr>
          <w:rFonts w:ascii="Book Antiqua" w:hAnsi="Book Antiqua"/>
          <w:color w:val="000000" w:themeColor="text1"/>
          <w:sz w:val="24"/>
          <w:szCs w:val="24"/>
        </w:rPr>
        <w:t>on HFD</w:t>
      </w:r>
      <w:r w:rsidR="009A01BF" w:rsidRPr="00B82CDE">
        <w:rPr>
          <w:rFonts w:ascii="Book Antiqua" w:hAnsi="Book Antiqua"/>
          <w:color w:val="000000" w:themeColor="text1"/>
          <w:sz w:val="24"/>
          <w:szCs w:val="24"/>
        </w:rPr>
        <w:t xml:space="preserve"> </w:t>
      </w:r>
      <w:r w:rsidR="008F224A" w:rsidRPr="00B82CDE">
        <w:rPr>
          <w:rFonts w:ascii="Book Antiqua" w:hAnsi="Book Antiqua"/>
          <w:color w:val="000000" w:themeColor="text1"/>
          <w:sz w:val="24"/>
          <w:szCs w:val="24"/>
        </w:rPr>
        <w:t>did not exhibit the same disease phenotypes</w:t>
      </w:r>
      <w:r w:rsidR="00324E0C" w:rsidRPr="00B82CDE">
        <w:rPr>
          <w:rFonts w:ascii="Book Antiqua" w:hAnsi="Book Antiqua"/>
          <w:color w:val="000000" w:themeColor="text1"/>
          <w:sz w:val="24"/>
          <w:szCs w:val="24"/>
        </w:rPr>
        <w:fldChar w:fldCharType="begin"/>
      </w:r>
      <w:r w:rsidR="00171405" w:rsidRPr="00B82CDE">
        <w:rPr>
          <w:rFonts w:ascii="Book Antiqua" w:hAnsi="Book Antiqua"/>
          <w:color w:val="000000" w:themeColor="text1"/>
          <w:sz w:val="24"/>
          <w:szCs w:val="24"/>
        </w:rPr>
        <w:instrText xml:space="preserve"> ADDIN EN.CITE &lt;EndNote&gt;&lt;Cite&gt;&lt;Author&gt;Fei&lt;/Author&gt;&lt;Year&gt;2013&lt;/Year&gt;&lt;RecNum&gt;581&lt;/RecNum&gt;&lt;DisplayText&gt;&lt;style face="superscript"&gt;[26]&lt;/style&gt;&lt;/DisplayText&gt;&lt;record&gt;&lt;rec-number&gt;581&lt;/rec-number&gt;&lt;foreign-keys&gt;&lt;key app="EN" db-id="5waaxa225rtzw3eerroxera7vtv5x2dzd2td" timestamp="1403088878"&gt;581&lt;/key&gt;&lt;/foreign-keys&gt;&lt;ref-type name="Journal Article"&gt;17&lt;/ref-type&gt;&lt;contributors&gt;&lt;authors&gt;&lt;author&gt;Fei, N.&lt;/author&gt;&lt;author&gt;Zhao, L.&lt;/author&gt;&lt;/authors&gt;&lt;/contributors&gt;&lt;auth-address&gt;State Key Laboratory of Microbial Metabolism and School of Life Sciences and Biotechnology, Shanghai Jiao Tong University, Shanghai, China.&lt;/auth-address&gt;&lt;titles&gt;&lt;title&gt;An opportunistic pathogen isolated from the gut of an obese human causes obesity in germfree mice&lt;/title&gt;&lt;secondary-title&gt;ISME J&lt;/secondary-title&gt;&lt;alt-title&gt;The ISME journal&lt;/alt-title&gt;&lt;/titles&gt;&lt;periodical&gt;&lt;full-title&gt;Isme j&lt;/full-title&gt;&lt;abbr-1&gt;ISME J&lt;/abbr-1&gt;&lt;abbr-2&gt;ISME J&lt;/abbr-2&gt;&lt;/periodical&gt;&lt;alt-periodical&gt;&lt;full-title&gt;Isme Journal&lt;/full-title&gt;&lt;abbr-1&gt;The ISME Journal&lt;/abbr-1&gt;&lt;abbr-2&gt;ISME J&lt;/abbr-2&gt;&lt;/alt-periodical&gt;&lt;pages&gt;880-4&lt;/pages&gt;&lt;volume&gt;7&lt;/volume&gt;&lt;number&gt;4&lt;/number&gt;&lt;edition&gt;2012/12/14&lt;/edition&gt;&lt;keywords&gt;&lt;keyword&gt;Animals&lt;/keyword&gt;&lt;keyword&gt;Diet, High-Fat&lt;/keyword&gt;&lt;keyword&gt;Endotoxins/metabolism&lt;/keyword&gt;&lt;keyword&gt;Enterobacter/classification/*isolation &amp;amp; purification/metabolism&lt;/keyword&gt;&lt;keyword&gt;Germ-Free Life&lt;/keyword&gt;&lt;keyword&gt;Humans&lt;/keyword&gt;&lt;keyword&gt;Inflammation/microbiology&lt;/keyword&gt;&lt;keyword&gt;Insulin Resistance&lt;/keyword&gt;&lt;keyword&gt;Lipopolysaccharides/metabolism&lt;/keyword&gt;&lt;keyword&gt;Mice&lt;/keyword&gt;&lt;keyword&gt;Mice, Inbred C57BL&lt;/keyword&gt;&lt;keyword&gt;Obesity, Morbid/*microbiology&lt;/keyword&gt;&lt;/keywords&gt;&lt;dates&gt;&lt;year&gt;2013&lt;/year&gt;&lt;pub-dates&gt;&lt;date&gt;Apr&lt;/date&gt;&lt;/pub-dates&gt;&lt;/dates&gt;&lt;isbn&gt;1751-7362&lt;/isbn&gt;&lt;accession-num&gt;23235292&lt;/accession-num&gt;&lt;urls&gt;&lt;/urls&gt;&lt;custom2&gt;Pmc3603399&lt;/custom2&gt;&lt;electronic-resource-num&gt;10.1038/ismej.2012.153&lt;/electronic-resource-num&gt;&lt;remote-database-provider&gt;Nlm&lt;/remote-database-provider&gt;&lt;language&gt;eng&lt;/language&gt;&lt;/record&gt;&lt;/Cite&gt;&lt;/EndNote&gt;</w:instrText>
      </w:r>
      <w:r w:rsidR="00324E0C" w:rsidRPr="00B82CDE">
        <w:rPr>
          <w:rFonts w:ascii="Book Antiqua" w:hAnsi="Book Antiqua"/>
          <w:color w:val="000000" w:themeColor="text1"/>
          <w:sz w:val="24"/>
          <w:szCs w:val="24"/>
        </w:rPr>
        <w:fldChar w:fldCharType="separate"/>
      </w:r>
      <w:r w:rsidR="00171405" w:rsidRPr="00B82CDE">
        <w:rPr>
          <w:rFonts w:ascii="Book Antiqua" w:hAnsi="Book Antiqua"/>
          <w:noProof/>
          <w:color w:val="000000" w:themeColor="text1"/>
          <w:sz w:val="24"/>
          <w:szCs w:val="24"/>
          <w:vertAlign w:val="superscript"/>
        </w:rPr>
        <w:t>[</w:t>
      </w:r>
      <w:hyperlink w:anchor="_ENREF_26" w:tooltip="Fei, 2013 #581" w:history="1">
        <w:r w:rsidR="008577AA" w:rsidRPr="00B82CDE">
          <w:rPr>
            <w:rFonts w:ascii="Book Antiqua" w:hAnsi="Book Antiqua"/>
            <w:noProof/>
            <w:color w:val="000000" w:themeColor="text1"/>
            <w:sz w:val="24"/>
            <w:szCs w:val="24"/>
            <w:vertAlign w:val="superscript"/>
          </w:rPr>
          <w:t>26</w:t>
        </w:r>
      </w:hyperlink>
      <w:r w:rsidR="00171405"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8F224A" w:rsidRPr="00B82CDE">
        <w:rPr>
          <w:rFonts w:ascii="Book Antiqua" w:hAnsi="Book Antiqua"/>
          <w:color w:val="000000" w:themeColor="text1"/>
          <w:sz w:val="24"/>
          <w:szCs w:val="24"/>
        </w:rPr>
        <w:t>.</w:t>
      </w:r>
    </w:p>
    <w:p w:rsidR="006C7BEF" w:rsidRPr="00B82CDE" w:rsidRDefault="00E0074A"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In conclusion, host metabolic health is strongly influenced by the gut m</w:t>
      </w:r>
      <w:r w:rsidR="00951ADA" w:rsidRPr="00B82CDE">
        <w:rPr>
          <w:rFonts w:ascii="Book Antiqua" w:hAnsi="Book Antiqua"/>
          <w:color w:val="000000" w:themeColor="text1"/>
          <w:sz w:val="24"/>
          <w:szCs w:val="24"/>
        </w:rPr>
        <w:t xml:space="preserve">icrobiome. The influence of </w:t>
      </w:r>
      <w:r w:rsidRPr="00B82CDE">
        <w:rPr>
          <w:rFonts w:ascii="Book Antiqua" w:hAnsi="Book Antiqua"/>
          <w:color w:val="000000" w:themeColor="text1"/>
          <w:sz w:val="24"/>
          <w:szCs w:val="24"/>
        </w:rPr>
        <w:t xml:space="preserve">gut microbes is </w:t>
      </w:r>
      <w:r w:rsidR="00AC7932" w:rsidRPr="00B82CDE">
        <w:rPr>
          <w:rFonts w:ascii="Book Antiqua" w:hAnsi="Book Antiqua"/>
          <w:color w:val="000000" w:themeColor="text1"/>
          <w:sz w:val="24"/>
          <w:szCs w:val="24"/>
        </w:rPr>
        <w:t xml:space="preserve">dependent on microbiome composition and is </w:t>
      </w:r>
      <w:r w:rsidRPr="00B82CDE">
        <w:rPr>
          <w:rFonts w:ascii="Book Antiqua" w:hAnsi="Book Antiqua"/>
          <w:color w:val="000000" w:themeColor="text1"/>
          <w:sz w:val="24"/>
          <w:szCs w:val="24"/>
        </w:rPr>
        <w:t>interactive with the effects of diet and host genotype. The mechanisms of microbial influence stem from microbial activity in the intestinal tract, but are projected to the body system via multiple integrated pathways. The complexities of these interaction</w:t>
      </w:r>
      <w:r w:rsidR="00951ADA" w:rsidRPr="00B82CDE">
        <w:rPr>
          <w:rFonts w:ascii="Book Antiqua" w:hAnsi="Book Antiqua"/>
          <w:color w:val="000000" w:themeColor="text1"/>
          <w:sz w:val="24"/>
          <w:szCs w:val="24"/>
        </w:rPr>
        <w:t>s mean that although variations</w:t>
      </w:r>
      <w:r w:rsidRPr="00B82CDE">
        <w:rPr>
          <w:rFonts w:ascii="Book Antiqua" w:hAnsi="Book Antiqua"/>
          <w:color w:val="000000" w:themeColor="text1"/>
          <w:sz w:val="24"/>
          <w:szCs w:val="24"/>
        </w:rPr>
        <w:t xml:space="preserve"> in microbial community composition can </w:t>
      </w:r>
      <w:r w:rsidR="00951ADA" w:rsidRPr="00B82CDE">
        <w:rPr>
          <w:rFonts w:ascii="Book Antiqua" w:hAnsi="Book Antiqua"/>
          <w:color w:val="000000" w:themeColor="text1"/>
          <w:sz w:val="24"/>
          <w:szCs w:val="24"/>
        </w:rPr>
        <w:t>lead to</w:t>
      </w:r>
      <w:r w:rsidRPr="00B82CDE">
        <w:rPr>
          <w:rFonts w:ascii="Book Antiqua" w:hAnsi="Book Antiqua"/>
          <w:color w:val="000000" w:themeColor="text1"/>
          <w:sz w:val="24"/>
          <w:szCs w:val="24"/>
        </w:rPr>
        <w:t xml:space="preserve"> different outcomes, </w:t>
      </w:r>
      <w:r w:rsidR="00AC7932" w:rsidRPr="00B82CDE">
        <w:rPr>
          <w:rFonts w:ascii="Book Antiqua" w:hAnsi="Book Antiqua"/>
          <w:color w:val="000000" w:themeColor="text1"/>
          <w:sz w:val="24"/>
          <w:szCs w:val="24"/>
        </w:rPr>
        <w:t xml:space="preserve">associations </w:t>
      </w:r>
      <w:r w:rsidR="00EE1EA2" w:rsidRPr="00B82CDE">
        <w:rPr>
          <w:rFonts w:ascii="Book Antiqua" w:hAnsi="Book Antiqua"/>
          <w:color w:val="000000" w:themeColor="text1"/>
          <w:sz w:val="24"/>
          <w:szCs w:val="24"/>
        </w:rPr>
        <w:t>may be diet or system-specific</w:t>
      </w:r>
      <w:r w:rsidRPr="00B82CDE">
        <w:rPr>
          <w:rFonts w:ascii="Book Antiqua" w:hAnsi="Book Antiqua"/>
          <w:color w:val="000000" w:themeColor="text1"/>
          <w:sz w:val="24"/>
          <w:szCs w:val="24"/>
        </w:rPr>
        <w:t>.</w:t>
      </w:r>
    </w:p>
    <w:p w:rsidR="00E0074A" w:rsidRPr="00B82CDE" w:rsidRDefault="00E0074A" w:rsidP="000F4E5E">
      <w:pPr>
        <w:adjustRightInd w:val="0"/>
        <w:snapToGrid w:val="0"/>
        <w:spacing w:after="0" w:line="360" w:lineRule="auto"/>
        <w:jc w:val="both"/>
        <w:rPr>
          <w:rFonts w:ascii="Book Antiqua" w:hAnsi="Book Antiqua"/>
          <w:color w:val="000000" w:themeColor="text1"/>
          <w:sz w:val="24"/>
          <w:szCs w:val="24"/>
        </w:rPr>
      </w:pPr>
    </w:p>
    <w:p w:rsidR="006C7BEF" w:rsidRPr="00B82CDE" w:rsidRDefault="006C7BEF" w:rsidP="000F4E5E">
      <w:pPr>
        <w:adjustRightInd w:val="0"/>
        <w:snapToGrid w:val="0"/>
        <w:spacing w:after="0" w:line="360" w:lineRule="auto"/>
        <w:jc w:val="both"/>
        <w:rPr>
          <w:rFonts w:ascii="Book Antiqua" w:hAnsi="Book Antiqua"/>
          <w:b/>
          <w:color w:val="000000" w:themeColor="text1"/>
          <w:sz w:val="24"/>
          <w:szCs w:val="24"/>
        </w:rPr>
      </w:pPr>
      <w:r w:rsidRPr="00B82CDE">
        <w:rPr>
          <w:rFonts w:ascii="Book Antiqua" w:hAnsi="Book Antiqua"/>
          <w:b/>
          <w:color w:val="000000" w:themeColor="text1"/>
          <w:sz w:val="24"/>
          <w:szCs w:val="24"/>
        </w:rPr>
        <w:t>IDENTIFYING MICROBIAL MARKERS FOR METABOLIC D</w:t>
      </w:r>
      <w:r w:rsidR="00E0074A" w:rsidRPr="00B82CDE">
        <w:rPr>
          <w:rFonts w:ascii="Book Antiqua" w:hAnsi="Book Antiqua"/>
          <w:b/>
          <w:color w:val="000000" w:themeColor="text1"/>
          <w:sz w:val="24"/>
          <w:szCs w:val="24"/>
        </w:rPr>
        <w:t>ISEASES</w:t>
      </w:r>
    </w:p>
    <w:p w:rsidR="006C7BEF" w:rsidRPr="00B82CDE" w:rsidRDefault="006C7BEF"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Gut microbial community in health and disease- taxonomic insights</w:t>
      </w:r>
    </w:p>
    <w:p w:rsidR="008577AA" w:rsidRPr="00B82CDE" w:rsidRDefault="00CC6F43" w:rsidP="000F4E5E">
      <w:pPr>
        <w:adjustRightInd w:val="0"/>
        <w:snapToGrid w:val="0"/>
        <w:spacing w:after="0" w:line="360" w:lineRule="auto"/>
        <w:jc w:val="both"/>
        <w:rPr>
          <w:rFonts w:ascii="Book Antiqua" w:hAnsi="Book Antiqua"/>
          <w:sz w:val="24"/>
          <w:szCs w:val="24"/>
        </w:rPr>
      </w:pPr>
      <w:r w:rsidRPr="00B82CDE">
        <w:rPr>
          <w:rFonts w:ascii="Book Antiqua" w:eastAsia="Times New Roman" w:hAnsi="Book Antiqua" w:cs="Times New Roman"/>
          <w:color w:val="000000"/>
          <w:sz w:val="24"/>
          <w:szCs w:val="24"/>
          <w:lang w:eastAsia="en-AU"/>
        </w:rPr>
        <w:t xml:space="preserve">Broadly speaking microbiome association studies have two objectives: </w:t>
      </w:r>
      <w:r w:rsidR="0054554A" w:rsidRPr="00B82CDE">
        <w:rPr>
          <w:rFonts w:ascii="Book Antiqua" w:hAnsi="Book Antiqua" w:cs="Times New Roman" w:hint="eastAsia"/>
          <w:color w:val="000000"/>
          <w:sz w:val="24"/>
          <w:szCs w:val="24"/>
          <w:lang w:eastAsia="zh-CN"/>
        </w:rPr>
        <w:t>(1</w:t>
      </w:r>
      <w:r w:rsidRPr="00B82CDE">
        <w:rPr>
          <w:rFonts w:ascii="Book Antiqua" w:eastAsia="Times New Roman" w:hAnsi="Book Antiqua" w:cs="Times New Roman"/>
          <w:color w:val="000000"/>
          <w:sz w:val="24"/>
          <w:szCs w:val="24"/>
          <w:lang w:eastAsia="en-AU"/>
        </w:rPr>
        <w:t xml:space="preserve">) To identify </w:t>
      </w:r>
      <w:r w:rsidR="00D06E53" w:rsidRPr="00B82CDE">
        <w:rPr>
          <w:rFonts w:ascii="Book Antiqua" w:eastAsia="Times New Roman" w:hAnsi="Book Antiqua" w:cs="Times New Roman"/>
          <w:color w:val="000000"/>
          <w:sz w:val="24"/>
          <w:szCs w:val="24"/>
          <w:lang w:eastAsia="en-AU"/>
        </w:rPr>
        <w:t>links</w:t>
      </w:r>
      <w:r w:rsidRPr="00B82CDE">
        <w:rPr>
          <w:rFonts w:ascii="Book Antiqua" w:eastAsia="Times New Roman" w:hAnsi="Book Antiqua" w:cs="Times New Roman"/>
          <w:color w:val="000000"/>
          <w:sz w:val="24"/>
          <w:szCs w:val="24"/>
          <w:lang w:eastAsia="en-AU"/>
        </w:rPr>
        <w:t xml:space="preserve"> with specific disease states</w:t>
      </w:r>
      <w:r w:rsidR="00324E0C" w:rsidRPr="00B82CDE">
        <w:rPr>
          <w:rFonts w:ascii="Book Antiqua" w:hAnsi="Book Antiqua"/>
          <w:sz w:val="24"/>
          <w:szCs w:val="24"/>
        </w:rPr>
        <w:fldChar w:fldCharType="begin"/>
      </w:r>
      <w:r w:rsidR="00171405" w:rsidRPr="00B82CDE">
        <w:rPr>
          <w:rFonts w:ascii="Book Antiqua" w:hAnsi="Book Antiqua"/>
          <w:sz w:val="24"/>
          <w:szCs w:val="24"/>
        </w:rPr>
        <w:instrText xml:space="preserve"> ADDIN EN.CITE &lt;EndNote&gt;&lt;Cite&gt;&lt;Author&gt;Lozupone&lt;/Author&gt;&lt;Year&gt;2012&lt;/Year&gt;&lt;RecNum&gt;582&lt;/RecNum&gt;&lt;DisplayText&gt;&lt;style face="superscript"&gt;[27]&lt;/style&gt;&lt;/DisplayText&gt;&lt;record&gt;&lt;rec-number&gt;582&lt;/rec-number&gt;&lt;foreign-keys&gt;&lt;key app="EN" db-id="5waaxa225rtzw3eerroxera7vtv5x2dzd2td" timestamp="1403088986"&gt;582&lt;/key&gt;&lt;/foreign-keys&gt;&lt;ref-type name="Journal Article"&gt;17&lt;/ref-type&gt;&lt;contributors&gt;&lt;authors&gt;&lt;author&gt;Lozupone, C. A.&lt;/author&gt;&lt;author&gt;Stombaugh, J. I.&lt;/author&gt;&lt;author&gt;Gordon, J. I.&lt;/author&gt;&lt;author&gt;Jansson, J. K.&lt;/author&gt;&lt;author&gt;Knight, R.&lt;/author&gt;&lt;/authors&gt;&lt;/contributors&gt;&lt;auth-address&gt;Department of Chemistry and Biochemistry, University of Colorado, Boulder, Colorado, USA.&lt;/auth-address&gt;&lt;titles&gt;&lt;title&gt;Diversity, stability and resilience of the human gut microbiota&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220-30&lt;/pages&gt;&lt;volume&gt;489&lt;/volume&gt;&lt;number&gt;7415&lt;/number&gt;&lt;edition&gt;2012/09/14&lt;/edition&gt;&lt;keywords&gt;&lt;keyword&gt;*Biodiversity&lt;/keyword&gt;&lt;keyword&gt;Diet&lt;/keyword&gt;&lt;keyword&gt;Environment&lt;/keyword&gt;&lt;keyword&gt;Health&lt;/keyword&gt;&lt;keyword&gt;Humans&lt;/keyword&gt;&lt;keyword&gt;Intestines/metabolism/*microbiology&lt;/keyword&gt;&lt;keyword&gt;*Metagenome/genetics&lt;/keyword&gt;&lt;/keywords&gt;&lt;dates&gt;&lt;year&gt;2012&lt;/year&gt;&lt;pub-dates&gt;&lt;date&gt;Sep 13&lt;/date&gt;&lt;/pub-dates&gt;&lt;/dates&gt;&lt;isbn&gt;0028-0836&lt;/isbn&gt;&lt;accession-num&gt;22972295&lt;/accession-num&gt;&lt;urls&gt;&lt;/urls&gt;&lt;custom2&gt;Pmc3577372&lt;/custom2&gt;&lt;custom6&gt;Nihms442625&lt;/custom6&gt;&lt;electronic-resource-num&gt;10.1038/nature11550&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171405" w:rsidRPr="00B82CDE">
        <w:rPr>
          <w:rFonts w:ascii="Book Antiqua" w:hAnsi="Book Antiqua"/>
          <w:noProof/>
          <w:sz w:val="24"/>
          <w:szCs w:val="24"/>
          <w:vertAlign w:val="superscript"/>
        </w:rPr>
        <w:t>[</w:t>
      </w:r>
      <w:hyperlink w:anchor="_ENREF_27" w:tooltip="Lozupone, 2012 #582" w:history="1">
        <w:r w:rsidR="008577AA" w:rsidRPr="00B82CDE">
          <w:rPr>
            <w:rFonts w:ascii="Book Antiqua" w:hAnsi="Book Antiqua"/>
            <w:noProof/>
            <w:sz w:val="24"/>
            <w:szCs w:val="24"/>
            <w:vertAlign w:val="superscript"/>
          </w:rPr>
          <w:t>27</w:t>
        </w:r>
      </w:hyperlink>
      <w:r w:rsidR="00171405"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54554A" w:rsidRPr="00B82CDE">
        <w:rPr>
          <w:rFonts w:ascii="Book Antiqua" w:hAnsi="Book Antiqua" w:hint="eastAsia"/>
          <w:sz w:val="24"/>
          <w:szCs w:val="24"/>
          <w:lang w:eastAsia="zh-CN"/>
        </w:rPr>
        <w:t>;</w:t>
      </w:r>
      <w:r w:rsidR="00E0074A" w:rsidRPr="00B82CDE">
        <w:rPr>
          <w:rFonts w:ascii="Book Antiqua" w:hAnsi="Book Antiqua"/>
          <w:sz w:val="24"/>
          <w:szCs w:val="24"/>
        </w:rPr>
        <w:t xml:space="preserve"> and</w:t>
      </w:r>
      <w:r w:rsidR="0054554A" w:rsidRPr="00B82CDE">
        <w:rPr>
          <w:rFonts w:ascii="Book Antiqua" w:hAnsi="Book Antiqua" w:cs="Times New Roman" w:hint="eastAsia"/>
          <w:color w:val="000000"/>
          <w:sz w:val="24"/>
          <w:szCs w:val="24"/>
          <w:lang w:eastAsia="zh-CN"/>
        </w:rPr>
        <w:t xml:space="preserve"> (2</w:t>
      </w:r>
      <w:r w:rsidRPr="00B82CDE">
        <w:rPr>
          <w:rFonts w:ascii="Book Antiqua" w:eastAsia="Times New Roman" w:hAnsi="Book Antiqua" w:cs="Times New Roman"/>
          <w:color w:val="000000"/>
          <w:sz w:val="24"/>
          <w:szCs w:val="24"/>
          <w:lang w:eastAsia="en-AU"/>
        </w:rPr>
        <w:t>) To identify features of a healthy microbiome that may be a target in the restoration of health</w:t>
      </w:r>
      <w:r w:rsidR="00324E0C" w:rsidRPr="00B82CDE">
        <w:rPr>
          <w:rFonts w:ascii="Book Antiqua" w:hAnsi="Book Antiqua"/>
          <w:sz w:val="24"/>
          <w:szCs w:val="24"/>
        </w:rPr>
        <w:fldChar w:fldCharType="begin"/>
      </w:r>
      <w:r w:rsidR="00171405" w:rsidRPr="00B82CDE">
        <w:rPr>
          <w:rFonts w:ascii="Book Antiqua" w:hAnsi="Book Antiqua"/>
          <w:sz w:val="24"/>
          <w:szCs w:val="24"/>
        </w:rPr>
        <w:instrText xml:space="preserve"> ADDIN EN.CITE &lt;EndNote&gt;&lt;Cite&gt;&lt;Author&gt;Lemon&lt;/Author&gt;&lt;Year&gt;2012&lt;/Year&gt;&lt;RecNum&gt;584&lt;/RecNum&gt;&lt;DisplayText&gt;&lt;style face="superscript"&gt;[28]&lt;/style&gt;&lt;/DisplayText&gt;&lt;record&gt;&lt;rec-number&gt;584&lt;/rec-number&gt;&lt;foreign-keys&gt;&lt;key app="EN" db-id="5waaxa225rtzw3eerroxera7vtv5x2dzd2td" timestamp="1403089511"&gt;584&lt;/key&gt;&lt;/foreign-keys&gt;&lt;ref-type name="Journal Article"&gt;17&lt;/ref-type&gt;&lt;contributors&gt;&lt;authors&gt;&lt;author&gt;Lemon, K. P.&lt;/author&gt;&lt;author&gt;Armitage, G. C.&lt;/author&gt;&lt;author&gt;Relman, D. A.&lt;/author&gt;&lt;author&gt;Fischbach, M. A.&lt;/author&gt;&lt;/authors&gt;&lt;/contributors&gt;&lt;auth-address&gt;Department of Molecular Genetics, The Forsyth Institute, Cambridge, MA 02142, USA. klemon@forsyth.org&lt;/auth-address&gt;&lt;titles&gt;&lt;title&gt;Microbiota-targeted therapies: an ecological perspective&lt;/title&gt;&lt;secondary-title&gt;Sci Transl Med&lt;/secondary-title&gt;&lt;alt-title&gt;Science translational medicine&lt;/alt-title&gt;&lt;/titles&gt;&lt;periodical&gt;&lt;full-title&gt;Science Translational Medicine&lt;/full-title&gt;&lt;abbr-1&gt;Sci. Transl. Med.&lt;/abbr-1&gt;&lt;abbr-2&gt;Sci Transl Med&lt;/abbr-2&gt;&lt;/periodical&gt;&lt;alt-periodical&gt;&lt;full-title&gt;Science Translational Medicine&lt;/full-title&gt;&lt;abbr-1&gt;Sci. Transl. Med.&lt;/abbr-1&gt;&lt;abbr-2&gt;Sci Transl Med&lt;/abbr-2&gt;&lt;/alt-periodical&gt;&lt;pages&gt;137rv5&lt;/pages&gt;&lt;volume&gt;4&lt;/volume&gt;&lt;number&gt;137&lt;/number&gt;&lt;edition&gt;2012/06/08&lt;/edition&gt;&lt;keywords&gt;&lt;keyword&gt;Anti-Bacterial Agents/therapeutic use&lt;/keyword&gt;&lt;keyword&gt;Humans&lt;/keyword&gt;&lt;keyword&gt;Metagenome/drug effects/*physiology&lt;/keyword&gt;&lt;keyword&gt;Probiotics/therapeutic use&lt;/keyword&gt;&lt;/keywords&gt;&lt;dates&gt;&lt;year&gt;2012&lt;/year&gt;&lt;pub-dates&gt;&lt;date&gt;Jun 6&lt;/date&gt;&lt;/pub-dates&gt;&lt;/dates&gt;&lt;isbn&gt;1946-6234&lt;/isbn&gt;&lt;accession-num&gt;22674555&lt;/accession-num&gt;&lt;urls&gt;&lt;/urls&gt;&lt;electronic-resource-num&gt;10.1126/scitranslmed.3004183&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171405" w:rsidRPr="00B82CDE">
        <w:rPr>
          <w:rFonts w:ascii="Book Antiqua" w:hAnsi="Book Antiqua"/>
          <w:noProof/>
          <w:sz w:val="24"/>
          <w:szCs w:val="24"/>
          <w:vertAlign w:val="superscript"/>
        </w:rPr>
        <w:t>[</w:t>
      </w:r>
      <w:hyperlink w:anchor="_ENREF_28" w:tooltip="Lemon, 2012 #584" w:history="1">
        <w:r w:rsidR="008577AA" w:rsidRPr="00B82CDE">
          <w:rPr>
            <w:rFonts w:ascii="Book Antiqua" w:hAnsi="Book Antiqua"/>
            <w:noProof/>
            <w:sz w:val="24"/>
            <w:szCs w:val="24"/>
            <w:vertAlign w:val="superscript"/>
          </w:rPr>
          <w:t>28</w:t>
        </w:r>
      </w:hyperlink>
      <w:r w:rsidR="00171405"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E0074A" w:rsidRPr="00B82CDE">
        <w:rPr>
          <w:rFonts w:ascii="Book Antiqua" w:hAnsi="Book Antiqua"/>
          <w:sz w:val="24"/>
          <w:szCs w:val="24"/>
        </w:rPr>
        <w:t>.</w:t>
      </w:r>
      <w:r w:rsidR="00653625" w:rsidRPr="00B82CDE">
        <w:rPr>
          <w:rFonts w:ascii="Book Antiqua" w:hAnsi="Book Antiqua"/>
          <w:sz w:val="24"/>
          <w:szCs w:val="24"/>
        </w:rPr>
        <w:t xml:space="preserve"> </w:t>
      </w:r>
      <w:r w:rsidRPr="00B82CDE">
        <w:rPr>
          <w:rFonts w:ascii="Book Antiqua" w:hAnsi="Book Antiqua"/>
          <w:sz w:val="24"/>
          <w:szCs w:val="24"/>
        </w:rPr>
        <w:t xml:space="preserve">Although there have been many reports of </w:t>
      </w:r>
      <w:r w:rsidRPr="00B82CDE">
        <w:rPr>
          <w:rFonts w:ascii="Book Antiqua" w:hAnsi="Book Antiqua"/>
          <w:sz w:val="24"/>
          <w:szCs w:val="24"/>
        </w:rPr>
        <w:lastRenderedPageBreak/>
        <w:t>microbiome associations with obesity or metabolic health indicators in cross-sectional studies</w:t>
      </w:r>
      <w:r w:rsidR="00324E0C" w:rsidRPr="00B82CDE">
        <w:rPr>
          <w:rFonts w:ascii="Book Antiqua" w:hAnsi="Book Antiqua"/>
          <w:sz w:val="24"/>
          <w:szCs w:val="24"/>
        </w:rPr>
        <w:fldChar w:fldCharType="begin">
          <w:fldData xml:space="preserve">PEVuZE5vdGU+PENpdGU+PEF1dGhvcj5MZXk8L0F1dGhvcj48WWVhcj4yMDA2PC9ZZWFyPjxSZWNO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xMDIyLTM8L3BhZ2VzPjx2b2x1bWU+NDQ0PC92b2x1bWU+PG51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NTUtNjA8L3BhZ2Vz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</w:fldData>
        </w:fldChar>
      </w:r>
      <w:r w:rsidR="00171405"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MZXk8L0F1dGhvcj48WWVhcj4yMDA2PC9ZZWFyPjxSZWNO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NTUtNjA8L3BhZ2Vz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</w:fldData>
        </w:fldChar>
      </w:r>
      <w:r w:rsidR="00171405"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171405" w:rsidRPr="00B82CDE">
        <w:rPr>
          <w:rFonts w:ascii="Book Antiqua" w:hAnsi="Book Antiqua"/>
          <w:noProof/>
          <w:sz w:val="24"/>
          <w:szCs w:val="24"/>
          <w:vertAlign w:val="superscript"/>
        </w:rPr>
        <w:t>[</w:t>
      </w:r>
      <w:hyperlink w:anchor="_ENREF_29" w:tooltip="Ley, 2006 #585" w:history="1">
        <w:r w:rsidR="008577AA" w:rsidRPr="00B82CDE">
          <w:rPr>
            <w:rFonts w:ascii="Book Antiqua" w:hAnsi="Book Antiqua"/>
            <w:noProof/>
            <w:sz w:val="24"/>
            <w:szCs w:val="24"/>
            <w:vertAlign w:val="superscript"/>
          </w:rPr>
          <w:t>29</w:t>
        </w:r>
      </w:hyperlink>
      <w:r w:rsidR="00171405" w:rsidRPr="00B82CDE">
        <w:rPr>
          <w:rFonts w:ascii="Book Antiqua" w:hAnsi="Book Antiqua"/>
          <w:noProof/>
          <w:sz w:val="24"/>
          <w:szCs w:val="24"/>
          <w:vertAlign w:val="superscript"/>
        </w:rPr>
        <w:t>,</w:t>
      </w:r>
      <w:hyperlink w:anchor="_ENREF_30" w:tooltip="Qin, 2012 #586" w:history="1">
        <w:r w:rsidR="008577AA" w:rsidRPr="00B82CDE">
          <w:rPr>
            <w:rFonts w:ascii="Book Antiqua" w:hAnsi="Book Antiqua"/>
            <w:noProof/>
            <w:sz w:val="24"/>
            <w:szCs w:val="24"/>
            <w:vertAlign w:val="superscript"/>
          </w:rPr>
          <w:t>30</w:t>
        </w:r>
      </w:hyperlink>
      <w:r w:rsidR="00171405"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experimentally controlled treatments in humans</w:t>
      </w:r>
      <w:r w:rsidR="00324E0C" w:rsidRPr="00B82CDE">
        <w:rPr>
          <w:rFonts w:ascii="Book Antiqua" w:hAnsi="Book Antiqua"/>
          <w:sz w:val="24"/>
          <w:szCs w:val="24"/>
        </w:rPr>
        <w:fldChar w:fldCharType="begin">
          <w:fldData xml:space="preserve">PEVuZE5vdGU+PENpdGU+PEF1dGhvcj5OYWRhbDwvQXV0aG9yPjxZZWFyPjIwMDk8L1llYXI+PFJl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</w:fldData>
        </w:fldChar>
      </w:r>
      <w:r w:rsidR="00171405"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OYWRhbDwvQXV0aG9yPjxZZWFyPjIwMDk8L1llYXI+PFJl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</w:fldData>
        </w:fldChar>
      </w:r>
      <w:r w:rsidR="00171405"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171405" w:rsidRPr="00B82CDE">
        <w:rPr>
          <w:rFonts w:ascii="Book Antiqua" w:hAnsi="Book Antiqua"/>
          <w:noProof/>
          <w:sz w:val="24"/>
          <w:szCs w:val="24"/>
          <w:vertAlign w:val="superscript"/>
        </w:rPr>
        <w:t>[</w:t>
      </w:r>
      <w:hyperlink w:anchor="_ENREF_31" w:tooltip="Nadal, 2009 #588" w:history="1">
        <w:r w:rsidR="008577AA" w:rsidRPr="00B82CDE">
          <w:rPr>
            <w:rFonts w:ascii="Book Antiqua" w:hAnsi="Book Antiqua"/>
            <w:noProof/>
            <w:sz w:val="24"/>
            <w:szCs w:val="24"/>
            <w:vertAlign w:val="superscript"/>
          </w:rPr>
          <w:t>31</w:t>
        </w:r>
      </w:hyperlink>
      <w:r w:rsidR="00171405" w:rsidRPr="00B82CDE">
        <w:rPr>
          <w:rFonts w:ascii="Book Antiqua" w:hAnsi="Book Antiqua"/>
          <w:noProof/>
          <w:sz w:val="24"/>
          <w:szCs w:val="24"/>
          <w:vertAlign w:val="superscript"/>
        </w:rPr>
        <w:t>,</w:t>
      </w:r>
      <w:hyperlink w:anchor="_ENREF_32" w:tooltip="Santacruz, 2009 #587" w:history="1">
        <w:r w:rsidR="008577AA" w:rsidRPr="00B82CDE">
          <w:rPr>
            <w:rFonts w:ascii="Book Antiqua" w:hAnsi="Book Antiqua"/>
            <w:noProof/>
            <w:sz w:val="24"/>
            <w:szCs w:val="24"/>
            <w:vertAlign w:val="superscript"/>
          </w:rPr>
          <w:t>32</w:t>
        </w:r>
      </w:hyperlink>
      <w:r w:rsidR="00171405"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and animal models (Table 1), consistent patterns across studies are hard to discern. As discussed above the influence of the microbiome on host health is interdependent with diet and the host system. </w:t>
      </w:r>
      <w:r w:rsidR="00AD5029" w:rsidRPr="00B82CDE">
        <w:rPr>
          <w:rFonts w:ascii="Book Antiqua" w:hAnsi="Book Antiqua"/>
          <w:sz w:val="24"/>
          <w:szCs w:val="24"/>
        </w:rPr>
        <w:t xml:space="preserve">As such the apparent lack of consistent associations is likely to reflect the confounding effects of diet, host genotype and host epigenetic state. </w:t>
      </w:r>
      <w:r w:rsidR="00847C4E" w:rsidRPr="00B82CDE">
        <w:rPr>
          <w:rFonts w:ascii="Book Antiqua" w:hAnsi="Book Antiqua"/>
          <w:sz w:val="24"/>
          <w:szCs w:val="24"/>
        </w:rPr>
        <w:t>Since</w:t>
      </w:r>
      <w:r w:rsidR="00AD5029" w:rsidRPr="00B82CDE">
        <w:rPr>
          <w:rFonts w:ascii="Book Antiqua" w:hAnsi="Book Antiqua"/>
          <w:sz w:val="24"/>
          <w:szCs w:val="24"/>
        </w:rPr>
        <w:t xml:space="preserve"> HFDs in Table 1 are not of th</w:t>
      </w:r>
      <w:r w:rsidR="00816FED" w:rsidRPr="00B82CDE">
        <w:rPr>
          <w:rFonts w:ascii="Book Antiqua" w:hAnsi="Book Antiqua"/>
          <w:sz w:val="24"/>
          <w:szCs w:val="24"/>
        </w:rPr>
        <w:t>e same formulation, some of the discrepancies</w:t>
      </w:r>
      <w:r w:rsidR="00AD5029" w:rsidRPr="00B82CDE">
        <w:rPr>
          <w:rFonts w:ascii="Book Antiqua" w:hAnsi="Book Antiqua"/>
          <w:sz w:val="24"/>
          <w:szCs w:val="24"/>
        </w:rPr>
        <w:t xml:space="preserve"> observed alm</w:t>
      </w:r>
      <w:r w:rsidR="00816FED" w:rsidRPr="00B82CDE">
        <w:rPr>
          <w:rFonts w:ascii="Book Antiqua" w:hAnsi="Book Antiqua"/>
          <w:sz w:val="24"/>
          <w:szCs w:val="24"/>
        </w:rPr>
        <w:t>ost certainly reflect variation</w:t>
      </w:r>
      <w:r w:rsidR="00AD5029" w:rsidRPr="00B82CDE">
        <w:rPr>
          <w:rFonts w:ascii="Book Antiqua" w:hAnsi="Book Antiqua"/>
          <w:sz w:val="24"/>
          <w:szCs w:val="24"/>
        </w:rPr>
        <w:t xml:space="preserve">s in diet. </w:t>
      </w:r>
      <w:r w:rsidR="00847C4E" w:rsidRPr="00B82CDE">
        <w:rPr>
          <w:rFonts w:ascii="Book Antiqua" w:hAnsi="Book Antiqua"/>
          <w:sz w:val="24"/>
          <w:szCs w:val="24"/>
        </w:rPr>
        <w:t>Differences</w:t>
      </w:r>
      <w:r w:rsidRPr="00B82CDE">
        <w:rPr>
          <w:rFonts w:ascii="Book Antiqua" w:hAnsi="Book Antiqua"/>
          <w:sz w:val="24"/>
          <w:szCs w:val="24"/>
        </w:rPr>
        <w:t xml:space="preserve"> will also reflect some inherent limitations </w:t>
      </w:r>
      <w:r w:rsidR="00ED4156" w:rsidRPr="00B82CDE">
        <w:rPr>
          <w:rFonts w:ascii="Book Antiqua" w:hAnsi="Book Antiqua"/>
          <w:sz w:val="24"/>
          <w:szCs w:val="24"/>
        </w:rPr>
        <w:t xml:space="preserve">of taxon-based description of the gut microbial </w:t>
      </w:r>
      <w:r w:rsidRPr="00B82CDE">
        <w:rPr>
          <w:rFonts w:ascii="Book Antiqua" w:hAnsi="Book Antiqua"/>
          <w:sz w:val="24"/>
          <w:szCs w:val="24"/>
        </w:rPr>
        <w:t>community.</w:t>
      </w:r>
      <w:r w:rsidR="008577AA" w:rsidRPr="00B82CDE">
        <w:rPr>
          <w:rFonts w:ascii="Book Antiqua" w:hAnsi="Book Antiqua"/>
          <w:sz w:val="24"/>
          <w:szCs w:val="24"/>
        </w:rPr>
        <w:t xml:space="preserve"> </w:t>
      </w:r>
    </w:p>
    <w:p w:rsidR="00D11243" w:rsidRPr="00B82CDE" w:rsidRDefault="00D11243" w:rsidP="000F4E5E">
      <w:pPr>
        <w:adjustRightInd w:val="0"/>
        <w:snapToGrid w:val="0"/>
        <w:spacing w:after="0" w:line="360" w:lineRule="auto"/>
        <w:ind w:firstLineChars="100" w:firstLine="240"/>
        <w:jc w:val="both"/>
        <w:rPr>
          <w:rFonts w:ascii="Book Antiqua" w:hAnsi="Book Antiqua"/>
          <w:b/>
          <w:sz w:val="24"/>
          <w:szCs w:val="24"/>
        </w:rPr>
      </w:pPr>
      <w:r w:rsidRPr="00B82CDE">
        <w:rPr>
          <w:rFonts w:ascii="Book Antiqua" w:hAnsi="Book Antiqua"/>
          <w:sz w:val="24"/>
          <w:szCs w:val="24"/>
        </w:rPr>
        <w:t xml:space="preserve">Community profiling has two key requirements. These are the ability to </w:t>
      </w:r>
      <w:r w:rsidR="00B75A78" w:rsidRPr="00B82CDE">
        <w:rPr>
          <w:rFonts w:ascii="Book Antiqua" w:hAnsi="Book Antiqua"/>
          <w:sz w:val="24"/>
          <w:szCs w:val="24"/>
        </w:rPr>
        <w:t>recognise</w:t>
      </w:r>
      <w:r w:rsidRPr="00B82CDE">
        <w:rPr>
          <w:rFonts w:ascii="Book Antiqua" w:hAnsi="Book Antiqua"/>
          <w:sz w:val="24"/>
          <w:szCs w:val="24"/>
        </w:rPr>
        <w:t xml:space="preserve"> biologically distinct units and the capacity to effectively sample all such units in a community. The size and diversity of microbial communities mean that it is essential to meet these requirements with high throughput approaches. The limitations of the species concept in bacteriology, combined with poor cultivability of bacteria meant that historically this has been impossible. Advances in sequencing technologies and analysis programs over the past decade have made effective sampling possible for the first time. However</w:t>
      </w:r>
      <w:r w:rsidR="00D06E53" w:rsidRPr="00B82CDE">
        <w:rPr>
          <w:rFonts w:ascii="Book Antiqua" w:hAnsi="Book Antiqua"/>
          <w:sz w:val="24"/>
          <w:szCs w:val="24"/>
        </w:rPr>
        <w:t>,</w:t>
      </w:r>
      <w:r w:rsidRPr="00B82CDE">
        <w:rPr>
          <w:rFonts w:ascii="Book Antiqua" w:hAnsi="Book Antiqua"/>
          <w:sz w:val="24"/>
          <w:szCs w:val="24"/>
        </w:rPr>
        <w:t xml:space="preserve"> recognition of biologically meaningful taxonomic units is still limited.</w:t>
      </w:r>
    </w:p>
    <w:p w:rsidR="00D11243" w:rsidRPr="00B82CDE" w:rsidRDefault="00D11243"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 xml:space="preserve">The most widely used marker for community profiling is the 16S ribosomal RNA </w:t>
      </w:r>
      <w:r w:rsidR="00D06E53" w:rsidRPr="00B82CDE">
        <w:rPr>
          <w:rFonts w:ascii="Book Antiqua" w:hAnsi="Book Antiqua"/>
          <w:sz w:val="24"/>
          <w:szCs w:val="24"/>
        </w:rPr>
        <w:t xml:space="preserve">(rRNA) </w:t>
      </w:r>
      <w:r w:rsidRPr="00B82CDE">
        <w:rPr>
          <w:rFonts w:ascii="Book Antiqua" w:hAnsi="Book Antiqua"/>
          <w:sz w:val="24"/>
          <w:szCs w:val="24"/>
        </w:rPr>
        <w:t>gene. Sample sizes of thousands to even millions of sequence</w:t>
      </w:r>
      <w:r w:rsidR="006B7CC3" w:rsidRPr="00B82CDE">
        <w:rPr>
          <w:rFonts w:ascii="Book Antiqua" w:hAnsi="Book Antiqua"/>
          <w:sz w:val="24"/>
          <w:szCs w:val="24"/>
        </w:rPr>
        <w:t xml:space="preserve"> reads are now readily obtained</w:t>
      </w:r>
      <w:r w:rsidRPr="00B82CDE">
        <w:rPr>
          <w:rFonts w:ascii="Book Antiqua" w:hAnsi="Book Antiqua"/>
          <w:sz w:val="24"/>
          <w:szCs w:val="24"/>
        </w:rPr>
        <w:t>. A feature of the 16S rRNA is that it is a very flexible phylogenetic marker and taxonomic units can be readily made at a variety of scales.</w:t>
      </w:r>
      <w:r w:rsidR="00696267" w:rsidRPr="00B82CDE">
        <w:rPr>
          <w:rFonts w:ascii="Book Antiqua" w:hAnsi="Book Antiqua"/>
          <w:sz w:val="24"/>
          <w:szCs w:val="24"/>
        </w:rPr>
        <w:t xml:space="preserve"> </w:t>
      </w:r>
      <w:r w:rsidRPr="00B82CDE">
        <w:rPr>
          <w:rFonts w:ascii="Book Antiqua" w:hAnsi="Book Antiqua"/>
          <w:sz w:val="24"/>
          <w:szCs w:val="24"/>
        </w:rPr>
        <w:t>Generally defining taxonomic units at coarse scale (</w:t>
      </w:r>
      <w:r w:rsidR="00817CDC" w:rsidRPr="00B82CDE">
        <w:rPr>
          <w:rFonts w:ascii="Book Antiqua" w:hAnsi="Book Antiqua"/>
          <w:i/>
          <w:sz w:val="24"/>
          <w:szCs w:val="24"/>
        </w:rPr>
        <w:t>e.g.</w:t>
      </w:r>
      <w:r w:rsidRPr="00B82CDE">
        <w:rPr>
          <w:rFonts w:ascii="Book Antiqua" w:hAnsi="Book Antiqua"/>
          <w:sz w:val="24"/>
          <w:szCs w:val="24"/>
        </w:rPr>
        <w:t xml:space="preserve">, phylum; </w:t>
      </w:r>
      <w:r w:rsidR="00817CDC" w:rsidRPr="00B82CDE">
        <w:rPr>
          <w:rFonts w:ascii="Book Antiqua" w:hAnsi="Book Antiqua" w:hint="eastAsia"/>
          <w:sz w:val="24"/>
          <w:szCs w:val="24"/>
          <w:lang w:eastAsia="zh-CN"/>
        </w:rPr>
        <w:t xml:space="preserve">about </w:t>
      </w:r>
      <w:r w:rsidRPr="00B82CDE">
        <w:rPr>
          <w:rFonts w:ascii="Book Antiqua" w:hAnsi="Book Antiqua"/>
          <w:sz w:val="24"/>
          <w:szCs w:val="24"/>
        </w:rPr>
        <w:t xml:space="preserve">80% </w:t>
      </w:r>
      <w:r w:rsidR="005C3B07" w:rsidRPr="00B82CDE">
        <w:rPr>
          <w:rFonts w:ascii="Book Antiqua" w:hAnsi="Book Antiqua"/>
          <w:sz w:val="24"/>
          <w:szCs w:val="24"/>
        </w:rPr>
        <w:t xml:space="preserve">16S </w:t>
      </w:r>
      <w:r w:rsidRPr="00B82CDE">
        <w:rPr>
          <w:rFonts w:ascii="Book Antiqua" w:hAnsi="Book Antiqua"/>
          <w:sz w:val="24"/>
          <w:szCs w:val="24"/>
        </w:rPr>
        <w:t>rRNA identity) simplifies the analytical task of comparing units but at the expense of explanatory power. Variation in the gut microbiome is readily observable at this scale</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Consortium&lt;/Author&gt;&lt;Year&gt;2012&lt;/Year&gt;&lt;RecNum&gt;583&lt;/RecNum&gt;&lt;DisplayText&gt;&lt;style face="superscript"&gt;[48]&lt;/style&gt;&lt;/DisplayText&gt;&lt;record&gt;&lt;rec-number&gt;583&lt;/rec-number&gt;&lt;foreign-keys&gt;&lt;key app="EN" db-id="5waaxa225rtzw3eerroxera7vtv5x2dzd2td" timestamp="1403088986"&gt;583&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0028-0836&lt;/isbn&gt;&lt;accession-num&gt;22699609&lt;/accession-num&gt;&lt;urls&gt;&lt;/urls&gt;&lt;custom2&gt;Pmc3564958&lt;/custom2&gt;&lt;custom6&gt;Nihms378076&lt;/custom6&gt;&lt;electronic-resource-num&gt;10.1038/nature11234&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48" w:tooltip="Consortium, 2012 #583" w:history="1">
        <w:r w:rsidR="008577AA" w:rsidRPr="00B82CDE">
          <w:rPr>
            <w:rFonts w:ascii="Book Antiqua" w:hAnsi="Book Antiqua"/>
            <w:noProof/>
            <w:sz w:val="24"/>
            <w:szCs w:val="24"/>
            <w:vertAlign w:val="superscript"/>
          </w:rPr>
          <w:t>4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Many studies have reported an association between the ratio of the two dominant gut phyla, </w:t>
      </w:r>
      <w:r w:rsidRPr="00B82CDE">
        <w:rPr>
          <w:rFonts w:ascii="Book Antiqua" w:hAnsi="Book Antiqua"/>
          <w:i/>
          <w:sz w:val="24"/>
          <w:szCs w:val="24"/>
        </w:rPr>
        <w:t>Bacteroidetes</w:t>
      </w:r>
      <w:r w:rsidRPr="00B82CDE">
        <w:rPr>
          <w:rFonts w:ascii="Book Antiqua" w:hAnsi="Book Antiqua"/>
          <w:sz w:val="24"/>
          <w:szCs w:val="24"/>
        </w:rPr>
        <w:t xml:space="preserve"> and </w:t>
      </w:r>
      <w:r w:rsidRPr="00B82CDE">
        <w:rPr>
          <w:rFonts w:ascii="Book Antiqua" w:hAnsi="Book Antiqua"/>
          <w:i/>
          <w:sz w:val="24"/>
          <w:szCs w:val="24"/>
        </w:rPr>
        <w:t>Firmicutes</w:t>
      </w:r>
      <w:r w:rsidR="00874C28" w:rsidRPr="00B82CDE">
        <w:rPr>
          <w:rFonts w:ascii="Book Antiqua" w:hAnsi="Book Antiqua"/>
          <w:sz w:val="24"/>
          <w:szCs w:val="24"/>
        </w:rPr>
        <w:t>, with obesity in cross-</w:t>
      </w:r>
      <w:r w:rsidRPr="00B82CDE">
        <w:rPr>
          <w:rFonts w:ascii="Book Antiqua" w:hAnsi="Book Antiqua"/>
          <w:sz w:val="24"/>
          <w:szCs w:val="24"/>
        </w:rPr>
        <w:t>sectional studies and in experimental treatments</w:t>
      </w:r>
      <w:r w:rsidR="00324E0C" w:rsidRPr="00B82CDE">
        <w:rPr>
          <w:rFonts w:ascii="Book Antiqua" w:hAnsi="Book Antiqua"/>
          <w:sz w:val="24"/>
          <w:szCs w:val="24"/>
        </w:rPr>
        <w:fldChar w:fldCharType="begin">
          <w:fldData xml:space="preserve">PEVuZE5vdGU+PENpdGU+PEF1dGhvcj5MZXk8L0F1dGhvcj48WWVhcj4yMDA1PC9ZZWFyPjxSZWNO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YWx0LXBlcmlvZGljYWw+PGZ1bGwtdGl0bGU+UHJvY2VlZGluZ3Mgb2YgdGhlIE5hdGlvbmFs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AmYW1wOyBNaWNyb2JlPC9mdWxsLXRpdGxlPjwvYWx0LXBlcmlvZGljYWw+PHBhZ2Vz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MZXk8L0F1dGhvcj48WWVhcj4yMDA1PC9ZZWFyPjxSZWNO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YWx0LXBlcmlvZGljYWw+PGZ1bGwtdGl0bGU+UHJvY2VlZGluZ3Mgb2YgdGhlIE5hdGlvbmFs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AmYW1wOyBNaWNyb2JlPC9mdWxsLXRpdGxlPjwvYWx0LXBlcmlvZGljYWw+PHBhZ2Vz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24" w:tooltip="Turnbaugh, 2008 #578" w:history="1">
        <w:r w:rsidR="008577AA" w:rsidRPr="00B82CDE">
          <w:rPr>
            <w:rFonts w:ascii="Book Antiqua" w:hAnsi="Book Antiqua"/>
            <w:noProof/>
            <w:sz w:val="24"/>
            <w:szCs w:val="24"/>
            <w:vertAlign w:val="superscript"/>
          </w:rPr>
          <w:t>24</w:t>
        </w:r>
      </w:hyperlink>
      <w:r w:rsidR="008577AA" w:rsidRPr="00B82CDE">
        <w:rPr>
          <w:rFonts w:ascii="Book Antiqua" w:hAnsi="Book Antiqua"/>
          <w:noProof/>
          <w:sz w:val="24"/>
          <w:szCs w:val="24"/>
          <w:vertAlign w:val="superscript"/>
        </w:rPr>
        <w:t>,</w:t>
      </w:r>
      <w:hyperlink w:anchor="_ENREF_29" w:tooltip="Ley, 2006 #585" w:history="1">
        <w:r w:rsidR="008577AA" w:rsidRPr="00B82CDE">
          <w:rPr>
            <w:rFonts w:ascii="Book Antiqua" w:hAnsi="Book Antiqua"/>
            <w:noProof/>
            <w:sz w:val="24"/>
            <w:szCs w:val="24"/>
            <w:vertAlign w:val="superscript"/>
          </w:rPr>
          <w:t>29</w:t>
        </w:r>
      </w:hyperlink>
      <w:r w:rsidR="008577AA" w:rsidRPr="00B82CDE">
        <w:rPr>
          <w:rFonts w:ascii="Book Antiqua" w:hAnsi="Book Antiqua"/>
          <w:noProof/>
          <w:sz w:val="24"/>
          <w:szCs w:val="24"/>
          <w:vertAlign w:val="superscript"/>
        </w:rPr>
        <w:t>,</w:t>
      </w:r>
      <w:hyperlink w:anchor="_ENREF_49" w:tooltip="Ley, 2005 #589" w:history="1">
        <w:r w:rsidR="008577AA" w:rsidRPr="00B82CDE">
          <w:rPr>
            <w:rFonts w:ascii="Book Antiqua" w:hAnsi="Book Antiqua"/>
            <w:noProof/>
            <w:sz w:val="24"/>
            <w:szCs w:val="24"/>
            <w:vertAlign w:val="superscript"/>
          </w:rPr>
          <w:t>4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However numerous exceptions have also been reported</w:t>
      </w:r>
      <w:r w:rsidR="00324E0C" w:rsidRPr="00B82CDE">
        <w:rPr>
          <w:rFonts w:ascii="Book Antiqua" w:hAnsi="Book Antiqua"/>
          <w:sz w:val="24"/>
          <w:szCs w:val="24"/>
        </w:rPr>
        <w:fldChar w:fldCharType="begin">
          <w:fldData xml:space="preserve">PEVuZE5vdGU+PENpdGU+PEF1dGhvcj5EdW5jYW48L0F1dGhvcj48WWVhcj4yMDA4PC9ZZWFyPjxS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dW5jYW48L0F1dGhvcj48WWVhcj4yMDA4PC9ZZWFyPjxS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50" w:tooltip="Duncan, 2008 #635" w:history="1">
        <w:r w:rsidR="008577AA" w:rsidRPr="00B82CDE">
          <w:rPr>
            <w:rFonts w:ascii="Book Antiqua" w:hAnsi="Book Antiqua"/>
            <w:noProof/>
            <w:sz w:val="24"/>
            <w:szCs w:val="24"/>
            <w:vertAlign w:val="superscript"/>
          </w:rPr>
          <w:t>50-5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8C3C77" w:rsidRPr="00B82CDE">
        <w:rPr>
          <w:rFonts w:ascii="Book Antiqua" w:hAnsi="Book Antiqua"/>
          <w:sz w:val="24"/>
          <w:szCs w:val="24"/>
        </w:rPr>
        <w:t>,</w:t>
      </w:r>
      <w:r w:rsidRPr="00B82CDE">
        <w:rPr>
          <w:rFonts w:ascii="Book Antiqua" w:hAnsi="Book Antiqua"/>
          <w:sz w:val="24"/>
          <w:szCs w:val="24"/>
        </w:rPr>
        <w:t xml:space="preserve"> and a recent exhaustive</w:t>
      </w:r>
      <w:r w:rsidR="006B7CC3" w:rsidRPr="00B82CDE">
        <w:rPr>
          <w:rFonts w:ascii="Book Antiqua" w:hAnsi="Book Antiqua"/>
          <w:sz w:val="24"/>
          <w:szCs w:val="24"/>
        </w:rPr>
        <w:t xml:space="preserve"> </w:t>
      </w:r>
      <w:r w:rsidRPr="00B82CDE">
        <w:rPr>
          <w:rFonts w:ascii="Book Antiqua" w:hAnsi="Book Antiqua"/>
          <w:sz w:val="24"/>
          <w:szCs w:val="24"/>
        </w:rPr>
        <w:t>meta</w:t>
      </w:r>
      <w:r w:rsidR="006B7CC3" w:rsidRPr="00B82CDE">
        <w:rPr>
          <w:rFonts w:ascii="Book Antiqua" w:hAnsi="Book Antiqua"/>
          <w:sz w:val="24"/>
          <w:szCs w:val="24"/>
        </w:rPr>
        <w:t>-</w:t>
      </w:r>
      <w:r w:rsidRPr="00B82CDE">
        <w:rPr>
          <w:rFonts w:ascii="Book Antiqua" w:hAnsi="Book Antiqua"/>
          <w:sz w:val="24"/>
          <w:szCs w:val="24"/>
        </w:rPr>
        <w:t xml:space="preserve">analysis of human microbiome project data found no consistent relationship between the </w:t>
      </w:r>
      <w:r w:rsidRPr="00B82CDE">
        <w:rPr>
          <w:rFonts w:ascii="Book Antiqua" w:hAnsi="Book Antiqua"/>
          <w:i/>
          <w:sz w:val="24"/>
          <w:szCs w:val="24"/>
        </w:rPr>
        <w:t>Bacteroidetes</w:t>
      </w:r>
      <w:r w:rsidRPr="00B82CDE">
        <w:rPr>
          <w:rFonts w:ascii="Book Antiqua" w:hAnsi="Book Antiqua"/>
          <w:sz w:val="24"/>
          <w:szCs w:val="24"/>
        </w:rPr>
        <w:t>:</w:t>
      </w:r>
      <w:r w:rsidRPr="00B82CDE">
        <w:rPr>
          <w:rFonts w:ascii="Book Antiqua" w:hAnsi="Book Antiqua"/>
          <w:i/>
          <w:sz w:val="24"/>
          <w:szCs w:val="24"/>
        </w:rPr>
        <w:t>Firmicutes</w:t>
      </w:r>
      <w:r w:rsidRPr="00B82CDE">
        <w:rPr>
          <w:rFonts w:ascii="Book Antiqua" w:hAnsi="Book Antiqua"/>
          <w:sz w:val="24"/>
          <w:szCs w:val="24"/>
        </w:rPr>
        <w:t xml:space="preserve"> ratio and obesity</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Finucane&lt;/Author&gt;&lt;Year&gt;2014&lt;/Year&gt;&lt;RecNum&gt;549&lt;/RecNum&gt;&lt;DisplayText&gt;&lt;style face="superscript"&gt;[53]&lt;/style&gt;&lt;/DisplayText&gt;&lt;record&gt;&lt;rec-number&gt;549&lt;/rec-number&gt;&lt;foreign-keys&gt;&lt;key app="EN" db-id="5waaxa225rtzw3eerroxera7vtv5x2dzd2td" timestamp="1395998737"&gt;549&lt;/key&gt;&lt;/foreign-keys&gt;&lt;ref-type name="Journal Article"&gt;17&lt;/ref-type&gt;&lt;contributors&gt;&lt;authors&gt;&lt;author&gt;Finucane, M. M.&lt;/author&gt;&lt;author&gt;Sharpton, T. J.&lt;/author&gt;&lt;author&gt;Laurent, T. J.&lt;/author&gt;&lt;author&gt;Pollard, K. S.&lt;/author&gt;&lt;/authors&gt;&lt;/contributors&gt;&lt;auth-address&gt;The J. David Gladstone Institutes, San Francisco, California, United States of America.&amp;#xD;The J. David Gladstone Institutes, San Francisco, California, United States of America ; Institute for Human Genetics and Department of Epidemiology and Biostatistics, University of California San Francisco, San Francisco, California, United States of America.&lt;/auth-address&gt;&lt;titles&gt;&lt;title&gt;A taxonomic signature of obesity in the microbiome? Getting to the guts of the matter&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84689&lt;/pages&gt;&lt;volume&gt;9&lt;/volume&gt;&lt;number&gt;1&lt;/number&gt;&lt;edition&gt;2014/01/15&lt;/edition&gt;&lt;dates&gt;&lt;year&gt;2014&lt;/year&gt;&lt;/dates&gt;&lt;isbn&gt;1932-6203&lt;/isbn&gt;&lt;accession-num&gt;24416266&lt;/accession-num&gt;&lt;urls&gt;&lt;/urls&gt;&lt;custom2&gt;Pmc3885756&lt;/custom2&gt;&lt;electronic-resource-num&gt;10.1371/journal.pone.0084689&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53" w:tooltip="Finucane, 2014 #549" w:history="1">
        <w:r w:rsidR="008577AA" w:rsidRPr="00B82CDE">
          <w:rPr>
            <w:rFonts w:ascii="Book Antiqua" w:hAnsi="Book Antiqua"/>
            <w:noProof/>
            <w:sz w:val="24"/>
            <w:szCs w:val="24"/>
            <w:vertAlign w:val="superscript"/>
          </w:rPr>
          <w:t>5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A</w:t>
      </w:r>
      <w:r w:rsidR="00695E7F" w:rsidRPr="00B82CDE">
        <w:rPr>
          <w:rFonts w:ascii="Book Antiqua" w:hAnsi="Book Antiqua"/>
          <w:sz w:val="24"/>
          <w:szCs w:val="24"/>
        </w:rPr>
        <w:t>n almost certain contributing factor is that</w:t>
      </w:r>
      <w:r w:rsidRPr="00B82CDE">
        <w:rPr>
          <w:rFonts w:ascii="Book Antiqua" w:hAnsi="Book Antiqua"/>
          <w:sz w:val="24"/>
          <w:szCs w:val="24"/>
        </w:rPr>
        <w:t xml:space="preserve"> such coarse taxonomic units are less biologically meaningful</w:t>
      </w:r>
      <w:r w:rsidR="004E4E54" w:rsidRPr="00B82CDE">
        <w:rPr>
          <w:rFonts w:ascii="Book Antiqua" w:hAnsi="Book Antiqua"/>
          <w:sz w:val="24"/>
          <w:szCs w:val="24"/>
        </w:rPr>
        <w:t xml:space="preserve"> </w:t>
      </w:r>
      <w:r w:rsidR="00B75A78" w:rsidRPr="00B82CDE">
        <w:rPr>
          <w:rFonts w:ascii="Book Antiqua" w:hAnsi="Book Antiqua"/>
          <w:sz w:val="24"/>
          <w:szCs w:val="24"/>
        </w:rPr>
        <w:t xml:space="preserve">than fine </w:t>
      </w:r>
      <w:r w:rsidRPr="00B82CDE">
        <w:rPr>
          <w:rFonts w:ascii="Book Antiqua" w:hAnsi="Book Antiqua"/>
          <w:sz w:val="24"/>
          <w:szCs w:val="24"/>
        </w:rPr>
        <w:t xml:space="preserve">scale units. </w:t>
      </w:r>
    </w:p>
    <w:p w:rsidR="00D11243" w:rsidRPr="00B82CDE" w:rsidRDefault="004E4E54"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There are some attributes of the gut microbiome that one can reasonably predict from the taxonomic profiles at phylum scale</w:t>
      </w:r>
      <w:r w:rsidR="00113AC3" w:rsidRPr="00B82CDE">
        <w:rPr>
          <w:rFonts w:ascii="Book Antiqua" w:hAnsi="Book Antiqua"/>
          <w:sz w:val="24"/>
          <w:szCs w:val="24"/>
        </w:rPr>
        <w:t xml:space="preserve">. For instance, </w:t>
      </w:r>
      <w:r w:rsidRPr="00B82CDE">
        <w:rPr>
          <w:rFonts w:ascii="Book Antiqua" w:hAnsi="Book Antiqua"/>
          <w:i/>
          <w:sz w:val="24"/>
          <w:szCs w:val="24"/>
        </w:rPr>
        <w:t xml:space="preserve">Firmicutes </w:t>
      </w:r>
      <w:r w:rsidRPr="00B82CDE">
        <w:rPr>
          <w:rFonts w:ascii="Book Antiqua" w:hAnsi="Book Antiqua"/>
          <w:sz w:val="24"/>
          <w:szCs w:val="24"/>
        </w:rPr>
        <w:t xml:space="preserve">and </w:t>
      </w:r>
      <w:r w:rsidRPr="00B82CDE">
        <w:rPr>
          <w:rFonts w:ascii="Book Antiqua" w:hAnsi="Book Antiqua"/>
          <w:i/>
          <w:sz w:val="24"/>
          <w:szCs w:val="24"/>
        </w:rPr>
        <w:t>Bacteroidetes</w:t>
      </w:r>
      <w:r w:rsidRPr="00B82CDE">
        <w:rPr>
          <w:rFonts w:ascii="Book Antiqua" w:hAnsi="Book Antiqua"/>
          <w:sz w:val="24"/>
          <w:szCs w:val="24"/>
        </w:rPr>
        <w:t xml:space="preserve"> have </w:t>
      </w:r>
      <w:r w:rsidRPr="00B82CDE">
        <w:rPr>
          <w:rFonts w:ascii="Book Antiqua" w:hAnsi="Book Antiqua"/>
          <w:sz w:val="24"/>
          <w:szCs w:val="24"/>
        </w:rPr>
        <w:lastRenderedPageBreak/>
        <w:t>fundamental differences in cell envelope composition, and polysaccharide foraging strategy</w:t>
      </w:r>
      <w:r w:rsidR="00324E0C" w:rsidRPr="00B82CDE">
        <w:rPr>
          <w:rFonts w:ascii="Book Antiqua" w:hAnsi="Book Antiqua"/>
          <w:sz w:val="24"/>
          <w:szCs w:val="24"/>
        </w:rPr>
        <w:fldChar w:fldCharType="begin">
          <w:fldData xml:space="preserve">PEVuZE5vdGU+PENpdGU+PEF1dGhvcj5NYWhvd2FsZDwvQXV0aG9yPjxZZWFyPjIwMDk8L1llYXI+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1ODU5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NYWhvd2FsZDwvQXV0aG9yPjxZZWFyPjIwMDk8L1llYXI+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1ODU5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54" w:tooltip="Mahowald, 2009 #591" w:history="1">
        <w:r w:rsidR="008577AA" w:rsidRPr="00B82CDE">
          <w:rPr>
            <w:rFonts w:ascii="Book Antiqua" w:hAnsi="Book Antiqua"/>
            <w:noProof/>
            <w:sz w:val="24"/>
            <w:szCs w:val="24"/>
            <w:vertAlign w:val="superscript"/>
          </w:rPr>
          <w:t>54</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However, detailed predictions of microbial functions and/or properties based on phylum classification alone are unrealistic. At finer scales of classification the biological homogeneity of taxa increases and more consistent patterns are observable. For example, it has been proposed that human gut microbiome variation occurs in three predominant variants termed enterotypes</w:t>
      </w:r>
      <w:r w:rsidR="008C3C77" w:rsidRPr="00B82CDE">
        <w:rPr>
          <w:rFonts w:ascii="Book Antiqua" w:hAnsi="Book Antiqua"/>
          <w:sz w:val="24"/>
          <w:szCs w:val="24"/>
        </w:rPr>
        <w:t>, which are</w:t>
      </w:r>
      <w:r w:rsidRPr="00B82CDE">
        <w:rPr>
          <w:rFonts w:ascii="Book Antiqua" w:hAnsi="Book Antiqua"/>
          <w:sz w:val="24"/>
          <w:szCs w:val="24"/>
        </w:rPr>
        <w:t xml:space="preserve"> recogni</w:t>
      </w:r>
      <w:r w:rsidR="008C3C77" w:rsidRPr="00B82CDE">
        <w:rPr>
          <w:rFonts w:ascii="Book Antiqua" w:hAnsi="Book Antiqua"/>
          <w:sz w:val="24"/>
          <w:szCs w:val="24"/>
        </w:rPr>
        <w:t>s</w:t>
      </w:r>
      <w:r w:rsidRPr="00B82CDE">
        <w:rPr>
          <w:rFonts w:ascii="Book Antiqua" w:hAnsi="Book Antiqua"/>
          <w:sz w:val="24"/>
          <w:szCs w:val="24"/>
        </w:rPr>
        <w:t xml:space="preserve">able through co-occurrence patterns defined by the genera </w:t>
      </w:r>
      <w:r w:rsidRPr="00B82CDE">
        <w:rPr>
          <w:rFonts w:ascii="Book Antiqua" w:hAnsi="Book Antiqua"/>
          <w:i/>
          <w:sz w:val="24"/>
          <w:szCs w:val="24"/>
        </w:rPr>
        <w:t>Bacteroides</w:t>
      </w:r>
      <w:r w:rsidRPr="00B82CDE">
        <w:rPr>
          <w:rFonts w:ascii="Book Antiqua" w:hAnsi="Book Antiqua"/>
          <w:sz w:val="24"/>
          <w:szCs w:val="24"/>
        </w:rPr>
        <w:t xml:space="preserve">, </w:t>
      </w:r>
      <w:r w:rsidRPr="00B82CDE">
        <w:rPr>
          <w:rFonts w:ascii="Book Antiqua" w:hAnsi="Book Antiqua"/>
          <w:i/>
          <w:sz w:val="24"/>
          <w:szCs w:val="24"/>
        </w:rPr>
        <w:t xml:space="preserve">Prevotella </w:t>
      </w:r>
      <w:r w:rsidRPr="00B82CDE">
        <w:rPr>
          <w:rFonts w:ascii="Book Antiqua" w:hAnsi="Book Antiqua"/>
          <w:sz w:val="24"/>
          <w:szCs w:val="24"/>
        </w:rPr>
        <w:t xml:space="preserve">and </w:t>
      </w:r>
      <w:r w:rsidRPr="00B82CDE">
        <w:rPr>
          <w:rFonts w:ascii="Book Antiqua" w:hAnsi="Book Antiqua"/>
          <w:i/>
          <w:sz w:val="24"/>
          <w:szCs w:val="24"/>
        </w:rPr>
        <w:t>Ruminococcus</w:t>
      </w:r>
      <w:r w:rsidR="00324E0C" w:rsidRPr="00B82CDE">
        <w:rPr>
          <w:rFonts w:ascii="Book Antiqua" w:hAnsi="Book Antiqua"/>
          <w:sz w:val="24"/>
          <w:szCs w:val="24"/>
        </w:rPr>
        <w:fldChar w:fldCharType="begin">
          <w:fldData xml:space="preserve">PEVuZE5vdGU+PENpdGU+PEF1dGhvcj5BcnVtdWdhbTwvQXV0aG9yPjxZZWFyPjIwMTE8L1llYXI+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BcnVtdWdhbTwvQXV0aG9yPjxZZWFyPjIwMTE8L1llYXI+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52" w:tooltip="Arumugam, 2011 #548" w:history="1">
        <w:r w:rsidR="008577AA" w:rsidRPr="00B82CDE">
          <w:rPr>
            <w:rFonts w:ascii="Book Antiqua" w:hAnsi="Book Antiqua"/>
            <w:noProof/>
            <w:sz w:val="24"/>
            <w:szCs w:val="24"/>
            <w:vertAlign w:val="superscript"/>
          </w:rPr>
          <w:t>5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Recently this concept has been intensively explored</w:t>
      </w:r>
      <w:r w:rsidR="009C1DFC" w:rsidRPr="00B82CDE">
        <w:rPr>
          <w:rFonts w:ascii="Book Antiqua" w:hAnsi="Book Antiqua"/>
          <w:sz w:val="24"/>
          <w:szCs w:val="24"/>
        </w:rPr>
        <w:t>, highlighting that observation</w:t>
      </w:r>
      <w:r w:rsidRPr="00B82CDE">
        <w:rPr>
          <w:rFonts w:ascii="Book Antiqua" w:hAnsi="Book Antiqua"/>
          <w:sz w:val="24"/>
          <w:szCs w:val="24"/>
        </w:rPr>
        <w:t xml:space="preserve"> of specific patterns of association is subject to </w:t>
      </w:r>
      <w:r w:rsidR="000B3120" w:rsidRPr="00B82CDE">
        <w:rPr>
          <w:rFonts w:ascii="Book Antiqua" w:hAnsi="Book Antiqua"/>
          <w:sz w:val="24"/>
          <w:szCs w:val="24"/>
        </w:rPr>
        <w:t>a</w:t>
      </w:r>
      <w:r w:rsidRPr="00B82CDE">
        <w:rPr>
          <w:rFonts w:ascii="Book Antiqua" w:hAnsi="Book Antiqua"/>
          <w:sz w:val="24"/>
          <w:szCs w:val="24"/>
        </w:rPr>
        <w:t>nalytical and classification approach</w:t>
      </w:r>
      <w:r w:rsidR="00937292" w:rsidRPr="00B82CDE">
        <w:rPr>
          <w:rFonts w:ascii="Book Antiqua" w:hAnsi="Book Antiqua"/>
          <w:sz w:val="24"/>
          <w:szCs w:val="24"/>
        </w:rPr>
        <w:t>e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Koren&lt;/Author&gt;&lt;Year&gt;2013&lt;/Year&gt;&lt;RecNum&gt;553&lt;/RecNum&gt;&lt;DisplayText&gt;&lt;style face="superscript"&gt;[55]&lt;/style&gt;&lt;/DisplayText&gt;&lt;record&gt;&lt;rec-number&gt;553&lt;/rec-number&gt;&lt;foreign-keys&gt;&lt;key app="EN" db-id="5waaxa225rtzw3eerroxera7vtv5x2dzd2td" timestamp="1396077722"&gt;553&lt;/key&gt;&lt;/foreign-keys&gt;&lt;ref-type name="Journal Article"&gt;17&lt;/ref-type&gt;&lt;contributors&gt;&lt;authors&gt;&lt;author&gt;Koren, O.&lt;/author&gt;&lt;author&gt;Knights, D.&lt;/author&gt;&lt;author&gt;Gonzalez, A.&lt;/author&gt;&lt;author&gt;Waldron, L.&lt;/author&gt;&lt;author&gt;Segata, N.&lt;/author&gt;&lt;author&gt;Knight, R.&lt;/author&gt;&lt;author&gt;Huttenhower, C.&lt;/author&gt;&lt;author&gt;Ley, R. E.&lt;/author&gt;&lt;/authors&gt;&lt;/contributors&gt;&lt;auth-address&gt;Department of Microbiology, Cornell University, Ithaca, New York, United States of America.&lt;/auth-address&gt;&lt;titles&gt;&lt;title&gt;A guide to enterotypes across the human body: meta-analysis of microbial community structures in human microbiome datasets&lt;/title&gt;&lt;secondary-title&gt;PLoS Comput Biol&lt;/secondary-title&gt;&lt;alt-title&gt;PLoS computational biology&lt;/alt-title&gt;&lt;/titles&gt;&lt;periodical&gt;&lt;full-title&gt;PLoS Computational Biology&lt;/full-title&gt;&lt;abbr-1&gt;PLoS Comput. Biol.&lt;/abbr-1&gt;&lt;abbr-2&gt;PLoS Comput Biol&lt;/abbr-2&gt;&lt;/periodical&gt;&lt;alt-periodical&gt;&lt;full-title&gt;PLoS Computational Biology&lt;/full-title&gt;&lt;abbr-1&gt;PLoS Comp. Biol.&lt;/abbr-1&gt;&lt;abbr-2&gt;PLoS Comp Biol&lt;/abbr-2&gt;&lt;/alt-periodical&gt;&lt;pages&gt;e1002863&lt;/pages&gt;&lt;volume&gt;9&lt;/volume&gt;&lt;number&gt;1&lt;/number&gt;&lt;edition&gt;2013/01/18&lt;/edition&gt;&lt;keywords&gt;&lt;keyword&gt;Bacteria/*classification/genetics&lt;/keyword&gt;&lt;keyword&gt;Biodiversity&lt;/keyword&gt;&lt;keyword&gt;Humans&lt;/keyword&gt;&lt;keyword&gt;*Metagenome&lt;/keyword&gt;&lt;keyword&gt;RNA, Ribosomal, 16S/genetics&lt;/keyword&gt;&lt;/keywords&gt;&lt;dates&gt;&lt;year&gt;2013&lt;/year&gt;&lt;/dates&gt;&lt;isbn&gt;1553-734x&lt;/isbn&gt;&lt;accession-num&gt;23326225&lt;/accession-num&gt;&lt;urls&gt;&lt;/urls&gt;&lt;custom2&gt;Pmc3542080&lt;/custom2&gt;&lt;electronic-resource-num&gt;10.1371/journal.pcbi.1002863&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55" w:tooltip="Koren, 2013 #553" w:history="1">
        <w:r w:rsidR="008577AA" w:rsidRPr="00B82CDE">
          <w:rPr>
            <w:rFonts w:ascii="Book Antiqua" w:hAnsi="Book Antiqua"/>
            <w:noProof/>
            <w:sz w:val="24"/>
            <w:szCs w:val="24"/>
            <w:vertAlign w:val="superscript"/>
          </w:rPr>
          <w:t>55</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particularly how sequences are clustered into operational taxonomic units (OTUs) and how OTU-based distances between communities are calculated. This </w:t>
      </w:r>
      <w:r w:rsidR="00847C4E" w:rsidRPr="00B82CDE">
        <w:rPr>
          <w:rFonts w:ascii="Book Antiqua" w:hAnsi="Book Antiqua"/>
          <w:sz w:val="24"/>
          <w:szCs w:val="24"/>
        </w:rPr>
        <w:t>effect of analytical approach</w:t>
      </w:r>
      <w:r w:rsidRPr="00B82CDE">
        <w:rPr>
          <w:rFonts w:ascii="Book Antiqua" w:hAnsi="Book Antiqua"/>
          <w:sz w:val="24"/>
          <w:szCs w:val="24"/>
        </w:rPr>
        <w:t xml:space="preserve"> is likely to exist wherever commu</w:t>
      </w:r>
      <w:r w:rsidR="00457C56" w:rsidRPr="00B82CDE">
        <w:rPr>
          <w:rFonts w:ascii="Book Antiqua" w:hAnsi="Book Antiqua"/>
          <w:sz w:val="24"/>
          <w:szCs w:val="24"/>
        </w:rPr>
        <w:t>nity profiling does not (or can</w:t>
      </w:r>
      <w:r w:rsidRPr="00B82CDE">
        <w:rPr>
          <w:rFonts w:ascii="Book Antiqua" w:hAnsi="Book Antiqua"/>
          <w:sz w:val="24"/>
          <w:szCs w:val="24"/>
        </w:rPr>
        <w:t>not) classify into ecologically homogeneous units (ecotypes).</w:t>
      </w:r>
    </w:p>
    <w:p w:rsidR="006C7BEF" w:rsidRPr="00B82CDE" w:rsidRDefault="00B75A78"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The inability to recognis</w:t>
      </w:r>
      <w:r w:rsidR="004E4E54" w:rsidRPr="00B82CDE">
        <w:rPr>
          <w:rFonts w:ascii="Book Antiqua" w:hAnsi="Book Antiqua"/>
          <w:sz w:val="24"/>
          <w:szCs w:val="24"/>
        </w:rPr>
        <w:t xml:space="preserve">e ecotypes is an inherent limitation of </w:t>
      </w:r>
      <w:r w:rsidR="008C3C77" w:rsidRPr="00B82CDE">
        <w:rPr>
          <w:rFonts w:ascii="Book Antiqua" w:hAnsi="Book Antiqua"/>
          <w:sz w:val="24"/>
          <w:szCs w:val="24"/>
        </w:rPr>
        <w:t xml:space="preserve">16S </w:t>
      </w:r>
      <w:r w:rsidR="004E4E54" w:rsidRPr="00B82CDE">
        <w:rPr>
          <w:rFonts w:ascii="Book Antiqua" w:hAnsi="Book Antiqua"/>
          <w:sz w:val="24"/>
          <w:szCs w:val="24"/>
        </w:rPr>
        <w:t xml:space="preserve">rRNA sequencing based approaches. </w:t>
      </w:r>
      <w:r w:rsidR="008C3C77" w:rsidRPr="00B82CDE">
        <w:rPr>
          <w:rFonts w:ascii="Book Antiqua" w:hAnsi="Book Antiqua"/>
          <w:sz w:val="24"/>
          <w:szCs w:val="24"/>
        </w:rPr>
        <w:t xml:space="preserve">Closely related species can have differential responses </w:t>
      </w:r>
      <w:r w:rsidR="004E4E54" w:rsidRPr="00B82CDE">
        <w:rPr>
          <w:rFonts w:ascii="Book Antiqua" w:hAnsi="Book Antiqua"/>
          <w:sz w:val="24"/>
          <w:szCs w:val="24"/>
        </w:rPr>
        <w:t xml:space="preserve">to specific nutrient sources </w:t>
      </w:r>
      <w:r w:rsidR="00676C0B" w:rsidRPr="00B82CDE">
        <w:rPr>
          <w:rFonts w:ascii="Book Antiqua" w:hAnsi="Book Antiqua"/>
          <w:sz w:val="24"/>
          <w:szCs w:val="24"/>
        </w:rPr>
        <w:t xml:space="preserve">and </w:t>
      </w:r>
      <w:r w:rsidR="004E4E54" w:rsidRPr="00B82CDE">
        <w:rPr>
          <w:rFonts w:ascii="Book Antiqua" w:hAnsi="Book Antiqua"/>
          <w:sz w:val="24"/>
          <w:szCs w:val="24"/>
        </w:rPr>
        <w:t>have divergent ecological roles</w:t>
      </w:r>
      <w:r w:rsidR="00324E0C" w:rsidRPr="00B82CDE">
        <w:rPr>
          <w:rFonts w:ascii="Book Antiqua" w:hAnsi="Book Antiqua"/>
          <w:sz w:val="24"/>
          <w:szCs w:val="24"/>
        </w:rPr>
        <w:fldChar w:fldCharType="begin">
          <w:fldData xml:space="preserve">PEVuZE5vdGU+PENpdGU+PEF1dGhvcj5Zb3VuZzwvQXV0aG9yPjxZZWFyPjIwMDQ8L1llYXI+PFJl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Zb3VuZzwvQXV0aG9yPjxZZWFyPjIwMDQ8L1llYXI+PFJl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42" w:tooltip="Zhang, 2010 #592" w:history="1">
        <w:r w:rsidR="008577AA" w:rsidRPr="00B82CDE">
          <w:rPr>
            <w:rFonts w:ascii="Book Antiqua" w:hAnsi="Book Antiqua"/>
            <w:noProof/>
            <w:sz w:val="24"/>
            <w:szCs w:val="24"/>
            <w:vertAlign w:val="superscript"/>
          </w:rPr>
          <w:t>42</w:t>
        </w:r>
      </w:hyperlink>
      <w:r w:rsidR="008577AA" w:rsidRPr="00B82CDE">
        <w:rPr>
          <w:rFonts w:ascii="Book Antiqua" w:hAnsi="Book Antiqua"/>
          <w:noProof/>
          <w:sz w:val="24"/>
          <w:szCs w:val="24"/>
          <w:vertAlign w:val="superscript"/>
        </w:rPr>
        <w:t>,</w:t>
      </w:r>
      <w:hyperlink w:anchor="_ENREF_56" w:tooltip="Young, 2004 #555" w:history="1">
        <w:r w:rsidR="008577AA" w:rsidRPr="00B82CDE">
          <w:rPr>
            <w:rFonts w:ascii="Book Antiqua" w:hAnsi="Book Antiqua"/>
            <w:noProof/>
            <w:sz w:val="24"/>
            <w:szCs w:val="24"/>
            <w:vertAlign w:val="superscript"/>
          </w:rPr>
          <w:t>56</w:t>
        </w:r>
      </w:hyperlink>
      <w:r w:rsidR="008577AA" w:rsidRPr="00B82CDE">
        <w:rPr>
          <w:rFonts w:ascii="Book Antiqua" w:hAnsi="Book Antiqua"/>
          <w:noProof/>
          <w:sz w:val="24"/>
          <w:szCs w:val="24"/>
          <w:vertAlign w:val="superscript"/>
        </w:rPr>
        <w:t>,</w:t>
      </w:r>
      <w:hyperlink w:anchor="_ENREF_57" w:tooltip="Walker, 2011 #550" w:history="1">
        <w:r w:rsidR="008577AA" w:rsidRPr="00B82CDE">
          <w:rPr>
            <w:rFonts w:ascii="Book Antiqua" w:hAnsi="Book Antiqua"/>
            <w:noProof/>
            <w:sz w:val="24"/>
            <w:szCs w:val="24"/>
            <w:vertAlign w:val="superscript"/>
          </w:rPr>
          <w:t>57</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4E4E54" w:rsidRPr="00B82CDE">
        <w:rPr>
          <w:rFonts w:ascii="Book Antiqua" w:hAnsi="Book Antiqua"/>
          <w:sz w:val="24"/>
          <w:szCs w:val="24"/>
        </w:rPr>
        <w:t>. Perhaps the most striking illus</w:t>
      </w:r>
      <w:r w:rsidR="00F70F0F" w:rsidRPr="00B82CDE">
        <w:rPr>
          <w:rFonts w:ascii="Book Antiqua" w:hAnsi="Book Antiqua"/>
          <w:sz w:val="24"/>
          <w:szCs w:val="24"/>
        </w:rPr>
        <w:t>tration of this issue derives fr</w:t>
      </w:r>
      <w:r w:rsidR="004E4E54" w:rsidRPr="00B82CDE">
        <w:rPr>
          <w:rFonts w:ascii="Book Antiqua" w:hAnsi="Book Antiqua"/>
          <w:sz w:val="24"/>
          <w:szCs w:val="24"/>
        </w:rPr>
        <w:t xml:space="preserve">om </w:t>
      </w:r>
      <w:r w:rsidR="00F70F0F" w:rsidRPr="00B82CDE">
        <w:rPr>
          <w:rFonts w:ascii="Book Antiqua" w:hAnsi="Book Antiqua"/>
          <w:sz w:val="24"/>
          <w:szCs w:val="24"/>
        </w:rPr>
        <w:t xml:space="preserve">a study conducted by Li </w:t>
      </w:r>
      <w:r w:rsidR="00696267" w:rsidRPr="00B82CDE">
        <w:rPr>
          <w:rFonts w:ascii="Book Antiqua" w:hAnsi="Book Antiqua" w:hint="eastAsia"/>
          <w:i/>
          <w:sz w:val="24"/>
          <w:szCs w:val="24"/>
          <w:lang w:eastAsia="zh-CN"/>
        </w:rPr>
        <w:t>et al</w:t>
      </w:r>
      <w:r w:rsidR="00324E0C" w:rsidRPr="00B82CDE">
        <w:rPr>
          <w:rFonts w:ascii="Book Antiqua" w:hAnsi="Book Antiqua"/>
          <w:color w:val="000000" w:themeColor="text1"/>
          <w:sz w:val="24"/>
          <w:szCs w:val="24"/>
        </w:rPr>
        <w:fldChar w:fldCharType="begin">
          <w:fldData xml:space="preserve">PEVuZE5vdGU+PENpdGU+PEF1dGhvcj5MaTwvQXV0aG9yPjxZZWFyPjIwMDg8L1llYXI+PFJlY051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GFsdC1w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MaTwvQXV0aG9yPjxZZWFyPjIwMDg8L1llYXI+PFJlY051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58" w:tooltip="Li, 2008 #593" w:history="1">
        <w:r w:rsidR="008577AA" w:rsidRPr="00B82CDE">
          <w:rPr>
            <w:rFonts w:ascii="Book Antiqua" w:hAnsi="Book Antiqua"/>
            <w:noProof/>
            <w:color w:val="000000" w:themeColor="text1"/>
            <w:sz w:val="24"/>
            <w:szCs w:val="24"/>
            <w:vertAlign w:val="superscript"/>
          </w:rPr>
          <w:t>58</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553004" w:rsidRPr="00B82CDE">
        <w:rPr>
          <w:rFonts w:ascii="Book Antiqua" w:hAnsi="Book Antiqua"/>
          <w:sz w:val="24"/>
          <w:szCs w:val="24"/>
        </w:rPr>
        <w:t xml:space="preserve"> , where they used community fingerprinting and metabolomics to test for associations between </w:t>
      </w:r>
      <w:r w:rsidR="00553004" w:rsidRPr="00B82CDE">
        <w:rPr>
          <w:rFonts w:ascii="Book Antiqua" w:hAnsi="Book Antiqua"/>
          <w:i/>
          <w:sz w:val="24"/>
          <w:szCs w:val="24"/>
        </w:rPr>
        <w:t>Clostridia</w:t>
      </w:r>
      <w:r w:rsidR="00553004" w:rsidRPr="00B82CDE">
        <w:rPr>
          <w:rFonts w:ascii="Book Antiqua" w:hAnsi="Book Antiqua"/>
          <w:sz w:val="24"/>
          <w:szCs w:val="24"/>
        </w:rPr>
        <w:t xml:space="preserve"> and urinary metabolites in humans</w:t>
      </w:r>
      <w:r w:rsidR="004E4E54" w:rsidRPr="00B82CDE">
        <w:rPr>
          <w:rFonts w:ascii="Book Antiqua" w:hAnsi="Book Antiqua"/>
          <w:sz w:val="24"/>
          <w:szCs w:val="24"/>
        </w:rPr>
        <w:t xml:space="preserve">. Distinct populations in the fingerprinting analysis that had mutually exclusive associations to different sets of urinary metabolites were classified to </w:t>
      </w:r>
      <w:r w:rsidR="004E4E54" w:rsidRPr="00B82CDE">
        <w:rPr>
          <w:rFonts w:ascii="Book Antiqua" w:hAnsi="Book Antiqua"/>
          <w:i/>
          <w:sz w:val="24"/>
          <w:szCs w:val="24"/>
        </w:rPr>
        <w:t>Faecalibacterium prausnitzii</w:t>
      </w:r>
      <w:r w:rsidR="008670C0" w:rsidRPr="00B82CDE">
        <w:rPr>
          <w:rFonts w:ascii="Book Antiqua" w:hAnsi="Book Antiqua" w:hint="eastAsia"/>
          <w:i/>
          <w:sz w:val="24"/>
          <w:szCs w:val="24"/>
          <w:lang w:eastAsia="zh-CN"/>
        </w:rPr>
        <w:t xml:space="preserve"> </w:t>
      </w:r>
      <w:r w:rsidR="008670C0" w:rsidRPr="00B82CDE">
        <w:rPr>
          <w:rFonts w:ascii="Book Antiqua" w:hAnsi="Book Antiqua" w:hint="eastAsia"/>
          <w:sz w:val="24"/>
          <w:szCs w:val="24"/>
          <w:lang w:eastAsia="zh-CN"/>
        </w:rPr>
        <w:t>(</w:t>
      </w:r>
      <w:r w:rsidR="008670C0" w:rsidRPr="00B82CDE">
        <w:rPr>
          <w:rFonts w:ascii="Book Antiqua" w:hAnsi="Book Antiqua"/>
          <w:i/>
          <w:sz w:val="24"/>
          <w:szCs w:val="24"/>
        </w:rPr>
        <w:t>F. prausnitzii</w:t>
      </w:r>
      <w:r w:rsidR="008670C0" w:rsidRPr="00B82CDE">
        <w:rPr>
          <w:rFonts w:ascii="Book Antiqua" w:hAnsi="Book Antiqua" w:hint="eastAsia"/>
          <w:sz w:val="24"/>
          <w:szCs w:val="24"/>
          <w:lang w:eastAsia="zh-CN"/>
        </w:rPr>
        <w:t>)</w:t>
      </w:r>
      <w:r w:rsidR="004E4E54" w:rsidRPr="00B82CDE">
        <w:rPr>
          <w:rFonts w:ascii="Book Antiqua" w:hAnsi="Book Antiqua"/>
          <w:sz w:val="24"/>
          <w:szCs w:val="24"/>
        </w:rPr>
        <w:t>. This indicates that strains of</w:t>
      </w:r>
      <w:r w:rsidR="004E4E54" w:rsidRPr="00B82CDE">
        <w:rPr>
          <w:rFonts w:ascii="Book Antiqua" w:hAnsi="Book Antiqua"/>
          <w:i/>
          <w:sz w:val="24"/>
          <w:szCs w:val="24"/>
        </w:rPr>
        <w:t xml:space="preserve"> F. prausnitzii</w:t>
      </w:r>
      <w:r w:rsidR="004E4E54" w:rsidRPr="00B82CDE">
        <w:rPr>
          <w:rFonts w:ascii="Book Antiqua" w:hAnsi="Book Antiqua"/>
          <w:sz w:val="24"/>
          <w:szCs w:val="24"/>
        </w:rPr>
        <w:t xml:space="preserve"> inseparable by rRNA-based classification had distinct metabolic impacts in the gut system. </w:t>
      </w:r>
      <w:r w:rsidR="00676C0B" w:rsidRPr="00B82CDE">
        <w:rPr>
          <w:rFonts w:ascii="Book Antiqua" w:hAnsi="Book Antiqua"/>
          <w:sz w:val="24"/>
          <w:szCs w:val="24"/>
        </w:rPr>
        <w:t>Hence, i</w:t>
      </w:r>
      <w:r w:rsidR="004E4E54" w:rsidRPr="00B82CDE">
        <w:rPr>
          <w:rFonts w:ascii="Book Antiqua" w:hAnsi="Book Antiqua"/>
          <w:sz w:val="24"/>
          <w:szCs w:val="24"/>
        </w:rPr>
        <w:t xml:space="preserve">t is not surprising that even microbiome associations reported at the finest scales possible with rRNA-based classification are often contradictory between different studies. For instance, </w:t>
      </w:r>
      <w:r w:rsidR="004E4E54" w:rsidRPr="00B82CDE">
        <w:rPr>
          <w:rFonts w:ascii="Book Antiqua" w:hAnsi="Book Antiqua"/>
          <w:i/>
          <w:sz w:val="24"/>
          <w:szCs w:val="24"/>
        </w:rPr>
        <w:t>F. prausnitzii</w:t>
      </w:r>
      <w:r w:rsidR="004E4E54" w:rsidRPr="00B82CDE">
        <w:rPr>
          <w:rFonts w:ascii="Book Antiqua" w:hAnsi="Book Antiqua"/>
          <w:sz w:val="24"/>
          <w:szCs w:val="24"/>
        </w:rPr>
        <w:t xml:space="preserve"> was found to be over-represented in obese subjects in comparison to the lean counterparts</w:t>
      </w:r>
      <w:r w:rsidR="00324E0C" w:rsidRPr="00B82CDE">
        <w:rPr>
          <w:rFonts w:ascii="Book Antiqua" w:hAnsi="Book Antiqua"/>
          <w:color w:val="000000" w:themeColor="text1"/>
          <w:sz w:val="24"/>
          <w:szCs w:val="24"/>
        </w:rPr>
        <w:fldChar w:fldCharType="begin">
          <w:fldData xml:space="preserve">PEVuZE5vdGU+PENpdGU+PEF1dGhvcj5CYWxhbXVydWdhbjwvQXV0aG9yPjxZZWFyPjIwMTA8L1ll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zMzUtODwvcGFnZXM+PHZvbHVtZT4xMDM8L3ZvbHVtZT48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YWxhbXVydWdhbjwvQXV0aG9yPjxZZWFyPjIwMTA8L1ll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zMzUtODwvcGFnZXM+PHZvbHVtZT4xMDM8L3ZvbHVtZT48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59" w:tooltip="Balamurugan, 2010 #437" w:history="1">
        <w:r w:rsidR="008577AA" w:rsidRPr="00B82CDE">
          <w:rPr>
            <w:rFonts w:ascii="Book Antiqua" w:hAnsi="Book Antiqua"/>
            <w:noProof/>
            <w:color w:val="000000" w:themeColor="text1"/>
            <w:sz w:val="24"/>
            <w:szCs w:val="24"/>
            <w:vertAlign w:val="superscript"/>
          </w:rPr>
          <w:t>59</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9C1DFC" w:rsidRPr="00B82CDE">
        <w:rPr>
          <w:rFonts w:ascii="Book Antiqua" w:hAnsi="Book Antiqua"/>
          <w:color w:val="000000" w:themeColor="text1"/>
          <w:sz w:val="24"/>
          <w:szCs w:val="24"/>
        </w:rPr>
        <w:t xml:space="preserve">, </w:t>
      </w:r>
      <w:r w:rsidR="004E4E54" w:rsidRPr="00B82CDE">
        <w:rPr>
          <w:rFonts w:ascii="Book Antiqua" w:hAnsi="Book Antiqua"/>
          <w:sz w:val="24"/>
          <w:szCs w:val="24"/>
        </w:rPr>
        <w:t xml:space="preserve">which suggests high proportion of </w:t>
      </w:r>
      <w:r w:rsidR="004E4E54" w:rsidRPr="00B82CDE">
        <w:rPr>
          <w:rFonts w:ascii="Book Antiqua" w:hAnsi="Book Antiqua"/>
          <w:i/>
          <w:sz w:val="24"/>
          <w:szCs w:val="24"/>
        </w:rPr>
        <w:t xml:space="preserve">F. prausnitzii </w:t>
      </w:r>
      <w:r w:rsidR="004E4E54" w:rsidRPr="00B82CDE">
        <w:rPr>
          <w:rFonts w:ascii="Book Antiqua" w:hAnsi="Book Antiqua"/>
          <w:sz w:val="24"/>
          <w:szCs w:val="24"/>
        </w:rPr>
        <w:t xml:space="preserve">within the gut community is an indicator of poor health outcomes. Yet, other investigations have reported that healthy individuals carry more </w:t>
      </w:r>
      <w:r w:rsidR="004E4E54" w:rsidRPr="00B82CDE">
        <w:rPr>
          <w:rFonts w:ascii="Book Antiqua" w:hAnsi="Book Antiqua"/>
          <w:i/>
          <w:sz w:val="24"/>
          <w:szCs w:val="24"/>
        </w:rPr>
        <w:t>F. prausnitzii</w:t>
      </w:r>
      <w:r w:rsidR="004E4E54" w:rsidRPr="00B82CDE">
        <w:rPr>
          <w:rFonts w:ascii="Book Antiqua" w:hAnsi="Book Antiqua"/>
          <w:sz w:val="24"/>
          <w:szCs w:val="24"/>
        </w:rPr>
        <w:t xml:space="preserve"> than patients with type 2 diabetes</w:t>
      </w:r>
      <w:r w:rsidR="00324E0C" w:rsidRPr="00B82CDE">
        <w:rPr>
          <w:rFonts w:ascii="Book Antiqua" w:hAnsi="Book Antiqua"/>
          <w:color w:val="000000" w:themeColor="text1"/>
          <w:sz w:val="24"/>
          <w:szCs w:val="24"/>
        </w:rPr>
        <w:fldChar w:fldCharType="begin">
          <w:fldData xml:space="preserve">PEVuZE5vdGU+PENpdGU+PEF1dGhvcj5RaW48L0F1dGhvcj48WWVhcj4yMDEyPC9ZZWFyPjxSZWNO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1LTYwPC9wYWdl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</w:fldData>
        </w:fldChar>
      </w:r>
      <w:r w:rsidR="00171405"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RaW48L0F1dGhvcj48WWVhcj4yMDEyPC9ZZWFyPjxSZWNO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1LTYwPC9wYWdl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</w:fldData>
        </w:fldChar>
      </w:r>
      <w:r w:rsidR="00171405"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171405" w:rsidRPr="00B82CDE">
        <w:rPr>
          <w:rFonts w:ascii="Book Antiqua" w:hAnsi="Book Antiqua"/>
          <w:noProof/>
          <w:color w:val="000000" w:themeColor="text1"/>
          <w:sz w:val="24"/>
          <w:szCs w:val="24"/>
          <w:vertAlign w:val="superscript"/>
        </w:rPr>
        <w:t>[</w:t>
      </w:r>
      <w:hyperlink w:anchor="_ENREF_30" w:tooltip="Qin, 2012 #586" w:history="1">
        <w:r w:rsidR="008577AA" w:rsidRPr="00B82CDE">
          <w:rPr>
            <w:rFonts w:ascii="Book Antiqua" w:hAnsi="Book Antiqua"/>
            <w:noProof/>
            <w:color w:val="000000" w:themeColor="text1"/>
            <w:sz w:val="24"/>
            <w:szCs w:val="24"/>
            <w:vertAlign w:val="superscript"/>
          </w:rPr>
          <w:t>30</w:t>
        </w:r>
      </w:hyperlink>
      <w:r w:rsidR="00171405"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9C1DFC" w:rsidRPr="00B82CDE">
        <w:rPr>
          <w:rFonts w:ascii="Book Antiqua" w:hAnsi="Book Antiqua"/>
          <w:color w:val="000000" w:themeColor="text1"/>
          <w:sz w:val="24"/>
          <w:szCs w:val="24"/>
        </w:rPr>
        <w:t xml:space="preserve"> or chronic </w:t>
      </w:r>
      <w:r w:rsidR="009C1DFC" w:rsidRPr="00B82CDE">
        <w:rPr>
          <w:rFonts w:ascii="Book Antiqua" w:hAnsi="Book Antiqua"/>
          <w:sz w:val="24"/>
          <w:szCs w:val="24"/>
        </w:rPr>
        <w:t>inflammation</w:t>
      </w:r>
      <w:r w:rsidR="00324E0C" w:rsidRPr="00B82CDE">
        <w:rPr>
          <w:rFonts w:ascii="Book Antiqua" w:hAnsi="Book Antiqua"/>
          <w:sz w:val="24"/>
          <w:szCs w:val="24"/>
        </w:rPr>
        <w:fldChar w:fldCharType="begin">
          <w:fldData xml:space="preserve">PEVuZE5vdGU+PENpdGU+PEF1dGhvcj5GdXJldDwvQXV0aG9yPjxZZWFyPjIwMTA8L1llYXI+PFJl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GdXJldDwvQXV0aG9yPjxZZWFyPjIwMTA8L1llYXI+PFJl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60" w:tooltip="Furet, 2010 #595" w:history="1">
        <w:r w:rsidR="008577AA" w:rsidRPr="00B82CDE">
          <w:rPr>
            <w:rFonts w:ascii="Book Antiqua" w:hAnsi="Book Antiqua"/>
            <w:noProof/>
            <w:sz w:val="24"/>
            <w:szCs w:val="24"/>
            <w:vertAlign w:val="superscript"/>
          </w:rPr>
          <w:t>60</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9C1DFC" w:rsidRPr="00B82CDE">
        <w:rPr>
          <w:rFonts w:ascii="Book Antiqua" w:hAnsi="Book Antiqua"/>
          <w:sz w:val="24"/>
          <w:szCs w:val="24"/>
        </w:rPr>
        <w:t xml:space="preserve">. </w:t>
      </w:r>
      <w:r w:rsidR="004E4E54" w:rsidRPr="00B82CDE">
        <w:rPr>
          <w:rFonts w:ascii="Book Antiqua" w:hAnsi="Book Antiqua"/>
          <w:sz w:val="24"/>
          <w:szCs w:val="24"/>
        </w:rPr>
        <w:t xml:space="preserve">Another example is </w:t>
      </w:r>
      <w:r w:rsidR="00937292" w:rsidRPr="00B82CDE">
        <w:rPr>
          <w:rFonts w:ascii="Book Antiqua" w:hAnsi="Book Antiqua"/>
          <w:sz w:val="24"/>
          <w:szCs w:val="24"/>
        </w:rPr>
        <w:t xml:space="preserve">the </w:t>
      </w:r>
      <w:r w:rsidR="004E4E54" w:rsidRPr="00B82CDE">
        <w:rPr>
          <w:rFonts w:ascii="Book Antiqua" w:hAnsi="Book Antiqua"/>
          <w:sz w:val="24"/>
          <w:szCs w:val="24"/>
        </w:rPr>
        <w:t xml:space="preserve">association of </w:t>
      </w:r>
      <w:r w:rsidR="004E4E54" w:rsidRPr="00B82CDE">
        <w:rPr>
          <w:rFonts w:ascii="Book Antiqua" w:hAnsi="Book Antiqua"/>
          <w:i/>
          <w:sz w:val="24"/>
          <w:szCs w:val="24"/>
        </w:rPr>
        <w:t>Akkermansia</w:t>
      </w:r>
      <w:r w:rsidR="009C1DFC" w:rsidRPr="00B82CDE">
        <w:rPr>
          <w:rFonts w:ascii="Book Antiqua" w:hAnsi="Book Antiqua"/>
          <w:i/>
          <w:sz w:val="24"/>
          <w:szCs w:val="24"/>
        </w:rPr>
        <w:t xml:space="preserve"> </w:t>
      </w:r>
      <w:r w:rsidR="004E4E54" w:rsidRPr="00B82CDE">
        <w:rPr>
          <w:rFonts w:ascii="Book Antiqua" w:hAnsi="Book Antiqua"/>
          <w:i/>
          <w:sz w:val="24"/>
          <w:szCs w:val="24"/>
        </w:rPr>
        <w:t>muciniphilia</w:t>
      </w:r>
      <w:r w:rsidR="004E4E54" w:rsidRPr="00B82CDE">
        <w:rPr>
          <w:rFonts w:ascii="Book Antiqua" w:hAnsi="Book Antiqua"/>
          <w:sz w:val="24"/>
          <w:szCs w:val="24"/>
        </w:rPr>
        <w:t xml:space="preserve"> </w:t>
      </w:r>
      <w:r w:rsidR="00016F3C" w:rsidRPr="00B82CDE">
        <w:rPr>
          <w:rFonts w:ascii="Book Antiqua" w:hAnsi="Book Antiqua" w:hint="eastAsia"/>
          <w:sz w:val="24"/>
          <w:szCs w:val="24"/>
          <w:lang w:eastAsia="zh-CN"/>
        </w:rPr>
        <w:t>(</w:t>
      </w:r>
      <w:r w:rsidR="00016F3C" w:rsidRPr="00B82CDE">
        <w:rPr>
          <w:rFonts w:ascii="Book Antiqua" w:hAnsi="Book Antiqua"/>
          <w:i/>
          <w:sz w:val="24"/>
          <w:szCs w:val="24"/>
        </w:rPr>
        <w:t>A. muciniphilia</w:t>
      </w:r>
      <w:r w:rsidR="00016F3C" w:rsidRPr="00B82CDE">
        <w:rPr>
          <w:rFonts w:ascii="Book Antiqua" w:hAnsi="Book Antiqua" w:hint="eastAsia"/>
          <w:sz w:val="24"/>
          <w:szCs w:val="24"/>
          <w:lang w:eastAsia="zh-CN"/>
        </w:rPr>
        <w:t>)</w:t>
      </w:r>
      <w:r w:rsidR="00016F3C" w:rsidRPr="00B82CDE">
        <w:rPr>
          <w:rFonts w:ascii="Book Antiqua" w:hAnsi="Book Antiqua"/>
          <w:sz w:val="24"/>
          <w:szCs w:val="24"/>
        </w:rPr>
        <w:t xml:space="preserve"> </w:t>
      </w:r>
      <w:r w:rsidR="004E4E54" w:rsidRPr="00B82CDE">
        <w:rPr>
          <w:rFonts w:ascii="Book Antiqua" w:hAnsi="Book Antiqua"/>
          <w:sz w:val="24"/>
          <w:szCs w:val="24"/>
        </w:rPr>
        <w:t>with health in some animal studies</w:t>
      </w:r>
      <w:r w:rsidR="00324E0C" w:rsidRPr="00B82CDE">
        <w:rPr>
          <w:rFonts w:ascii="Book Antiqua" w:hAnsi="Book Antiqua"/>
          <w:sz w:val="24"/>
          <w:szCs w:val="24"/>
        </w:rPr>
        <w:fldChar w:fldCharType="begin">
          <w:fldData xml:space="preserve">PEVuZE5vdGU+PENpdGU+PEF1dGhvcj5FdmVyYXJkPC9BdXRob3I+PFllYXI+MjAxMzwvWWVhcj48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uIE5hdGwuIEFjYWQuIFNjaS4gVS4gUy4gQS48L2FiYnItMT48YWJi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FdmVyYXJkPC9BdXRob3I+PFllYXI+MjAxMzwvWWVhcj48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61" w:tooltip="Everard, 2013 #406" w:history="1">
        <w:r w:rsidR="008577AA" w:rsidRPr="00B82CDE">
          <w:rPr>
            <w:rFonts w:ascii="Book Antiqua" w:hAnsi="Book Antiqua"/>
            <w:noProof/>
            <w:sz w:val="24"/>
            <w:szCs w:val="24"/>
            <w:vertAlign w:val="superscript"/>
          </w:rPr>
          <w:t>61</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806568" w:rsidRPr="00B82CDE">
        <w:rPr>
          <w:rFonts w:ascii="Book Antiqua" w:hAnsi="Book Antiqua"/>
          <w:sz w:val="24"/>
          <w:szCs w:val="24"/>
        </w:rPr>
        <w:t>,</w:t>
      </w:r>
      <w:r w:rsidR="004E4E54" w:rsidRPr="00B82CDE">
        <w:rPr>
          <w:rFonts w:ascii="Book Antiqua" w:hAnsi="Book Antiqua"/>
          <w:sz w:val="24"/>
          <w:szCs w:val="24"/>
        </w:rPr>
        <w:t xml:space="preserve"> other studies have noted an increased proportion of </w:t>
      </w:r>
      <w:r w:rsidR="004E4E54" w:rsidRPr="00B82CDE">
        <w:rPr>
          <w:rFonts w:ascii="Book Antiqua" w:hAnsi="Book Antiqua"/>
          <w:i/>
          <w:sz w:val="24"/>
          <w:szCs w:val="24"/>
        </w:rPr>
        <w:t>A. muciniphilia</w:t>
      </w:r>
      <w:r w:rsidR="004E4E54" w:rsidRPr="00B82CDE">
        <w:rPr>
          <w:rFonts w:ascii="Book Antiqua" w:hAnsi="Book Antiqua"/>
          <w:sz w:val="24"/>
          <w:szCs w:val="24"/>
        </w:rPr>
        <w:t xml:space="preserve"> in obesity</w:t>
      </w:r>
      <w:r w:rsidR="00324E0C" w:rsidRPr="00B82CDE">
        <w:rPr>
          <w:rFonts w:ascii="Book Antiqua" w:hAnsi="Book Antiqua"/>
          <w:sz w:val="24"/>
          <w:szCs w:val="24"/>
        </w:rPr>
        <w:fldChar w:fldCharType="begin">
          <w:fldData xml:space="preserve">PEVuZE5vdGU+PENpdGU+PEF1dGhvcj5QYXJrczwvQXV0aG9yPjxZZWFyPjIwMTM8L1llYXI+PFJl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QYXJrczwvQXV0aG9yPjxZZWFyPjIwMTM8L1llYXI+PFJl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33" w:tooltip="Parks, 2013 #594" w:history="1">
        <w:r w:rsidR="008577AA" w:rsidRPr="00B82CDE">
          <w:rPr>
            <w:rFonts w:ascii="Book Antiqua" w:hAnsi="Book Antiqua"/>
            <w:noProof/>
            <w:sz w:val="24"/>
            <w:szCs w:val="24"/>
            <w:vertAlign w:val="superscript"/>
          </w:rPr>
          <w:t>3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9C1DFC" w:rsidRPr="00B82CDE">
        <w:rPr>
          <w:rFonts w:ascii="Book Antiqua" w:hAnsi="Book Antiqua"/>
          <w:sz w:val="24"/>
          <w:szCs w:val="24"/>
        </w:rPr>
        <w:t xml:space="preserve"> and type 2 diabetes</w:t>
      </w:r>
      <w:r w:rsidR="00324E0C" w:rsidRPr="00B82CDE">
        <w:rPr>
          <w:rFonts w:ascii="Book Antiqua" w:hAnsi="Book Antiqua"/>
          <w:sz w:val="24"/>
          <w:szCs w:val="24"/>
        </w:rPr>
        <w:fldChar w:fldCharType="begin">
          <w:fldData xml:space="preserve">PEVuZE5vdGU+PENpdGU+PEF1dGhvcj5RaW48L0F1dGhvcj48WWVhcj4yMDEyPC9ZZWFyPjxSZWNO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1LTYwPC9wYWdl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</w:fldData>
        </w:fldChar>
      </w:r>
      <w:r w:rsidR="00171405"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RaW48L0F1dGhvcj48WWVhcj4yMDEyPC9ZZWFyPjxSZWNO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1LTYwPC9wYWdl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</w:fldData>
        </w:fldChar>
      </w:r>
      <w:r w:rsidR="00171405"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171405" w:rsidRPr="00B82CDE">
        <w:rPr>
          <w:rFonts w:ascii="Book Antiqua" w:hAnsi="Book Antiqua"/>
          <w:noProof/>
          <w:sz w:val="24"/>
          <w:szCs w:val="24"/>
          <w:vertAlign w:val="superscript"/>
        </w:rPr>
        <w:t>[</w:t>
      </w:r>
      <w:hyperlink w:anchor="_ENREF_30" w:tooltip="Qin, 2012 #586" w:history="1">
        <w:r w:rsidR="008577AA" w:rsidRPr="00B82CDE">
          <w:rPr>
            <w:rFonts w:ascii="Book Antiqua" w:hAnsi="Book Antiqua"/>
            <w:noProof/>
            <w:sz w:val="24"/>
            <w:szCs w:val="24"/>
            <w:vertAlign w:val="superscript"/>
          </w:rPr>
          <w:t>30</w:t>
        </w:r>
      </w:hyperlink>
      <w:r w:rsidR="00171405"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9C1DFC" w:rsidRPr="00B82CDE">
        <w:rPr>
          <w:rFonts w:ascii="Book Antiqua" w:hAnsi="Book Antiqua"/>
          <w:sz w:val="24"/>
          <w:szCs w:val="24"/>
        </w:rPr>
        <w:t>,</w:t>
      </w:r>
      <w:r w:rsidR="004E4E54" w:rsidRPr="00B82CDE">
        <w:rPr>
          <w:rFonts w:ascii="Book Antiqua" w:hAnsi="Book Antiqua"/>
          <w:sz w:val="24"/>
          <w:szCs w:val="24"/>
        </w:rPr>
        <w:t xml:space="preserve"> or a role in exacerbating gut inflammation</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Ganesh&lt;/Author&gt;&lt;Year&gt;2013&lt;/Year&gt;&lt;RecNum&gt;520&lt;/RecNum&gt;&lt;DisplayText&gt;&lt;style face="superscript"&gt;[62]&lt;/style&gt;&lt;/DisplayText&gt;&lt;record&gt;&lt;rec-number&gt;520&lt;/rec-number&gt;&lt;foreign-keys&gt;&lt;key app="EN" db-id="5waaxa225rtzw3eerroxera7vtv5x2dzd2td" timestamp="1393371440"&gt;520&lt;/key&gt;&lt;/foreign-keys&gt;&lt;ref-type name="Journal Article"&gt;17&lt;/ref-type&gt;&lt;contributors&gt;&lt;authors&gt;&lt;author&gt;Ganesh, B. P.&lt;/author&gt;&lt;author&gt;Klopfleisch, R.&lt;/author&gt;&lt;author&gt;Loh, G.&lt;/author&gt;&lt;author&gt;Blaut, M.&lt;/author&gt;&lt;/authors&gt;&lt;/contributors&gt;&lt;auth-address&gt;Department of Gastrointestinal Microbiology, German Institute of Human Nutrition Potsdam-Rehbrucke, Nuthetal, Germany.&lt;/auth-address&gt;&lt;titles&gt;&lt;title&gt;Commensal Akkermansia muciniphila exacerbates gut inflammation in Salmonella Typhimurium-infected gnotobiotic mice&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74963&lt;/pages&gt;&lt;volume&gt;8&lt;/volume&gt;&lt;number&gt;9&lt;/number&gt;&lt;edition&gt;2013/09/17&lt;/edition&gt;&lt;dates&gt;&lt;year&gt;2013&lt;/year&gt;&lt;/dates&gt;&lt;isbn&gt;1932-6203&lt;/isbn&gt;&lt;accession-num&gt;24040367&lt;/accession-num&gt;&lt;urls&gt;&lt;/urls&gt;&lt;custom2&gt;Pmc3769299&lt;/custom2&gt;&lt;electronic-resource-num&gt;10.1371/journal.pone.0074963&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62" w:tooltip="Ganesh, 2013 #520" w:history="1">
        <w:r w:rsidR="008577AA" w:rsidRPr="00B82CDE">
          <w:rPr>
            <w:rFonts w:ascii="Book Antiqua" w:hAnsi="Book Antiqua"/>
            <w:noProof/>
            <w:sz w:val="24"/>
            <w:szCs w:val="24"/>
            <w:vertAlign w:val="superscript"/>
          </w:rPr>
          <w:t>6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9C1DFC" w:rsidRPr="00B82CDE">
        <w:rPr>
          <w:rFonts w:ascii="Book Antiqua" w:hAnsi="Book Antiqua"/>
          <w:sz w:val="24"/>
          <w:szCs w:val="24"/>
        </w:rPr>
        <w:t>.</w:t>
      </w:r>
    </w:p>
    <w:p w:rsidR="006C7BEF" w:rsidRPr="00B82CDE" w:rsidRDefault="009C1DFC"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lastRenderedPageBreak/>
        <w:t xml:space="preserve">In summary, consideration of diet, host system and great care in methodological approaches to community profiling is necessary to identify consistent associations between microbes and metabolic health. The main limitation from a methodological perspective is linkage of relevant ecological properties of the microbial group to the taxonomic marker. An alternate approach to this is to profile the gut system and its resident bacteria from a functional perspective. </w:t>
      </w:r>
    </w:p>
    <w:p w:rsidR="006C7BEF" w:rsidRPr="00B82CDE" w:rsidRDefault="006C7BEF" w:rsidP="000F4E5E">
      <w:pPr>
        <w:adjustRightInd w:val="0"/>
        <w:snapToGrid w:val="0"/>
        <w:spacing w:after="0" w:line="360" w:lineRule="auto"/>
        <w:jc w:val="both"/>
        <w:rPr>
          <w:rFonts w:ascii="Book Antiqua" w:hAnsi="Book Antiqua"/>
          <w:sz w:val="24"/>
          <w:szCs w:val="24"/>
        </w:rPr>
      </w:pPr>
    </w:p>
    <w:p w:rsidR="006C7BEF" w:rsidRPr="00B82CDE" w:rsidRDefault="006C7BEF"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Gut microbial community in health and disease- functional insights</w:t>
      </w:r>
    </w:p>
    <w:p w:rsidR="00D324A2" w:rsidRPr="00B82CDE" w:rsidRDefault="00D324A2"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t>In effect functional profiling is delineation of taxonomic units based on a biochemical property. It is generally accepted that there is a high level of functional redundancy in the gut microbiome. This means bacteria from different taxonomic groups may contribute to the same ecological process (belong to the same guild) and they can substitute for one another.</w:t>
      </w:r>
      <w:r w:rsidR="00696267" w:rsidRPr="00B82CDE">
        <w:rPr>
          <w:rFonts w:ascii="Book Antiqua" w:hAnsi="Book Antiqua"/>
          <w:sz w:val="24"/>
          <w:szCs w:val="24"/>
        </w:rPr>
        <w:t xml:space="preserve"> </w:t>
      </w:r>
      <w:r w:rsidRPr="00B82CDE">
        <w:rPr>
          <w:rFonts w:ascii="Book Antiqua" w:hAnsi="Book Antiqua"/>
          <w:sz w:val="24"/>
          <w:szCs w:val="24"/>
        </w:rPr>
        <w:t>For instance, many gut bacteria can produce butyrate, a short chain fatty acid (SCFA) with widespread health implications, but the bacteria that carry out this function are phylogenetically diverse</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Louis&lt;/Author&gt;&lt;Year&gt;2009&lt;/Year&gt;&lt;RecNum&gt;437&lt;/RecNum&gt;&lt;DisplayText&gt;&lt;style face="superscript"&gt;[63]&lt;/style&gt;&lt;/DisplayText&gt;&lt;record&gt;&lt;rec-number&gt;437&lt;/rec-number&gt;&lt;foreign-keys&gt;&lt;key app="EN" db-id="5waaxa225rtzw3eerroxera7vtv5x2dzd2td" timestamp="1392722037"&gt;437&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ogy Letters&lt;/full-title&gt;&lt;abbr-1&gt;FEMS Microbiol. Lett.&lt;/abbr-1&gt;&lt;abbr-2&gt;FEMS Microbiol Lett&lt;/abbr-2&gt;&lt;/periodical&gt;&lt;alt-periodical&gt;&lt;full-title&gt;FEMS Microbiology Letters&lt;/full-title&gt;&lt;abbr-1&gt;FEMS Microbiol. Lett.&lt;/abbr-1&gt;&lt;abbr-2&gt;FEMS Microbiol Lett&lt;/abbr-2&gt;&lt;/alt-periodical&gt;&lt;pages&gt;1-8&lt;/pages&gt;&lt;volume&gt;294&lt;/volume&gt;&lt;number&gt;1&lt;/number&gt;&lt;edition&gt;2009/02/19&lt;/edition&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0378-1097&lt;/isbn&gt;&lt;accession-num&gt;19222573&lt;/accession-num&gt;&lt;urls&gt;&lt;/urls&gt;&lt;electronic-resource-num&gt;10.1111/j.1574-6968.2009.01514.x&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63" w:tooltip="Louis, 2009 #437" w:history="1">
        <w:r w:rsidR="008577AA" w:rsidRPr="00B82CDE">
          <w:rPr>
            <w:rFonts w:ascii="Book Antiqua" w:hAnsi="Book Antiqua"/>
            <w:noProof/>
            <w:sz w:val="24"/>
            <w:szCs w:val="24"/>
            <w:vertAlign w:val="superscript"/>
          </w:rPr>
          <w:t>6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Associations between rRNA-based taxa and host outcomes that are critically dependent on butyrate availability are likely to be inconsistent because different member</w:t>
      </w:r>
      <w:r w:rsidR="00806568" w:rsidRPr="00B82CDE">
        <w:rPr>
          <w:rFonts w:ascii="Book Antiqua" w:hAnsi="Book Antiqua"/>
          <w:sz w:val="24"/>
          <w:szCs w:val="24"/>
        </w:rPr>
        <w:t>s</w:t>
      </w:r>
      <w:r w:rsidRPr="00B82CDE">
        <w:rPr>
          <w:rFonts w:ascii="Book Antiqua" w:hAnsi="Book Antiqua"/>
          <w:sz w:val="24"/>
          <w:szCs w:val="24"/>
        </w:rPr>
        <w:t xml:space="preserve"> of the butyrate-producer guild may be dominant under different diets or </w:t>
      </w:r>
      <w:r w:rsidR="009C41D4" w:rsidRPr="00B82CDE">
        <w:rPr>
          <w:rFonts w:ascii="Book Antiqua" w:hAnsi="Book Antiqua"/>
          <w:sz w:val="24"/>
          <w:szCs w:val="24"/>
        </w:rPr>
        <w:t>host</w:t>
      </w:r>
      <w:r w:rsidRPr="00B82CDE">
        <w:rPr>
          <w:rFonts w:ascii="Book Antiqua" w:hAnsi="Book Antiqua"/>
          <w:sz w:val="24"/>
          <w:szCs w:val="24"/>
        </w:rPr>
        <w:t xml:space="preserve"> systems. Thus functional redundancy is almost certainly a contributor to the wide variation in associations of microbiome response and host outcomes to HFDs summarised in Table 1.</w:t>
      </w:r>
    </w:p>
    <w:p w:rsidR="00D324A2" w:rsidRPr="00B82CDE" w:rsidRDefault="00D324A2"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sz w:val="24"/>
          <w:szCs w:val="24"/>
        </w:rPr>
        <w:t>If the diet-microbiome-host outcomes listed in Table 1 are cross-examined from the perspective of microbial metabolites or</w:t>
      </w:r>
      <w:r w:rsidR="00126FF7" w:rsidRPr="00B82CDE">
        <w:rPr>
          <w:rFonts w:ascii="Book Antiqua" w:hAnsi="Book Antiqua"/>
          <w:sz w:val="24"/>
          <w:szCs w:val="24"/>
        </w:rPr>
        <w:t xml:space="preserve"> microbe-associated molecular patterns</w:t>
      </w:r>
      <w:r w:rsidRPr="00B82CDE">
        <w:rPr>
          <w:rFonts w:ascii="Book Antiqua" w:hAnsi="Book Antiqua"/>
          <w:sz w:val="24"/>
          <w:szCs w:val="24"/>
        </w:rPr>
        <w:t xml:space="preserve"> </w:t>
      </w:r>
      <w:r w:rsidR="00126FF7" w:rsidRPr="00B82CDE">
        <w:rPr>
          <w:rFonts w:ascii="Book Antiqua" w:hAnsi="Book Antiqua"/>
          <w:sz w:val="24"/>
          <w:szCs w:val="24"/>
        </w:rPr>
        <w:t>(</w:t>
      </w:r>
      <w:r w:rsidRPr="00B82CDE">
        <w:rPr>
          <w:rFonts w:ascii="Book Antiqua" w:hAnsi="Book Antiqua"/>
          <w:sz w:val="24"/>
          <w:szCs w:val="24"/>
        </w:rPr>
        <w:t>MAMPs</w:t>
      </w:r>
      <w:r w:rsidR="00126FF7" w:rsidRPr="00B82CDE">
        <w:rPr>
          <w:rFonts w:ascii="Book Antiqua" w:hAnsi="Book Antiqua"/>
          <w:sz w:val="24"/>
          <w:szCs w:val="24"/>
        </w:rPr>
        <w:t>)</w:t>
      </w:r>
      <w:r w:rsidRPr="00B82CDE">
        <w:rPr>
          <w:rFonts w:ascii="Book Antiqua" w:hAnsi="Book Antiqua"/>
          <w:sz w:val="24"/>
          <w:szCs w:val="24"/>
        </w:rPr>
        <w:t xml:space="preserve"> that</w:t>
      </w:r>
      <w:r w:rsidR="00343C4A" w:rsidRPr="00B82CDE">
        <w:rPr>
          <w:rFonts w:ascii="Book Antiqua" w:hAnsi="Book Antiqua"/>
          <w:sz w:val="24"/>
          <w:szCs w:val="24"/>
        </w:rPr>
        <w:t xml:space="preserve"> are likely to</w:t>
      </w:r>
      <w:r w:rsidRPr="00B82CDE">
        <w:rPr>
          <w:rFonts w:ascii="Book Antiqua" w:hAnsi="Book Antiqua"/>
          <w:sz w:val="24"/>
          <w:szCs w:val="24"/>
        </w:rPr>
        <w:t xml:space="preserve"> be common features of ecological guilds</w:t>
      </w:r>
      <w:r w:rsidR="005A5692" w:rsidRPr="00B82CDE">
        <w:rPr>
          <w:rFonts w:ascii="Book Antiqua" w:hAnsi="Book Antiqua"/>
          <w:sz w:val="24"/>
          <w:szCs w:val="24"/>
        </w:rPr>
        <w:t>,</w:t>
      </w:r>
      <w:r w:rsidRPr="00B82CDE">
        <w:rPr>
          <w:rFonts w:ascii="Book Antiqua" w:hAnsi="Book Antiqua"/>
          <w:sz w:val="24"/>
          <w:szCs w:val="24"/>
        </w:rPr>
        <w:t xml:space="preserve"> a more encouraging picture of associations between microbiome and metabolic health starts to emerge. </w:t>
      </w:r>
      <w:r w:rsidR="003F6F2C" w:rsidRPr="00B82CDE">
        <w:rPr>
          <w:rFonts w:ascii="Book Antiqua" w:hAnsi="Book Antiqua"/>
          <w:sz w:val="24"/>
          <w:szCs w:val="24"/>
        </w:rPr>
        <w:t xml:space="preserve">Inferred or measured changes of microbial metabolite </w:t>
      </w:r>
      <w:r w:rsidRPr="00B82CDE">
        <w:rPr>
          <w:rFonts w:ascii="Book Antiqua" w:hAnsi="Book Antiqua"/>
          <w:sz w:val="24"/>
          <w:szCs w:val="24"/>
        </w:rPr>
        <w:t xml:space="preserve">such as elevated total SCFA, elevated serum </w:t>
      </w:r>
      <w:r w:rsidR="00532A6A" w:rsidRPr="00B82CDE">
        <w:rPr>
          <w:rFonts w:ascii="Book Antiqua" w:hAnsi="Book Antiqua"/>
          <w:sz w:val="24"/>
          <w:szCs w:val="24"/>
        </w:rPr>
        <w:t>lipopolysaccharides (</w:t>
      </w:r>
      <w:r w:rsidRPr="00B82CDE">
        <w:rPr>
          <w:rFonts w:ascii="Book Antiqua" w:hAnsi="Book Antiqua"/>
          <w:sz w:val="24"/>
          <w:szCs w:val="24"/>
        </w:rPr>
        <w:t>LPS</w:t>
      </w:r>
      <w:r w:rsidR="00532A6A" w:rsidRPr="00B82CDE">
        <w:rPr>
          <w:rFonts w:ascii="Book Antiqua" w:hAnsi="Book Antiqua"/>
          <w:sz w:val="24"/>
          <w:szCs w:val="24"/>
        </w:rPr>
        <w:t>)</w:t>
      </w:r>
      <w:r w:rsidRPr="00B82CDE">
        <w:rPr>
          <w:rFonts w:ascii="Book Antiqua" w:hAnsi="Book Antiqua"/>
          <w:sz w:val="24"/>
          <w:szCs w:val="24"/>
        </w:rPr>
        <w:t xml:space="preserve"> and hydrogen sulphide (H</w:t>
      </w:r>
      <w:r w:rsidRPr="00B82CDE">
        <w:rPr>
          <w:rFonts w:ascii="Book Antiqua" w:hAnsi="Book Antiqua"/>
          <w:sz w:val="24"/>
          <w:szCs w:val="24"/>
          <w:vertAlign w:val="subscript"/>
        </w:rPr>
        <w:t>2</w:t>
      </w:r>
      <w:r w:rsidRPr="00B82CDE">
        <w:rPr>
          <w:rFonts w:ascii="Book Antiqua" w:hAnsi="Book Antiqua"/>
          <w:sz w:val="24"/>
          <w:szCs w:val="24"/>
        </w:rPr>
        <w:t>S) production are recurrently</w:t>
      </w:r>
      <w:r w:rsidR="00532A6A" w:rsidRPr="00B82CDE">
        <w:rPr>
          <w:rFonts w:ascii="Book Antiqua" w:hAnsi="Book Antiqua"/>
          <w:sz w:val="24"/>
          <w:szCs w:val="24"/>
        </w:rPr>
        <w:t xml:space="preserve"> </w:t>
      </w:r>
      <w:r w:rsidRPr="00B82CDE">
        <w:rPr>
          <w:rFonts w:ascii="Book Antiqua" w:hAnsi="Book Antiqua"/>
          <w:sz w:val="24"/>
          <w:szCs w:val="24"/>
        </w:rPr>
        <w:t>observed. In the case of LPS and H</w:t>
      </w:r>
      <w:r w:rsidRPr="00B82CDE">
        <w:rPr>
          <w:rFonts w:ascii="Book Antiqua" w:hAnsi="Book Antiqua"/>
          <w:sz w:val="24"/>
          <w:szCs w:val="24"/>
          <w:vertAlign w:val="subscript"/>
        </w:rPr>
        <w:t>2</w:t>
      </w:r>
      <w:r w:rsidRPr="00B82CDE">
        <w:rPr>
          <w:rFonts w:ascii="Book Antiqua" w:hAnsi="Book Antiqua"/>
          <w:sz w:val="24"/>
          <w:szCs w:val="24"/>
        </w:rPr>
        <w:t>S these are also associated to taxa that are recogni</w:t>
      </w:r>
      <w:r w:rsidR="00532A6A" w:rsidRPr="00B82CDE">
        <w:rPr>
          <w:rFonts w:ascii="Book Antiqua" w:hAnsi="Book Antiqua"/>
          <w:sz w:val="24"/>
          <w:szCs w:val="24"/>
        </w:rPr>
        <w:t>s</w:t>
      </w:r>
      <w:r w:rsidRPr="00B82CDE">
        <w:rPr>
          <w:rFonts w:ascii="Book Antiqua" w:hAnsi="Book Antiqua"/>
          <w:sz w:val="24"/>
          <w:szCs w:val="24"/>
        </w:rPr>
        <w:t xml:space="preserve">able by rRNA-based classification, </w:t>
      </w:r>
      <w:r w:rsidR="00277732" w:rsidRPr="00B82CDE">
        <w:rPr>
          <w:rFonts w:ascii="Book Antiqua" w:hAnsi="Book Antiqua"/>
          <w:sz w:val="24"/>
          <w:szCs w:val="24"/>
        </w:rPr>
        <w:t xml:space="preserve">such as </w:t>
      </w:r>
      <w:r w:rsidR="003F6F2C" w:rsidRPr="00B82CDE">
        <w:rPr>
          <w:rFonts w:ascii="Book Antiqua" w:hAnsi="Book Antiqua"/>
          <w:i/>
          <w:sz w:val="24"/>
          <w:szCs w:val="24"/>
        </w:rPr>
        <w:t>E</w:t>
      </w:r>
      <w:r w:rsidRPr="00B82CDE">
        <w:rPr>
          <w:rFonts w:ascii="Book Antiqua" w:hAnsi="Book Antiqua"/>
          <w:i/>
          <w:sz w:val="24"/>
          <w:szCs w:val="24"/>
        </w:rPr>
        <w:t>nterobacteriaceae</w:t>
      </w:r>
      <w:r w:rsidRPr="00B82CDE">
        <w:rPr>
          <w:rFonts w:ascii="Book Antiqua" w:hAnsi="Book Antiqua"/>
          <w:sz w:val="24"/>
          <w:szCs w:val="24"/>
        </w:rPr>
        <w:t xml:space="preserve"> and </w:t>
      </w:r>
      <w:r w:rsidRPr="00B82CDE">
        <w:rPr>
          <w:rFonts w:ascii="Book Antiqua" w:hAnsi="Book Antiqua"/>
          <w:i/>
          <w:color w:val="000000" w:themeColor="text1"/>
          <w:sz w:val="24"/>
          <w:szCs w:val="24"/>
        </w:rPr>
        <w:t>Desulfovibrionaceae</w:t>
      </w:r>
      <w:r w:rsidR="00686893" w:rsidRPr="00B82CDE">
        <w:rPr>
          <w:rFonts w:ascii="Book Antiqua" w:hAnsi="Book Antiqua"/>
          <w:color w:val="000000" w:themeColor="text1"/>
          <w:sz w:val="24"/>
          <w:szCs w:val="24"/>
        </w:rPr>
        <w:t xml:space="preserve"> from the phylum </w:t>
      </w:r>
      <w:r w:rsidR="00686893" w:rsidRPr="00B82CDE">
        <w:rPr>
          <w:rFonts w:ascii="Book Antiqua" w:hAnsi="Book Antiqua"/>
          <w:i/>
          <w:color w:val="000000" w:themeColor="text1"/>
          <w:sz w:val="24"/>
          <w:szCs w:val="24"/>
        </w:rPr>
        <w:t>Proteobacteria</w:t>
      </w:r>
      <w:r w:rsidRPr="00B82CDE">
        <w:rPr>
          <w:rFonts w:ascii="Book Antiqua" w:hAnsi="Book Antiqua"/>
          <w:color w:val="000000" w:themeColor="text1"/>
          <w:sz w:val="24"/>
          <w:szCs w:val="24"/>
        </w:rPr>
        <w:t>.</w:t>
      </w:r>
    </w:p>
    <w:p w:rsidR="00277732" w:rsidRPr="00B82CDE" w:rsidRDefault="00277732"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Metagenomic analysis provides a global dataset for functional profiling whereby multiple guilds can be looked at simultaneously. Such analyses have reported differences in the total level of carbohydrate degradation genes in the metagenomes </w:t>
      </w:r>
      <w:r w:rsidR="00C0468A" w:rsidRPr="00B82CDE">
        <w:rPr>
          <w:rFonts w:ascii="Book Antiqua" w:hAnsi="Book Antiqua"/>
          <w:color w:val="000000" w:themeColor="text1"/>
          <w:sz w:val="24"/>
          <w:szCs w:val="24"/>
        </w:rPr>
        <w:t xml:space="preserve">of obese </w:t>
      </w:r>
      <w:r w:rsidR="00696267" w:rsidRPr="00B82CDE">
        <w:rPr>
          <w:rFonts w:ascii="Book Antiqua" w:hAnsi="Book Antiqua"/>
          <w:i/>
          <w:color w:val="000000" w:themeColor="text1"/>
          <w:sz w:val="24"/>
          <w:szCs w:val="24"/>
        </w:rPr>
        <w:t>vs</w:t>
      </w:r>
      <w:r w:rsidR="00C0468A" w:rsidRPr="00B82CDE">
        <w:rPr>
          <w:rFonts w:ascii="Book Antiqua" w:hAnsi="Book Antiqua"/>
          <w:color w:val="000000" w:themeColor="text1"/>
          <w:sz w:val="24"/>
          <w:szCs w:val="24"/>
        </w:rPr>
        <w:t xml:space="preserve"> lean </w:t>
      </w:r>
      <w:r w:rsidR="00C0468A" w:rsidRPr="00B82CDE">
        <w:rPr>
          <w:rFonts w:ascii="Book Antiqua" w:hAnsi="Book Antiqua"/>
          <w:color w:val="000000" w:themeColor="text1"/>
          <w:sz w:val="24"/>
          <w:szCs w:val="24"/>
        </w:rPr>
        <w:lastRenderedPageBreak/>
        <w:t>microbiome</w:t>
      </w:r>
      <w:r w:rsidR="00847C4E" w:rsidRPr="00B82CDE">
        <w:rPr>
          <w:rFonts w:ascii="Book Antiqua" w:hAnsi="Book Antiqua"/>
          <w:color w:val="000000" w:themeColor="text1"/>
          <w:sz w:val="24"/>
          <w:szCs w:val="24"/>
        </w:rPr>
        <w:t>s</w:t>
      </w:r>
      <w:r w:rsidR="00B60E95" w:rsidRPr="00B82CDE">
        <w:rPr>
          <w:rFonts w:ascii="Book Antiqua" w:hAnsi="Book Antiqua"/>
          <w:color w:val="000000" w:themeColor="text1"/>
          <w:sz w:val="24"/>
          <w:szCs w:val="24"/>
        </w:rPr>
        <w:t xml:space="preserve"> raising the prospect</w:t>
      </w:r>
      <w:r w:rsidRPr="00B82CDE">
        <w:rPr>
          <w:rFonts w:ascii="Book Antiqua" w:hAnsi="Book Antiqua"/>
          <w:color w:val="000000" w:themeColor="text1"/>
          <w:sz w:val="24"/>
          <w:szCs w:val="24"/>
        </w:rPr>
        <w:t xml:space="preserve"> that energy harvesting may be predictable from metagenome signatures</w:t>
      </w:r>
      <w:r w:rsidR="00324E0C" w:rsidRPr="00B82CDE">
        <w:rPr>
          <w:rFonts w:ascii="Book Antiqua" w:hAnsi="Book Antiqua"/>
          <w:color w:val="000000" w:themeColor="text1"/>
          <w:sz w:val="24"/>
          <w:szCs w:val="24"/>
        </w:rPr>
        <w:fldChar w:fldCharType="begin"/>
      </w:r>
      <w:r w:rsidR="008577AA" w:rsidRPr="00B82CDE">
        <w:rPr>
          <w:rFonts w:ascii="Book Antiqua" w:hAnsi="Book Antiqua"/>
          <w:color w:val="000000" w:themeColor="text1"/>
          <w:sz w:val="24"/>
          <w:szCs w:val="24"/>
        </w:rPr>
        <w:instrText xml:space="preserve"> ADDIN EN.CITE &lt;EndNote&gt;&lt;Cite&gt;&lt;Author&gt;Turnbaugh&lt;/Author&gt;&lt;Year&gt;2006&lt;/Year&gt;&lt;RecNum&gt;596&lt;/RecNum&gt;&lt;DisplayText&gt;&lt;style face="superscript"&gt;[64]&lt;/style&gt;&lt;/DisplayText&gt;&lt;record&gt;&lt;rec-number&gt;596&lt;/rec-number&gt;&lt;foreign-keys&gt;&lt;key app="EN" db-id="5waaxa225rtzw3eerroxera7vtv5x2dzd2td" timestamp="1403093666"&gt;596&lt;/key&gt;&lt;/foreign-keys&gt;&lt;ref-type name="Journal Article"&gt;17&lt;/ref-type&gt;&lt;contributors&gt;&lt;authors&gt;&lt;author&gt;Turnbaugh, P. J.&lt;/author&gt;&lt;author&gt;Ley, R. E.&lt;/author&gt;&lt;author&gt;Mahowald, M. A.&lt;/author&gt;&lt;author&gt;Magrini, V.&lt;/author&gt;&lt;author&gt;Mardis, E. R.&lt;/author&gt;&lt;author&gt;Gordon, J. I.&lt;/author&gt;&lt;/authors&gt;&lt;/contributors&gt;&lt;auth-address&gt;Center for Genome Sciences, Washington University, St. Louis, Missouri 63108, USA.&lt;/auth-address&gt;&lt;titles&gt;&lt;title&gt;An obesity-associated gut microbiome with increased capacity for energy harvest&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027-31&lt;/pages&gt;&lt;volume&gt;444&lt;/volume&gt;&lt;number&gt;7122&lt;/number&gt;&lt;edition&gt;2006/12/22&lt;/edition&gt;&lt;keywords&gt;&lt;keyword&gt;Animals&lt;/keyword&gt;&lt;keyword&gt;Bacteria/classification/genetics/isolation &amp;amp; purification/metabolism&lt;/keyword&gt;&lt;keyword&gt;Cecum/*metabolism/*microbiology&lt;/keyword&gt;&lt;keyword&gt;*Energy Metabolism&lt;/keyword&gt;&lt;keyword&gt;Genome, Bacterial/genetics&lt;/keyword&gt;&lt;keyword&gt;Mice&lt;/keyword&gt;&lt;keyword&gt;Mice, Inbred C57BL&lt;/keyword&gt;&lt;keyword&gt;Mice, Obese&lt;/keyword&gt;&lt;keyword&gt;Obesity/*metabolism/*microbiology&lt;/keyword&gt;&lt;keyword&gt;Sequence Analysis, DNA&lt;/keyword&gt;&lt;keyword&gt;Thinness/microbiology&lt;/keyword&gt;&lt;/keywords&gt;&lt;dates&gt;&lt;year&gt;2006&lt;/year&gt;&lt;pub-dates&gt;&lt;date&gt;Dec 21&lt;/date&gt;&lt;/pub-dates&gt;&lt;/dates&gt;&lt;isbn&gt;0028-0836&lt;/isbn&gt;&lt;accession-num&gt;17183312&lt;/accession-num&gt;&lt;urls&gt;&lt;/urls&gt;&lt;electronic-resource-num&gt;10.1038/nature05414&lt;/electronic-resource-num&gt;&lt;remote-database-provider&gt;Nlm&lt;/remote-database-provider&gt;&lt;language&gt;eng&lt;/language&gt;&lt;/record&gt;&lt;/Cite&gt;&lt;/EndNote&gt;</w:instrText>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64" w:tooltip="Turnbaugh, 2006 #596" w:history="1">
        <w:r w:rsidR="008577AA" w:rsidRPr="00B82CDE">
          <w:rPr>
            <w:rFonts w:ascii="Book Antiqua" w:hAnsi="Book Antiqua"/>
            <w:noProof/>
            <w:color w:val="000000" w:themeColor="text1"/>
            <w:sz w:val="24"/>
            <w:szCs w:val="24"/>
            <w:vertAlign w:val="superscript"/>
          </w:rPr>
          <w:t>64</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8E25C5"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but more specific signatures have also been reported. Aside from microbial metabolites, MAMPs also stimulate host responses. Consistent with this, metagenome studies have found enrichment of microbial genes that encode cell motility</w:t>
      </w:r>
      <w:r w:rsidR="00324E0C" w:rsidRPr="00B82CDE">
        <w:rPr>
          <w:rFonts w:ascii="Book Antiqua" w:hAnsi="Book Antiqua"/>
          <w:color w:val="000000" w:themeColor="text1"/>
          <w:sz w:val="24"/>
          <w:szCs w:val="24"/>
        </w:rPr>
        <w:fldChar w:fldCharType="begin">
          <w:fldData xml:space="preserve">PEVuZE5vdGU+PENpdGU+PEF1dGhvcj5IaWxkZWJyYW5kdDwvQXV0aG9yPjxZZWFyPjIwMDk8L1ll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cxNi0yNC5lMS0yPC9wYWdlcz48dm9sdW1lPjEzNzwvdm9s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IaWxkZWJyYW5kdDwvQXV0aG9yPjxZZWFyPjIwMDk8L1ll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37" w:tooltip="Hildebrandt, 2009 #597" w:history="1">
        <w:r w:rsidR="008577AA" w:rsidRPr="00B82CDE">
          <w:rPr>
            <w:rFonts w:ascii="Book Antiqua" w:hAnsi="Book Antiqua"/>
            <w:noProof/>
            <w:color w:val="000000" w:themeColor="text1"/>
            <w:sz w:val="24"/>
            <w:szCs w:val="24"/>
            <w:vertAlign w:val="superscript"/>
          </w:rPr>
          <w:t>37</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as well as an increase in flagellin proteins</w:t>
      </w:r>
      <w:r w:rsidR="00324E0C" w:rsidRPr="00B82CDE">
        <w:rPr>
          <w:rFonts w:ascii="Book Antiqua" w:hAnsi="Book Antiqua"/>
          <w:color w:val="000000" w:themeColor="text1"/>
          <w:sz w:val="24"/>
          <w:szCs w:val="24"/>
        </w:rPr>
        <w:fldChar w:fldCharType="begin">
          <w:fldData xml:space="preserve">PEVuZE5vdGU+PENpdGU+PEF1dGhvcj5GZXJyZXI8L0F1dGhvcj48WWVhcj4yMDEzPC9ZZWFyPjxS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GZXJyZXI8L0F1dGhvcj48WWVhcj4yMDEzPC9ZZWFyPjxS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65" w:tooltip="Ferrer, 2013 #416" w:history="1">
        <w:r w:rsidR="008577AA" w:rsidRPr="00B82CDE">
          <w:rPr>
            <w:rFonts w:ascii="Book Antiqua" w:hAnsi="Book Antiqua"/>
            <w:noProof/>
            <w:color w:val="000000" w:themeColor="text1"/>
            <w:sz w:val="24"/>
            <w:szCs w:val="24"/>
            <w:vertAlign w:val="superscript"/>
          </w:rPr>
          <w:t>65</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associated with the obese state.</w:t>
      </w:r>
    </w:p>
    <w:p w:rsidR="006C7BEF" w:rsidRPr="00B82CDE" w:rsidRDefault="008E25C5"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In summary, small scale single-cohort, rRNA-based studies of diet-microbiome-host interactions in response to HFD typically identify associations. Cursory comparis</w:t>
      </w:r>
      <w:r w:rsidR="00E97F92" w:rsidRPr="00B82CDE">
        <w:rPr>
          <w:rFonts w:ascii="Book Antiqua" w:hAnsi="Book Antiqua"/>
          <w:sz w:val="24"/>
          <w:szCs w:val="24"/>
        </w:rPr>
        <w:t xml:space="preserve">ons of </w:t>
      </w:r>
      <w:r w:rsidRPr="00B82CDE">
        <w:rPr>
          <w:rFonts w:ascii="Book Antiqua" w:hAnsi="Book Antiqua"/>
          <w:sz w:val="24"/>
          <w:szCs w:val="24"/>
        </w:rPr>
        <w:t>such studies reveal a confusing picture, however more detailed consideration of common ecological or physiological features reveals common patterns. Microbial structural motifs and metabolites with robust associations to HFD formulations and disease states have been seen and are regarded as the mechanistic links between gut microbiome and systemic complications. It is noteworthy that these MAMPs and microbial metabolites are present in the intestinal lumen but their systemic loads are known to increase during a</w:t>
      </w:r>
      <w:r w:rsidR="00D93CAE" w:rsidRPr="00B82CDE">
        <w:rPr>
          <w:rFonts w:ascii="Book Antiqua" w:hAnsi="Book Antiqua"/>
          <w:sz w:val="24"/>
          <w:szCs w:val="24"/>
        </w:rPr>
        <w:t xml:space="preserve"> HFD challenge</w:t>
      </w:r>
      <w:r w:rsidR="00324E0C" w:rsidRPr="00B82CDE">
        <w:rPr>
          <w:rFonts w:ascii="Book Antiqua" w:hAnsi="Book Antiqua"/>
          <w:sz w:val="24"/>
          <w:szCs w:val="24"/>
        </w:rPr>
        <w:fldChar w:fldCharType="begin">
          <w:fldData xml:space="preserve">PEVuZE5vdGU+PENpdGU+PEF1dGhvcj5DYW5pPC9BdXRob3I+PFllYXI+MjAwNzwvWWVhcj48UmVj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DYW5pPC9BdXRob3I+PFllYXI+MjAwNzwvWWVhcj48UmVj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4" w:tooltip="Cani, 2007 #568" w:history="1">
        <w:r w:rsidR="008577AA" w:rsidRPr="00B82CDE">
          <w:rPr>
            <w:rFonts w:ascii="Book Antiqua" w:hAnsi="Book Antiqua"/>
            <w:noProof/>
            <w:sz w:val="24"/>
            <w:szCs w:val="24"/>
            <w:vertAlign w:val="superscript"/>
          </w:rPr>
          <w:t>4</w:t>
        </w:r>
      </w:hyperlink>
      <w:r w:rsidR="008577AA" w:rsidRPr="00B82CDE">
        <w:rPr>
          <w:rFonts w:ascii="Book Antiqua" w:hAnsi="Book Antiqua"/>
          <w:noProof/>
          <w:sz w:val="24"/>
          <w:szCs w:val="24"/>
          <w:vertAlign w:val="superscript"/>
        </w:rPr>
        <w:t>,</w:t>
      </w:r>
      <w:hyperlink w:anchor="_ENREF_66" w:tooltip="Pendyala, 2012 #419" w:history="1">
        <w:r w:rsidR="008577AA" w:rsidRPr="00B82CDE">
          <w:rPr>
            <w:rFonts w:ascii="Book Antiqua" w:hAnsi="Book Antiqua"/>
            <w:noProof/>
            <w:sz w:val="24"/>
            <w:szCs w:val="24"/>
            <w:vertAlign w:val="superscript"/>
          </w:rPr>
          <w:t>66-6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D93CAE" w:rsidRPr="00B82CDE">
        <w:rPr>
          <w:rFonts w:ascii="Book Antiqua" w:hAnsi="Book Antiqua"/>
          <w:sz w:val="24"/>
          <w:szCs w:val="24"/>
        </w:rPr>
        <w:t xml:space="preserve"> and in various aspects of metabolic disorders</w:t>
      </w:r>
      <w:r w:rsidR="00324E0C" w:rsidRPr="00B82CDE">
        <w:rPr>
          <w:rFonts w:ascii="Book Antiqua" w:hAnsi="Book Antiqua"/>
          <w:sz w:val="24"/>
          <w:szCs w:val="24"/>
        </w:rPr>
        <w:fldChar w:fldCharType="begin">
          <w:fldData xml:space="preserve">PEVuZE5vdGU+PENpdGU+PEF1dGhvcj5TY2h3aWVydHo8L0F1dGhvcj48WWVhcj4yMDEwPC9ZZWFy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1l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TY2h3aWVydHo8L0F1dGhvcj48WWVhcj4yMDEwPC9ZZWFy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1l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4" w:tooltip="Cani, 2007 #568" w:history="1">
        <w:r w:rsidR="008577AA" w:rsidRPr="00B82CDE">
          <w:rPr>
            <w:rFonts w:ascii="Book Antiqua" w:hAnsi="Book Antiqua"/>
            <w:noProof/>
            <w:sz w:val="24"/>
            <w:szCs w:val="24"/>
            <w:vertAlign w:val="superscript"/>
          </w:rPr>
          <w:t>4</w:t>
        </w:r>
      </w:hyperlink>
      <w:r w:rsidR="008577AA" w:rsidRPr="00B82CDE">
        <w:rPr>
          <w:rFonts w:ascii="Book Antiqua" w:hAnsi="Book Antiqua"/>
          <w:noProof/>
          <w:sz w:val="24"/>
          <w:szCs w:val="24"/>
          <w:vertAlign w:val="superscript"/>
        </w:rPr>
        <w:t>,</w:t>
      </w:r>
      <w:hyperlink w:anchor="_ENREF_51" w:tooltip="Schwiertz, 2010 #599" w:history="1">
        <w:r w:rsidR="008577AA" w:rsidRPr="00B82CDE">
          <w:rPr>
            <w:rFonts w:ascii="Book Antiqua" w:hAnsi="Book Antiqua"/>
            <w:noProof/>
            <w:sz w:val="24"/>
            <w:szCs w:val="24"/>
            <w:vertAlign w:val="superscript"/>
          </w:rPr>
          <w:t>51</w:t>
        </w:r>
      </w:hyperlink>
      <w:r w:rsidR="008577AA" w:rsidRPr="00B82CDE">
        <w:rPr>
          <w:rFonts w:ascii="Book Antiqua" w:hAnsi="Book Antiqua"/>
          <w:noProof/>
          <w:sz w:val="24"/>
          <w:szCs w:val="24"/>
          <w:vertAlign w:val="superscript"/>
        </w:rPr>
        <w:t>,</w:t>
      </w:r>
      <w:hyperlink w:anchor="_ENREF_69" w:tooltip="Harte, 2010 #600" w:history="1">
        <w:r w:rsidR="008577AA" w:rsidRPr="00B82CDE">
          <w:rPr>
            <w:rFonts w:ascii="Book Antiqua" w:hAnsi="Book Antiqua"/>
            <w:noProof/>
            <w:sz w:val="24"/>
            <w:szCs w:val="24"/>
            <w:vertAlign w:val="superscript"/>
          </w:rPr>
          <w:t>6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D93CAE" w:rsidRPr="00B82CDE">
        <w:rPr>
          <w:rFonts w:ascii="Book Antiqua" w:hAnsi="Book Antiqua"/>
          <w:sz w:val="24"/>
          <w:szCs w:val="24"/>
        </w:rPr>
        <w:t xml:space="preserve">. </w:t>
      </w:r>
      <w:r w:rsidRPr="00B82CDE">
        <w:rPr>
          <w:rFonts w:ascii="Book Antiqua" w:hAnsi="Book Antiqua"/>
          <w:sz w:val="24"/>
          <w:szCs w:val="24"/>
        </w:rPr>
        <w:t>This raises the question of feedback processes that may further shape microbial community structure and the progression into dysbiosis.</w:t>
      </w:r>
    </w:p>
    <w:p w:rsidR="006C7BEF" w:rsidRPr="00B82CDE" w:rsidRDefault="006C7BEF" w:rsidP="000F4E5E">
      <w:pPr>
        <w:adjustRightInd w:val="0"/>
        <w:snapToGrid w:val="0"/>
        <w:spacing w:after="0" w:line="360" w:lineRule="auto"/>
        <w:jc w:val="both"/>
        <w:rPr>
          <w:rFonts w:ascii="Book Antiqua" w:hAnsi="Book Antiqua"/>
          <w:sz w:val="24"/>
          <w:szCs w:val="24"/>
        </w:rPr>
      </w:pPr>
    </w:p>
    <w:p w:rsidR="006C7BEF" w:rsidRPr="00B82CDE" w:rsidRDefault="00E8181E" w:rsidP="000F4E5E">
      <w:pPr>
        <w:adjustRightInd w:val="0"/>
        <w:snapToGrid w:val="0"/>
        <w:spacing w:after="0" w:line="360" w:lineRule="auto"/>
        <w:jc w:val="both"/>
        <w:rPr>
          <w:rFonts w:ascii="Book Antiqua" w:hAnsi="Book Antiqua"/>
          <w:b/>
          <w:sz w:val="24"/>
          <w:szCs w:val="24"/>
        </w:rPr>
      </w:pPr>
      <w:r w:rsidRPr="00B82CDE">
        <w:rPr>
          <w:rFonts w:ascii="Book Antiqua" w:hAnsi="Book Antiqua"/>
          <w:b/>
          <w:sz w:val="24"/>
          <w:szCs w:val="24"/>
        </w:rPr>
        <w:t>FACTORS THAT SHAPE GUT COMMUNITY DYNAMICS AND FUNCTION</w:t>
      </w:r>
    </w:p>
    <w:p w:rsidR="006C7BEF" w:rsidRPr="00B82CDE" w:rsidRDefault="006C7BEF" w:rsidP="000F4E5E">
      <w:pPr>
        <w:adjustRightInd w:val="0"/>
        <w:snapToGrid w:val="0"/>
        <w:spacing w:after="0" w:line="360" w:lineRule="auto"/>
        <w:jc w:val="both"/>
        <w:rPr>
          <w:rFonts w:ascii="Book Antiqua" w:eastAsia="Times New Roman" w:hAnsi="Book Antiqua"/>
          <w:b/>
          <w:i/>
          <w:sz w:val="24"/>
          <w:szCs w:val="24"/>
          <w:lang w:eastAsia="en-AU"/>
        </w:rPr>
      </w:pPr>
      <w:r w:rsidRPr="00B82CDE">
        <w:rPr>
          <w:rFonts w:ascii="Book Antiqua" w:eastAsia="Times New Roman" w:hAnsi="Book Antiqua"/>
          <w:b/>
          <w:i/>
          <w:sz w:val="24"/>
          <w:szCs w:val="24"/>
          <w:lang w:eastAsia="en-AU"/>
        </w:rPr>
        <w:t xml:space="preserve">Intrinsic factors </w:t>
      </w:r>
    </w:p>
    <w:p w:rsidR="006C7BEF" w:rsidRPr="00B82CDE" w:rsidRDefault="006C7BEF"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t xml:space="preserve">Multiple host mechanisms are involved in restricting microbial growth and activity to the intestinal lumen (Figure </w:t>
      </w:r>
      <w:r w:rsidR="006F109E" w:rsidRPr="00B82CDE">
        <w:rPr>
          <w:rFonts w:ascii="Book Antiqua" w:hAnsi="Book Antiqua"/>
          <w:sz w:val="24"/>
          <w:szCs w:val="24"/>
        </w:rPr>
        <w:t>2</w:t>
      </w:r>
      <w:r w:rsidRPr="00B82CDE">
        <w:rPr>
          <w:rFonts w:ascii="Book Antiqua" w:hAnsi="Book Antiqua"/>
          <w:sz w:val="24"/>
          <w:szCs w:val="24"/>
        </w:rPr>
        <w:t>). These processes may act against the gut microbiome in a generalised manner or target specific bacteria with distinct properties. Host secretions in the gut can function as environmental stressors that regulate bacterial growth. The primary role of bile acids is to facilitate dietary fat absorption but their amphipathic properties also disrupt bacterial membrane integrity and result in antibacterial activity</w:t>
      </w:r>
      <w:r w:rsidR="00324E0C" w:rsidRPr="00B82CDE">
        <w:rPr>
          <w:rFonts w:ascii="Book Antiqua" w:hAnsi="Book Antiqua"/>
          <w:sz w:val="24"/>
          <w:szCs w:val="24"/>
        </w:rPr>
        <w:fldChar w:fldCharType="begin">
          <w:fldData xml:space="preserve">PEVuZE5vdGU+PENpdGU+PEF1dGhvcj5LdXJkaTwvQXV0aG9yPjxZZWFyPjIwMDY8L1llYXI+PFJl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==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LdXJkaTwvQXV0aG9yPjxZZWFyPjIwMDY8L1llYXI+PFJl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==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0" w:tooltip="Kurdi, 2006 #601" w:history="1">
        <w:r w:rsidR="008577AA" w:rsidRPr="00B82CDE">
          <w:rPr>
            <w:rFonts w:ascii="Book Antiqua" w:hAnsi="Book Antiqua"/>
            <w:noProof/>
            <w:sz w:val="24"/>
            <w:szCs w:val="24"/>
            <w:vertAlign w:val="superscript"/>
          </w:rPr>
          <w:t>70</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hen rats are fed with diet supplemented with bile acids, their gut communities are characterised by a reduction in </w:t>
      </w:r>
      <w:r w:rsidRPr="00B82CDE">
        <w:rPr>
          <w:rFonts w:ascii="Book Antiqua" w:hAnsi="Book Antiqua"/>
          <w:i/>
          <w:sz w:val="24"/>
          <w:szCs w:val="24"/>
        </w:rPr>
        <w:t>Bacteroidetes</w:t>
      </w:r>
      <w:r w:rsidRPr="00B82CDE">
        <w:rPr>
          <w:rFonts w:ascii="Book Antiqua" w:hAnsi="Book Antiqua"/>
          <w:sz w:val="24"/>
          <w:szCs w:val="24"/>
        </w:rPr>
        <w:t xml:space="preserve"> and enrichment in </w:t>
      </w:r>
      <w:r w:rsidRPr="00B82CDE">
        <w:rPr>
          <w:rFonts w:ascii="Book Antiqua" w:hAnsi="Book Antiqua"/>
          <w:i/>
          <w:sz w:val="24"/>
          <w:szCs w:val="24"/>
        </w:rPr>
        <w:t>Clostridia</w:t>
      </w:r>
      <w:r w:rsidRPr="00B82CDE">
        <w:rPr>
          <w:rFonts w:ascii="Book Antiqua" w:hAnsi="Book Antiqua"/>
          <w:sz w:val="24"/>
          <w:szCs w:val="24"/>
        </w:rPr>
        <w:t xml:space="preserve"> and </w:t>
      </w:r>
      <w:r w:rsidRPr="00B82CDE">
        <w:rPr>
          <w:rFonts w:ascii="Book Antiqua" w:hAnsi="Book Antiqua"/>
          <w:i/>
          <w:sz w:val="24"/>
          <w:szCs w:val="24"/>
        </w:rPr>
        <w:t>Erysipelotrichi</w:t>
      </w:r>
      <w:r w:rsidR="00324E0C" w:rsidRPr="00B82CDE">
        <w:rPr>
          <w:rFonts w:ascii="Book Antiqua" w:hAnsi="Book Antiqua"/>
          <w:sz w:val="24"/>
          <w:szCs w:val="24"/>
        </w:rPr>
        <w:fldChar w:fldCharType="begin">
          <w:fldData xml:space="preserve">PEVuZE5vdGU+PENpdGU+PEF1dGhvcj5Jc2xhbTwvQXV0aG9yPjxZZWFyPjIwMTE8L1llYXI+PFJl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NzczLTgxPC9wYWdlcz48dm9sdW1lPjE0MTwvdm9sdW1lPjxudW1iZXI+NTwvbnVtYmVyPjxl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Jc2xhbTwvQXV0aG9yPjxZZWFyPjIwMTE8L1llYXI+PFJl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NzczLTgxPC9wYWdlcz48dm9sdW1lPjE0MTwvdm9sdW1lPjxudW1iZXI+NTwvbnVtYmVyPjxl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1" w:tooltip="Islam, 2011 #456" w:history="1">
        <w:r w:rsidR="008577AA" w:rsidRPr="00B82CDE">
          <w:rPr>
            <w:rFonts w:ascii="Book Antiqua" w:hAnsi="Book Antiqua"/>
            <w:noProof/>
            <w:sz w:val="24"/>
            <w:szCs w:val="24"/>
            <w:vertAlign w:val="superscript"/>
          </w:rPr>
          <w:t>71</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Intriguingly, this compositional change mirrors the patterns reported in HFD studies</w:t>
      </w:r>
      <w:r w:rsidR="00324E0C" w:rsidRPr="00B82CDE">
        <w:rPr>
          <w:rFonts w:ascii="Book Antiqua" w:hAnsi="Book Antiqua"/>
          <w:sz w:val="24"/>
          <w:szCs w:val="24"/>
        </w:rPr>
        <w:fldChar w:fldCharType="begin">
          <w:fldData xml:space="preserve">PEVuZE5vdGU+PENpdGU+PEF1dGhvcj5MYW08L0F1dGhvcj48WWVhcj4yMDEyPC9ZZWFyPjxSZWNO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E3MTYtMjQuZTEtMjwvcGFnZXM+PHZvbHVtZT4xMzc8L3ZvbHVtZT48bnVtYmVyPjU8L251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MYW08L0F1dGhvcj48WWVhcj4yMDEyPC9ZZWFyPjxSZWNO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E3MTYtMjQuZTEtMjwvcGFnZXM+PHZvbHVtZT4xMzc8L3ZvbHVtZT48bnVtYmVyPjU8L251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24" w:tooltip="Turnbaugh, 2008 #578" w:history="1">
        <w:r w:rsidR="008577AA" w:rsidRPr="00B82CDE">
          <w:rPr>
            <w:rFonts w:ascii="Book Antiqua" w:hAnsi="Book Antiqua"/>
            <w:noProof/>
            <w:sz w:val="24"/>
            <w:szCs w:val="24"/>
            <w:vertAlign w:val="superscript"/>
          </w:rPr>
          <w:t>24</w:t>
        </w:r>
      </w:hyperlink>
      <w:r w:rsidR="008577AA" w:rsidRPr="00B82CDE">
        <w:rPr>
          <w:rFonts w:ascii="Book Antiqua" w:hAnsi="Book Antiqua"/>
          <w:noProof/>
          <w:sz w:val="24"/>
          <w:szCs w:val="24"/>
          <w:vertAlign w:val="superscript"/>
        </w:rPr>
        <w:t>,</w:t>
      </w:r>
      <w:hyperlink w:anchor="_ENREF_37" w:tooltip="Hildebrandt, 2009 #597" w:history="1">
        <w:r w:rsidR="008577AA" w:rsidRPr="00B82CDE">
          <w:rPr>
            <w:rFonts w:ascii="Book Antiqua" w:hAnsi="Book Antiqua"/>
            <w:noProof/>
            <w:sz w:val="24"/>
            <w:szCs w:val="24"/>
            <w:vertAlign w:val="superscript"/>
          </w:rPr>
          <w:t>37</w:t>
        </w:r>
      </w:hyperlink>
      <w:r w:rsidR="008577AA" w:rsidRPr="00B82CDE">
        <w:rPr>
          <w:rFonts w:ascii="Book Antiqua" w:hAnsi="Book Antiqua"/>
          <w:noProof/>
          <w:sz w:val="24"/>
          <w:szCs w:val="24"/>
          <w:vertAlign w:val="superscript"/>
        </w:rPr>
        <w:t>,</w:t>
      </w:r>
      <w:hyperlink w:anchor="_ENREF_38" w:tooltip="Lam, 2012 #602" w:history="1">
        <w:r w:rsidR="008577AA" w:rsidRPr="00B82CDE">
          <w:rPr>
            <w:rFonts w:ascii="Book Antiqua" w:hAnsi="Book Antiqua"/>
            <w:noProof/>
            <w:sz w:val="24"/>
            <w:szCs w:val="24"/>
            <w:vertAlign w:val="superscript"/>
          </w:rPr>
          <w:t>3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12398E" w:rsidRPr="00B82CDE">
        <w:rPr>
          <w:rFonts w:ascii="Book Antiqua" w:hAnsi="Book Antiqua"/>
          <w:sz w:val="24"/>
          <w:szCs w:val="24"/>
        </w:rPr>
        <w:t>. Hi</w:t>
      </w:r>
      <w:r w:rsidRPr="00B82CDE">
        <w:rPr>
          <w:rFonts w:ascii="Book Antiqua" w:hAnsi="Book Antiqua"/>
          <w:sz w:val="24"/>
          <w:szCs w:val="24"/>
        </w:rPr>
        <w:t xml:space="preserve">gher amounts of bile acids are </w:t>
      </w:r>
      <w:r w:rsidR="0012398E" w:rsidRPr="00B82CDE">
        <w:rPr>
          <w:rFonts w:ascii="Book Antiqua" w:hAnsi="Book Antiqua"/>
          <w:sz w:val="24"/>
          <w:szCs w:val="24"/>
        </w:rPr>
        <w:t xml:space="preserve">also </w:t>
      </w:r>
      <w:r w:rsidRPr="00B82CDE">
        <w:rPr>
          <w:rFonts w:ascii="Book Antiqua" w:hAnsi="Book Antiqua"/>
          <w:sz w:val="24"/>
          <w:szCs w:val="24"/>
        </w:rPr>
        <w:t>linked to lower c</w:t>
      </w:r>
      <w:r w:rsidR="00E97F92" w:rsidRPr="00B82CDE">
        <w:rPr>
          <w:rFonts w:ascii="Book Antiqua" w:hAnsi="Book Antiqua"/>
          <w:sz w:val="24"/>
          <w:szCs w:val="24"/>
        </w:rPr>
        <w:t>a</w:t>
      </w:r>
      <w:r w:rsidRPr="00B82CDE">
        <w:rPr>
          <w:rFonts w:ascii="Book Antiqua" w:hAnsi="Book Antiqua"/>
          <w:sz w:val="24"/>
          <w:szCs w:val="24"/>
        </w:rPr>
        <w:t>ecal concentrations of butyrate</w:t>
      </w:r>
      <w:r w:rsidR="00324E0C" w:rsidRPr="00B82CDE">
        <w:rPr>
          <w:rFonts w:ascii="Book Antiqua" w:hAnsi="Book Antiqua"/>
          <w:sz w:val="24"/>
          <w:szCs w:val="24"/>
        </w:rPr>
        <w:fldChar w:fldCharType="begin">
          <w:fldData xml:space="preserve">PEVuZE5vdGU+PENpdGU+PEF1dGhvcj5Jc2xhbTwvQXV0aG9yPjxZZWFyPjIwMTE8L1llYXI+PFJl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NzczLTgxPC9wYWdlcz48dm9sdW1lPjE0MTwvdm9sdW1lPjxudW1iZXI+NTwvbnVtYmVyPjxl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Jc2xhbTwvQXV0aG9yPjxZZWFyPjIwMTE8L1llYXI+PFJl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xNzczLTgxPC9wYWdlcz48dm9sdW1lPjE0MTwvdm9sdW1lPjxudW1iZXI+NTwvbnVtYmVyPjxl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1" w:tooltip="Islam, 2011 #456" w:history="1">
        <w:r w:rsidR="008577AA" w:rsidRPr="00B82CDE">
          <w:rPr>
            <w:rFonts w:ascii="Book Antiqua" w:hAnsi="Book Antiqua"/>
            <w:noProof/>
            <w:sz w:val="24"/>
            <w:szCs w:val="24"/>
            <w:vertAlign w:val="superscript"/>
          </w:rPr>
          <w:t>71</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a metabolite produced by subsets of gut bacteria. This finding suggests bile acids either select against the proliferation of butyrate producing bacteria or inhibit the metabolic pathways leading to butyrate synthesis. Collectively, bile </w:t>
      </w:r>
      <w:r w:rsidRPr="00B82CDE">
        <w:rPr>
          <w:rFonts w:ascii="Book Antiqua" w:hAnsi="Book Antiqua"/>
          <w:sz w:val="24"/>
          <w:szCs w:val="24"/>
        </w:rPr>
        <w:lastRenderedPageBreak/>
        <w:t>acids have a contributing role in determining microbial composition and the products released by the gut microbiome.</w:t>
      </w:r>
    </w:p>
    <w:p w:rsidR="006C7BEF" w:rsidRPr="00B82CDE" w:rsidRDefault="006C7BEF"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At the intestinal interface, host-derived molecules work in synergy to exclude microbial colonisation along the gut epithelium and modulate the microbial composition in the vicinity. Secretory immunoglob</w:t>
      </w:r>
      <w:r w:rsidR="00BB0499" w:rsidRPr="00B82CDE">
        <w:rPr>
          <w:rFonts w:ascii="Book Antiqua" w:hAnsi="Book Antiqua"/>
          <w:sz w:val="24"/>
          <w:szCs w:val="24"/>
        </w:rPr>
        <w:t>ul</w:t>
      </w:r>
      <w:r w:rsidRPr="00B82CDE">
        <w:rPr>
          <w:rFonts w:ascii="Book Antiqua" w:hAnsi="Book Antiqua"/>
          <w:sz w:val="24"/>
          <w:szCs w:val="24"/>
        </w:rPr>
        <w:t xml:space="preserve">in A </w:t>
      </w:r>
      <w:r w:rsidR="00BB0499" w:rsidRPr="00B82CDE">
        <w:rPr>
          <w:rFonts w:ascii="Book Antiqua" w:hAnsi="Book Antiqua"/>
          <w:sz w:val="24"/>
          <w:szCs w:val="24"/>
        </w:rPr>
        <w:t xml:space="preserve">(IgA) </w:t>
      </w:r>
      <w:r w:rsidRPr="00B82CDE">
        <w:rPr>
          <w:rFonts w:ascii="Book Antiqua" w:hAnsi="Book Antiqua"/>
          <w:sz w:val="24"/>
          <w:szCs w:val="24"/>
        </w:rPr>
        <w:t>is known to control bacterial migration patterns by sequestering the movement of motile organisms, thereby preventing their penetration across the gut epithelium</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Cullender&lt;/Author&gt;&lt;Year&gt;2013&lt;/Year&gt;&lt;RecNum&gt;484&lt;/RecNum&gt;&lt;DisplayText&gt;&lt;style face="superscript"&gt;[72]&lt;/style&gt;&lt;/DisplayText&gt;&lt;record&gt;&lt;rec-number&gt;484&lt;/rec-number&gt;&lt;foreign-keys&gt;&lt;key app="EN" db-id="5waaxa225rtzw3eerroxera7vtv5x2dzd2td" timestamp="1393073598"&gt;484&lt;/key&gt;&lt;/foreign-keys&gt;&lt;ref-type name="Journal Article"&gt;17&lt;/ref-type&gt;&lt;contributors&gt;&lt;authors&gt;&lt;author&gt;Cullender, T. C.&lt;/author&gt;&lt;author&gt;Chassaing, B.&lt;/author&gt;&lt;author&gt;Janzon, A.&lt;/author&gt;&lt;author&gt;Kumar, K.&lt;/author&gt;&lt;author&gt;Muller, C. E.&lt;/author&gt;&lt;author&gt;Werner, J. J.&lt;/author&gt;&lt;author&gt;Angenent, L. T.&lt;/author&gt;&lt;author&gt;Bell, M. E.&lt;/author&gt;&lt;author&gt;Hay, A. G.&lt;/author&gt;&lt;author&gt;Peterson, D. A.&lt;/author&gt;&lt;author&gt;Walter, J.&lt;/author&gt;&lt;author&gt;Vijay-Kumar, M.&lt;/author&gt;&lt;author&gt;Gewirtz, A. T.&lt;/author&gt;&lt;author&gt;Ley, R. E.&lt;/author&gt;&lt;/authors&gt;&lt;/contributors&gt;&lt;auth-address&gt;Department of Microbiology, Cornell University, Ithaca, NY 14853, USA; Department of Molecular Biology and Genetics, Cornell University, Ithaca, NY 14853, USA.&lt;/auth-address&gt;&lt;titles&gt;&lt;title&gt;Innate and adaptive immunity interact to quench microbiome flagellar motility in the gut&lt;/title&gt;&lt;secondary-title&gt;Cell Host Microbe&lt;/secondary-title&gt;&lt;alt-title&gt;Cell host &amp;amp; microbe&lt;/alt-title&gt;&lt;/titles&gt;&lt;periodical&gt;&lt;full-title&gt;Cell Host Microbe&lt;/full-title&gt;&lt;abbr-1&gt;Cell host &amp;amp; microbe&lt;/abbr-1&gt;&lt;/periodical&gt;&lt;alt-periodical&gt;&lt;full-title&gt;Cell Host &amp;amp; Microbe&lt;/full-title&gt;&lt;/alt-periodical&gt;&lt;pages&gt;571-81&lt;/pages&gt;&lt;volume&gt;14&lt;/volume&gt;&lt;number&gt;5&lt;/number&gt;&lt;edition&gt;2013/11/19&lt;/edition&gt;&lt;dates&gt;&lt;year&gt;2013&lt;/year&gt;&lt;pub-dates&gt;&lt;date&gt;Nov 13&lt;/date&gt;&lt;/pub-dates&gt;&lt;/dates&gt;&lt;isbn&gt;1931-3128&lt;/isbn&gt;&lt;accession-num&gt;24237702&lt;/accession-num&gt;&lt;urls&gt;&lt;/urls&gt;&lt;custom2&gt;Pmc3920589&lt;/custom2&gt;&lt;custom6&gt;Nihms534507&lt;/custom6&gt;&lt;electronic-resource-num&gt;10.1016/j.chom.2013.10.009&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2" w:tooltip="Cullender, 2013 #484" w:history="1">
        <w:r w:rsidR="008577AA" w:rsidRPr="00B82CDE">
          <w:rPr>
            <w:rFonts w:ascii="Book Antiqua" w:hAnsi="Book Antiqua"/>
            <w:noProof/>
            <w:sz w:val="24"/>
            <w:szCs w:val="24"/>
            <w:vertAlign w:val="superscript"/>
          </w:rPr>
          <w:t>7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r w:rsidR="00847C4E" w:rsidRPr="00B82CDE">
        <w:rPr>
          <w:rFonts w:ascii="Book Antiqua" w:hAnsi="Book Antiqua"/>
          <w:sz w:val="24"/>
          <w:szCs w:val="24"/>
        </w:rPr>
        <w:t>Antimicrobial peptides such as defens</w:t>
      </w:r>
      <w:r w:rsidR="00001806" w:rsidRPr="00B82CDE">
        <w:rPr>
          <w:rFonts w:ascii="Book Antiqua" w:hAnsi="Book Antiqua"/>
          <w:sz w:val="24"/>
          <w:szCs w:val="24"/>
        </w:rPr>
        <w:t>i</w:t>
      </w:r>
      <w:r w:rsidR="00847C4E" w:rsidRPr="00B82CDE">
        <w:rPr>
          <w:rFonts w:ascii="Book Antiqua" w:hAnsi="Book Antiqua"/>
          <w:sz w:val="24"/>
          <w:szCs w:val="24"/>
        </w:rPr>
        <w:t>ns and RegIIIγ also influence microbial composition</w:t>
      </w:r>
      <w:r w:rsidR="00324E0C" w:rsidRPr="00B82CDE">
        <w:rPr>
          <w:rFonts w:ascii="Book Antiqua" w:hAnsi="Book Antiqua"/>
          <w:sz w:val="24"/>
          <w:szCs w:val="24"/>
        </w:rPr>
        <w:fldChar w:fldCharType="begin">
          <w:fldData xml:space="preserve">PEVuZE5vdGU+PENpdGU+PEF1dGhvcj5DaGFtYWlsbGFyZDwvQXV0aG9yPjxZZWFyPjIwMTE8L1ll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DaGFtYWlsbGFyZDwvQXV0aG9yPjxZZWFyPjIwMTE8L1ll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3" w:tooltip="Chamaillard, 2011 #644" w:history="1">
        <w:r w:rsidR="008577AA" w:rsidRPr="00B82CDE">
          <w:rPr>
            <w:rFonts w:ascii="Book Antiqua" w:hAnsi="Book Antiqua"/>
            <w:noProof/>
            <w:sz w:val="24"/>
            <w:szCs w:val="24"/>
            <w:vertAlign w:val="superscript"/>
          </w:rPr>
          <w:t>73</w:t>
        </w:r>
      </w:hyperlink>
      <w:r w:rsidR="008577AA" w:rsidRPr="00B82CDE">
        <w:rPr>
          <w:rFonts w:ascii="Book Antiqua" w:hAnsi="Book Antiqua"/>
          <w:noProof/>
          <w:sz w:val="24"/>
          <w:szCs w:val="24"/>
          <w:vertAlign w:val="superscript"/>
        </w:rPr>
        <w:t>,</w:t>
      </w:r>
      <w:hyperlink w:anchor="_ENREF_74" w:tooltip="Vaishnava, 2011 #457" w:history="1">
        <w:r w:rsidR="008577AA" w:rsidRPr="00B82CDE">
          <w:rPr>
            <w:rFonts w:ascii="Book Antiqua" w:hAnsi="Book Antiqua"/>
            <w:noProof/>
            <w:sz w:val="24"/>
            <w:szCs w:val="24"/>
            <w:vertAlign w:val="superscript"/>
          </w:rPr>
          <w:t>74</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847C4E" w:rsidRPr="00B82CDE">
        <w:rPr>
          <w:rFonts w:ascii="Book Antiqua" w:hAnsi="Book Antiqua"/>
          <w:sz w:val="24"/>
          <w:szCs w:val="24"/>
        </w:rPr>
        <w:t xml:space="preserve">. </w:t>
      </w:r>
      <w:r w:rsidRPr="00B82CDE">
        <w:rPr>
          <w:rFonts w:ascii="Book Antiqua" w:hAnsi="Book Antiqua"/>
          <w:sz w:val="24"/>
          <w:szCs w:val="24"/>
        </w:rPr>
        <w:t xml:space="preserve">Mice expressing human </w:t>
      </w:r>
      <w:r w:rsidR="00847C4E" w:rsidRPr="00B82CDE">
        <w:rPr>
          <w:rFonts w:ascii="Book Antiqua" w:hAnsi="Book Antiqua"/>
          <w:sz w:val="24"/>
          <w:szCs w:val="24"/>
        </w:rPr>
        <w:t>α-</w:t>
      </w:r>
      <w:r w:rsidRPr="00B82CDE">
        <w:rPr>
          <w:rFonts w:ascii="Book Antiqua" w:hAnsi="Book Antiqua"/>
          <w:sz w:val="24"/>
          <w:szCs w:val="24"/>
        </w:rPr>
        <w:t xml:space="preserve">defensin genes had marked depletion of segmented filamentous bacteria and </w:t>
      </w:r>
      <w:r w:rsidR="00B60E95" w:rsidRPr="00B82CDE">
        <w:rPr>
          <w:rFonts w:ascii="Book Antiqua" w:hAnsi="Book Antiqua"/>
          <w:sz w:val="24"/>
          <w:szCs w:val="24"/>
        </w:rPr>
        <w:t>less</w:t>
      </w:r>
      <w:r w:rsidRPr="00B82CDE">
        <w:rPr>
          <w:rFonts w:ascii="Book Antiqua" w:hAnsi="Book Antiqua"/>
          <w:sz w:val="24"/>
          <w:szCs w:val="24"/>
        </w:rPr>
        <w:t xml:space="preserve"> interleukin 17-producing T cells in the lamina propria</w:t>
      </w:r>
      <w:r w:rsidR="0094510A" w:rsidRPr="00B82CDE">
        <w:rPr>
          <w:rFonts w:ascii="Book Antiqua" w:hAnsi="Book Antiqua"/>
          <w:sz w:val="24"/>
          <w:szCs w:val="24"/>
        </w:rPr>
        <w:t xml:space="preserve"> than those with α-defensin deficiency</w:t>
      </w:r>
      <w:r w:rsidR="00324E0C" w:rsidRPr="00B82CDE">
        <w:rPr>
          <w:rFonts w:ascii="Book Antiqua" w:hAnsi="Book Antiqua"/>
          <w:sz w:val="24"/>
          <w:szCs w:val="24"/>
        </w:rPr>
        <w:fldChar w:fldCharType="begin">
          <w:fldData xml:space="preserve">PEVuZE5vdGU+PENpdGU+PEF1dGhvcj5TYWx6bWFuPC9BdXRob3I+PFllYXI+MjAxMDwvWWVhcj48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TYWx6bWFuPC9BdXRob3I+PFllYXI+MjAxMDwvWWVhcj48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5" w:tooltip="Salzman, 2010 #603" w:history="1">
        <w:r w:rsidR="008577AA" w:rsidRPr="00B82CDE">
          <w:rPr>
            <w:rFonts w:ascii="Book Antiqua" w:hAnsi="Book Antiqua"/>
            <w:noProof/>
            <w:sz w:val="24"/>
            <w:szCs w:val="24"/>
            <w:vertAlign w:val="superscript"/>
          </w:rPr>
          <w:t>75</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RegIIIγ</w:t>
      </w:r>
      <w:r w:rsidR="00A82937" w:rsidRPr="00B82CDE">
        <w:rPr>
          <w:rFonts w:ascii="Book Antiqua" w:hAnsi="Book Antiqua"/>
          <w:sz w:val="24"/>
          <w:szCs w:val="24"/>
        </w:rPr>
        <w:t>, on the other hand, generally selects against</w:t>
      </w:r>
      <w:r w:rsidRPr="00B82CDE">
        <w:rPr>
          <w:rFonts w:ascii="Book Antiqua" w:hAnsi="Book Antiqua"/>
          <w:sz w:val="24"/>
          <w:szCs w:val="24"/>
        </w:rPr>
        <w:t xml:space="preserve"> Gram positive bacteria</w:t>
      </w:r>
      <w:r w:rsidR="00B60E95" w:rsidRPr="00B82CDE">
        <w:rPr>
          <w:rFonts w:ascii="Book Antiqua" w:hAnsi="Book Antiqua"/>
          <w:sz w:val="24"/>
          <w:szCs w:val="24"/>
        </w:rPr>
        <w:t>,</w:t>
      </w:r>
      <w:r w:rsidRPr="00B82CDE">
        <w:rPr>
          <w:rFonts w:ascii="Book Antiqua" w:hAnsi="Book Antiqua"/>
          <w:sz w:val="24"/>
          <w:szCs w:val="24"/>
        </w:rPr>
        <w:t xml:space="preserve"> as LPS on Gram ne</w:t>
      </w:r>
      <w:r w:rsidR="00847C4E" w:rsidRPr="00B82CDE">
        <w:rPr>
          <w:rFonts w:ascii="Book Antiqua" w:hAnsi="Book Antiqua"/>
          <w:sz w:val="24"/>
          <w:szCs w:val="24"/>
        </w:rPr>
        <w:t>gative bacteria inhibit RegIIIγ</w:t>
      </w:r>
      <w:r w:rsidRPr="00B82CDE">
        <w:rPr>
          <w:rFonts w:ascii="Book Antiqua" w:hAnsi="Book Antiqua"/>
          <w:sz w:val="24"/>
          <w:szCs w:val="24"/>
        </w:rPr>
        <w:t xml:space="preserve"> activity</w:t>
      </w:r>
      <w:r w:rsidR="00324E0C" w:rsidRPr="00B82CDE">
        <w:rPr>
          <w:rFonts w:ascii="Book Antiqua" w:hAnsi="Book Antiqua"/>
          <w:sz w:val="24"/>
          <w:szCs w:val="24"/>
        </w:rPr>
        <w:fldChar w:fldCharType="begin">
          <w:fldData xml:space="preserve">PEVuZE5vdGU+PENpdGU+PEF1dGhvcj5NdWtoZXJqZWU8L0F1dGhvcj48WWVhcj4yMDE0PC9ZZWFy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xMDMtNzwvcGFnZXM+PHZvbHVtZT41MDU8L3Zv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NdWtoZXJqZWU8L0F1dGhvcj48WWVhcj4yMDE0PC9ZZWFy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xMDMtNzwvcGFnZXM+PHZvbHVtZT41MDU8L3Zv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4" w:tooltip="Vaishnava, 2011 #457" w:history="1">
        <w:r w:rsidR="008577AA" w:rsidRPr="00B82CDE">
          <w:rPr>
            <w:rFonts w:ascii="Book Antiqua" w:hAnsi="Book Antiqua"/>
            <w:noProof/>
            <w:sz w:val="24"/>
            <w:szCs w:val="24"/>
            <w:vertAlign w:val="superscript"/>
          </w:rPr>
          <w:t>74</w:t>
        </w:r>
      </w:hyperlink>
      <w:r w:rsidR="008577AA" w:rsidRPr="00B82CDE">
        <w:rPr>
          <w:rFonts w:ascii="Book Antiqua" w:hAnsi="Book Antiqua"/>
          <w:noProof/>
          <w:sz w:val="24"/>
          <w:szCs w:val="24"/>
          <w:vertAlign w:val="superscript"/>
        </w:rPr>
        <w:t>,</w:t>
      </w:r>
      <w:hyperlink w:anchor="_ENREF_76" w:tooltip="Mukherjee, 2014 #458" w:history="1">
        <w:r w:rsidR="008577AA" w:rsidRPr="00B82CDE">
          <w:rPr>
            <w:rFonts w:ascii="Book Antiqua" w:hAnsi="Book Antiqua"/>
            <w:noProof/>
            <w:sz w:val="24"/>
            <w:szCs w:val="24"/>
            <w:vertAlign w:val="superscript"/>
          </w:rPr>
          <w:t>76</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Host secretions can also shape the gut microbiome by providing an ecological niche for specific bacteria. For instance, mucin, a glycosylated protein covering the intestinal epithelium, is a specific growth substrate for </w:t>
      </w:r>
      <w:r w:rsidR="00847C4E" w:rsidRPr="00B82CDE">
        <w:rPr>
          <w:rFonts w:ascii="Book Antiqua" w:hAnsi="Book Antiqua"/>
          <w:sz w:val="24"/>
          <w:szCs w:val="24"/>
        </w:rPr>
        <w:t xml:space="preserve">many commensal gut microbes, including </w:t>
      </w:r>
      <w:r w:rsidR="00847C4E" w:rsidRPr="00B82CDE">
        <w:rPr>
          <w:rFonts w:ascii="Book Antiqua" w:hAnsi="Book Antiqua"/>
          <w:i/>
          <w:sz w:val="24"/>
          <w:szCs w:val="24"/>
        </w:rPr>
        <w:t>Ruminococcus</w:t>
      </w:r>
      <w:r w:rsidR="00324E0C" w:rsidRPr="00B82CDE">
        <w:rPr>
          <w:rFonts w:ascii="Book Antiqua" w:hAnsi="Book Antiqua"/>
          <w:sz w:val="24"/>
          <w:szCs w:val="24"/>
        </w:rPr>
        <w:fldChar w:fldCharType="begin">
          <w:fldData xml:space="preserve">PEVuZE5vdGU+PENpdGU+PEF1dGhvcj5Qbmc8L0F1dGhvcj48WWVhcj4yMDEwPC9ZZWFyPjxSZWNO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=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Qbmc8L0F1dGhvcj48WWVhcj4yMDEwPC9ZZWFyPjxSZWNO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=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7" w:tooltip="Png, 2010 #634" w:history="1">
        <w:r w:rsidR="008577AA" w:rsidRPr="00B82CDE">
          <w:rPr>
            <w:rFonts w:ascii="Book Antiqua" w:hAnsi="Book Antiqua"/>
            <w:noProof/>
            <w:sz w:val="24"/>
            <w:szCs w:val="24"/>
            <w:vertAlign w:val="superscript"/>
          </w:rPr>
          <w:t>77</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847C4E" w:rsidRPr="00B82CDE">
        <w:rPr>
          <w:rFonts w:ascii="Book Antiqua" w:hAnsi="Book Antiqua"/>
          <w:sz w:val="24"/>
          <w:szCs w:val="24"/>
        </w:rPr>
        <w:t xml:space="preserve">, </w:t>
      </w:r>
      <w:r w:rsidR="00847C4E" w:rsidRPr="00B82CDE">
        <w:rPr>
          <w:rFonts w:ascii="Book Antiqua" w:hAnsi="Book Antiqua"/>
          <w:i/>
          <w:sz w:val="24"/>
          <w:szCs w:val="24"/>
        </w:rPr>
        <w:t>Bacteroides</w:t>
      </w:r>
      <w:r w:rsidR="00324E0C" w:rsidRPr="00B82CDE">
        <w:rPr>
          <w:rFonts w:ascii="Book Antiqua" w:hAnsi="Book Antiqua"/>
          <w:sz w:val="24"/>
          <w:szCs w:val="24"/>
        </w:rPr>
        <w:fldChar w:fldCharType="begin">
          <w:fldData xml:space="preserve">PEVuZE5vdGU+PENpdGU+PEF1dGhvcj5Tb25uZW5idXJnPC9BdXRob3I+PFllYXI+MjAwNTwvWWVh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Tb25uZW5idXJnPC9BdXRob3I+PFllYXI+MjAwNTwvWWVh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8" w:tooltip="Sonnenburg, 2005 #608" w:history="1">
        <w:r w:rsidR="008577AA" w:rsidRPr="00B82CDE">
          <w:rPr>
            <w:rFonts w:ascii="Book Antiqua" w:hAnsi="Book Antiqua"/>
            <w:noProof/>
            <w:sz w:val="24"/>
            <w:szCs w:val="24"/>
            <w:vertAlign w:val="superscript"/>
          </w:rPr>
          <w:t>7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847C4E" w:rsidRPr="00B82CDE">
        <w:rPr>
          <w:rFonts w:ascii="Book Antiqua" w:hAnsi="Book Antiqua"/>
          <w:sz w:val="24"/>
          <w:szCs w:val="24"/>
        </w:rPr>
        <w:t xml:space="preserve"> and </w:t>
      </w:r>
      <w:r w:rsidR="00847C4E" w:rsidRPr="00B82CDE">
        <w:rPr>
          <w:rFonts w:ascii="Book Antiqua" w:hAnsi="Book Antiqua"/>
          <w:i/>
          <w:sz w:val="24"/>
          <w:szCs w:val="24"/>
        </w:rPr>
        <w:t>Akkermansia</w:t>
      </w:r>
      <w:r w:rsidR="00324E0C" w:rsidRPr="00B82CDE">
        <w:rPr>
          <w:rFonts w:ascii="Book Antiqua" w:hAnsi="Book Antiqua"/>
          <w:sz w:val="24"/>
          <w:szCs w:val="24"/>
        </w:rPr>
        <w:fldChar w:fldCharType="begin">
          <w:fldData xml:space="preserve">PEVuZE5vdGU+PENpdGU+PEF1dGhvcj5EZXJyaWVuPC9BdXRob3I+PFllYXI+MjAwNDwvWWVhcj48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ZXJyaWVuPC9BdXRob3I+PFllYXI+MjAwNDwvWWVhcj48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9" w:tooltip="Derrien, 2004 #471" w:history="1">
        <w:r w:rsidR="008577AA" w:rsidRPr="00B82CDE">
          <w:rPr>
            <w:rFonts w:ascii="Book Antiqua" w:hAnsi="Book Antiqua"/>
            <w:noProof/>
            <w:sz w:val="24"/>
            <w:szCs w:val="24"/>
            <w:vertAlign w:val="superscript"/>
          </w:rPr>
          <w:t>7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F31615" w:rsidRPr="00B82CDE">
        <w:rPr>
          <w:rFonts w:ascii="Book Antiqua" w:hAnsi="Book Antiqua"/>
          <w:sz w:val="24"/>
          <w:szCs w:val="24"/>
        </w:rPr>
        <w:t>.</w:t>
      </w:r>
      <w:r w:rsidR="00847C4E" w:rsidRPr="00B82CDE">
        <w:rPr>
          <w:rFonts w:ascii="Book Antiqua" w:hAnsi="Book Antiqua"/>
          <w:sz w:val="24"/>
          <w:szCs w:val="24"/>
        </w:rPr>
        <w:t xml:space="preserve"> </w:t>
      </w:r>
      <w:r w:rsidRPr="00B82CDE">
        <w:rPr>
          <w:rFonts w:ascii="Book Antiqua" w:hAnsi="Book Antiqua"/>
          <w:sz w:val="24"/>
          <w:szCs w:val="24"/>
        </w:rPr>
        <w:t>In the event of gut inflammation, byproducts of immune responses may alter the gut microbiome by favouring the growth of selected organisms. For instance, host cells release reactive oxygen and nitrogen species into the lumen, which react to form nitrate</w:t>
      </w:r>
      <w:r w:rsidR="00324E0C" w:rsidRPr="00B82CDE">
        <w:rPr>
          <w:rFonts w:ascii="Book Antiqua" w:hAnsi="Book Antiqua"/>
          <w:sz w:val="24"/>
          <w:szCs w:val="24"/>
        </w:rPr>
        <w:fldChar w:fldCharType="begin">
          <w:fldData xml:space="preserve">PEVuZE5vdGU+PENpdGU+PEF1dGhvcj5Lb2xpb3M8L0F1dGhvcj48WWVhcj4yMDA0PC9ZZWFyPjxS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Lb2xpb3M8L0F1dGhvcj48WWVhcj4yMDA0PC9ZZWFyPjxS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0" w:tooltip="Kolios, 2004 #469" w:history="1">
        <w:r w:rsidR="008577AA" w:rsidRPr="00B82CDE">
          <w:rPr>
            <w:rFonts w:ascii="Book Antiqua" w:hAnsi="Book Antiqua"/>
            <w:noProof/>
            <w:sz w:val="24"/>
            <w:szCs w:val="24"/>
            <w:vertAlign w:val="superscript"/>
          </w:rPr>
          <w:t>80-8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It has been shown that </w:t>
      </w:r>
      <w:r w:rsidRPr="00B82CDE">
        <w:rPr>
          <w:rFonts w:ascii="Book Antiqua" w:hAnsi="Book Antiqua"/>
          <w:i/>
          <w:sz w:val="24"/>
          <w:szCs w:val="24"/>
        </w:rPr>
        <w:t>Escherichia coli</w:t>
      </w:r>
      <w:r w:rsidRPr="00B82CDE">
        <w:rPr>
          <w:rFonts w:ascii="Book Antiqua" w:hAnsi="Book Antiqua"/>
          <w:sz w:val="24"/>
          <w:szCs w:val="24"/>
        </w:rPr>
        <w:t xml:space="preserve"> </w:t>
      </w:r>
      <w:r w:rsidR="001058F6" w:rsidRPr="00B82CDE">
        <w:rPr>
          <w:rFonts w:ascii="Book Antiqua" w:hAnsi="Book Antiqua"/>
          <w:sz w:val="24"/>
          <w:szCs w:val="24"/>
        </w:rPr>
        <w:t>uses</w:t>
      </w:r>
      <w:r w:rsidRPr="00B82CDE">
        <w:rPr>
          <w:rFonts w:ascii="Book Antiqua" w:hAnsi="Book Antiqua"/>
          <w:sz w:val="24"/>
          <w:szCs w:val="24"/>
        </w:rPr>
        <w:t xml:space="preserve"> exogenous nitrate as electron acceptors </w:t>
      </w:r>
      <w:r w:rsidR="001058F6" w:rsidRPr="00B82CDE">
        <w:rPr>
          <w:rFonts w:ascii="Book Antiqua" w:hAnsi="Book Antiqua"/>
          <w:sz w:val="24"/>
          <w:szCs w:val="24"/>
        </w:rPr>
        <w:t>for</w:t>
      </w:r>
      <w:r w:rsidRPr="00B82CDE">
        <w:rPr>
          <w:rFonts w:ascii="Book Antiqua" w:hAnsi="Book Antiqua"/>
          <w:sz w:val="24"/>
          <w:szCs w:val="24"/>
        </w:rPr>
        <w:t xml:space="preserve"> anaerobic respiration</w:t>
      </w:r>
      <w:r w:rsidR="001058F6" w:rsidRPr="00B82CDE">
        <w:rPr>
          <w:rFonts w:ascii="Book Antiqua" w:hAnsi="Book Antiqua"/>
          <w:sz w:val="24"/>
          <w:szCs w:val="24"/>
        </w:rPr>
        <w:t>, giving it a competitive advantage over fermentative organism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Spees&lt;/Author&gt;&lt;Year&gt;2013&lt;/Year&gt;&lt;RecNum&gt;522&lt;/RecNum&gt;&lt;DisplayText&gt;&lt;style face="superscript"&gt;[83]&lt;/style&gt;&lt;/DisplayText&gt;&lt;record&gt;&lt;rec-number&gt;522&lt;/rec-number&gt;&lt;foreign-keys&gt;&lt;key app="EN" db-id="5waaxa225rtzw3eerroxera7vtv5x2dzd2td" timestamp="1393390507"&gt;522&lt;/key&gt;&lt;/foreign-keys&gt;&lt;ref-type name="Journal Article"&gt;17&lt;/ref-type&gt;&lt;contributors&gt;&lt;authors&gt;&lt;author&gt;Spees, A. M.&lt;/author&gt;&lt;author&gt;Lopez, C. A.&lt;/author&gt;&lt;author&gt;Kingsbury, D. D.&lt;/author&gt;&lt;author&gt;Winter, S. E.&lt;/author&gt;&lt;author&gt;Baumler, A. J.&lt;/author&gt;&lt;/authors&gt;&lt;/contributors&gt;&lt;auth-address&gt;Department of Medical Microbiology and Immunology, School of Medicine, University of California at Davis, Davis, California, United States of America.&lt;/auth-address&gt;&lt;titles&gt;&lt;title&gt;Colonization resistance: battle of the bugs or Menage a Trois with the host?&lt;/title&gt;&lt;secondary-title&gt;PLoS Pathog&lt;/secondary-title&gt;&lt;alt-title&gt;PLoS pathogens&lt;/alt-title&gt;&lt;/titles&gt;&lt;periodical&gt;&lt;full-title&gt;PLoS Pathogens&lt;/full-title&gt;&lt;abbr-1&gt;PLoS Pathog.&lt;/abbr-1&gt;&lt;abbr-2&gt;PLoS Pathog&lt;/abbr-2&gt;&lt;/periodical&gt;&lt;alt-periodical&gt;&lt;full-title&gt;PLoS Pathogens&lt;/full-title&gt;&lt;abbr-1&gt;PLoS Path.&lt;/abbr-1&gt;&lt;abbr-2&gt;PLoS Path&lt;/abbr-2&gt;&lt;/alt-periodical&gt;&lt;pages&gt;e1003730&lt;/pages&gt;&lt;volume&gt;9&lt;/volume&gt;&lt;number&gt;11&lt;/number&gt;&lt;edition&gt;2013/11/28&lt;/edition&gt;&lt;dates&gt;&lt;year&gt;2013&lt;/year&gt;&lt;pub-dates&gt;&lt;date&gt;Nov&lt;/date&gt;&lt;/pub-dates&gt;&lt;/dates&gt;&lt;isbn&gt;1553-7366&lt;/isbn&gt;&lt;accession-num&gt;24278012&lt;/accession-num&gt;&lt;urls&gt;&lt;/urls&gt;&lt;custom2&gt;Pmc3836981&lt;/custom2&gt;&lt;electronic-resource-num&gt;10.1371/journal.ppat.1003730&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3" w:tooltip="Spees, 2013 #522" w:history="1">
        <w:r w:rsidR="008577AA" w:rsidRPr="00B82CDE">
          <w:rPr>
            <w:rFonts w:ascii="Book Antiqua" w:hAnsi="Book Antiqua"/>
            <w:noProof/>
            <w:sz w:val="24"/>
            <w:szCs w:val="24"/>
            <w:vertAlign w:val="superscript"/>
          </w:rPr>
          <w:t>8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p>
    <w:p w:rsidR="00E8181E" w:rsidRPr="00B82CDE" w:rsidRDefault="00E8181E" w:rsidP="000F4E5E">
      <w:pPr>
        <w:adjustRightInd w:val="0"/>
        <w:snapToGrid w:val="0"/>
        <w:spacing w:after="0" w:line="360" w:lineRule="auto"/>
        <w:jc w:val="both"/>
        <w:rPr>
          <w:rFonts w:ascii="Book Antiqua" w:hAnsi="Book Antiqua"/>
          <w:sz w:val="24"/>
          <w:szCs w:val="24"/>
        </w:rPr>
      </w:pPr>
    </w:p>
    <w:p w:rsidR="006C7BEF" w:rsidRPr="00B82CDE" w:rsidRDefault="006C7BEF"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Host feeding behaviour</w:t>
      </w:r>
    </w:p>
    <w:p w:rsidR="006C7BEF" w:rsidRPr="00B82CDE" w:rsidRDefault="006C7BEF"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t xml:space="preserve">While host secretions play an important role in determining the gut community structure, external factors such as host feeding behaviour are equally influential (Figure </w:t>
      </w:r>
      <w:r w:rsidR="002E6B6A" w:rsidRPr="00B82CDE">
        <w:rPr>
          <w:rFonts w:ascii="Book Antiqua" w:hAnsi="Book Antiqua"/>
          <w:sz w:val="24"/>
          <w:szCs w:val="24"/>
        </w:rPr>
        <w:t>2</w:t>
      </w:r>
      <w:r w:rsidRPr="00B82CDE">
        <w:rPr>
          <w:rFonts w:ascii="Book Antiqua" w:hAnsi="Book Antiqua"/>
          <w:sz w:val="24"/>
          <w:szCs w:val="24"/>
        </w:rPr>
        <w:t>). A main driver of microbial change is the macronutrient intake of the host, in particular the type of carbohydrate ingested</w:t>
      </w:r>
      <w:r w:rsidR="00324E0C" w:rsidRPr="00B82CDE">
        <w:rPr>
          <w:rFonts w:ascii="Book Antiqua" w:hAnsi="Book Antiqua"/>
          <w:sz w:val="24"/>
          <w:szCs w:val="24"/>
        </w:rPr>
        <w:fldChar w:fldCharType="begin">
          <w:fldData xml:space="preserve">PEVuZE5vdGU+PENpdGU+PEF1dGhvcj5MaWNodDwvQXV0aG9yPjxZZWFyPjIwMDY8L1llYXI+PFJl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MaWNodDwvQXV0aG9yPjxZZWFyPjIwMDY8L1llYXI+PFJl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57" w:tooltip="Walker, 2011 #550" w:history="1">
        <w:r w:rsidR="008577AA" w:rsidRPr="00B82CDE">
          <w:rPr>
            <w:rFonts w:ascii="Book Antiqua" w:hAnsi="Book Antiqua"/>
            <w:noProof/>
            <w:sz w:val="24"/>
            <w:szCs w:val="24"/>
            <w:vertAlign w:val="superscript"/>
          </w:rPr>
          <w:t>57</w:t>
        </w:r>
      </w:hyperlink>
      <w:r w:rsidR="008577AA" w:rsidRPr="00B82CDE">
        <w:rPr>
          <w:rFonts w:ascii="Book Antiqua" w:hAnsi="Book Antiqua"/>
          <w:noProof/>
          <w:sz w:val="24"/>
          <w:szCs w:val="24"/>
          <w:vertAlign w:val="superscript"/>
        </w:rPr>
        <w:t>,</w:t>
      </w:r>
      <w:hyperlink w:anchor="_ENREF_84" w:tooltip="Licht, 2006 #606" w:history="1">
        <w:r w:rsidR="008577AA" w:rsidRPr="00B82CDE">
          <w:rPr>
            <w:rFonts w:ascii="Book Antiqua" w:hAnsi="Book Antiqua"/>
            <w:noProof/>
            <w:sz w:val="24"/>
            <w:szCs w:val="24"/>
            <w:vertAlign w:val="superscript"/>
          </w:rPr>
          <w:t>84</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Changes in intake are likely to influence the gut microbiota composition or their nutrient acquisition strategie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Koropatkin&lt;/Author&gt;&lt;Year&gt;2012&lt;/Year&gt;&lt;RecNum&gt;607&lt;/RecNum&gt;&lt;DisplayText&gt;&lt;style face="superscript"&gt;[85]&lt;/style&gt;&lt;/DisplayText&gt;&lt;record&gt;&lt;rec-number&gt;607&lt;/rec-number&gt;&lt;foreign-keys&gt;&lt;key app="EN" db-id="5waaxa225rtzw3eerroxera7vtv5x2dzd2td" timestamp="1403095970"&gt;607&lt;/key&gt;&lt;/foreign-keys&gt;&lt;ref-type name="Journal Article"&gt;17&lt;/ref-type&gt;&lt;contributors&gt;&lt;authors&gt;&lt;author&gt;Koropatkin, N. M.&lt;/author&gt;&lt;author&gt;Cameron, E. A.&lt;/author&gt;&lt;author&gt;Martens, E. C.&lt;/author&gt;&lt;/authors&gt;&lt;/contributors&gt;&lt;auth-address&gt;Department of Microbiology and Immunology, University of Michigan Medical School, Ann Arbor, Michigan 48109, USA.&lt;/auth-address&gt;&lt;titles&gt;&lt;title&gt;How glycan metabolism shapes the human gut microbiota&lt;/title&gt;&lt;secondary-title&gt;Nat Rev Microbiol&lt;/secondary-title&gt;&lt;alt-title&gt;Nature reviews. Microbiology&lt;/alt-title&gt;&lt;/titles&gt;&lt;periodical&gt;&lt;full-title&gt;Nature Reviews: Microbiology&lt;/full-title&gt;&lt;abbr-1&gt;Nat. Rev. Microbiol.&lt;/abbr-1&gt;&lt;abbr-2&gt;Nat Rev Microbiol&lt;/abbr-2&gt;&lt;/periodical&gt;&lt;pages&gt;323-35&lt;/pages&gt;&lt;volume&gt;10&lt;/volume&gt;&lt;number&gt;5&lt;/number&gt;&lt;edition&gt;2012/04/12&lt;/edition&gt;&lt;keywords&gt;&lt;keyword&gt;*Biota&lt;/keyword&gt;&lt;keyword&gt;*Diet&lt;/keyword&gt;&lt;keyword&gt;Gastrointestinal Tract/*microbiology&lt;/keyword&gt;&lt;keyword&gt;Humans&lt;/keyword&gt;&lt;keyword&gt;Metagenome/*physiology&lt;/keyword&gt;&lt;keyword&gt;Polysaccharides/*metabolism&lt;/keyword&gt;&lt;/keywords&gt;&lt;dates&gt;&lt;year&gt;2012&lt;/year&gt;&lt;pub-dates&gt;&lt;date&gt;May&lt;/date&gt;&lt;/pub-dates&gt;&lt;/dates&gt;&lt;isbn&gt;1740-1526&lt;/isbn&gt;&lt;accession-num&gt;22491358&lt;/accession-num&gt;&lt;urls&gt;&lt;/urls&gt;&lt;custom2&gt;Pmc4005082&lt;/custom2&gt;&lt;custom6&gt;Nihms564042&lt;/custom6&gt;&lt;electronic-resource-num&gt;10.1038/nrmicro2746&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5" w:tooltip="Koropatkin, 2012 #607" w:history="1">
        <w:r w:rsidR="008577AA" w:rsidRPr="00B82CDE">
          <w:rPr>
            <w:rFonts w:ascii="Book Antiqua" w:hAnsi="Book Antiqua"/>
            <w:noProof/>
            <w:sz w:val="24"/>
            <w:szCs w:val="24"/>
            <w:vertAlign w:val="superscript"/>
          </w:rPr>
          <w:t>85</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For instance, </w:t>
      </w:r>
      <w:r w:rsidR="00F649F0" w:rsidRPr="00B82CDE">
        <w:rPr>
          <w:rFonts w:ascii="Book Antiqua" w:hAnsi="Book Antiqua"/>
          <w:sz w:val="24"/>
          <w:szCs w:val="24"/>
        </w:rPr>
        <w:t>experiments</w:t>
      </w:r>
      <w:r w:rsidRPr="00B82CDE">
        <w:rPr>
          <w:rFonts w:ascii="Book Antiqua" w:hAnsi="Book Antiqua"/>
          <w:sz w:val="24"/>
          <w:szCs w:val="24"/>
        </w:rPr>
        <w:t xml:space="preserve"> in monocolonised mice have found that </w:t>
      </w:r>
      <w:r w:rsidRPr="00B82CDE">
        <w:rPr>
          <w:rFonts w:ascii="Book Antiqua" w:hAnsi="Book Antiqua"/>
          <w:i/>
          <w:sz w:val="24"/>
          <w:szCs w:val="24"/>
        </w:rPr>
        <w:t>Bacteroides thetaiotaomicron</w:t>
      </w:r>
      <w:r w:rsidRPr="00B82CDE">
        <w:rPr>
          <w:rFonts w:ascii="Book Antiqua" w:hAnsi="Book Antiqua"/>
          <w:sz w:val="24"/>
          <w:szCs w:val="24"/>
        </w:rPr>
        <w:t xml:space="preserve"> responded to depletion of dietary polysaccharides by </w:t>
      </w:r>
      <w:r w:rsidR="00F649F0" w:rsidRPr="00B82CDE">
        <w:rPr>
          <w:rFonts w:ascii="Book Antiqua" w:hAnsi="Book Antiqua"/>
          <w:sz w:val="24"/>
          <w:szCs w:val="24"/>
        </w:rPr>
        <w:t>upregulating a</w:t>
      </w:r>
      <w:r w:rsidRPr="00B82CDE">
        <w:rPr>
          <w:rFonts w:ascii="Book Antiqua" w:hAnsi="Book Antiqua"/>
          <w:sz w:val="24"/>
          <w:szCs w:val="24"/>
        </w:rPr>
        <w:t xml:space="preserve"> set of genes adapted to degradation of host mucus glycans</w:t>
      </w:r>
      <w:r w:rsidR="00324E0C" w:rsidRPr="00B82CDE">
        <w:rPr>
          <w:rFonts w:ascii="Book Antiqua" w:hAnsi="Book Antiqua"/>
          <w:sz w:val="24"/>
          <w:szCs w:val="24"/>
        </w:rPr>
        <w:fldChar w:fldCharType="begin">
          <w:fldData xml:space="preserve">PEVuZE5vdGU+PENpdGU+PEF1dGhvcj5Tb25uZW5idXJnPC9BdXRob3I+PFllYXI+MjAwNTwvWWVh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Tb25uZW5idXJnPC9BdXRob3I+PFllYXI+MjAwNTwvWWVh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8" w:tooltip="Sonnenburg, 2005 #608" w:history="1">
        <w:r w:rsidR="008577AA" w:rsidRPr="00B82CDE">
          <w:rPr>
            <w:rFonts w:ascii="Book Antiqua" w:hAnsi="Book Antiqua"/>
            <w:noProof/>
            <w:sz w:val="24"/>
            <w:szCs w:val="24"/>
            <w:vertAlign w:val="superscript"/>
          </w:rPr>
          <w:t>7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w:t>
      </w:r>
      <w:r w:rsidR="00EB1A4F" w:rsidRPr="00B82CDE">
        <w:rPr>
          <w:rFonts w:ascii="Book Antiqua" w:hAnsi="Book Antiqua"/>
          <w:sz w:val="24"/>
          <w:szCs w:val="24"/>
        </w:rPr>
        <w:t xml:space="preserve"> </w:t>
      </w:r>
      <w:r w:rsidR="00F1275D" w:rsidRPr="00B82CDE">
        <w:rPr>
          <w:rFonts w:ascii="Book Antiqua" w:hAnsi="Book Antiqua"/>
          <w:sz w:val="24"/>
          <w:szCs w:val="24"/>
        </w:rPr>
        <w:t xml:space="preserve">Similarly, </w:t>
      </w:r>
      <w:r w:rsidR="00F1275D" w:rsidRPr="00B82CDE">
        <w:rPr>
          <w:rFonts w:ascii="Book Antiqua" w:hAnsi="Book Antiqua"/>
          <w:i/>
          <w:sz w:val="24"/>
          <w:szCs w:val="24"/>
        </w:rPr>
        <w:t>Rumincoccus gnavus</w:t>
      </w:r>
      <w:r w:rsidR="00F1275D" w:rsidRPr="00B82CDE">
        <w:rPr>
          <w:rFonts w:ascii="Book Antiqua" w:hAnsi="Book Antiqua"/>
          <w:sz w:val="24"/>
          <w:szCs w:val="24"/>
        </w:rPr>
        <w:t xml:space="preserve"> </w:t>
      </w:r>
      <w:r w:rsidR="00F649F0" w:rsidRPr="00B82CDE">
        <w:rPr>
          <w:rFonts w:ascii="Book Antiqua" w:hAnsi="Book Antiqua"/>
          <w:sz w:val="24"/>
          <w:szCs w:val="24"/>
        </w:rPr>
        <w:t xml:space="preserve">switches on </w:t>
      </w:r>
      <w:r w:rsidR="005C61B6" w:rsidRPr="00B82CDE">
        <w:rPr>
          <w:rFonts w:ascii="Book Antiqua" w:hAnsi="Book Antiqua"/>
          <w:sz w:val="24"/>
          <w:szCs w:val="24"/>
        </w:rPr>
        <w:t>different</w:t>
      </w:r>
      <w:r w:rsidR="00F1275D" w:rsidRPr="00B82CDE">
        <w:rPr>
          <w:rFonts w:ascii="Book Antiqua" w:hAnsi="Book Antiqua"/>
          <w:sz w:val="24"/>
          <w:szCs w:val="24"/>
        </w:rPr>
        <w:t xml:space="preserve"> sets of </w:t>
      </w:r>
      <w:r w:rsidR="005C61B6" w:rsidRPr="00B82CDE">
        <w:rPr>
          <w:rFonts w:ascii="Book Antiqua" w:hAnsi="Book Antiqua"/>
          <w:sz w:val="24"/>
          <w:szCs w:val="24"/>
        </w:rPr>
        <w:t>carbohydrate-utilising enzymes</w:t>
      </w:r>
      <w:r w:rsidR="00F649F0" w:rsidRPr="00B82CDE">
        <w:rPr>
          <w:rFonts w:ascii="Book Antiqua" w:hAnsi="Book Antiqua"/>
          <w:sz w:val="24"/>
          <w:szCs w:val="24"/>
        </w:rPr>
        <w:t xml:space="preserve"> </w:t>
      </w:r>
      <w:r w:rsidR="0078559A" w:rsidRPr="00B82CDE">
        <w:rPr>
          <w:rFonts w:ascii="Book Antiqua" w:hAnsi="Book Antiqua"/>
          <w:sz w:val="24"/>
          <w:szCs w:val="24"/>
        </w:rPr>
        <w:t>in response to</w:t>
      </w:r>
      <w:r w:rsidR="00F649F0" w:rsidRPr="00B82CDE">
        <w:rPr>
          <w:rFonts w:ascii="Book Antiqua" w:hAnsi="Book Antiqua"/>
          <w:sz w:val="24"/>
          <w:szCs w:val="24"/>
        </w:rPr>
        <w:t xml:space="preserve"> the availability of</w:t>
      </w:r>
      <w:r w:rsidR="0078559A" w:rsidRPr="00B82CDE">
        <w:rPr>
          <w:rFonts w:ascii="Book Antiqua" w:hAnsi="Book Antiqua"/>
          <w:sz w:val="24"/>
          <w:szCs w:val="24"/>
        </w:rPr>
        <w:t xml:space="preserve"> carbon source</w:t>
      </w:r>
      <w:r w:rsidR="005B715A" w:rsidRPr="00B82CDE">
        <w:rPr>
          <w:rFonts w:ascii="Book Antiqua" w:hAnsi="Book Antiqua"/>
          <w:sz w:val="24"/>
          <w:szCs w:val="24"/>
        </w:rPr>
        <w:t>s</w:t>
      </w:r>
      <w:r w:rsidR="0078559A" w:rsidRPr="00B82CDE">
        <w:rPr>
          <w:rFonts w:ascii="Book Antiqua" w:hAnsi="Book Antiqua"/>
          <w:sz w:val="24"/>
          <w:szCs w:val="24"/>
        </w:rPr>
        <w:t xml:space="preserve"> </w:t>
      </w:r>
      <w:r w:rsidR="0078559A" w:rsidRPr="00B82CDE">
        <w:rPr>
          <w:rFonts w:ascii="Book Antiqua" w:hAnsi="Book Antiqua"/>
          <w:sz w:val="24"/>
          <w:szCs w:val="24"/>
        </w:rPr>
        <w:lastRenderedPageBreak/>
        <w:t xml:space="preserve">(monosaccharides </w:t>
      </w:r>
      <w:r w:rsidR="00696267" w:rsidRPr="00B82CDE">
        <w:rPr>
          <w:rFonts w:ascii="Book Antiqua" w:hAnsi="Book Antiqua"/>
          <w:i/>
          <w:sz w:val="24"/>
          <w:szCs w:val="24"/>
        </w:rPr>
        <w:t>vs</w:t>
      </w:r>
      <w:r w:rsidR="0078559A" w:rsidRPr="00B82CDE">
        <w:rPr>
          <w:rFonts w:ascii="Book Antiqua" w:hAnsi="Book Antiqua"/>
          <w:sz w:val="24"/>
          <w:szCs w:val="24"/>
        </w:rPr>
        <w:t xml:space="preserve"> mucin)</w:t>
      </w:r>
      <w:r w:rsidR="005B715A" w:rsidRPr="00B82CDE">
        <w:rPr>
          <w:rFonts w:ascii="Book Antiqua" w:hAnsi="Book Antiqua"/>
          <w:sz w:val="24"/>
          <w:szCs w:val="24"/>
        </w:rPr>
        <w:t xml:space="preserve"> in the environment</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Crost&lt;/Author&gt;&lt;Year&gt;2013&lt;/Year&gt;&lt;RecNum&gt;633&lt;/RecNum&gt;&lt;DisplayText&gt;&lt;style face="superscript"&gt;[86]&lt;/style&gt;&lt;/DisplayText&gt;&lt;record&gt;&lt;rec-number&gt;633&lt;/rec-number&gt;&lt;foreign-keys&gt;&lt;key app="EN" db-id="5waaxa225rtzw3eerroxera7vtv5x2dzd2td" timestamp="1403142511"&gt;633&lt;/key&gt;&lt;/foreign-keys&gt;&lt;ref-type name="Journal Article"&gt;17&lt;/ref-type&gt;&lt;contributors&gt;&lt;authors&gt;&lt;author&gt;Crost, E. H.&lt;/author&gt;&lt;author&gt;Tailford, L. E.&lt;/author&gt;&lt;author&gt;Le Gall, G.&lt;/author&gt;&lt;author&gt;Fons, M.&lt;/author&gt;&lt;author&gt;Henrissat, B.&lt;/author&gt;&lt;author&gt;Juge, N.&lt;/author&gt;&lt;/authors&gt;&lt;/contributors&gt;&lt;auth-address&gt;The Gut Health and Food Safety Institute Strategic Programme, Institute of Food Research, Norwich, United Kingdom.&lt;/auth-address&gt;&lt;titles&gt;&lt;title&gt;Utilisation of mucin glycans by the human gut symbiont Ruminococcus gnavus is strain-dependen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76341&lt;/pages&gt;&lt;volume&gt;8&lt;/volume&gt;&lt;number&gt;10&lt;/number&gt;&lt;edition&gt;2013/11/10&lt;/edition&gt;&lt;dates&gt;&lt;year&gt;2013&lt;/year&gt;&lt;/dates&gt;&lt;isbn&gt;1932-6203&lt;/isbn&gt;&lt;accession-num&gt;24204617&lt;/accession-num&gt;&lt;urls&gt;&lt;/urls&gt;&lt;custom2&gt;Pmc3808388&lt;/custom2&gt;&lt;electronic-resource-num&gt;10.1371/journal.pone.0076341&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6" w:tooltip="Crost, 2013 #633" w:history="1">
        <w:r w:rsidR="008577AA" w:rsidRPr="00B82CDE">
          <w:rPr>
            <w:rFonts w:ascii="Book Antiqua" w:hAnsi="Book Antiqua"/>
            <w:noProof/>
            <w:sz w:val="24"/>
            <w:szCs w:val="24"/>
            <w:vertAlign w:val="superscript"/>
          </w:rPr>
          <w:t>86</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78559A" w:rsidRPr="00B82CDE">
        <w:rPr>
          <w:rFonts w:ascii="Book Antiqua" w:hAnsi="Book Antiqua"/>
          <w:sz w:val="24"/>
          <w:szCs w:val="24"/>
        </w:rPr>
        <w:t xml:space="preserve">. </w:t>
      </w:r>
      <w:r w:rsidRPr="00B82CDE">
        <w:rPr>
          <w:rFonts w:ascii="Book Antiqua" w:hAnsi="Book Antiqua"/>
          <w:i/>
          <w:sz w:val="24"/>
          <w:szCs w:val="24"/>
        </w:rPr>
        <w:t>Escherichia coli</w:t>
      </w:r>
      <w:r w:rsidRPr="00B82CDE">
        <w:rPr>
          <w:rFonts w:ascii="Book Antiqua" w:hAnsi="Book Antiqua"/>
          <w:sz w:val="24"/>
          <w:szCs w:val="24"/>
        </w:rPr>
        <w:t xml:space="preserve"> can also adapt to nutrient changes in the environment by altering porin-mediated outer membrane permeability</w:t>
      </w:r>
      <w:r w:rsidR="00BD082A" w:rsidRPr="00B82CDE">
        <w:rPr>
          <w:rFonts w:ascii="Book Antiqua" w:hAnsi="Book Antiqua"/>
          <w:sz w:val="24"/>
          <w:szCs w:val="24"/>
        </w:rPr>
        <w:t>, broadening</w:t>
      </w:r>
      <w:r w:rsidRPr="00B82CDE">
        <w:rPr>
          <w:rFonts w:ascii="Book Antiqua" w:hAnsi="Book Antiqua"/>
          <w:sz w:val="24"/>
          <w:szCs w:val="24"/>
        </w:rPr>
        <w:t xml:space="preserve"> nutritional acquisition</w:t>
      </w:r>
      <w:r w:rsidR="00BD082A" w:rsidRPr="00B82CDE">
        <w:rPr>
          <w:rFonts w:ascii="Book Antiqua" w:hAnsi="Book Antiqua"/>
          <w:sz w:val="24"/>
          <w:szCs w:val="24"/>
        </w:rPr>
        <w:t xml:space="preserve"> capacity</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Ferenci&lt;/Author&gt;&lt;Year&gt;2005&lt;/Year&gt;&lt;RecNum&gt;463&lt;/RecNum&gt;&lt;DisplayText&gt;&lt;style face="superscript"&gt;[87]&lt;/style&gt;&lt;/DisplayText&gt;&lt;record&gt;&lt;rec-number&gt;463&lt;/rec-number&gt;&lt;foreign-keys&gt;&lt;key app="EN" db-id="5waaxa225rtzw3eerroxera7vtv5x2dzd2td" timestamp="1392962499"&gt;463&lt;/key&gt;&lt;/foreign-keys&gt;&lt;ref-type name="Journal Article"&gt;17&lt;/ref-type&gt;&lt;contributors&gt;&lt;authors&gt;&lt;author&gt;Ferenci, T.&lt;/author&gt;&lt;/authors&gt;&lt;/contributors&gt;&lt;auth-address&gt;School of Molecular and Microbial Biosciences, The University of Sydney, NSW 2006, Australia. tferenci@mail.usyd.edu.au&lt;/auth-address&gt;&lt;titles&gt;&lt;title&gt;Maintaining a healthy SPANC balance through regulatory and mutational adaptation&lt;/title&gt;&lt;secondary-title&gt;Mol Microbiol&lt;/secondary-title&gt;&lt;alt-title&gt;Molecular microbiology&lt;/alt-title&gt;&lt;/titles&gt;&lt;periodical&gt;&lt;full-title&gt;Molecular Microbiology&lt;/full-title&gt;&lt;abbr-1&gt;Mol. Microbiol.&lt;/abbr-1&gt;&lt;abbr-2&gt;Mol Microbiol&lt;/abbr-2&gt;&lt;/periodical&gt;&lt;alt-periodical&gt;&lt;full-title&gt;Molecular Microbiology&lt;/full-title&gt;&lt;abbr-1&gt;Mol. Microbiol.&lt;/abbr-1&gt;&lt;abbr-2&gt;Mol Microbiol&lt;/abbr-2&gt;&lt;/alt-periodical&gt;&lt;pages&gt;1-8&lt;/pages&gt;&lt;volume&gt;57&lt;/volume&gt;&lt;number&gt;1&lt;/number&gt;&lt;edition&gt;2005/06/14&lt;/edition&gt;&lt;keywords&gt;&lt;keyword&gt;Adaptation, Physiological/*physiology&lt;/keyword&gt;&lt;keyword&gt;*Bacterial Physiological Phenomena&lt;/keyword&gt;&lt;keyword&gt;Bacterial Proteins/physiology&lt;/keyword&gt;&lt;keyword&gt;Cell Membrane Permeability&lt;/keyword&gt;&lt;keyword&gt;Escherichia coli/genetics/physiology&lt;/keyword&gt;&lt;keyword&gt;*Gene Expression Regulation, Bacterial&lt;/keyword&gt;&lt;keyword&gt;Genetic Variation&lt;/keyword&gt;&lt;keyword&gt;*Mutation&lt;/keyword&gt;&lt;keyword&gt;Porins/physiology&lt;/keyword&gt;&lt;keyword&gt;Sigma Factor/physiology&lt;/keyword&gt;&lt;/keywords&gt;&lt;dates&gt;&lt;year&gt;2005&lt;/year&gt;&lt;pub-dates&gt;&lt;date&gt;Jul&lt;/date&gt;&lt;/pub-dates&gt;&lt;/dates&gt;&lt;isbn&gt;0950-382X (Print)&amp;#xD;0950-382x&lt;/isbn&gt;&lt;accession-num&gt;15948944&lt;/accession-num&gt;&lt;urls&gt;&lt;/urls&gt;&lt;electronic-resource-num&gt;10.1111/j.1365-2958.2005.04649.x&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7" w:tooltip="Ferenci, 2005 #463" w:history="1">
        <w:r w:rsidR="008577AA" w:rsidRPr="00B82CDE">
          <w:rPr>
            <w:rFonts w:ascii="Book Antiqua" w:hAnsi="Book Antiqua"/>
            <w:noProof/>
            <w:sz w:val="24"/>
            <w:szCs w:val="24"/>
            <w:vertAlign w:val="superscript"/>
          </w:rPr>
          <w:t>87</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but at the expense of reduced resistance against bile</w:t>
      </w:r>
      <w:r w:rsidR="00324E0C" w:rsidRPr="00B82CDE">
        <w:rPr>
          <w:rFonts w:ascii="Book Antiqua" w:hAnsi="Book Antiqua"/>
          <w:sz w:val="24"/>
          <w:szCs w:val="24"/>
        </w:rPr>
        <w:fldChar w:fldCharType="begin">
          <w:fldData xml:space="preserve">PEVuZE5vdGU+PENpdGU+PEF1dGhvcj5EZSBQYWVwZTwvQXV0aG9yPjxZZWFyPjIwMTE8L1llYXI+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ZSBQYWVwZTwvQXV0aG9yPjxZZWFyPjIwMTE8L1llYXI+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8" w:tooltip="De Paepe, 2011 #461" w:history="1">
        <w:r w:rsidR="008577AA" w:rsidRPr="00B82CDE">
          <w:rPr>
            <w:rFonts w:ascii="Book Antiqua" w:hAnsi="Book Antiqua"/>
            <w:noProof/>
            <w:sz w:val="24"/>
            <w:szCs w:val="24"/>
            <w:vertAlign w:val="superscript"/>
          </w:rPr>
          <w:t>8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Increase in the amount of fermentable polysaccharides changes intestinal transit rate, which modulates the membership of the gut community</w:t>
      </w:r>
      <w:r w:rsidR="00324E0C" w:rsidRPr="00B82CDE">
        <w:rPr>
          <w:rFonts w:ascii="Book Antiqua" w:hAnsi="Book Antiqua"/>
          <w:sz w:val="24"/>
          <w:szCs w:val="24"/>
        </w:rPr>
        <w:fldChar w:fldCharType="begin">
          <w:fldData xml:space="preserve">PEVuZE5vdGU+PENpdGU+PEF1dGhvcj5LYXNoeWFwPC9BdXRob3I+PFllYXI+MjAxMzwvWWVhcj48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LYXNoeWFwPC9BdXRob3I+PFllYXI+MjAxMzwvWWVhcj48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9" w:tooltip="Kashyap, 2013 #460" w:history="1">
        <w:r w:rsidR="008577AA" w:rsidRPr="00B82CDE">
          <w:rPr>
            <w:rFonts w:ascii="Book Antiqua" w:hAnsi="Book Antiqua"/>
            <w:noProof/>
            <w:sz w:val="24"/>
            <w:szCs w:val="24"/>
            <w:vertAlign w:val="superscript"/>
          </w:rPr>
          <w:t>8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Faster transit rate may flush out slow growing organisms and those without the ability to adhere to the mucosal lining </w:t>
      </w:r>
      <w:r w:rsidR="00E97F92" w:rsidRPr="00B82CDE">
        <w:rPr>
          <w:rFonts w:ascii="Book Antiqua" w:hAnsi="Book Antiqua"/>
          <w:sz w:val="24"/>
          <w:szCs w:val="24"/>
        </w:rPr>
        <w:t>of epithelial cells. A</w:t>
      </w:r>
      <w:r w:rsidRPr="00B82CDE">
        <w:rPr>
          <w:rFonts w:ascii="Book Antiqua" w:hAnsi="Book Antiqua"/>
          <w:sz w:val="24"/>
          <w:szCs w:val="24"/>
        </w:rPr>
        <w:t>ltered microbial composition and associated metabolites, in turn, feedback to gut motility</w:t>
      </w:r>
      <w:r w:rsidR="00324E0C" w:rsidRPr="00B82CDE">
        <w:rPr>
          <w:rFonts w:ascii="Book Antiqua" w:hAnsi="Book Antiqua"/>
          <w:sz w:val="24"/>
          <w:szCs w:val="24"/>
        </w:rPr>
        <w:fldChar w:fldCharType="begin">
          <w:fldData xml:space="preserve">PEVuZE5vdGU+PENpdGU+PEF1dGhvcj5LYXNoeWFwPC9BdXRob3I+PFllYXI+MjAxMzwvWWVhcj48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LYXNoeWFwPC9BdXRob3I+PFllYXI+MjAxMzwvWWVhcj48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89" w:tooltip="Kashyap, 2013 #460" w:history="1">
        <w:r w:rsidR="008577AA" w:rsidRPr="00B82CDE">
          <w:rPr>
            <w:rFonts w:ascii="Book Antiqua" w:hAnsi="Book Antiqua"/>
            <w:noProof/>
            <w:sz w:val="24"/>
            <w:szCs w:val="24"/>
            <w:vertAlign w:val="superscript"/>
          </w:rPr>
          <w:t>89</w:t>
        </w:r>
      </w:hyperlink>
      <w:r w:rsidR="008577AA" w:rsidRPr="00B82CDE">
        <w:rPr>
          <w:rFonts w:ascii="Book Antiqua" w:hAnsi="Book Antiqua"/>
          <w:noProof/>
          <w:sz w:val="24"/>
          <w:szCs w:val="24"/>
          <w:vertAlign w:val="superscript"/>
        </w:rPr>
        <w:t>,</w:t>
      </w:r>
      <w:hyperlink w:anchor="_ENREF_90" w:tooltip="Wichmann, 2013 #609" w:history="1">
        <w:r w:rsidR="008577AA" w:rsidRPr="00B82CDE">
          <w:rPr>
            <w:rFonts w:ascii="Book Antiqua" w:hAnsi="Book Antiqua"/>
            <w:noProof/>
            <w:sz w:val="24"/>
            <w:szCs w:val="24"/>
            <w:vertAlign w:val="superscript"/>
          </w:rPr>
          <w:t>90</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which strongly influences nutrient absorption in the gut</w:t>
      </w:r>
      <w:r w:rsidR="00324E0C" w:rsidRPr="00B82CDE">
        <w:rPr>
          <w:rFonts w:ascii="Book Antiqua" w:hAnsi="Book Antiqua"/>
          <w:sz w:val="24"/>
          <w:szCs w:val="24"/>
        </w:rPr>
        <w:fldChar w:fldCharType="begin">
          <w:fldData xml:space="preserve">PEVuZE5vdGU+PENpdGU+PEF1dGhvcj5DaGFwbWFuPC9BdXRob3I+PFllYXI+MTk4NTwvWWVhcj48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DaGFwbWFuPC9BdXRob3I+PFllYXI+MTk4NTwvWWVhcj48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1" w:tooltip="Chapman, 1985 #477" w:history="1">
        <w:r w:rsidR="008577AA" w:rsidRPr="00B82CDE">
          <w:rPr>
            <w:rFonts w:ascii="Book Antiqua" w:hAnsi="Book Antiqua"/>
            <w:noProof/>
            <w:sz w:val="24"/>
            <w:szCs w:val="24"/>
            <w:vertAlign w:val="superscript"/>
          </w:rPr>
          <w:t>91</w:t>
        </w:r>
      </w:hyperlink>
      <w:r w:rsidR="008577AA" w:rsidRPr="00B82CDE">
        <w:rPr>
          <w:rFonts w:ascii="Book Antiqua" w:hAnsi="Book Antiqua"/>
          <w:noProof/>
          <w:sz w:val="24"/>
          <w:szCs w:val="24"/>
          <w:vertAlign w:val="superscript"/>
        </w:rPr>
        <w:t>,</w:t>
      </w:r>
      <w:hyperlink w:anchor="_ENREF_92" w:tooltip="Holgate, 1983 #475" w:history="1">
        <w:r w:rsidR="008577AA" w:rsidRPr="00B82CDE">
          <w:rPr>
            <w:rFonts w:ascii="Book Antiqua" w:hAnsi="Book Antiqua"/>
            <w:noProof/>
            <w:sz w:val="24"/>
            <w:szCs w:val="24"/>
            <w:vertAlign w:val="superscript"/>
          </w:rPr>
          <w:t>9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Add</w:t>
      </w:r>
      <w:r w:rsidR="0012398E" w:rsidRPr="00B82CDE">
        <w:rPr>
          <w:rFonts w:ascii="Book Antiqua" w:hAnsi="Book Antiqua"/>
          <w:sz w:val="24"/>
          <w:szCs w:val="24"/>
        </w:rPr>
        <w:t xml:space="preserve">itionally, high consumption of </w:t>
      </w:r>
      <w:r w:rsidRPr="00B82CDE">
        <w:rPr>
          <w:rFonts w:ascii="Book Antiqua" w:hAnsi="Book Antiqua"/>
          <w:sz w:val="24"/>
          <w:szCs w:val="24"/>
        </w:rPr>
        <w:t>dietary</w:t>
      </w:r>
      <w:r w:rsidR="0012398E" w:rsidRPr="00B82CDE">
        <w:rPr>
          <w:rFonts w:ascii="Book Antiqua" w:hAnsi="Book Antiqua"/>
          <w:sz w:val="24"/>
          <w:szCs w:val="24"/>
        </w:rPr>
        <w:t xml:space="preserve"> saturated</w:t>
      </w:r>
      <w:r w:rsidRPr="00B82CDE">
        <w:rPr>
          <w:rFonts w:ascii="Book Antiqua" w:hAnsi="Book Antiqua"/>
          <w:sz w:val="24"/>
          <w:szCs w:val="24"/>
        </w:rPr>
        <w:t xml:space="preserve"> fat enhances the secretion and taurine conjugation of bile acids</w:t>
      </w:r>
      <w:r w:rsidR="00324E0C" w:rsidRPr="00B82CDE">
        <w:rPr>
          <w:rFonts w:ascii="Book Antiqua" w:hAnsi="Book Antiqua"/>
          <w:sz w:val="24"/>
          <w:szCs w:val="24"/>
        </w:rPr>
        <w:fldChar w:fldCharType="begin">
          <w:fldData xml:space="preserve">PEVuZE5vdGU+PENpdGU+PEF1dGhvcj5SZWRkeTwvQXV0aG9yPjxZZWFyPjE5ODE8L1llYXI+PFJl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==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SZWRkeTwvQXV0aG9yPjxZZWFyPjE5ODE8L1llYXI+PFJl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==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 w:tooltip="Devkota, 2012 #570" w:history="1">
        <w:r w:rsidR="008577AA" w:rsidRPr="00B82CDE">
          <w:rPr>
            <w:rFonts w:ascii="Book Antiqua" w:hAnsi="Book Antiqua"/>
            <w:noProof/>
            <w:sz w:val="24"/>
            <w:szCs w:val="24"/>
            <w:vertAlign w:val="superscript"/>
          </w:rPr>
          <w:t>9</w:t>
        </w:r>
      </w:hyperlink>
      <w:r w:rsidR="008577AA" w:rsidRPr="00B82CDE">
        <w:rPr>
          <w:rFonts w:ascii="Book Antiqua" w:hAnsi="Book Antiqua"/>
          <w:noProof/>
          <w:sz w:val="24"/>
          <w:szCs w:val="24"/>
          <w:vertAlign w:val="superscript"/>
        </w:rPr>
        <w:t>,</w:t>
      </w:r>
      <w:hyperlink w:anchor="_ENREF_93" w:tooltip="Reddy, 1981 #613" w:history="1">
        <w:r w:rsidR="008577AA" w:rsidRPr="00B82CDE">
          <w:rPr>
            <w:rFonts w:ascii="Book Antiqua" w:hAnsi="Book Antiqua"/>
            <w:noProof/>
            <w:sz w:val="24"/>
            <w:szCs w:val="24"/>
            <w:vertAlign w:val="superscript"/>
          </w:rPr>
          <w:t>93</w:t>
        </w:r>
      </w:hyperlink>
      <w:r w:rsidR="008577AA" w:rsidRPr="00B82CDE">
        <w:rPr>
          <w:rFonts w:ascii="Book Antiqua" w:hAnsi="Book Antiqua"/>
          <w:noProof/>
          <w:sz w:val="24"/>
          <w:szCs w:val="24"/>
          <w:vertAlign w:val="superscript"/>
        </w:rPr>
        <w:t>,</w:t>
      </w:r>
      <w:hyperlink w:anchor="_ENREF_94" w:tooltip="Lindstedt, 1965 #474" w:history="1">
        <w:r w:rsidR="008577AA" w:rsidRPr="00B82CDE">
          <w:rPr>
            <w:rFonts w:ascii="Book Antiqua" w:hAnsi="Book Antiqua"/>
            <w:noProof/>
            <w:sz w:val="24"/>
            <w:szCs w:val="24"/>
            <w:vertAlign w:val="superscript"/>
          </w:rPr>
          <w:t>94</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which provides a strong selection pressure on the gut commensals due to its antibacterial activity. However, influx of taurocholic acid presents an additional source of sulphated compounds for bile tolerant, sulphate/sulphite-reducing bacteria (SRBs) to utilise in anaerobic respiration</w: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XTwvc3R5bGU+PC9EaXNwbGF5VGV4dD48cmVjb3JkPjxyZWMtbnVtYmVyPjU3MDwvcmVjLW51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xMDQtODwvcGFnZXM+PHZvbHVtZT40ODc8L3ZvbHVtZT48bnVtYmVyPjc0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</w:fldData>
        </w:fldChar>
      </w:r>
      <w:r w:rsidR="00631B8B"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XTwvc3R5bGU+PC9EaXNwbGF5VGV4dD48cmVjb3JkPjxyZWMtbnVtYmVyPjU3MDwvcmVjLW51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xMDQtODwvcGFnZXM+PHZvbHVtZT40ODc8L3ZvbHVtZT48bnVtYmVyPjc0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</w:fldData>
        </w:fldChar>
      </w:r>
      <w:r w:rsidR="00631B8B"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6765E0" w:rsidRPr="00B82CDE">
        <w:rPr>
          <w:rFonts w:ascii="Book Antiqua" w:hAnsi="Book Antiqua"/>
          <w:noProof/>
          <w:sz w:val="24"/>
          <w:szCs w:val="24"/>
          <w:vertAlign w:val="superscript"/>
        </w:rPr>
        <w:t>[</w:t>
      </w:r>
      <w:hyperlink w:anchor="_ENREF_9" w:tooltip="Devkota, 2012 #570" w:history="1">
        <w:r w:rsidR="008577AA" w:rsidRPr="00B82CDE">
          <w:rPr>
            <w:rFonts w:ascii="Book Antiqua" w:hAnsi="Book Antiqua"/>
            <w:noProof/>
            <w:sz w:val="24"/>
            <w:szCs w:val="24"/>
            <w:vertAlign w:val="superscript"/>
          </w:rPr>
          <w:t>9</w:t>
        </w:r>
      </w:hyperlink>
      <w:r w:rsidR="006765E0"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thereby promoting their expansion in the gut community. </w:t>
      </w:r>
      <w:r w:rsidR="0087719A" w:rsidRPr="00B82CDE">
        <w:rPr>
          <w:rFonts w:ascii="Book Antiqua" w:hAnsi="Book Antiqua"/>
          <w:sz w:val="24"/>
          <w:szCs w:val="24"/>
        </w:rPr>
        <w:t xml:space="preserve">Changes in diet </w:t>
      </w:r>
      <w:r w:rsidR="001058F6" w:rsidRPr="00B82CDE">
        <w:rPr>
          <w:rFonts w:ascii="Book Antiqua" w:hAnsi="Book Antiqua"/>
          <w:sz w:val="24"/>
          <w:szCs w:val="24"/>
        </w:rPr>
        <w:t xml:space="preserve">can </w:t>
      </w:r>
      <w:r w:rsidR="00B90186" w:rsidRPr="00B82CDE">
        <w:rPr>
          <w:rFonts w:ascii="Book Antiqua" w:hAnsi="Book Antiqua"/>
          <w:sz w:val="24"/>
          <w:szCs w:val="24"/>
        </w:rPr>
        <w:t>alter microbial composition in the matter of days</w:t>
      </w:r>
      <w:r w:rsidR="00324E0C" w:rsidRPr="00B82CDE">
        <w:rPr>
          <w:rFonts w:ascii="Book Antiqua" w:hAnsi="Book Antiqua"/>
          <w:sz w:val="24"/>
          <w:szCs w:val="24"/>
        </w:rPr>
        <w:fldChar w:fldCharType="begin">
          <w:fldData xml:space="preserve">PEVuZE5vdGU+PENpdGU+PEF1dGhvcj5XdTwvQXV0aG9yPjxZZWFyPjIwMTE8L1llYXI+PFJlY051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4gSi4gQ2xpbi4gTnV0ci48L2FiYnItMT48YWJici0yPkFtIEogQ2xpbiBOdXRyPC9hYmJyLTI+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XdTwvQXV0aG9yPjxZZWFyPjIwMTE8L1llYXI+PFJlY051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5" w:tooltip="Wu, 2011 #610" w:history="1">
        <w:r w:rsidR="008577AA" w:rsidRPr="00B82CDE">
          <w:rPr>
            <w:rFonts w:ascii="Book Antiqua" w:hAnsi="Book Antiqua"/>
            <w:noProof/>
            <w:sz w:val="24"/>
            <w:szCs w:val="24"/>
            <w:vertAlign w:val="superscript"/>
          </w:rPr>
          <w:t>95</w:t>
        </w:r>
      </w:hyperlink>
      <w:r w:rsidR="008577AA" w:rsidRPr="00B82CDE">
        <w:rPr>
          <w:rFonts w:ascii="Book Antiqua" w:hAnsi="Book Antiqua"/>
          <w:noProof/>
          <w:sz w:val="24"/>
          <w:szCs w:val="24"/>
          <w:vertAlign w:val="superscript"/>
        </w:rPr>
        <w:t>,</w:t>
      </w:r>
      <w:hyperlink w:anchor="_ENREF_96" w:tooltip="Jumpertz, 2011 #612" w:history="1">
        <w:r w:rsidR="008577AA" w:rsidRPr="00B82CDE">
          <w:rPr>
            <w:rFonts w:ascii="Book Antiqua" w:hAnsi="Book Antiqua"/>
            <w:noProof/>
            <w:sz w:val="24"/>
            <w:szCs w:val="24"/>
            <w:vertAlign w:val="superscript"/>
          </w:rPr>
          <w:t>96</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87719A" w:rsidRPr="00B82CDE">
        <w:rPr>
          <w:rFonts w:ascii="Book Antiqua" w:hAnsi="Book Antiqua"/>
          <w:sz w:val="24"/>
          <w:szCs w:val="24"/>
        </w:rPr>
        <w:t xml:space="preserve">. If the altered </w:t>
      </w:r>
      <w:r w:rsidR="00887335" w:rsidRPr="00B82CDE">
        <w:rPr>
          <w:rFonts w:ascii="Book Antiqua" w:hAnsi="Book Antiqua"/>
          <w:sz w:val="24"/>
          <w:szCs w:val="24"/>
        </w:rPr>
        <w:t>state</w:t>
      </w:r>
      <w:r w:rsidR="0087719A" w:rsidRPr="00B82CDE">
        <w:rPr>
          <w:rFonts w:ascii="Book Antiqua" w:hAnsi="Book Antiqua"/>
          <w:sz w:val="24"/>
          <w:szCs w:val="24"/>
        </w:rPr>
        <w:t xml:space="preserve"> persist</w:t>
      </w:r>
      <w:r w:rsidR="00DB6A89" w:rsidRPr="00B82CDE">
        <w:rPr>
          <w:rFonts w:ascii="Book Antiqua" w:hAnsi="Book Antiqua"/>
          <w:sz w:val="24"/>
          <w:szCs w:val="24"/>
        </w:rPr>
        <w:t>s</w:t>
      </w:r>
      <w:r w:rsidR="0087719A" w:rsidRPr="00B82CDE">
        <w:rPr>
          <w:rFonts w:ascii="Book Antiqua" w:hAnsi="Book Antiqua"/>
          <w:sz w:val="24"/>
          <w:szCs w:val="24"/>
        </w:rPr>
        <w:t xml:space="preserve"> over time, it</w:t>
      </w:r>
      <w:r w:rsidRPr="00B82CDE">
        <w:rPr>
          <w:rFonts w:ascii="Book Antiqua" w:hAnsi="Book Antiqua"/>
          <w:sz w:val="24"/>
          <w:szCs w:val="24"/>
        </w:rPr>
        <w:t xml:space="preserve"> will </w:t>
      </w:r>
      <w:r w:rsidR="00887335" w:rsidRPr="00B82CDE">
        <w:rPr>
          <w:rFonts w:ascii="Book Antiqua" w:hAnsi="Book Antiqua"/>
          <w:sz w:val="24"/>
          <w:szCs w:val="24"/>
        </w:rPr>
        <w:t>result</w:t>
      </w:r>
      <w:r w:rsidRPr="00B82CDE">
        <w:rPr>
          <w:rFonts w:ascii="Book Antiqua" w:hAnsi="Book Antiqua"/>
          <w:sz w:val="24"/>
          <w:szCs w:val="24"/>
        </w:rPr>
        <w:t xml:space="preserve"> </w:t>
      </w:r>
      <w:r w:rsidR="00887335" w:rsidRPr="00B82CDE">
        <w:rPr>
          <w:rFonts w:ascii="Book Antiqua" w:hAnsi="Book Antiqua"/>
          <w:sz w:val="24"/>
          <w:szCs w:val="24"/>
        </w:rPr>
        <w:t xml:space="preserve">in </w:t>
      </w:r>
      <w:r w:rsidRPr="00B82CDE">
        <w:rPr>
          <w:rFonts w:ascii="Book Antiqua" w:hAnsi="Book Antiqua"/>
          <w:sz w:val="24"/>
          <w:szCs w:val="24"/>
        </w:rPr>
        <w:t>a different repertoire of microbial products accumulating in the gut system</w:t>
      </w:r>
      <w:r w:rsidR="00324E0C" w:rsidRPr="00B82CDE">
        <w:rPr>
          <w:rFonts w:ascii="Book Antiqua" w:hAnsi="Book Antiqua"/>
          <w:sz w:val="24"/>
          <w:szCs w:val="24"/>
        </w:rPr>
        <w:fldChar w:fldCharType="begin">
          <w:fldData xml:space="preserve">PEVuZE5vdGU+PENpdGU+PEF1dGhvcj5NYXJjb2JhbDwvQXV0aG9yPjxZZWFyPjIwMTM8L1llYXI+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NYXJjb2JhbDwvQXV0aG9yPjxZZWFyPjIwMTM8L1llYXI+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7" w:tooltip="Marcobal, 2013 #448" w:history="1">
        <w:r w:rsidR="008577AA" w:rsidRPr="00B82CDE">
          <w:rPr>
            <w:rFonts w:ascii="Book Antiqua" w:hAnsi="Book Antiqua"/>
            <w:noProof/>
            <w:sz w:val="24"/>
            <w:szCs w:val="24"/>
            <w:vertAlign w:val="superscript"/>
          </w:rPr>
          <w:t>97</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p>
    <w:p w:rsidR="006C7BEF" w:rsidRPr="00B82CDE" w:rsidRDefault="006C7BEF" w:rsidP="000F4E5E">
      <w:pPr>
        <w:adjustRightInd w:val="0"/>
        <w:snapToGrid w:val="0"/>
        <w:spacing w:after="0" w:line="360" w:lineRule="auto"/>
        <w:jc w:val="both"/>
        <w:rPr>
          <w:rFonts w:ascii="Book Antiqua" w:hAnsi="Book Antiqua"/>
          <w:sz w:val="24"/>
          <w:szCs w:val="24"/>
        </w:rPr>
      </w:pPr>
    </w:p>
    <w:p w:rsidR="006C7BEF" w:rsidRPr="00B82CDE" w:rsidRDefault="00FF7602" w:rsidP="000F4E5E">
      <w:pPr>
        <w:adjustRightInd w:val="0"/>
        <w:snapToGrid w:val="0"/>
        <w:spacing w:after="0" w:line="360" w:lineRule="auto"/>
        <w:jc w:val="both"/>
        <w:rPr>
          <w:rFonts w:ascii="Book Antiqua" w:hAnsi="Book Antiqua"/>
          <w:b/>
          <w:sz w:val="24"/>
          <w:szCs w:val="24"/>
        </w:rPr>
      </w:pPr>
      <w:r w:rsidRPr="00B82CDE">
        <w:rPr>
          <w:rFonts w:ascii="Book Antiqua" w:hAnsi="Book Antiqua"/>
          <w:b/>
          <w:sz w:val="24"/>
          <w:szCs w:val="24"/>
        </w:rPr>
        <w:t>HOST-MICROBIOME FEEDBACKS IN METABOLIC DYSFUNCTION AND INFLAMMATION</w:t>
      </w:r>
    </w:p>
    <w:p w:rsidR="006C7BEF" w:rsidRPr="00B82CDE" w:rsidRDefault="006C7BEF"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MAMPs as mechanistic links between gut community and host outcome</w:t>
      </w:r>
    </w:p>
    <w:p w:rsidR="006C7BEF" w:rsidRPr="00B82CDE" w:rsidRDefault="00976D36"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t>A number of pattern recognition receptors (PRR</w:t>
      </w:r>
      <w:r w:rsidR="0073417F" w:rsidRPr="00B82CDE">
        <w:rPr>
          <w:rFonts w:ascii="Book Antiqua" w:hAnsi="Book Antiqua"/>
          <w:sz w:val="24"/>
          <w:szCs w:val="24"/>
        </w:rPr>
        <w:t>s</w:t>
      </w:r>
      <w:r w:rsidRPr="00B82CDE">
        <w:rPr>
          <w:rFonts w:ascii="Book Antiqua" w:hAnsi="Book Antiqua"/>
          <w:sz w:val="24"/>
          <w:szCs w:val="24"/>
        </w:rPr>
        <w:t>)</w:t>
      </w:r>
      <w:r w:rsidR="0012398E" w:rsidRPr="00B82CDE">
        <w:rPr>
          <w:rFonts w:ascii="Book Antiqua" w:hAnsi="Book Antiqua"/>
          <w:sz w:val="24"/>
          <w:szCs w:val="24"/>
        </w:rPr>
        <w:t xml:space="preserve"> on host cells</w:t>
      </w:r>
      <w:r w:rsidR="0073417F" w:rsidRPr="00B82CDE">
        <w:rPr>
          <w:rFonts w:ascii="Book Antiqua" w:hAnsi="Book Antiqua"/>
          <w:sz w:val="24"/>
          <w:szCs w:val="24"/>
        </w:rPr>
        <w:t>, such as toll-</w:t>
      </w:r>
      <w:r w:rsidRPr="00B82CDE">
        <w:rPr>
          <w:rFonts w:ascii="Book Antiqua" w:hAnsi="Book Antiqua"/>
          <w:sz w:val="24"/>
          <w:szCs w:val="24"/>
        </w:rPr>
        <w:t xml:space="preserve">like receptors (TLR4 and TLR5) and nucleotide-binding oligomerisation </w:t>
      </w:r>
      <w:r w:rsidR="0073417F" w:rsidRPr="00B82CDE">
        <w:rPr>
          <w:rFonts w:ascii="Book Antiqua" w:hAnsi="Book Antiqua"/>
          <w:sz w:val="24"/>
          <w:szCs w:val="24"/>
        </w:rPr>
        <w:t>domain receptors (</w:t>
      </w:r>
      <w:r w:rsidRPr="00B82CDE">
        <w:rPr>
          <w:rFonts w:ascii="Book Antiqua" w:hAnsi="Book Antiqua"/>
          <w:sz w:val="24"/>
          <w:szCs w:val="24"/>
        </w:rPr>
        <w:t>NOD1 and NOD2) are specialised for detection of MA</w:t>
      </w:r>
      <w:r w:rsidR="0012398E" w:rsidRPr="00B82CDE">
        <w:rPr>
          <w:rFonts w:ascii="Book Antiqua" w:hAnsi="Book Antiqua"/>
          <w:sz w:val="24"/>
          <w:szCs w:val="24"/>
        </w:rPr>
        <w:t>MPs such as LPS</w:t>
      </w:r>
      <w:r w:rsidRPr="00B82CDE">
        <w:rPr>
          <w:rFonts w:ascii="Book Antiqua" w:hAnsi="Book Antiqua"/>
          <w:sz w:val="24"/>
          <w:szCs w:val="24"/>
        </w:rPr>
        <w:t xml:space="preserve">, peptidoglycan (PGN) and flagellin. The structure and/or the extent to which MAMPs are released from </w:t>
      </w:r>
      <w:r w:rsidR="0012398E" w:rsidRPr="00B82CDE">
        <w:rPr>
          <w:rFonts w:ascii="Book Antiqua" w:hAnsi="Book Antiqua"/>
          <w:sz w:val="24"/>
          <w:szCs w:val="24"/>
        </w:rPr>
        <w:t xml:space="preserve">bacterial </w:t>
      </w:r>
      <w:r w:rsidR="00B25E51" w:rsidRPr="00B82CDE">
        <w:rPr>
          <w:rFonts w:ascii="Book Antiqua" w:hAnsi="Book Antiqua"/>
          <w:sz w:val="24"/>
          <w:szCs w:val="24"/>
        </w:rPr>
        <w:t xml:space="preserve">cells can </w:t>
      </w:r>
      <w:r w:rsidRPr="00B82CDE">
        <w:rPr>
          <w:rFonts w:ascii="Book Antiqua" w:hAnsi="Book Antiqua"/>
          <w:sz w:val="24"/>
          <w:szCs w:val="24"/>
        </w:rPr>
        <w:t>vary bet</w:t>
      </w:r>
      <w:r w:rsidR="00B64015" w:rsidRPr="00B82CDE">
        <w:rPr>
          <w:rFonts w:ascii="Book Antiqua" w:hAnsi="Book Antiqua"/>
          <w:sz w:val="24"/>
          <w:szCs w:val="24"/>
        </w:rPr>
        <w:t>ween species</w:t>
      </w:r>
      <w:r w:rsidRPr="00B82CDE">
        <w:rPr>
          <w:rFonts w:ascii="Book Antiqua" w:hAnsi="Book Antiqua"/>
          <w:sz w:val="24"/>
          <w:szCs w:val="24"/>
        </w:rPr>
        <w:t xml:space="preserve">. Thus </w:t>
      </w:r>
      <w:r w:rsidR="00935C9F" w:rsidRPr="00B82CDE">
        <w:rPr>
          <w:rFonts w:ascii="Book Antiqua" w:hAnsi="Book Antiqua"/>
          <w:sz w:val="24"/>
          <w:szCs w:val="24"/>
        </w:rPr>
        <w:t>modification</w:t>
      </w:r>
      <w:r w:rsidRPr="00B82CDE">
        <w:rPr>
          <w:rFonts w:ascii="Book Antiqua" w:hAnsi="Book Antiqua"/>
          <w:sz w:val="24"/>
          <w:szCs w:val="24"/>
        </w:rPr>
        <w:t xml:space="preserve"> in community composition, or MAMP</w:t>
      </w:r>
      <w:r w:rsidR="0012398E" w:rsidRPr="00B82CDE">
        <w:rPr>
          <w:rFonts w:ascii="Book Antiqua" w:hAnsi="Book Antiqua"/>
          <w:sz w:val="24"/>
          <w:szCs w:val="24"/>
        </w:rPr>
        <w:t>s</w:t>
      </w:r>
      <w:r w:rsidRPr="00B82CDE">
        <w:rPr>
          <w:rFonts w:ascii="Book Antiqua" w:hAnsi="Book Antiqua"/>
          <w:sz w:val="24"/>
          <w:szCs w:val="24"/>
        </w:rPr>
        <w:t xml:space="preserve"> expression, can </w:t>
      </w:r>
      <w:r w:rsidR="0012398E" w:rsidRPr="00B82CDE">
        <w:rPr>
          <w:rFonts w:ascii="Book Antiqua" w:hAnsi="Book Antiqua"/>
          <w:sz w:val="24"/>
          <w:szCs w:val="24"/>
        </w:rPr>
        <w:t>promote</w:t>
      </w:r>
      <w:r w:rsidRPr="00B82CDE">
        <w:rPr>
          <w:rFonts w:ascii="Book Antiqua" w:hAnsi="Book Antiqua"/>
          <w:sz w:val="24"/>
          <w:szCs w:val="24"/>
        </w:rPr>
        <w:t xml:space="preserve"> changes in the host system.</w:t>
      </w:r>
      <w:r w:rsidR="00B64015" w:rsidRPr="00B82CDE">
        <w:rPr>
          <w:rFonts w:ascii="Book Antiqua" w:hAnsi="Book Antiqua"/>
          <w:sz w:val="24"/>
          <w:szCs w:val="24"/>
        </w:rPr>
        <w:t xml:space="preserve"> </w:t>
      </w:r>
      <w:r w:rsidR="0012398E" w:rsidRPr="00B82CDE">
        <w:rPr>
          <w:rFonts w:ascii="Book Antiqua" w:hAnsi="Book Antiqua"/>
          <w:sz w:val="24"/>
          <w:szCs w:val="24"/>
        </w:rPr>
        <w:t xml:space="preserve">However </w:t>
      </w:r>
      <w:r w:rsidR="00330522" w:rsidRPr="00B82CDE">
        <w:rPr>
          <w:rFonts w:ascii="Book Antiqua" w:hAnsi="Book Antiqua"/>
          <w:sz w:val="24"/>
          <w:szCs w:val="24"/>
        </w:rPr>
        <w:t>MAMP</w:t>
      </w:r>
      <w:r w:rsidR="00E92BBC" w:rsidRPr="00B82CDE">
        <w:rPr>
          <w:rFonts w:ascii="Book Antiqua" w:hAnsi="Book Antiqua"/>
          <w:sz w:val="24"/>
          <w:szCs w:val="24"/>
        </w:rPr>
        <w:t>s</w:t>
      </w:r>
      <w:r w:rsidR="00B64015" w:rsidRPr="00B82CDE">
        <w:rPr>
          <w:rFonts w:ascii="Book Antiqua" w:hAnsi="Book Antiqua"/>
          <w:sz w:val="24"/>
          <w:szCs w:val="24"/>
        </w:rPr>
        <w:t xml:space="preserve"> profile</w:t>
      </w:r>
      <w:r w:rsidR="00330522" w:rsidRPr="00B82CDE">
        <w:rPr>
          <w:rFonts w:ascii="Book Antiqua" w:hAnsi="Book Antiqua"/>
          <w:sz w:val="24"/>
          <w:szCs w:val="24"/>
        </w:rPr>
        <w:t xml:space="preserve"> alone cannot </w:t>
      </w:r>
      <w:r w:rsidR="006E33EE" w:rsidRPr="00B82CDE">
        <w:rPr>
          <w:rFonts w:ascii="Book Antiqua" w:hAnsi="Book Antiqua"/>
          <w:sz w:val="24"/>
          <w:szCs w:val="24"/>
        </w:rPr>
        <w:t>determine</w:t>
      </w:r>
      <w:r w:rsidR="00330522" w:rsidRPr="00B82CDE">
        <w:rPr>
          <w:rFonts w:ascii="Book Antiqua" w:hAnsi="Book Antiqua"/>
          <w:sz w:val="24"/>
          <w:szCs w:val="24"/>
        </w:rPr>
        <w:t xml:space="preserve"> host outcomes, specific </w:t>
      </w:r>
      <w:r w:rsidR="006E33EE" w:rsidRPr="00B82CDE">
        <w:rPr>
          <w:rFonts w:ascii="Book Antiqua" w:hAnsi="Book Antiqua"/>
          <w:sz w:val="24"/>
          <w:szCs w:val="24"/>
        </w:rPr>
        <w:t>host receptors</w:t>
      </w:r>
      <w:r w:rsidR="00330522" w:rsidRPr="00B82CDE">
        <w:rPr>
          <w:rFonts w:ascii="Book Antiqua" w:hAnsi="Book Antiqua"/>
          <w:sz w:val="24"/>
          <w:szCs w:val="24"/>
        </w:rPr>
        <w:t xml:space="preserve"> and loss of gut barrier function </w:t>
      </w:r>
      <w:r w:rsidR="00E92BBC" w:rsidRPr="00B82CDE">
        <w:rPr>
          <w:rFonts w:ascii="Book Antiqua" w:hAnsi="Book Antiqua"/>
          <w:sz w:val="24"/>
          <w:szCs w:val="24"/>
        </w:rPr>
        <w:t>are required to potenti</w:t>
      </w:r>
      <w:r w:rsidR="006E33EE" w:rsidRPr="00B82CDE">
        <w:rPr>
          <w:rFonts w:ascii="Book Antiqua" w:hAnsi="Book Antiqua"/>
          <w:sz w:val="24"/>
          <w:szCs w:val="24"/>
        </w:rPr>
        <w:t>ate metabolic dysfunction</w:t>
      </w:r>
      <w:r w:rsidR="00E92BBC" w:rsidRPr="00B82CDE">
        <w:rPr>
          <w:rFonts w:ascii="Book Antiqua" w:hAnsi="Book Antiqua"/>
          <w:sz w:val="24"/>
          <w:szCs w:val="24"/>
        </w:rPr>
        <w:t xml:space="preserve">. </w:t>
      </w:r>
      <w:r w:rsidR="00E14C5D" w:rsidRPr="00B82CDE">
        <w:rPr>
          <w:rFonts w:ascii="Book Antiqua" w:hAnsi="Book Antiqua"/>
          <w:sz w:val="24"/>
          <w:szCs w:val="24"/>
        </w:rPr>
        <w:t xml:space="preserve">Localisation and expression </w:t>
      </w:r>
      <w:r w:rsidR="00B25E51" w:rsidRPr="00B82CDE">
        <w:rPr>
          <w:rFonts w:ascii="Book Antiqua" w:hAnsi="Book Antiqua"/>
          <w:sz w:val="24"/>
          <w:szCs w:val="24"/>
        </w:rPr>
        <w:t>of PRRs differ</w:t>
      </w:r>
      <w:r w:rsidR="0043596D" w:rsidRPr="00B82CDE">
        <w:rPr>
          <w:rFonts w:ascii="Book Antiqua" w:hAnsi="Book Antiqua"/>
          <w:sz w:val="24"/>
          <w:szCs w:val="24"/>
        </w:rPr>
        <w:t xml:space="preserve"> between </w:t>
      </w:r>
      <w:r w:rsidR="00E14C5D" w:rsidRPr="00B82CDE">
        <w:rPr>
          <w:rFonts w:ascii="Book Antiqua" w:hAnsi="Book Antiqua"/>
          <w:sz w:val="24"/>
          <w:szCs w:val="24"/>
        </w:rPr>
        <w:t>cell type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Abreu&lt;/Author&gt;&lt;Year&gt;2010&lt;/Year&gt;&lt;RecNum&gt;614&lt;/RecNum&gt;&lt;DisplayText&gt;&lt;style face="superscript"&gt;[98]&lt;/style&gt;&lt;/DisplayText&gt;&lt;record&gt;&lt;rec-number&gt;614&lt;/rec-number&gt;&lt;foreign-keys&gt;&lt;key app="EN" db-id="5waaxa225rtzw3eerroxera7vtv5x2dzd2td" timestamp="1403097456"&gt;614&lt;/key&gt;&lt;/foreign-keys&gt;&lt;ref-type name="Journal Article"&gt;17&lt;/ref-type&gt;&lt;contributors&gt;&lt;authors&gt;&lt;author&gt;Abreu, M. T.&lt;/author&gt;&lt;/authors&gt;&lt;/contributors&gt;&lt;auth-address&gt;Division of Gastroenterology, University of Miami Miller School of Medicine, P.O. Box 016960 (D-49), Miami, Florida 33101, USA. MAbreu1@med.miami.edu&lt;/auth-address&gt;&lt;titles&gt;&lt;title&gt;Toll-like receptor signalling in the intestinal epithelium: how bacterial recognition shapes intestinal function&lt;/title&gt;&lt;secondary-title&gt;Nat Rev Immunol&lt;/secondary-title&gt;&lt;alt-title&gt;Nature reviews. Immunology&lt;/alt-title&gt;&lt;/titles&gt;&lt;periodical&gt;&lt;full-title&gt;Nature Reviews: Immunology&lt;/full-title&gt;&lt;abbr-1&gt;Nat. Rev. Immunol.&lt;/abbr-1&gt;&lt;abbr-2&gt;Nat Rev Immunol&lt;/abbr-2&gt;&lt;/periodical&gt;&lt;pages&gt;131-44&lt;/pages&gt;&lt;volume&gt;10&lt;/volume&gt;&lt;number&gt;2&lt;/number&gt;&lt;edition&gt;2010/01/26&lt;/edition&gt;&lt;keywords&gt;&lt;keyword&gt;Adaptor Proteins, Signal Transducing/metabolism&lt;/keyword&gt;&lt;keyword&gt;Animals&lt;/keyword&gt;&lt;keyword&gt;Antimicrobial Cationic Peptides/biosynthesis&lt;/keyword&gt;&lt;keyword&gt;Bacteria/*immunology&lt;/keyword&gt;&lt;keyword&gt;Cell Proliferation&lt;/keyword&gt;&lt;keyword&gt;Colon/immunology/microbiology&lt;/keyword&gt;&lt;keyword&gt;Colorectal Neoplasms/immunology/microbiology&lt;/keyword&gt;&lt;keyword&gt;Homeostasis&lt;/keyword&gt;&lt;keyword&gt;Humans&lt;/keyword&gt;&lt;keyword&gt;Intestinal Mucosa/*immunology/*microbiology&lt;/keyword&gt;&lt;keyword&gt;Signal Transduction/immunology&lt;/keyword&gt;&lt;keyword&gt;Toll-Like Receptors/biosynthesis/*immunology&lt;/keyword&gt;&lt;/keywords&gt;&lt;dates&gt;&lt;year&gt;2010&lt;/year&gt;&lt;pub-dates&gt;&lt;date&gt;Feb&lt;/date&gt;&lt;/pub-dates&gt;&lt;/dates&gt;&lt;isbn&gt;1474-1733&lt;/isbn&gt;&lt;accession-num&gt;20098461&lt;/accession-num&gt;&lt;urls&gt;&lt;/urls&gt;&lt;electronic-resource-num&gt;10.1038/nri2707&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8" w:tooltip="Abreu, 2010 #614" w:history="1">
        <w:r w:rsidR="008577AA" w:rsidRPr="00B82CDE">
          <w:rPr>
            <w:rFonts w:ascii="Book Antiqua" w:hAnsi="Book Antiqua"/>
            <w:noProof/>
            <w:sz w:val="24"/>
            <w:szCs w:val="24"/>
            <w:vertAlign w:val="superscript"/>
          </w:rPr>
          <w:t>9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00528B" w:rsidRPr="00B82CDE">
        <w:rPr>
          <w:rFonts w:ascii="Book Antiqua" w:hAnsi="Book Antiqua"/>
          <w:sz w:val="24"/>
          <w:szCs w:val="24"/>
        </w:rPr>
        <w:t xml:space="preserve">, </w:t>
      </w:r>
      <w:r w:rsidR="007405CF" w:rsidRPr="00B82CDE">
        <w:rPr>
          <w:rFonts w:ascii="Book Antiqua" w:hAnsi="Book Antiqua"/>
          <w:sz w:val="24"/>
          <w:szCs w:val="24"/>
        </w:rPr>
        <w:t xml:space="preserve">this may explain the divergent outcomes </w:t>
      </w:r>
      <w:r w:rsidR="0000528B" w:rsidRPr="00B82CDE">
        <w:rPr>
          <w:rFonts w:ascii="Book Antiqua" w:hAnsi="Book Antiqua"/>
          <w:sz w:val="24"/>
          <w:szCs w:val="24"/>
        </w:rPr>
        <w:t xml:space="preserve">of each </w:t>
      </w:r>
      <w:r w:rsidR="006C7BEF" w:rsidRPr="00B82CDE">
        <w:rPr>
          <w:rFonts w:ascii="Book Antiqua" w:hAnsi="Book Antiqua"/>
          <w:sz w:val="24"/>
          <w:szCs w:val="24"/>
        </w:rPr>
        <w:t>MAMP/PRR interaction.</w:t>
      </w:r>
    </w:p>
    <w:p w:rsidR="00FF7602" w:rsidRPr="00B82CDE" w:rsidRDefault="00FF7602" w:rsidP="000F4E5E">
      <w:pPr>
        <w:adjustRightInd w:val="0"/>
        <w:snapToGrid w:val="0"/>
        <w:spacing w:after="0" w:line="360" w:lineRule="auto"/>
        <w:jc w:val="both"/>
        <w:rPr>
          <w:rFonts w:ascii="Book Antiqua" w:hAnsi="Book Antiqua"/>
          <w:sz w:val="24"/>
          <w:szCs w:val="24"/>
        </w:rPr>
      </w:pPr>
    </w:p>
    <w:p w:rsidR="006C7BEF" w:rsidRPr="00B82CDE" w:rsidRDefault="006C7BEF"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 xml:space="preserve">Flagellin </w:t>
      </w:r>
    </w:p>
    <w:p w:rsidR="006D18A0" w:rsidRPr="00B82CDE" w:rsidRDefault="006C7BEF"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lastRenderedPageBreak/>
        <w:t>A wide ra</w:t>
      </w:r>
      <w:r w:rsidR="00930ADC" w:rsidRPr="00B82CDE">
        <w:rPr>
          <w:rFonts w:ascii="Book Antiqua" w:hAnsi="Book Antiqua"/>
          <w:sz w:val="24"/>
          <w:szCs w:val="24"/>
        </w:rPr>
        <w:t>nge of gut bacteria have</w:t>
      </w:r>
      <w:r w:rsidRPr="00B82CDE">
        <w:rPr>
          <w:rFonts w:ascii="Book Antiqua" w:hAnsi="Book Antiqua"/>
          <w:sz w:val="24"/>
          <w:szCs w:val="24"/>
        </w:rPr>
        <w:t xml:space="preserve"> the capacity to produce flagella, including members of the phyla </w:t>
      </w:r>
      <w:r w:rsidRPr="00B82CDE">
        <w:rPr>
          <w:rFonts w:ascii="Book Antiqua" w:hAnsi="Book Antiqua"/>
          <w:i/>
          <w:sz w:val="24"/>
          <w:szCs w:val="24"/>
        </w:rPr>
        <w:t>Firmicutes</w:t>
      </w:r>
      <w:r w:rsidR="00324E0C" w:rsidRPr="00B82CDE">
        <w:rPr>
          <w:rFonts w:ascii="Book Antiqua" w:hAnsi="Book Antiqua"/>
          <w:sz w:val="24"/>
          <w:szCs w:val="24"/>
        </w:rPr>
        <w:fldChar w:fldCharType="begin">
          <w:fldData xml:space="preserve">PEVuZE5vdGU+PENpdGU+PEF1dGhvcj5Mb3p1cG9uZTwvQXV0aG9yPjxZZWFyPjIwMTI8L1llYXI+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Mb3p1cG9uZTwvQXV0aG9yPjxZZWFyPjIwMTI8L1llYXI+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9" w:tooltip="Lozupone, 2012 #486" w:history="1">
        <w:r w:rsidR="008577AA" w:rsidRPr="00B82CDE">
          <w:rPr>
            <w:rFonts w:ascii="Book Antiqua" w:hAnsi="Book Antiqua"/>
            <w:noProof/>
            <w:sz w:val="24"/>
            <w:szCs w:val="24"/>
            <w:vertAlign w:val="superscript"/>
          </w:rPr>
          <w:t>9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and </w:t>
      </w:r>
      <w:r w:rsidRPr="00B82CDE">
        <w:rPr>
          <w:rFonts w:ascii="Book Antiqua" w:hAnsi="Book Antiqua"/>
          <w:i/>
          <w:sz w:val="24"/>
          <w:szCs w:val="24"/>
        </w:rPr>
        <w:t>Proteobacteria</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Cullender&lt;/Author&gt;&lt;Year&gt;2013&lt;/Year&gt;&lt;RecNum&gt;484&lt;/RecNum&gt;&lt;DisplayText&gt;&lt;style face="superscript"&gt;[72]&lt;/style&gt;&lt;/DisplayText&gt;&lt;record&gt;&lt;rec-number&gt;484&lt;/rec-number&gt;&lt;foreign-keys&gt;&lt;key app="EN" db-id="5waaxa225rtzw3eerroxera7vtv5x2dzd2td" timestamp="1393073598"&gt;484&lt;/key&gt;&lt;/foreign-keys&gt;&lt;ref-type name="Journal Article"&gt;17&lt;/ref-type&gt;&lt;contributors&gt;&lt;authors&gt;&lt;author&gt;Cullender, T. C.&lt;/author&gt;&lt;author&gt;Chassaing, B.&lt;/author&gt;&lt;author&gt;Janzon, A.&lt;/author&gt;&lt;author&gt;Kumar, K.&lt;/author&gt;&lt;author&gt;Muller, C. E.&lt;/author&gt;&lt;author&gt;Werner, J. J.&lt;/author&gt;&lt;author&gt;Angenent, L. T.&lt;/author&gt;&lt;author&gt;Bell, M. E.&lt;/author&gt;&lt;author&gt;Hay, A. G.&lt;/author&gt;&lt;author&gt;Peterson, D. A.&lt;/author&gt;&lt;author&gt;Walter, J.&lt;/author&gt;&lt;author&gt;Vijay-Kumar, M.&lt;/author&gt;&lt;author&gt;Gewirtz, A. T.&lt;/author&gt;&lt;author&gt;Ley, R. E.&lt;/author&gt;&lt;/authors&gt;&lt;/contributors&gt;&lt;auth-address&gt;Department of Microbiology, Cornell University, Ithaca, NY 14853, USA; Department of Molecular Biology and Genetics, Cornell University, Ithaca, NY 14853, USA.&lt;/auth-address&gt;&lt;titles&gt;&lt;title&gt;Innate and adaptive immunity interact to quench microbiome flagellar motility in the gut&lt;/title&gt;&lt;secondary-title&gt;Cell Host Microbe&lt;/secondary-title&gt;&lt;alt-title&gt;Cell host &amp;amp; microbe&lt;/alt-title&gt;&lt;/titles&gt;&lt;periodical&gt;&lt;full-title&gt;Cell Host Microbe&lt;/full-title&gt;&lt;abbr-1&gt;Cell host &amp;amp; microbe&lt;/abbr-1&gt;&lt;/periodical&gt;&lt;alt-periodical&gt;&lt;full-title&gt;Cell Host &amp;amp; Microbe&lt;/full-title&gt;&lt;/alt-periodical&gt;&lt;pages&gt;571-81&lt;/pages&gt;&lt;volume&gt;14&lt;/volume&gt;&lt;number&gt;5&lt;/number&gt;&lt;edition&gt;2013/11/19&lt;/edition&gt;&lt;dates&gt;&lt;year&gt;2013&lt;/year&gt;&lt;pub-dates&gt;&lt;date&gt;Nov 13&lt;/date&gt;&lt;/pub-dates&gt;&lt;/dates&gt;&lt;isbn&gt;1931-3128&lt;/isbn&gt;&lt;accession-num&gt;24237702&lt;/accession-num&gt;&lt;urls&gt;&lt;/urls&gt;&lt;custom2&gt;Pmc3920589&lt;/custom2&gt;&lt;custom6&gt;Nihms534507&lt;/custom6&gt;&lt;electronic-resource-num&gt;10.1016/j.chom.2013.10.009&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72" w:tooltip="Cullender, 2013 #484" w:history="1">
        <w:r w:rsidR="008577AA" w:rsidRPr="00B82CDE">
          <w:rPr>
            <w:rFonts w:ascii="Book Antiqua" w:hAnsi="Book Antiqua"/>
            <w:noProof/>
            <w:sz w:val="24"/>
            <w:szCs w:val="24"/>
            <w:vertAlign w:val="superscript"/>
          </w:rPr>
          <w:t>7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w:t>
      </w:r>
      <w:r w:rsidR="00696267" w:rsidRPr="00B82CDE">
        <w:rPr>
          <w:rFonts w:ascii="Book Antiqua" w:hAnsi="Book Antiqua"/>
          <w:sz w:val="24"/>
          <w:szCs w:val="24"/>
        </w:rPr>
        <w:t xml:space="preserve"> </w:t>
      </w:r>
      <w:r w:rsidRPr="00B82CDE">
        <w:rPr>
          <w:rFonts w:ascii="Book Antiqua" w:hAnsi="Book Antiqua"/>
          <w:sz w:val="24"/>
          <w:szCs w:val="24"/>
        </w:rPr>
        <w:t xml:space="preserve">Flagellin proteins derived from </w:t>
      </w:r>
      <w:r w:rsidR="00DB44B1" w:rsidRPr="00B82CDE">
        <w:rPr>
          <w:rFonts w:ascii="Book Antiqua" w:hAnsi="Book Antiqua"/>
          <w:sz w:val="24"/>
          <w:szCs w:val="24"/>
        </w:rPr>
        <w:t xml:space="preserve">motile </w:t>
      </w:r>
      <w:r w:rsidRPr="00B82CDE">
        <w:rPr>
          <w:rFonts w:ascii="Book Antiqua" w:hAnsi="Book Antiqua"/>
          <w:sz w:val="24"/>
          <w:szCs w:val="24"/>
        </w:rPr>
        <w:t xml:space="preserve">organisms are detected by TLR5, which is </w:t>
      </w:r>
      <w:r w:rsidR="00987513" w:rsidRPr="00B82CDE">
        <w:rPr>
          <w:rFonts w:ascii="Book Antiqua" w:hAnsi="Book Antiqua"/>
          <w:sz w:val="24"/>
          <w:szCs w:val="24"/>
        </w:rPr>
        <w:t>selectively expressed at a higher level in the cecum and proximal colon</w:t>
      </w:r>
      <w:r w:rsidR="00324E0C" w:rsidRPr="00B82CDE">
        <w:rPr>
          <w:rFonts w:ascii="Book Antiqua" w:hAnsi="Book Antiqua"/>
          <w:sz w:val="24"/>
          <w:szCs w:val="24"/>
        </w:rPr>
        <w:fldChar w:fldCharType="begin">
          <w:fldData xml:space="preserve">PEVuZE5vdGU+PENpdGU+PEF1dGhvcj5GZW5nPC9BdXRob3I+PFllYXI+MjAxMjwvWWVhcj48UmVj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M1OTE4PC9wYWdlcz48dm9s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GZW5nPC9BdXRob3I+PFllYXI+MjAxMjwvWWVhcj48UmVj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0" w:tooltip="Feng, 2012 #537" w:history="1">
        <w:r w:rsidR="008577AA" w:rsidRPr="00B82CDE">
          <w:rPr>
            <w:rFonts w:ascii="Book Antiqua" w:hAnsi="Book Antiqua"/>
            <w:noProof/>
            <w:sz w:val="24"/>
            <w:szCs w:val="24"/>
            <w:vertAlign w:val="superscript"/>
          </w:rPr>
          <w:t>100</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C07802" w:rsidRPr="00B82CDE">
        <w:rPr>
          <w:rFonts w:ascii="Book Antiqua" w:hAnsi="Book Antiqua"/>
          <w:sz w:val="24"/>
          <w:szCs w:val="24"/>
        </w:rPr>
        <w:t xml:space="preserve">. </w:t>
      </w:r>
      <w:r w:rsidR="00987513" w:rsidRPr="00B82CDE">
        <w:rPr>
          <w:rFonts w:ascii="Book Antiqua" w:hAnsi="Book Antiqua"/>
          <w:sz w:val="24"/>
          <w:szCs w:val="24"/>
        </w:rPr>
        <w:t xml:space="preserve">TLR5 are present </w:t>
      </w:r>
      <w:r w:rsidRPr="00B82CDE">
        <w:rPr>
          <w:rFonts w:ascii="Book Antiqua" w:hAnsi="Book Antiqua"/>
          <w:sz w:val="24"/>
          <w:szCs w:val="24"/>
        </w:rPr>
        <w:t xml:space="preserve">on the </w:t>
      </w:r>
      <w:r w:rsidR="003602B5" w:rsidRPr="00B82CDE">
        <w:rPr>
          <w:rFonts w:ascii="Book Antiqua" w:hAnsi="Book Antiqua"/>
          <w:sz w:val="24"/>
          <w:szCs w:val="24"/>
        </w:rPr>
        <w:t>basolateral surface of intestinal epithelial cells</w:t>
      </w:r>
      <w:r w:rsidR="00987513" w:rsidRPr="00B82CDE">
        <w:rPr>
          <w:rFonts w:ascii="Book Antiqua" w:hAnsi="Book Antiqua"/>
          <w:sz w:val="24"/>
          <w:szCs w:val="24"/>
        </w:rPr>
        <w:t>,</w:t>
      </w:r>
      <w:r w:rsidR="003602B5" w:rsidRPr="00B82CDE">
        <w:rPr>
          <w:rFonts w:ascii="Book Antiqua" w:hAnsi="Book Antiqua"/>
          <w:sz w:val="24"/>
          <w:szCs w:val="24"/>
        </w:rPr>
        <w:t xml:space="preserve"> apical surface of epithelial cells associated lymphoid follicles</w:t>
      </w:r>
      <w:r w:rsidR="00987513" w:rsidRPr="00B82CDE">
        <w:rPr>
          <w:rFonts w:ascii="Book Antiqua" w:hAnsi="Book Antiqua"/>
          <w:sz w:val="24"/>
          <w:szCs w:val="24"/>
        </w:rPr>
        <w:t xml:space="preserve"> and mucosal dendritic cells</w:t>
      </w:r>
      <w:r w:rsidR="00324E0C" w:rsidRPr="00B82CDE">
        <w:rPr>
          <w:rFonts w:ascii="Book Antiqua" w:hAnsi="Book Antiqua"/>
          <w:sz w:val="24"/>
          <w:szCs w:val="24"/>
        </w:rPr>
        <w:fldChar w:fldCharType="begin">
          <w:fldData xml:space="preserve">PEVuZE5vdGU+PENpdGU+PEF1dGhvcj5BYnJldTwvQXV0aG9yPjxZZWFyPjIwMTA8L1llYXI+PFJl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z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BYnJldTwvQXV0aG9yPjxZZWFyPjIwMTA8L1llYXI+PFJl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z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8" w:tooltip="Abreu, 2010 #614" w:history="1">
        <w:r w:rsidR="008577AA" w:rsidRPr="00B82CDE">
          <w:rPr>
            <w:rFonts w:ascii="Book Antiqua" w:hAnsi="Book Antiqua"/>
            <w:noProof/>
            <w:sz w:val="24"/>
            <w:szCs w:val="24"/>
            <w:vertAlign w:val="superscript"/>
          </w:rPr>
          <w:t>98</w:t>
        </w:r>
      </w:hyperlink>
      <w:r w:rsidR="008577AA" w:rsidRPr="00B82CDE">
        <w:rPr>
          <w:rFonts w:ascii="Book Antiqua" w:hAnsi="Book Antiqua"/>
          <w:noProof/>
          <w:sz w:val="24"/>
          <w:szCs w:val="24"/>
          <w:vertAlign w:val="superscript"/>
        </w:rPr>
        <w:t>,</w:t>
      </w:r>
      <w:hyperlink w:anchor="_ENREF_100" w:tooltip="Feng, 2012 #537" w:history="1">
        <w:r w:rsidR="008577AA" w:rsidRPr="00B82CDE">
          <w:rPr>
            <w:rFonts w:ascii="Book Antiqua" w:hAnsi="Book Antiqua"/>
            <w:noProof/>
            <w:sz w:val="24"/>
            <w:szCs w:val="24"/>
            <w:vertAlign w:val="superscript"/>
          </w:rPr>
          <w:t>100</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r w:rsidR="007B2042" w:rsidRPr="00B82CDE">
        <w:rPr>
          <w:rFonts w:ascii="Book Antiqua" w:hAnsi="Book Antiqua"/>
          <w:sz w:val="24"/>
          <w:szCs w:val="24"/>
        </w:rPr>
        <w:t>TLR5 detection of flagellin i</w:t>
      </w:r>
      <w:r w:rsidR="006D18A0" w:rsidRPr="00B82CDE">
        <w:rPr>
          <w:rFonts w:ascii="Book Antiqua" w:hAnsi="Book Antiqua" w:cs="Arial"/>
          <w:sz w:val="24"/>
          <w:szCs w:val="24"/>
        </w:rPr>
        <w:t xml:space="preserve">s known to induce the secretion of anti-flagellin </w:t>
      </w:r>
      <w:r w:rsidR="00BB0499" w:rsidRPr="00B82CDE">
        <w:rPr>
          <w:rFonts w:ascii="Book Antiqua" w:hAnsi="Book Antiqua" w:cs="Arial"/>
          <w:sz w:val="24"/>
          <w:szCs w:val="24"/>
        </w:rPr>
        <w:t>IgA</w:t>
      </w:r>
      <w:r w:rsidR="006D18A0" w:rsidRPr="00B82CDE">
        <w:rPr>
          <w:rFonts w:ascii="Book Antiqua" w:hAnsi="Book Antiqua" w:cs="Arial"/>
          <w:sz w:val="24"/>
          <w:szCs w:val="24"/>
        </w:rPr>
        <w:t xml:space="preserve">, which quenches the motility of various </w:t>
      </w:r>
      <w:r w:rsidR="006D18A0" w:rsidRPr="00B82CDE">
        <w:rPr>
          <w:rFonts w:ascii="Book Antiqua" w:hAnsi="Book Antiqua" w:cs="Arial"/>
          <w:i/>
          <w:sz w:val="24"/>
          <w:szCs w:val="24"/>
        </w:rPr>
        <w:t>Proteobacteria</w:t>
      </w:r>
      <w:r w:rsidR="006D18A0" w:rsidRPr="00B82CDE">
        <w:rPr>
          <w:rFonts w:ascii="Book Antiqua" w:hAnsi="Book Antiqua" w:cs="Arial"/>
          <w:sz w:val="24"/>
          <w:szCs w:val="24"/>
        </w:rPr>
        <w:t xml:space="preserve"> and </w:t>
      </w:r>
      <w:r w:rsidR="006D18A0" w:rsidRPr="00B82CDE">
        <w:rPr>
          <w:rFonts w:ascii="Book Antiqua" w:hAnsi="Book Antiqua" w:cs="Arial"/>
          <w:i/>
          <w:sz w:val="24"/>
          <w:szCs w:val="24"/>
        </w:rPr>
        <w:t>Firmicutes</w:t>
      </w:r>
      <w:r w:rsidR="006D18A0" w:rsidRPr="00B82CDE">
        <w:rPr>
          <w:rFonts w:ascii="Book Antiqua" w:hAnsi="Book Antiqua" w:cs="Arial"/>
          <w:sz w:val="24"/>
          <w:szCs w:val="24"/>
        </w:rPr>
        <w:t xml:space="preserve"> species</w:t>
      </w:r>
      <w:r w:rsidR="00324E0C" w:rsidRPr="00B82CDE">
        <w:rPr>
          <w:rFonts w:ascii="Book Antiqua" w:hAnsi="Book Antiqua" w:cs="Arial"/>
          <w:sz w:val="24"/>
          <w:szCs w:val="24"/>
        </w:rPr>
        <w:fldChar w:fldCharType="begin"/>
      </w:r>
      <w:r w:rsidR="008577AA" w:rsidRPr="00B82CDE">
        <w:rPr>
          <w:rFonts w:ascii="Book Antiqua" w:hAnsi="Book Antiqua" w:cs="Arial"/>
          <w:sz w:val="24"/>
          <w:szCs w:val="24"/>
        </w:rPr>
        <w:instrText xml:space="preserve"> ADDIN EN.CITE &lt;EndNote&gt;&lt;Cite&gt;&lt;Author&gt;Cullender&lt;/Author&gt;&lt;Year&gt;2013&lt;/Year&gt;&lt;RecNum&gt;484&lt;/RecNum&gt;&lt;DisplayText&gt;&lt;style face="superscript"&gt;[72]&lt;/style&gt;&lt;/DisplayText&gt;&lt;record&gt;&lt;rec-number&gt;484&lt;/rec-number&gt;&lt;foreign-keys&gt;&lt;key app="EN" db-id="5waaxa225rtzw3eerroxera7vtv5x2dzd2td" timestamp="1393073598"&gt;484&lt;/key&gt;&lt;/foreign-keys&gt;&lt;ref-type name="Journal Article"&gt;17&lt;/ref-type&gt;&lt;contributors&gt;&lt;authors&gt;&lt;author&gt;Cullender, T. C.&lt;/author&gt;&lt;author&gt;Chassaing, B.&lt;/author&gt;&lt;author&gt;Janzon, A.&lt;/author&gt;&lt;author&gt;Kumar, K.&lt;/author&gt;&lt;author&gt;Muller, C. E.&lt;/author&gt;&lt;author&gt;Werner, J. J.&lt;/author&gt;&lt;author&gt;Angenent, L. T.&lt;/author&gt;&lt;author&gt;Bell, M. E.&lt;/author&gt;&lt;author&gt;Hay, A. G.&lt;/author&gt;&lt;author&gt;Peterson, D. A.&lt;/author&gt;&lt;author&gt;Walter, J.&lt;/author&gt;&lt;author&gt;Vijay-Kumar, M.&lt;/author&gt;&lt;author&gt;Gewirtz, A. T.&lt;/author&gt;&lt;author&gt;Ley, R. E.&lt;/author&gt;&lt;/authors&gt;&lt;/contributors&gt;&lt;auth-address&gt;Department of Microbiology, Cornell University, Ithaca, NY 14853, USA; Department of Molecular Biology and Genetics, Cornell University, Ithaca, NY 14853, USA.&lt;/auth-address&gt;&lt;titles&gt;&lt;title&gt;Innate and adaptive immunity interact to quench microbiome flagellar motility in the gut&lt;/title&gt;&lt;secondary-title&gt;Cell Host Microbe&lt;/secondary-title&gt;&lt;alt-title&gt;Cell host &amp;amp; microbe&lt;/alt-title&gt;&lt;/titles&gt;&lt;periodical&gt;&lt;full-title&gt;Cell Host Microbe&lt;/full-title&gt;&lt;abbr-1&gt;Cell host &amp;amp; microbe&lt;/abbr-1&gt;&lt;/periodical&gt;&lt;alt-periodical&gt;&lt;full-title&gt;Cell Host &amp;amp; Microbe&lt;/full-title&gt;&lt;/alt-periodical&gt;&lt;pages&gt;571-81&lt;/pages&gt;&lt;volume&gt;14&lt;/volume&gt;&lt;number&gt;5&lt;/number&gt;&lt;edition&gt;2013/11/19&lt;/edition&gt;&lt;dates&gt;&lt;year&gt;2013&lt;/year&gt;&lt;pub-dates&gt;&lt;date&gt;Nov 13&lt;/date&gt;&lt;/pub-dates&gt;&lt;/dates&gt;&lt;isbn&gt;1931-3128&lt;/isbn&gt;&lt;accession-num&gt;24237702&lt;/accession-num&gt;&lt;urls&gt;&lt;/urls&gt;&lt;custom2&gt;Pmc3920589&lt;/custom2&gt;&lt;custom6&gt;Nihms534507&lt;/custom6&gt;&lt;electronic-resource-num&gt;10.1016/j.chom.2013.10.009&lt;/electronic-resource-num&gt;&lt;remote-database-provider&gt;Nlm&lt;/remote-database-provider&gt;&lt;language&gt;eng&lt;/language&gt;&lt;/record&gt;&lt;/Cite&gt;&lt;/EndNote&gt;</w:instrText>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72" w:tooltip="Cullender, 2013 #484" w:history="1">
        <w:r w:rsidR="008577AA" w:rsidRPr="00B82CDE">
          <w:rPr>
            <w:rFonts w:ascii="Book Antiqua" w:hAnsi="Book Antiqua" w:cs="Arial"/>
            <w:noProof/>
            <w:sz w:val="24"/>
            <w:szCs w:val="24"/>
            <w:vertAlign w:val="superscript"/>
          </w:rPr>
          <w:t>72</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006D18A0" w:rsidRPr="00B82CDE">
        <w:rPr>
          <w:rFonts w:ascii="Book Antiqua" w:hAnsi="Book Antiqua" w:cs="Arial"/>
          <w:sz w:val="24"/>
          <w:szCs w:val="24"/>
        </w:rPr>
        <w:t xml:space="preserve">. </w:t>
      </w:r>
      <w:r w:rsidR="007B2042" w:rsidRPr="00B82CDE">
        <w:rPr>
          <w:rFonts w:ascii="Book Antiqua" w:hAnsi="Book Antiqua" w:cs="Arial"/>
          <w:sz w:val="24"/>
          <w:szCs w:val="24"/>
        </w:rPr>
        <w:t>This r</w:t>
      </w:r>
      <w:r w:rsidR="006D18A0" w:rsidRPr="00B82CDE">
        <w:rPr>
          <w:rFonts w:ascii="Book Antiqua" w:hAnsi="Book Antiqua" w:cs="Arial"/>
          <w:sz w:val="24"/>
          <w:szCs w:val="24"/>
        </w:rPr>
        <w:t xml:space="preserve">estriction of microbial migration </w:t>
      </w:r>
      <w:r w:rsidR="007B2042" w:rsidRPr="00B82CDE">
        <w:rPr>
          <w:rFonts w:ascii="Book Antiqua" w:hAnsi="Book Antiqua" w:cs="Arial"/>
          <w:sz w:val="24"/>
          <w:szCs w:val="24"/>
        </w:rPr>
        <w:t xml:space="preserve">is a normal host response. When flagellin gains access into the </w:t>
      </w:r>
      <w:r w:rsidR="006D18A0" w:rsidRPr="00B82CDE">
        <w:rPr>
          <w:rFonts w:ascii="Book Antiqua" w:hAnsi="Book Antiqua" w:cs="Arial"/>
          <w:sz w:val="24"/>
          <w:szCs w:val="24"/>
        </w:rPr>
        <w:t>intestinal mucosa</w:t>
      </w:r>
      <w:r w:rsidR="007B2042" w:rsidRPr="00B82CDE">
        <w:rPr>
          <w:rFonts w:ascii="Book Antiqua" w:hAnsi="Book Antiqua" w:cs="Arial"/>
          <w:sz w:val="24"/>
          <w:szCs w:val="24"/>
        </w:rPr>
        <w:t>, it triggers pro-inflammatory responses and increases</w:t>
      </w:r>
      <w:r w:rsidR="006D18A0" w:rsidRPr="00B82CDE">
        <w:rPr>
          <w:rFonts w:ascii="Book Antiqua" w:hAnsi="Book Antiqua" w:cs="Arial"/>
          <w:sz w:val="24"/>
          <w:szCs w:val="24"/>
        </w:rPr>
        <w:t xml:space="preserve"> the risk of chronic inflammation</w:t>
      </w:r>
      <w:r w:rsidR="00324E0C" w:rsidRPr="00B82CDE">
        <w:rPr>
          <w:rFonts w:ascii="Book Antiqua" w:hAnsi="Book Antiqua" w:cs="Arial"/>
          <w:sz w:val="24"/>
          <w:szCs w:val="24"/>
        </w:rPr>
        <w:fldChar w:fldCharType="begin">
          <w:fldData xml:space="preserve">PEVuZE5vdGU+PENpdGU+PEF1dGhvcj5DYXJ2YWxobzwvQXV0aG9yPjxZZWFyPjIwMTI8L1llYXI+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</w:fldData>
        </w:fldChar>
      </w:r>
      <w:r w:rsidR="008577AA" w:rsidRPr="00B82CDE">
        <w:rPr>
          <w:rFonts w:ascii="Book Antiqua" w:hAnsi="Book Antiqua" w:cs="Arial"/>
          <w:sz w:val="24"/>
          <w:szCs w:val="24"/>
        </w:rPr>
        <w:instrText xml:space="preserve"> ADDIN EN.CITE </w:instrText>
      </w:r>
      <w:r w:rsidR="00324E0C" w:rsidRPr="00B82CDE">
        <w:rPr>
          <w:rFonts w:ascii="Book Antiqua" w:hAnsi="Book Antiqua" w:cs="Arial"/>
          <w:sz w:val="24"/>
          <w:szCs w:val="24"/>
        </w:rPr>
        <w:fldChar w:fldCharType="begin">
          <w:fldData xml:space="preserve">PEVuZE5vdGU+PENpdGU+PEF1dGhvcj5DYXJ2YWxobzwvQXV0aG9yPjxZZWFyPjIwMTI8L1llYXI+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</w:fldData>
        </w:fldChar>
      </w:r>
      <w:r w:rsidR="008577AA" w:rsidRPr="00B82CDE">
        <w:rPr>
          <w:rFonts w:ascii="Book Antiqua" w:hAnsi="Book Antiqua" w:cs="Arial"/>
          <w:sz w:val="24"/>
          <w:szCs w:val="24"/>
        </w:rPr>
        <w:instrText xml:space="preserve"> ADDIN EN.CITE.DATA </w:instrText>
      </w:r>
      <w:r w:rsidR="00324E0C" w:rsidRPr="00B82CDE">
        <w:rPr>
          <w:rFonts w:ascii="Book Antiqua" w:hAnsi="Book Antiqua" w:cs="Arial"/>
          <w:sz w:val="24"/>
          <w:szCs w:val="24"/>
        </w:rPr>
      </w:r>
      <w:r w:rsidR="00324E0C" w:rsidRPr="00B82CDE">
        <w:rPr>
          <w:rFonts w:ascii="Book Antiqua" w:hAnsi="Book Antiqua" w:cs="Arial"/>
          <w:sz w:val="24"/>
          <w:szCs w:val="24"/>
        </w:rPr>
        <w:fldChar w:fldCharType="end"/>
      </w:r>
      <w:r w:rsidR="00324E0C" w:rsidRPr="00B82CDE">
        <w:rPr>
          <w:rFonts w:ascii="Book Antiqua" w:hAnsi="Book Antiqua" w:cs="Arial"/>
          <w:sz w:val="24"/>
          <w:szCs w:val="24"/>
        </w:rPr>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101" w:tooltip="Carvalho, 2012 #540" w:history="1">
        <w:r w:rsidR="008577AA" w:rsidRPr="00B82CDE">
          <w:rPr>
            <w:rFonts w:ascii="Book Antiqua" w:hAnsi="Book Antiqua" w:cs="Arial"/>
            <w:noProof/>
            <w:sz w:val="24"/>
            <w:szCs w:val="24"/>
            <w:vertAlign w:val="superscript"/>
          </w:rPr>
          <w:t>101</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006D18A0" w:rsidRPr="00B82CDE">
        <w:rPr>
          <w:rFonts w:ascii="Book Antiqua" w:hAnsi="Book Antiqua" w:cs="Arial"/>
          <w:sz w:val="24"/>
          <w:szCs w:val="24"/>
        </w:rPr>
        <w:t xml:space="preserve">. </w:t>
      </w:r>
    </w:p>
    <w:p w:rsidR="00FF7602" w:rsidRPr="00B82CDE" w:rsidRDefault="007B2042"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 xml:space="preserve">Aside from localised responses in the gut, flagellin activation </w:t>
      </w:r>
      <w:r w:rsidR="000F63B0" w:rsidRPr="00B82CDE">
        <w:rPr>
          <w:rFonts w:ascii="Book Antiqua" w:hAnsi="Book Antiqua"/>
          <w:sz w:val="24"/>
          <w:szCs w:val="24"/>
        </w:rPr>
        <w:t xml:space="preserve">is linked to regulation of physiological processes </w:t>
      </w:r>
      <w:r w:rsidR="0082639F" w:rsidRPr="00B82CDE">
        <w:rPr>
          <w:rFonts w:ascii="Book Antiqua" w:hAnsi="Book Antiqua"/>
          <w:sz w:val="24"/>
          <w:szCs w:val="24"/>
        </w:rPr>
        <w:t>beyond the gut system</w:t>
      </w:r>
      <w:r w:rsidR="000F63B0" w:rsidRPr="00B82CDE">
        <w:rPr>
          <w:rFonts w:ascii="Book Antiqua" w:hAnsi="Book Antiqua"/>
          <w:sz w:val="24"/>
          <w:szCs w:val="24"/>
        </w:rPr>
        <w:t xml:space="preserve">. </w:t>
      </w:r>
      <w:r w:rsidR="007405CF" w:rsidRPr="00B82CDE">
        <w:rPr>
          <w:rFonts w:ascii="Book Antiqua" w:hAnsi="Book Antiqua"/>
          <w:sz w:val="24"/>
          <w:szCs w:val="24"/>
        </w:rPr>
        <w:t>Mice lacking TLR5 had higher</w:t>
      </w:r>
      <w:r w:rsidR="006C7BEF" w:rsidRPr="00B82CDE">
        <w:rPr>
          <w:rFonts w:ascii="Book Antiqua" w:hAnsi="Book Antiqua"/>
          <w:sz w:val="24"/>
          <w:szCs w:val="24"/>
        </w:rPr>
        <w:t xml:space="preserve"> food consumption</w:t>
      </w:r>
      <w:r w:rsidR="00E7332B" w:rsidRPr="00B82CDE">
        <w:rPr>
          <w:rFonts w:ascii="Book Antiqua" w:hAnsi="Book Antiqua"/>
          <w:sz w:val="24"/>
          <w:szCs w:val="24"/>
        </w:rPr>
        <w:t>, and developed</w:t>
      </w:r>
      <w:r w:rsidR="006C7BEF" w:rsidRPr="00B82CDE">
        <w:rPr>
          <w:rFonts w:ascii="Book Antiqua" w:hAnsi="Book Antiqua"/>
          <w:sz w:val="24"/>
          <w:szCs w:val="24"/>
        </w:rPr>
        <w:t xml:space="preserve"> obesity, dyslipidemia, insulin resistance and hypertension</w:t>
      </w:r>
      <w:r w:rsidR="007405CF" w:rsidRPr="00B82CDE">
        <w:rPr>
          <w:rFonts w:ascii="Book Antiqua" w:hAnsi="Book Antiqua"/>
          <w:sz w:val="24"/>
          <w:szCs w:val="24"/>
        </w:rPr>
        <w:t xml:space="preserve"> in comparison to </w:t>
      </w:r>
      <w:r w:rsidR="00067302" w:rsidRPr="00B82CDE">
        <w:rPr>
          <w:rFonts w:ascii="Book Antiqua" w:hAnsi="Book Antiqua"/>
          <w:sz w:val="24"/>
          <w:szCs w:val="24"/>
        </w:rPr>
        <w:t>wild type (</w:t>
      </w:r>
      <w:r w:rsidR="007405CF" w:rsidRPr="00B82CDE">
        <w:rPr>
          <w:rFonts w:ascii="Book Antiqua" w:hAnsi="Book Antiqua"/>
          <w:sz w:val="24"/>
          <w:szCs w:val="24"/>
        </w:rPr>
        <w:t>WT</w:t>
      </w:r>
      <w:r w:rsidR="00067302" w:rsidRPr="00B82CDE">
        <w:rPr>
          <w:rFonts w:ascii="Book Antiqua" w:hAnsi="Book Antiqua"/>
          <w:sz w:val="24"/>
          <w:szCs w:val="24"/>
        </w:rPr>
        <w:t>)</w:t>
      </w:r>
      <w:r w:rsidR="00324E0C" w:rsidRPr="00B82CDE">
        <w:rPr>
          <w:rFonts w:ascii="Book Antiqua" w:hAnsi="Book Antiqua"/>
          <w:sz w:val="24"/>
          <w:szCs w:val="24"/>
        </w:rPr>
        <w:fldChar w:fldCharType="begin">
          <w:fldData xml:space="preserve">PEVuZE5vdGU+PENpdGU+PEF1dGhvcj5WaWpheS1LdW1hcjwvQXV0aG9yPjxZZWFyPjIwMTA8L1ll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WaWpheS1LdW1hcjwvQXV0aG9yPjxZZWFyPjIwMTA8L1ll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2" w:tooltip="Vijay-Kumar, 2010 #615" w:history="1">
        <w:r w:rsidR="008577AA" w:rsidRPr="00B82CDE">
          <w:rPr>
            <w:rFonts w:ascii="Book Antiqua" w:hAnsi="Book Antiqua"/>
            <w:noProof/>
            <w:sz w:val="24"/>
            <w:szCs w:val="24"/>
            <w:vertAlign w:val="superscript"/>
          </w:rPr>
          <w:t>10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6C7BEF" w:rsidRPr="00B82CDE">
        <w:rPr>
          <w:rFonts w:ascii="Book Antiqua" w:hAnsi="Book Antiqua"/>
          <w:sz w:val="24"/>
          <w:szCs w:val="24"/>
        </w:rPr>
        <w:t xml:space="preserve">. While some of these phenotypes can be explained by increased dietary intake, food restriction in TLR5 knockout (KO) mice was only effective in preventing obesity but not insulin resistance. Remarkably, antibiotic treatment of TLR5 KO mice </w:t>
      </w:r>
      <w:r w:rsidR="00E7332B" w:rsidRPr="00B82CDE">
        <w:rPr>
          <w:rFonts w:ascii="Book Antiqua" w:hAnsi="Book Antiqua"/>
          <w:sz w:val="24"/>
          <w:szCs w:val="24"/>
        </w:rPr>
        <w:t>normalised</w:t>
      </w:r>
      <w:r w:rsidR="006C7BEF" w:rsidRPr="00B82CDE">
        <w:rPr>
          <w:rFonts w:ascii="Book Antiqua" w:hAnsi="Book Antiqua"/>
          <w:sz w:val="24"/>
          <w:szCs w:val="24"/>
        </w:rPr>
        <w:t xml:space="preserve"> food intake and ameliorat</w:t>
      </w:r>
      <w:r w:rsidR="00E7332B" w:rsidRPr="00B82CDE">
        <w:rPr>
          <w:rFonts w:ascii="Book Antiqua" w:hAnsi="Book Antiqua"/>
          <w:sz w:val="24"/>
          <w:szCs w:val="24"/>
        </w:rPr>
        <w:t>ed</w:t>
      </w:r>
      <w:r w:rsidR="006C7BEF" w:rsidRPr="00B82CDE">
        <w:rPr>
          <w:rFonts w:ascii="Book Antiqua" w:hAnsi="Book Antiqua"/>
          <w:sz w:val="24"/>
          <w:szCs w:val="24"/>
        </w:rPr>
        <w:t xml:space="preserve"> metabolic defects, while transplantation of TLR5 KO gut microbiota into </w:t>
      </w:r>
      <w:r w:rsidR="00067302" w:rsidRPr="00B82CDE">
        <w:rPr>
          <w:rFonts w:ascii="Book Antiqua" w:hAnsi="Book Antiqua"/>
          <w:sz w:val="24"/>
          <w:szCs w:val="24"/>
        </w:rPr>
        <w:t>WT</w:t>
      </w:r>
      <w:r w:rsidR="006C7BEF" w:rsidRPr="00B82CDE">
        <w:rPr>
          <w:rFonts w:ascii="Book Antiqua" w:hAnsi="Book Antiqua"/>
          <w:sz w:val="24"/>
          <w:szCs w:val="24"/>
        </w:rPr>
        <w:t xml:space="preserve"> recipients recapitulated metabolic dysfunction</w:t>
      </w:r>
      <w:r w:rsidR="00324E0C" w:rsidRPr="00B82CDE">
        <w:rPr>
          <w:rFonts w:ascii="Book Antiqua" w:hAnsi="Book Antiqua"/>
          <w:sz w:val="24"/>
          <w:szCs w:val="24"/>
        </w:rPr>
        <w:fldChar w:fldCharType="begin">
          <w:fldData xml:space="preserve">PEVuZE5vdGU+PENpdGU+PEF1dGhvcj5WaWpheS1LdW1hcjwvQXV0aG9yPjxZZWFyPjIwMTA8L1ll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WaWpheS1LdW1hcjwvQXV0aG9yPjxZZWFyPjIwMTA8L1ll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2" w:tooltip="Vijay-Kumar, 2010 #615" w:history="1">
        <w:r w:rsidR="008577AA" w:rsidRPr="00B82CDE">
          <w:rPr>
            <w:rFonts w:ascii="Book Antiqua" w:hAnsi="Book Antiqua"/>
            <w:noProof/>
            <w:sz w:val="24"/>
            <w:szCs w:val="24"/>
            <w:vertAlign w:val="superscript"/>
          </w:rPr>
          <w:t>10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6C7BEF" w:rsidRPr="00B82CDE">
        <w:rPr>
          <w:rFonts w:ascii="Book Antiqua" w:hAnsi="Book Antiqua"/>
          <w:sz w:val="24"/>
          <w:szCs w:val="24"/>
        </w:rPr>
        <w:t xml:space="preserve">. </w:t>
      </w:r>
      <w:r w:rsidR="004B3770" w:rsidRPr="00B82CDE">
        <w:rPr>
          <w:rFonts w:ascii="Book Antiqua" w:hAnsi="Book Antiqua"/>
          <w:sz w:val="24"/>
          <w:szCs w:val="24"/>
        </w:rPr>
        <w:t xml:space="preserve">These results suggest </w:t>
      </w:r>
      <w:r w:rsidR="00067302" w:rsidRPr="00B82CDE">
        <w:rPr>
          <w:rFonts w:ascii="Book Antiqua" w:hAnsi="Book Antiqua"/>
          <w:sz w:val="24"/>
          <w:szCs w:val="24"/>
        </w:rPr>
        <w:t xml:space="preserve">that </w:t>
      </w:r>
      <w:r w:rsidR="0073417F" w:rsidRPr="00B82CDE">
        <w:rPr>
          <w:rFonts w:ascii="Book Antiqua" w:hAnsi="Book Antiqua"/>
          <w:sz w:val="24"/>
          <w:szCs w:val="24"/>
        </w:rPr>
        <w:t>appropriate flagellin/</w:t>
      </w:r>
      <w:r w:rsidR="004B3770" w:rsidRPr="00B82CDE">
        <w:rPr>
          <w:rFonts w:ascii="Book Antiqua" w:hAnsi="Book Antiqua"/>
          <w:sz w:val="24"/>
          <w:szCs w:val="24"/>
        </w:rPr>
        <w:t>TLR5 signalling cascade</w:t>
      </w:r>
      <w:r w:rsidR="007405CF" w:rsidRPr="00B82CDE">
        <w:rPr>
          <w:rFonts w:ascii="Book Antiqua" w:hAnsi="Book Antiqua"/>
          <w:sz w:val="24"/>
          <w:szCs w:val="24"/>
        </w:rPr>
        <w:t xml:space="preserve"> </w:t>
      </w:r>
      <w:r w:rsidRPr="00B82CDE">
        <w:rPr>
          <w:rFonts w:ascii="Book Antiqua" w:hAnsi="Book Antiqua"/>
          <w:sz w:val="24"/>
          <w:szCs w:val="24"/>
        </w:rPr>
        <w:t>have a beneficial role in</w:t>
      </w:r>
      <w:r w:rsidR="004B3770" w:rsidRPr="00B82CDE">
        <w:rPr>
          <w:rFonts w:ascii="Book Antiqua" w:hAnsi="Book Antiqua"/>
          <w:sz w:val="24"/>
          <w:szCs w:val="24"/>
        </w:rPr>
        <w:t xml:space="preserve"> host feeding behaviour and thus, promote metabolic health. </w:t>
      </w:r>
    </w:p>
    <w:p w:rsidR="006D18A0" w:rsidRPr="00B82CDE" w:rsidRDefault="006D18A0" w:rsidP="000F4E5E">
      <w:pPr>
        <w:adjustRightInd w:val="0"/>
        <w:snapToGrid w:val="0"/>
        <w:spacing w:after="0" w:line="360" w:lineRule="auto"/>
        <w:jc w:val="both"/>
        <w:rPr>
          <w:rFonts w:ascii="Book Antiqua" w:hAnsi="Book Antiqua"/>
          <w:sz w:val="24"/>
          <w:szCs w:val="24"/>
        </w:rPr>
      </w:pPr>
    </w:p>
    <w:p w:rsidR="006C7BEF" w:rsidRPr="00B82CDE" w:rsidRDefault="00E92BBC"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Lipopolysaccharides</w:t>
      </w:r>
    </w:p>
    <w:p w:rsidR="006C7BEF" w:rsidRPr="00B82CDE" w:rsidRDefault="006C7BEF" w:rsidP="000F4E5E">
      <w:pPr>
        <w:adjustRightInd w:val="0"/>
        <w:snapToGrid w:val="0"/>
        <w:spacing w:after="0" w:line="360" w:lineRule="auto"/>
        <w:jc w:val="both"/>
        <w:rPr>
          <w:rFonts w:ascii="Book Antiqua" w:hAnsi="Book Antiqua"/>
          <w:color w:val="000000" w:themeColor="text1"/>
          <w:sz w:val="24"/>
          <w:szCs w:val="24"/>
        </w:rPr>
      </w:pPr>
      <w:r w:rsidRPr="00B82CDE">
        <w:rPr>
          <w:rFonts w:ascii="Book Antiqua" w:hAnsi="Book Antiqua"/>
          <w:sz w:val="24"/>
          <w:szCs w:val="24"/>
        </w:rPr>
        <w:t xml:space="preserve">LPS is </w:t>
      </w:r>
      <w:r w:rsidR="004B3770" w:rsidRPr="00B82CDE">
        <w:rPr>
          <w:rFonts w:ascii="Book Antiqua" w:hAnsi="Book Antiqua"/>
          <w:sz w:val="24"/>
          <w:szCs w:val="24"/>
        </w:rPr>
        <w:t>a component of</w:t>
      </w:r>
      <w:r w:rsidRPr="00B82CDE">
        <w:rPr>
          <w:rFonts w:ascii="Book Antiqua" w:hAnsi="Book Antiqua"/>
          <w:sz w:val="24"/>
          <w:szCs w:val="24"/>
        </w:rPr>
        <w:t xml:space="preserve"> the outer membrane of </w:t>
      </w:r>
      <w:r w:rsidR="004B3770" w:rsidRPr="00B82CDE">
        <w:rPr>
          <w:rFonts w:ascii="Book Antiqua" w:hAnsi="Book Antiqua"/>
          <w:sz w:val="24"/>
          <w:szCs w:val="24"/>
        </w:rPr>
        <w:t xml:space="preserve">most </w:t>
      </w:r>
      <w:r w:rsidRPr="00B82CDE">
        <w:rPr>
          <w:rFonts w:ascii="Book Antiqua" w:hAnsi="Book Antiqua"/>
          <w:sz w:val="24"/>
          <w:szCs w:val="24"/>
        </w:rPr>
        <w:t>Gram negative bacteria</w:t>
      </w:r>
      <w:r w:rsidR="004B3770" w:rsidRPr="00B82CDE">
        <w:rPr>
          <w:rFonts w:ascii="Book Antiqua" w:hAnsi="Book Antiqua"/>
          <w:sz w:val="24"/>
          <w:szCs w:val="24"/>
        </w:rPr>
        <w:t xml:space="preserve">, including </w:t>
      </w:r>
      <w:r w:rsidR="004B3770" w:rsidRPr="00B82CDE">
        <w:rPr>
          <w:rFonts w:ascii="Book Antiqua" w:hAnsi="Book Antiqua"/>
          <w:i/>
          <w:sz w:val="24"/>
          <w:szCs w:val="24"/>
        </w:rPr>
        <w:t>Bacteroidetes</w:t>
      </w:r>
      <w:r w:rsidR="004B3770" w:rsidRPr="00B82CDE">
        <w:rPr>
          <w:rFonts w:ascii="Book Antiqua" w:hAnsi="Book Antiqua"/>
          <w:sz w:val="24"/>
          <w:szCs w:val="24"/>
        </w:rPr>
        <w:t xml:space="preserve"> and </w:t>
      </w:r>
      <w:r w:rsidR="004B3770" w:rsidRPr="00B82CDE">
        <w:rPr>
          <w:rFonts w:ascii="Book Antiqua" w:hAnsi="Book Antiqua"/>
          <w:i/>
          <w:sz w:val="24"/>
          <w:szCs w:val="24"/>
        </w:rPr>
        <w:t>Proteobacteria</w:t>
      </w:r>
      <w:r w:rsidR="004B3770" w:rsidRPr="00B82CDE">
        <w:rPr>
          <w:rFonts w:ascii="Book Antiqua" w:hAnsi="Book Antiqua"/>
          <w:sz w:val="24"/>
          <w:szCs w:val="24"/>
        </w:rPr>
        <w:t xml:space="preserve">. </w:t>
      </w:r>
      <w:r w:rsidR="003D504B" w:rsidRPr="00B82CDE">
        <w:rPr>
          <w:rFonts w:ascii="Book Antiqua" w:hAnsi="Book Antiqua"/>
          <w:sz w:val="24"/>
          <w:szCs w:val="24"/>
        </w:rPr>
        <w:t>C</w:t>
      </w:r>
      <w:r w:rsidRPr="00B82CDE">
        <w:rPr>
          <w:rFonts w:ascii="Book Antiqua" w:hAnsi="Book Antiqua"/>
          <w:sz w:val="24"/>
          <w:szCs w:val="24"/>
        </w:rPr>
        <w:t xml:space="preserve">hemical properties of </w:t>
      </w:r>
      <w:r w:rsidR="004B3770" w:rsidRPr="00B82CDE">
        <w:rPr>
          <w:rFonts w:ascii="Book Antiqua" w:hAnsi="Book Antiqua"/>
          <w:sz w:val="24"/>
          <w:szCs w:val="24"/>
        </w:rPr>
        <w:t>LPS</w:t>
      </w:r>
      <w:r w:rsidRPr="00B82CDE">
        <w:rPr>
          <w:rFonts w:ascii="Book Antiqua" w:hAnsi="Book Antiqua"/>
          <w:sz w:val="24"/>
          <w:szCs w:val="24"/>
        </w:rPr>
        <w:t xml:space="preserve"> vary between species, which lead to differential capacity in activating the TLR4 signalling cascade</w:t>
      </w:r>
      <w:r w:rsidR="00324E0C" w:rsidRPr="00B82CDE">
        <w:rPr>
          <w:rFonts w:ascii="Book Antiqua" w:hAnsi="Book Antiqua"/>
          <w:sz w:val="24"/>
          <w:szCs w:val="24"/>
        </w:rPr>
        <w:fldChar w:fldCharType="begin">
          <w:fldData xml:space="preserve">PEVuZE5vdGU+PENpdGU+PEF1dGhvcj5Db2F0czwvQXV0aG9yPjxZZWFyPjIwMTE8L1llYXI+PFJl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Db2F0czwvQXV0aG9yPjxZZWFyPjIwMTE8L1llYXI+PFJl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3" w:tooltip="Coats, 2011 #446" w:history="1">
        <w:r w:rsidR="008577AA" w:rsidRPr="00B82CDE">
          <w:rPr>
            <w:rFonts w:ascii="Book Antiqua" w:hAnsi="Book Antiqua"/>
            <w:noProof/>
            <w:sz w:val="24"/>
            <w:szCs w:val="24"/>
            <w:vertAlign w:val="superscript"/>
          </w:rPr>
          <w:t>10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7E452B" w:rsidRPr="00B82CDE">
        <w:rPr>
          <w:rFonts w:ascii="Book Antiqua" w:hAnsi="Book Antiqua"/>
          <w:sz w:val="24"/>
          <w:szCs w:val="24"/>
        </w:rPr>
        <w:t>. I</w:t>
      </w:r>
      <w:r w:rsidRPr="00B82CDE">
        <w:rPr>
          <w:rFonts w:ascii="Book Antiqua" w:hAnsi="Book Antiqua"/>
          <w:sz w:val="24"/>
          <w:szCs w:val="24"/>
        </w:rPr>
        <w:t xml:space="preserve">t is thought that species from </w:t>
      </w:r>
      <w:r w:rsidRPr="00B82CDE">
        <w:rPr>
          <w:rFonts w:ascii="Book Antiqua" w:hAnsi="Book Antiqua"/>
          <w:i/>
          <w:sz w:val="24"/>
          <w:szCs w:val="24"/>
        </w:rPr>
        <w:t xml:space="preserve">Proteobacteria </w:t>
      </w:r>
      <w:r w:rsidRPr="00B82CDE">
        <w:rPr>
          <w:rFonts w:ascii="Book Antiqua" w:hAnsi="Book Antiqua"/>
          <w:sz w:val="24"/>
          <w:szCs w:val="24"/>
        </w:rPr>
        <w:t xml:space="preserve">exert a stronger immunostimulatory effect than </w:t>
      </w:r>
      <w:r w:rsidRPr="00B82CDE">
        <w:rPr>
          <w:rFonts w:ascii="Book Antiqua" w:hAnsi="Book Antiqua"/>
          <w:i/>
          <w:sz w:val="24"/>
          <w:szCs w:val="24"/>
        </w:rPr>
        <w:t>Bacteroide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Lindberg&lt;/Author&gt;&lt;Year&gt;1990&lt;/Year&gt;&lt;RecNum&gt;616&lt;/RecNum&gt;&lt;DisplayText&gt;&lt;style face="superscript"&gt;[104]&lt;/style&gt;&lt;/DisplayText&gt;&lt;record&gt;&lt;rec-number&gt;616&lt;/rec-number&gt;&lt;foreign-keys&gt;&lt;key app="EN" db-id="5waaxa225rtzw3eerroxera7vtv5x2dzd2td" timestamp="1403097604"&gt;616&lt;/key&gt;&lt;/foreign-keys&gt;&lt;ref-type name="Journal Article"&gt;17&lt;/ref-type&gt;&lt;contributors&gt;&lt;authors&gt;&lt;author&gt;Lindberg, A. A.&lt;/author&gt;&lt;author&gt;Weintraub, A.&lt;/author&gt;&lt;author&gt;Zahringer, U.&lt;/author&gt;&lt;author&gt;Rietschel, E. T.&lt;/author&gt;&lt;/authors&gt;&lt;/contributors&gt;&lt;auth-address&gt;Department of Clinical Bacteriology, Karolinska Institute, Huddinge University Hospital, Sweden.&lt;/auth-address&gt;&lt;titles&gt;&lt;title&gt;Structure-activity relationships in lipopolysaccharides of Bacteroides fragilis&lt;/title&gt;&lt;secondary-title&gt;Rev Infect Dis&lt;/secondary-title&gt;&lt;alt-title&gt;Reviews of infectious diseases&lt;/alt-title&gt;&lt;/titles&gt;&lt;periodical&gt;&lt;full-title&gt;Reviews of Infectious Diseases&lt;/full-title&gt;&lt;abbr-1&gt;Rev. Infect. Dis.&lt;/abbr-1&gt;&lt;abbr-2&gt;Rev Infect Dis&lt;/abbr-2&gt;&lt;/periodical&gt;&lt;alt-periodical&gt;&lt;full-title&gt;Reviews of Infectious Diseases&lt;/full-title&gt;&lt;abbr-1&gt;Rev. Infect. Dis.&lt;/abbr-1&gt;&lt;abbr-2&gt;Rev Infect Dis&lt;/abbr-2&gt;&lt;/alt-periodical&gt;&lt;pages&gt;S133-41&lt;/pages&gt;&lt;volume&gt;12 Suppl 2&lt;/volume&gt;&lt;edition&gt;1990/01/01&lt;/edition&gt;&lt;keywords&gt;&lt;keyword&gt;Animals&lt;/keyword&gt;&lt;keyword&gt;*Bacteroides fragilis&lt;/keyword&gt;&lt;keyword&gt;Carbohydrate Conformation&lt;/keyword&gt;&lt;keyword&gt;Carbohydrate Sequence&lt;/keyword&gt;&lt;keyword&gt;Humans&lt;/keyword&gt;&lt;keyword&gt;Lipid A/analysis/toxicity&lt;/keyword&gt;&lt;keyword&gt;Lipopolysaccharides/*analysis/toxicity&lt;/keyword&gt;&lt;keyword&gt;Molecular Sequence Data&lt;/keyword&gt;&lt;keyword&gt;Monosaccharides/analysis&lt;/keyword&gt;&lt;keyword&gt;Structure-Activity Relationship&lt;/keyword&gt;&lt;/keywords&gt;&lt;dates&gt;&lt;year&gt;1990&lt;/year&gt;&lt;pub-dates&gt;&lt;date&gt;Jan-Feb&lt;/date&gt;&lt;/pub-dates&gt;&lt;/dates&gt;&lt;isbn&gt;0162-0886 (Print)&amp;#xD;0162-0886&lt;/isbn&gt;&lt;accession-num&gt;2406867&lt;/accession-num&gt;&lt;urls&gt;&lt;/urls&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4" w:tooltip="Lindberg, 1990 #616" w:history="1">
        <w:r w:rsidR="008577AA" w:rsidRPr="00B82CDE">
          <w:rPr>
            <w:rFonts w:ascii="Book Antiqua" w:hAnsi="Book Antiqua"/>
            <w:noProof/>
            <w:sz w:val="24"/>
            <w:szCs w:val="24"/>
            <w:vertAlign w:val="superscript"/>
          </w:rPr>
          <w:t>104</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r w:rsidR="00C07802" w:rsidRPr="00B82CDE">
        <w:rPr>
          <w:rFonts w:ascii="Book Antiqua" w:hAnsi="Book Antiqua"/>
          <w:sz w:val="24"/>
          <w:szCs w:val="24"/>
        </w:rPr>
        <w:t xml:space="preserve">In comparison to TLR5, </w:t>
      </w:r>
      <w:r w:rsidR="007E452B" w:rsidRPr="00B82CDE">
        <w:rPr>
          <w:rFonts w:ascii="Book Antiqua" w:hAnsi="Book Antiqua"/>
          <w:sz w:val="24"/>
          <w:szCs w:val="24"/>
        </w:rPr>
        <w:t xml:space="preserve">TLR4 </w:t>
      </w:r>
      <w:r w:rsidR="00BD13B1" w:rsidRPr="00B82CDE">
        <w:rPr>
          <w:rFonts w:ascii="Book Antiqua" w:hAnsi="Book Antiqua"/>
          <w:sz w:val="24"/>
          <w:szCs w:val="24"/>
        </w:rPr>
        <w:t xml:space="preserve">expression in </w:t>
      </w:r>
      <w:r w:rsidR="00C07802" w:rsidRPr="00B82CDE">
        <w:rPr>
          <w:rFonts w:ascii="Book Antiqua" w:hAnsi="Book Antiqua"/>
          <w:sz w:val="24"/>
          <w:szCs w:val="24"/>
        </w:rPr>
        <w:t>intestinal</w:t>
      </w:r>
      <w:r w:rsidR="00BD13B1" w:rsidRPr="00B82CDE">
        <w:rPr>
          <w:rFonts w:ascii="Book Antiqua" w:hAnsi="Book Antiqua"/>
          <w:sz w:val="24"/>
          <w:szCs w:val="24"/>
        </w:rPr>
        <w:t xml:space="preserve"> epithelial cells is </w:t>
      </w:r>
      <w:r w:rsidR="00C612E6" w:rsidRPr="00B82CDE">
        <w:rPr>
          <w:rFonts w:ascii="Book Antiqua" w:hAnsi="Book Antiqua"/>
          <w:sz w:val="24"/>
          <w:szCs w:val="24"/>
        </w:rPr>
        <w:t xml:space="preserve">relatively </w:t>
      </w:r>
      <w:r w:rsidR="00BD13B1" w:rsidRPr="00B82CDE">
        <w:rPr>
          <w:rFonts w:ascii="Book Antiqua" w:hAnsi="Book Antiqua"/>
          <w:sz w:val="24"/>
          <w:szCs w:val="24"/>
        </w:rPr>
        <w:t>low</w:t>
      </w:r>
      <w:r w:rsidR="00324E0C" w:rsidRPr="00B82CDE">
        <w:rPr>
          <w:rFonts w:ascii="Book Antiqua" w:hAnsi="Book Antiqua"/>
          <w:sz w:val="24"/>
          <w:szCs w:val="24"/>
        </w:rPr>
        <w:fldChar w:fldCharType="begin">
          <w:fldData xml:space="preserve">PEVuZE5vdGU+PENpdGU+PEF1dGhvcj5DYXJpbzwvQXV0aG9yPjxZZWFyPjIwMDA8L1llYXI+PFJl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DYXJpbzwvQXV0aG9yPjxZZWFyPjIwMDA8L1llYXI+PFJl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5" w:tooltip="Cario, 2000 #536" w:history="1">
        <w:r w:rsidR="008577AA" w:rsidRPr="00B82CDE">
          <w:rPr>
            <w:rFonts w:ascii="Book Antiqua" w:hAnsi="Book Antiqua"/>
            <w:noProof/>
            <w:sz w:val="24"/>
            <w:szCs w:val="24"/>
            <w:vertAlign w:val="superscript"/>
          </w:rPr>
          <w:t>105</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B748E9" w:rsidRPr="00B82CDE">
        <w:rPr>
          <w:rFonts w:ascii="Book Antiqua" w:hAnsi="Book Antiqua"/>
          <w:sz w:val="24"/>
          <w:szCs w:val="24"/>
        </w:rPr>
        <w:t xml:space="preserve"> and they are localised in the basolateral compartment</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Abreu&lt;/Author&gt;&lt;Year&gt;2010&lt;/Year&gt;&lt;RecNum&gt;614&lt;/RecNum&gt;&lt;DisplayText&gt;&lt;style face="superscript"&gt;[98]&lt;/style&gt;&lt;/DisplayText&gt;&lt;record&gt;&lt;rec-number&gt;614&lt;/rec-number&gt;&lt;foreign-keys&gt;&lt;key app="EN" db-id="5waaxa225rtzw3eerroxera7vtv5x2dzd2td" timestamp="1403097456"&gt;614&lt;/key&gt;&lt;/foreign-keys&gt;&lt;ref-type name="Journal Article"&gt;17&lt;/ref-type&gt;&lt;contributors&gt;&lt;authors&gt;&lt;author&gt;Abreu, M. T.&lt;/author&gt;&lt;/authors&gt;&lt;/contributors&gt;&lt;auth-address&gt;Division of Gastroenterology, University of Miami Miller School of Medicine, P.O. Box 016960 (D-49), Miami, Florida 33101, USA. MAbreu1@med.miami.edu&lt;/auth-address&gt;&lt;titles&gt;&lt;title&gt;Toll-like receptor signalling in the intestinal epithelium: how bacterial recognition shapes intestinal function&lt;/title&gt;&lt;secondary-title&gt;Nat Rev Immunol&lt;/secondary-title&gt;&lt;alt-title&gt;Nature reviews. Immunology&lt;/alt-title&gt;&lt;/titles&gt;&lt;periodical&gt;&lt;full-title&gt;Nature Reviews: Immunology&lt;/full-title&gt;&lt;abbr-1&gt;Nat. Rev. Immunol.&lt;/abbr-1&gt;&lt;abbr-2&gt;Nat Rev Immunol&lt;/abbr-2&gt;&lt;/periodical&gt;&lt;pages&gt;131-44&lt;/pages&gt;&lt;volume&gt;10&lt;/volume&gt;&lt;number&gt;2&lt;/number&gt;&lt;edition&gt;2010/01/26&lt;/edition&gt;&lt;keywords&gt;&lt;keyword&gt;Adaptor Proteins, Signal Transducing/metabolism&lt;/keyword&gt;&lt;keyword&gt;Animals&lt;/keyword&gt;&lt;keyword&gt;Antimicrobial Cationic Peptides/biosynthesis&lt;/keyword&gt;&lt;keyword&gt;Bacteria/*immunology&lt;/keyword&gt;&lt;keyword&gt;Cell Proliferation&lt;/keyword&gt;&lt;keyword&gt;Colon/immunology/microbiology&lt;/keyword&gt;&lt;keyword&gt;Colorectal Neoplasms/immunology/microbiology&lt;/keyword&gt;&lt;keyword&gt;Homeostasis&lt;/keyword&gt;&lt;keyword&gt;Humans&lt;/keyword&gt;&lt;keyword&gt;Intestinal Mucosa/*immunology/*microbiology&lt;/keyword&gt;&lt;keyword&gt;Signal Transduction/immunology&lt;/keyword&gt;&lt;keyword&gt;Toll-Like Receptors/biosynthesis/*immunology&lt;/keyword&gt;&lt;/keywords&gt;&lt;dates&gt;&lt;year&gt;2010&lt;/year&gt;&lt;pub-dates&gt;&lt;date&gt;Feb&lt;/date&gt;&lt;/pub-dates&gt;&lt;/dates&gt;&lt;isbn&gt;1474-1733&lt;/isbn&gt;&lt;accession-num&gt;20098461&lt;/accession-num&gt;&lt;urls&gt;&lt;/urls&gt;&lt;electronic-resource-num&gt;10.1038/nri2707&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8" w:tooltip="Abreu, 2010 #614" w:history="1">
        <w:r w:rsidR="008577AA" w:rsidRPr="00B82CDE">
          <w:rPr>
            <w:rFonts w:ascii="Book Antiqua" w:hAnsi="Book Antiqua"/>
            <w:noProof/>
            <w:sz w:val="24"/>
            <w:szCs w:val="24"/>
            <w:vertAlign w:val="superscript"/>
          </w:rPr>
          <w:t>9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C612E6" w:rsidRPr="00B82CDE">
        <w:rPr>
          <w:rFonts w:ascii="Book Antiqua" w:hAnsi="Book Antiqua"/>
          <w:sz w:val="24"/>
          <w:szCs w:val="24"/>
        </w:rPr>
        <w:t xml:space="preserve">. </w:t>
      </w:r>
      <w:r w:rsidRPr="00B82CDE">
        <w:rPr>
          <w:rFonts w:ascii="Book Antiqua" w:hAnsi="Book Antiqua"/>
          <w:sz w:val="24"/>
          <w:szCs w:val="24"/>
        </w:rPr>
        <w:t>Under normal circumstances, only small amounts of LPS pass through the gut epithelium and reach the bloodstream</w:t>
      </w:r>
      <w:r w:rsidR="00324E0C" w:rsidRPr="00B82CDE">
        <w:rPr>
          <w:rFonts w:ascii="Book Antiqua" w:hAnsi="Book Antiqua"/>
          <w:sz w:val="24"/>
          <w:szCs w:val="24"/>
        </w:rPr>
        <w:fldChar w:fldCharType="begin">
          <w:fldData xml:space="preserve">PEVuZE5vdGU+PENpdGU+PEF1dGhvcj5DYW5pPC9BdXRob3I+PFllYXI+MjAwNzwvWWVhcj48UmVj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</w:fldData>
        </w:fldChar>
      </w:r>
      <w:r w:rsidR="00631B8B"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DYW5pPC9BdXRob3I+PFllYXI+MjAwNzwvWWVhcj48UmVj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</w:fldData>
        </w:fldChar>
      </w:r>
      <w:r w:rsidR="00631B8B"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6D1747" w:rsidRPr="00B82CDE">
        <w:rPr>
          <w:rFonts w:ascii="Book Antiqua" w:hAnsi="Book Antiqua"/>
          <w:noProof/>
          <w:sz w:val="24"/>
          <w:szCs w:val="24"/>
          <w:vertAlign w:val="superscript"/>
        </w:rPr>
        <w:t>[</w:t>
      </w:r>
      <w:hyperlink w:anchor="_ENREF_4" w:tooltip="Cani, 2007 #568" w:history="1">
        <w:r w:rsidR="008577AA" w:rsidRPr="00B82CDE">
          <w:rPr>
            <w:rFonts w:ascii="Book Antiqua" w:hAnsi="Book Antiqua"/>
            <w:noProof/>
            <w:sz w:val="24"/>
            <w:szCs w:val="24"/>
            <w:vertAlign w:val="superscript"/>
          </w:rPr>
          <w:t>4</w:t>
        </w:r>
      </w:hyperlink>
      <w:r w:rsidR="006D1747"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Consumption of </w:t>
      </w:r>
      <w:r w:rsidR="00EF1A36" w:rsidRPr="00B82CDE">
        <w:rPr>
          <w:rFonts w:ascii="Book Antiqua" w:hAnsi="Book Antiqua"/>
          <w:sz w:val="24"/>
          <w:szCs w:val="24"/>
        </w:rPr>
        <w:t>HFD</w:t>
      </w:r>
      <w:r w:rsidRPr="00B82CDE">
        <w:rPr>
          <w:rFonts w:ascii="Book Antiqua" w:hAnsi="Book Antiqua"/>
          <w:sz w:val="24"/>
          <w:szCs w:val="24"/>
        </w:rPr>
        <w:t>, however, is associated with reduced expression</w:t>
      </w:r>
      <w:r w:rsidRPr="00B82CDE">
        <w:rPr>
          <w:rFonts w:ascii="Book Antiqua" w:hAnsi="Book Antiqua"/>
          <w:color w:val="000000" w:themeColor="text1"/>
          <w:sz w:val="24"/>
          <w:szCs w:val="24"/>
        </w:rPr>
        <w:t xml:space="preserve"> of tight junction proteins</w:t>
      </w:r>
      <w:r w:rsidR="00067302" w:rsidRPr="00B82CDE">
        <w:rPr>
          <w:rFonts w:ascii="Book Antiqua" w:hAnsi="Book Antiqua"/>
          <w:color w:val="000000" w:themeColor="text1"/>
          <w:sz w:val="24"/>
          <w:szCs w:val="24"/>
        </w:rPr>
        <w:t xml:space="preserve"> in the gut epithelium</w:t>
      </w:r>
      <w:r w:rsidR="00324E0C" w:rsidRPr="00B82CDE">
        <w:rPr>
          <w:rFonts w:ascii="Book Antiqua" w:hAnsi="Book Antiqua"/>
          <w:color w:val="000000" w:themeColor="text1"/>
          <w:sz w:val="24"/>
          <w:szCs w:val="24"/>
        </w:rPr>
        <w:fldChar w:fldCharType="begin">
          <w:fldData xml:space="preserve">PEVuZE5vdGU+PENpdGU+PEF1dGhvcj5DYW5pPC9BdXRob3I+PFllYXI+MjAwODwvWWVhcj48UmVj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DYW5pPC9BdXRob3I+PFllYXI+MjAwODwvWWVhcj48UmVj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06" w:tooltip="Cani, 2008 #617" w:history="1">
        <w:r w:rsidR="008577AA" w:rsidRPr="00B82CDE">
          <w:rPr>
            <w:rFonts w:ascii="Book Antiqua" w:hAnsi="Book Antiqua"/>
            <w:noProof/>
            <w:color w:val="000000" w:themeColor="text1"/>
            <w:sz w:val="24"/>
            <w:szCs w:val="24"/>
            <w:vertAlign w:val="superscript"/>
          </w:rPr>
          <w:t>10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Loss of tight junction integrity increases the paracellular space in the epithelium and facilitates the leakage of luminal contents, including LPS, into </w:t>
      </w:r>
      <w:r w:rsidRPr="00B82CDE">
        <w:rPr>
          <w:rFonts w:ascii="Book Antiqua" w:hAnsi="Book Antiqua"/>
          <w:color w:val="000000" w:themeColor="text1"/>
          <w:sz w:val="24"/>
          <w:szCs w:val="24"/>
        </w:rPr>
        <w:lastRenderedPageBreak/>
        <w:t>adjacent tissues and the circulatory system</w:t>
      </w:r>
      <w:r w:rsidR="00324E0C" w:rsidRPr="00B82CDE">
        <w:rPr>
          <w:rFonts w:ascii="Book Antiqua" w:hAnsi="Book Antiqua"/>
          <w:color w:val="000000" w:themeColor="text1"/>
          <w:sz w:val="24"/>
          <w:szCs w:val="24"/>
        </w:rPr>
        <w:fldChar w:fldCharType="begin">
          <w:fldData xml:space="preserve">PEVuZE5vdGU+PENpdGU+PEF1dGhvcj5DYW5pPC9BdXRob3I+PFllYXI+MjAwODwvWWVhcj48UmVj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DYW5pPC9BdXRob3I+PFllYXI+MjAwODwvWWVhcj48UmVj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06" w:tooltip="Cani, 2008 #617" w:history="1">
        <w:r w:rsidR="008577AA" w:rsidRPr="00B82CDE">
          <w:rPr>
            <w:rFonts w:ascii="Book Antiqua" w:hAnsi="Book Antiqua"/>
            <w:noProof/>
            <w:color w:val="000000" w:themeColor="text1"/>
            <w:sz w:val="24"/>
            <w:szCs w:val="24"/>
            <w:vertAlign w:val="superscript"/>
          </w:rPr>
          <w:t>10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Dietary fat is also believed to enhance chylomicron absorption of LPS from the intestinal lumen or enterocytes, which are then exported into the circulatory </w:t>
      </w:r>
      <w:r w:rsidRPr="00B82CDE">
        <w:rPr>
          <w:rFonts w:ascii="Book Antiqua" w:hAnsi="Book Antiqua"/>
          <w:sz w:val="24"/>
          <w:szCs w:val="24"/>
        </w:rPr>
        <w:t>system</w:t>
      </w:r>
      <w:r w:rsidR="00324E0C" w:rsidRPr="00B82CDE">
        <w:rPr>
          <w:rFonts w:ascii="Book Antiqua" w:hAnsi="Book Antiqua"/>
          <w:sz w:val="24"/>
          <w:szCs w:val="24"/>
        </w:rPr>
        <w:fldChar w:fldCharType="begin">
          <w:fldData xml:space="preserve">PEVuZE5vdGU+PENpdGU+PEF1dGhvcj5HaG9zaGFsPC9BdXRob3I+PFllYXI+MjAwOTwvWWVhcj48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NTMtOTwvcGFnZXM+PHZvbHVtZT4y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HaG9zaGFsPC9BdXRob3I+PFllYXI+MjAwOTwvWWVhcj48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7" w:tooltip="Ghoshal, 2009 #423" w:history="1">
        <w:r w:rsidR="008577AA" w:rsidRPr="00B82CDE">
          <w:rPr>
            <w:rFonts w:ascii="Book Antiqua" w:hAnsi="Book Antiqua"/>
            <w:noProof/>
            <w:sz w:val="24"/>
            <w:szCs w:val="24"/>
            <w:vertAlign w:val="superscript"/>
          </w:rPr>
          <w:t>107</w:t>
        </w:r>
      </w:hyperlink>
      <w:r w:rsidR="008577AA" w:rsidRPr="00B82CDE">
        <w:rPr>
          <w:rFonts w:ascii="Book Antiqua" w:hAnsi="Book Antiqua"/>
          <w:noProof/>
          <w:sz w:val="24"/>
          <w:szCs w:val="24"/>
          <w:vertAlign w:val="superscript"/>
        </w:rPr>
        <w:t>,</w:t>
      </w:r>
      <w:hyperlink w:anchor="_ENREF_108" w:tooltip="Laugerette, 2011 #433" w:history="1">
        <w:r w:rsidR="008577AA" w:rsidRPr="00B82CDE">
          <w:rPr>
            <w:rFonts w:ascii="Book Antiqua" w:hAnsi="Book Antiqua"/>
            <w:noProof/>
            <w:sz w:val="24"/>
            <w:szCs w:val="24"/>
            <w:vertAlign w:val="superscript"/>
          </w:rPr>
          <w:t>108</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Once LPS </w:t>
      </w:r>
      <w:r w:rsidR="00D02BDC" w:rsidRPr="00B82CDE">
        <w:rPr>
          <w:rFonts w:ascii="Book Antiqua" w:hAnsi="Book Antiqua"/>
          <w:sz w:val="24"/>
          <w:szCs w:val="24"/>
        </w:rPr>
        <w:t xml:space="preserve">escapes from the intestinal lumen </w:t>
      </w:r>
      <w:r w:rsidRPr="00B82CDE">
        <w:rPr>
          <w:rFonts w:ascii="Book Antiqua" w:hAnsi="Book Antiqua"/>
          <w:sz w:val="24"/>
          <w:szCs w:val="24"/>
        </w:rPr>
        <w:t xml:space="preserve">it </w:t>
      </w:r>
      <w:r w:rsidR="00D02BDC" w:rsidRPr="00B82CDE">
        <w:rPr>
          <w:rFonts w:ascii="Book Antiqua" w:hAnsi="Book Antiqua"/>
          <w:sz w:val="24"/>
          <w:szCs w:val="24"/>
        </w:rPr>
        <w:t>can be</w:t>
      </w:r>
      <w:r w:rsidR="00550E85" w:rsidRPr="00B82CDE">
        <w:rPr>
          <w:rFonts w:ascii="Book Antiqua" w:hAnsi="Book Antiqua"/>
          <w:sz w:val="24"/>
          <w:szCs w:val="24"/>
        </w:rPr>
        <w:t xml:space="preserve"> recognised by cells with </w:t>
      </w:r>
      <w:r w:rsidRPr="00B82CDE">
        <w:rPr>
          <w:rFonts w:ascii="Book Antiqua" w:hAnsi="Book Antiqua"/>
          <w:sz w:val="24"/>
          <w:szCs w:val="24"/>
        </w:rPr>
        <w:t xml:space="preserve">TLR4 </w:t>
      </w:r>
      <w:r w:rsidR="00550E85" w:rsidRPr="00B82CDE">
        <w:rPr>
          <w:rFonts w:ascii="Book Antiqua" w:hAnsi="Book Antiqua"/>
          <w:sz w:val="24"/>
          <w:szCs w:val="24"/>
        </w:rPr>
        <w:t xml:space="preserve">in the peri-intestinal region or in </w:t>
      </w:r>
      <w:r w:rsidR="00D02BDC" w:rsidRPr="00B82CDE">
        <w:rPr>
          <w:rFonts w:ascii="Book Antiqua" w:hAnsi="Book Antiqua"/>
          <w:sz w:val="24"/>
          <w:szCs w:val="24"/>
        </w:rPr>
        <w:t xml:space="preserve">insulin-targeting tissues, such as </w:t>
      </w:r>
      <w:r w:rsidRPr="00B82CDE">
        <w:rPr>
          <w:rFonts w:ascii="Book Antiqua" w:hAnsi="Book Antiqua"/>
          <w:sz w:val="24"/>
          <w:szCs w:val="24"/>
        </w:rPr>
        <w:t>adipose tissue, liver, skeletal muscle and pancrea</w:t>
      </w:r>
      <w:r w:rsidR="00D02BDC" w:rsidRPr="00B82CDE">
        <w:rPr>
          <w:rFonts w:ascii="Book Antiqua" w:hAnsi="Book Antiqua"/>
          <w:sz w:val="24"/>
          <w:szCs w:val="24"/>
        </w:rPr>
        <w:t>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Kim&lt;/Author&gt;&lt;Year&gt;2010&lt;/Year&gt;&lt;RecNum&gt;538&lt;/RecNum&gt;&lt;DisplayText&gt;&lt;style face="superscript"&gt;[109]&lt;/style&gt;&lt;/DisplayText&gt;&lt;record&gt;&lt;rec-number&gt;538&lt;/rec-number&gt;&lt;foreign-keys&gt;&lt;key app="EN" db-id="5waaxa225rtzw3eerroxera7vtv5x2dzd2td" timestamp="1395842710"&gt;538&lt;/key&gt;&lt;/foreign-keys&gt;&lt;ref-type name="Journal Article"&gt;17&lt;/ref-type&gt;&lt;contributors&gt;&lt;authors&gt;&lt;author&gt;Kim, J. J.&lt;/author&gt;&lt;author&gt;Sears, D. D.&lt;/author&gt;&lt;/authors&gt;&lt;/contributors&gt;&lt;auth-address&gt;Department of Pediatrics, University of California, San Diego, CA 92093-0673, USA.&lt;/auth-address&gt;&lt;titles&gt;&lt;title&gt;TLR4 and Insulin Resistanc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ogy research and practice&lt;/full-title&gt;&lt;/alt-periodical&gt;&lt;volume&gt;2010&lt;/volume&gt;&lt;edition&gt;2010/09/04&lt;/edition&gt;&lt;dates&gt;&lt;year&gt;2010&lt;/year&gt;&lt;/dates&gt;&lt;isbn&gt;1687-6121&lt;/isbn&gt;&lt;accession-num&gt;20814545&lt;/accession-num&gt;&lt;urls&gt;&lt;/urls&gt;&lt;custom2&gt;Pmc2931384&lt;/custom2&gt;&lt;electronic-resource-num&gt;10.1155/2010/212563&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9" w:tooltip="Kim, 2010 #538" w:history="1">
        <w:r w:rsidR="008577AA" w:rsidRPr="00B82CDE">
          <w:rPr>
            <w:rFonts w:ascii="Book Antiqua" w:hAnsi="Book Antiqua"/>
            <w:noProof/>
            <w:sz w:val="24"/>
            <w:szCs w:val="24"/>
            <w:vertAlign w:val="superscript"/>
          </w:rPr>
          <w:t>10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550E85" w:rsidRPr="00B82CDE">
        <w:rPr>
          <w:rFonts w:ascii="Book Antiqua" w:hAnsi="Book Antiqua"/>
          <w:sz w:val="24"/>
          <w:szCs w:val="24"/>
        </w:rPr>
        <w:t>. Activation of TLR4 induces</w:t>
      </w:r>
      <w:r w:rsidR="00D02BDC" w:rsidRPr="00B82CDE">
        <w:rPr>
          <w:rFonts w:ascii="Book Antiqua" w:hAnsi="Book Antiqua"/>
          <w:sz w:val="24"/>
          <w:szCs w:val="24"/>
        </w:rPr>
        <w:t xml:space="preserve"> the release of pro-inflammatory cytokines</w:t>
      </w:r>
      <w:r w:rsidR="00EF0822" w:rsidRPr="00B82CDE">
        <w:rPr>
          <w:rFonts w:ascii="Book Antiqua" w:hAnsi="Book Antiqua"/>
          <w:sz w:val="24"/>
          <w:szCs w:val="24"/>
        </w:rPr>
        <w:t>, which drives</w:t>
      </w:r>
      <w:r w:rsidR="00EF1A36" w:rsidRPr="00B82CDE">
        <w:rPr>
          <w:rFonts w:ascii="Book Antiqua" w:hAnsi="Book Antiqua"/>
          <w:sz w:val="24"/>
          <w:szCs w:val="24"/>
        </w:rPr>
        <w:t xml:space="preserve"> </w:t>
      </w:r>
      <w:r w:rsidR="00F252A6" w:rsidRPr="00B82CDE">
        <w:rPr>
          <w:rFonts w:ascii="Book Antiqua" w:hAnsi="Book Antiqua"/>
          <w:sz w:val="24"/>
          <w:szCs w:val="24"/>
        </w:rPr>
        <w:t>helper T cell (T</w:t>
      </w:r>
      <w:r w:rsidR="00F252A6" w:rsidRPr="00B82CDE">
        <w:rPr>
          <w:rFonts w:ascii="Book Antiqua" w:hAnsi="Book Antiqua"/>
          <w:sz w:val="24"/>
          <w:szCs w:val="24"/>
          <w:vertAlign w:val="subscript"/>
        </w:rPr>
        <w:t>Helper</w:t>
      </w:r>
      <w:r w:rsidR="00F252A6" w:rsidRPr="00B82CDE">
        <w:rPr>
          <w:rFonts w:ascii="Book Antiqua" w:hAnsi="Book Antiqua"/>
          <w:sz w:val="24"/>
          <w:szCs w:val="24"/>
        </w:rPr>
        <w:t>)</w:t>
      </w:r>
      <w:r w:rsidR="00EF1A36" w:rsidRPr="00B82CDE">
        <w:rPr>
          <w:rFonts w:ascii="Book Antiqua" w:hAnsi="Book Antiqua"/>
          <w:sz w:val="24"/>
          <w:szCs w:val="24"/>
        </w:rPr>
        <w:t xml:space="preserve"> expansion and impair</w:t>
      </w:r>
      <w:r w:rsidR="00A5782A" w:rsidRPr="00B82CDE">
        <w:rPr>
          <w:rFonts w:ascii="Book Antiqua" w:hAnsi="Book Antiqua"/>
          <w:sz w:val="24"/>
          <w:szCs w:val="24"/>
        </w:rPr>
        <w:t>s</w:t>
      </w:r>
      <w:r w:rsidR="00EF1A36" w:rsidRPr="00B82CDE">
        <w:rPr>
          <w:rFonts w:ascii="Book Antiqua" w:hAnsi="Book Antiqua"/>
          <w:sz w:val="24"/>
          <w:szCs w:val="24"/>
        </w:rPr>
        <w:t xml:space="preserve"> insulin signalling</w:t>
      </w:r>
      <w:r w:rsidR="00324E0C" w:rsidRPr="00B82CDE">
        <w:rPr>
          <w:rFonts w:ascii="Book Antiqua" w:hAnsi="Book Antiqua"/>
          <w:sz w:val="24"/>
          <w:szCs w:val="24"/>
        </w:rPr>
        <w:fldChar w:fldCharType="begin">
          <w:fldData xml:space="preserve">PEVuZE5vdGU+PENpdGU+PEF1dGhvcj5LaW08L0F1dGhvcj48WWVhcj4yMDEwPC9ZZWFyPjxSZWNO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b2d5IHJl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LaW08L0F1dGhvcj48WWVhcj4yMDEwPC9ZZWFyPjxSZWNO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b2d5IHJl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09" w:tooltip="Kim, 2010 #538" w:history="1">
        <w:r w:rsidR="008577AA" w:rsidRPr="00B82CDE">
          <w:rPr>
            <w:rFonts w:ascii="Book Antiqua" w:hAnsi="Book Antiqua"/>
            <w:noProof/>
            <w:sz w:val="24"/>
            <w:szCs w:val="24"/>
            <w:vertAlign w:val="superscript"/>
          </w:rPr>
          <w:t>109</w:t>
        </w:r>
      </w:hyperlink>
      <w:r w:rsidR="008577AA" w:rsidRPr="00B82CDE">
        <w:rPr>
          <w:rFonts w:ascii="Book Antiqua" w:hAnsi="Book Antiqua"/>
          <w:noProof/>
          <w:sz w:val="24"/>
          <w:szCs w:val="24"/>
          <w:vertAlign w:val="superscript"/>
        </w:rPr>
        <w:t>,</w:t>
      </w:r>
      <w:hyperlink w:anchor="_ENREF_110" w:tooltip="McAleer, 2008 #618" w:history="1">
        <w:r w:rsidR="008577AA" w:rsidRPr="00B82CDE">
          <w:rPr>
            <w:rFonts w:ascii="Book Antiqua" w:hAnsi="Book Antiqua"/>
            <w:noProof/>
            <w:sz w:val="24"/>
            <w:szCs w:val="24"/>
            <w:vertAlign w:val="superscript"/>
          </w:rPr>
          <w:t>110</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550E85" w:rsidRPr="00B82CDE">
        <w:rPr>
          <w:rFonts w:ascii="Book Antiqua" w:hAnsi="Book Antiqua"/>
          <w:sz w:val="24"/>
          <w:szCs w:val="24"/>
        </w:rPr>
        <w:t>.</w:t>
      </w:r>
      <w:r w:rsidR="00B52FFE" w:rsidRPr="00B82CDE">
        <w:rPr>
          <w:rFonts w:ascii="Book Antiqua" w:hAnsi="Book Antiqua"/>
          <w:sz w:val="24"/>
          <w:szCs w:val="24"/>
        </w:rPr>
        <w:t xml:space="preserve"> In summary, LPS is an immunostimulatory agent but its exposure to TLR4 expressing cells and </w:t>
      </w:r>
      <w:r w:rsidR="00EF0822" w:rsidRPr="00B82CDE">
        <w:rPr>
          <w:rFonts w:ascii="Book Antiqua" w:hAnsi="Book Antiqua"/>
          <w:sz w:val="24"/>
          <w:szCs w:val="24"/>
        </w:rPr>
        <w:t>the capacity</w:t>
      </w:r>
      <w:r w:rsidR="00B52FFE" w:rsidRPr="00B82CDE">
        <w:rPr>
          <w:rFonts w:ascii="Book Antiqua" w:hAnsi="Book Antiqua"/>
          <w:sz w:val="24"/>
          <w:szCs w:val="24"/>
        </w:rPr>
        <w:t xml:space="preserve"> to </w:t>
      </w:r>
      <w:r w:rsidR="004951D0" w:rsidRPr="00B82CDE">
        <w:rPr>
          <w:rFonts w:ascii="Book Antiqua" w:hAnsi="Book Antiqua"/>
          <w:sz w:val="24"/>
          <w:szCs w:val="24"/>
        </w:rPr>
        <w:t>drive</w:t>
      </w:r>
      <w:r w:rsidR="00B52FFE" w:rsidRPr="00B82CDE">
        <w:rPr>
          <w:rFonts w:ascii="Book Antiqua" w:hAnsi="Book Antiqua"/>
          <w:sz w:val="24"/>
          <w:szCs w:val="24"/>
        </w:rPr>
        <w:t xml:space="preserve"> dysbiosis is dependent on</w:t>
      </w:r>
      <w:r w:rsidR="00E83F60" w:rsidRPr="00B82CDE">
        <w:rPr>
          <w:rFonts w:ascii="Book Antiqua" w:hAnsi="Book Antiqua"/>
          <w:sz w:val="24"/>
          <w:szCs w:val="24"/>
        </w:rPr>
        <w:t xml:space="preserve"> physiological properties of the host system such as</w:t>
      </w:r>
      <w:r w:rsidR="00B52FFE" w:rsidRPr="00B82CDE">
        <w:rPr>
          <w:rFonts w:ascii="Book Antiqua" w:hAnsi="Book Antiqua"/>
          <w:sz w:val="24"/>
          <w:szCs w:val="24"/>
        </w:rPr>
        <w:t xml:space="preserve"> intestinal permeability. </w:t>
      </w:r>
    </w:p>
    <w:p w:rsidR="006C7BEF" w:rsidRPr="00B82CDE" w:rsidRDefault="006C7BEF"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Physio</w:t>
      </w:r>
      <w:r w:rsidR="00550E85" w:rsidRPr="00B82CDE">
        <w:rPr>
          <w:rFonts w:ascii="Book Antiqua" w:hAnsi="Book Antiqua"/>
          <w:color w:val="000000" w:themeColor="text1"/>
          <w:sz w:val="24"/>
          <w:szCs w:val="24"/>
        </w:rPr>
        <w:t>logical consequences of LPS</w:t>
      </w:r>
      <w:r w:rsidRPr="00B82CDE">
        <w:rPr>
          <w:rFonts w:ascii="Book Antiqua" w:hAnsi="Book Antiqua"/>
          <w:color w:val="000000" w:themeColor="text1"/>
          <w:sz w:val="24"/>
          <w:szCs w:val="24"/>
        </w:rPr>
        <w:t>/TLR4 signalling are demonstrated in mice with CD14 or TLR4 deficiencies. During HFD treatment</w:t>
      </w:r>
      <w:r w:rsidR="00826006" w:rsidRPr="00B82CDE">
        <w:rPr>
          <w:rFonts w:ascii="Book Antiqua" w:hAnsi="Book Antiqua"/>
          <w:color w:val="000000" w:themeColor="text1"/>
          <w:sz w:val="24"/>
          <w:szCs w:val="24"/>
        </w:rPr>
        <w:t xml:space="preserve"> or LPS infusion, both KO</w:t>
      </w:r>
      <w:r w:rsidR="00067302" w:rsidRPr="00B82CDE">
        <w:rPr>
          <w:rFonts w:ascii="Book Antiqua" w:hAnsi="Book Antiqua"/>
          <w:color w:val="000000" w:themeColor="text1"/>
          <w:sz w:val="24"/>
          <w:szCs w:val="24"/>
        </w:rPr>
        <w:t xml:space="preserve"> </w:t>
      </w:r>
      <w:r w:rsidR="00826006" w:rsidRPr="00B82CDE">
        <w:rPr>
          <w:rFonts w:ascii="Book Antiqua" w:hAnsi="Book Antiqua"/>
          <w:color w:val="000000" w:themeColor="text1"/>
          <w:sz w:val="24"/>
          <w:szCs w:val="24"/>
        </w:rPr>
        <w:t>mouse</w:t>
      </w:r>
      <w:r w:rsidRPr="00B82CDE">
        <w:rPr>
          <w:rFonts w:ascii="Book Antiqua" w:hAnsi="Book Antiqua"/>
          <w:color w:val="000000" w:themeColor="text1"/>
          <w:sz w:val="24"/>
          <w:szCs w:val="24"/>
        </w:rPr>
        <w:t xml:space="preserve"> models are protected from the hallmark features of </w:t>
      </w:r>
      <w:r w:rsidR="00F252A6" w:rsidRPr="00B82CDE">
        <w:rPr>
          <w:rFonts w:ascii="Book Antiqua" w:hAnsi="Book Antiqua"/>
          <w:color w:val="000000" w:themeColor="text1"/>
          <w:sz w:val="24"/>
          <w:szCs w:val="24"/>
        </w:rPr>
        <w:t>metabolic dysfunction</w:t>
      </w:r>
      <w:r w:rsidRPr="00B82CDE">
        <w:rPr>
          <w:rFonts w:ascii="Book Antiqua" w:hAnsi="Book Antiqua"/>
          <w:color w:val="000000" w:themeColor="text1"/>
          <w:sz w:val="24"/>
          <w:szCs w:val="24"/>
        </w:rPr>
        <w:t xml:space="preserve"> observed in the </w:t>
      </w:r>
      <w:r w:rsidR="004951D0" w:rsidRPr="00B82CDE">
        <w:rPr>
          <w:rFonts w:ascii="Book Antiqua" w:hAnsi="Book Antiqua"/>
          <w:color w:val="000000" w:themeColor="text1"/>
          <w:sz w:val="24"/>
          <w:szCs w:val="24"/>
        </w:rPr>
        <w:t xml:space="preserve">WT </w:t>
      </w:r>
      <w:r w:rsidRPr="00B82CDE">
        <w:rPr>
          <w:rFonts w:ascii="Book Antiqua" w:hAnsi="Book Antiqua"/>
          <w:color w:val="000000" w:themeColor="text1"/>
          <w:sz w:val="24"/>
          <w:szCs w:val="24"/>
        </w:rPr>
        <w:t>counterparts, including obesity, insulin resistance and inflammation</w:t>
      </w:r>
      <w:r w:rsidR="00324E0C" w:rsidRPr="00B82CDE">
        <w:rPr>
          <w:rFonts w:ascii="Book Antiqua" w:hAnsi="Book Antiqua"/>
          <w:color w:val="000000" w:themeColor="text1"/>
          <w:sz w:val="24"/>
          <w:szCs w:val="24"/>
        </w:rPr>
        <w:fldChar w:fldCharType="begin">
          <w:fldData xml:space="preserve">PEVuZE5vdGU+PENpdGU+PEF1dGhvcj5DYW5pPC9BdXRob3I+PFllYXI+MjAwNzwvWWVhcj48UmVj
TnVtPjU2ODwvUmVjTnVtPjxEaXNwbGF5VGV4dD48c3R5bGUgZmFjZT0ic3VwZXJzY3JpcHQiPls0
LDExMV08L3N0eWxlPjwvRGlzcGxheVRleHQ+PHJlY29yZD48cmVjLW51bWJlcj41Njg8L3JlYy1u
dW1iZXI+PGZvcmVpZ24ta2V5cz48a2V5IGFwcD0iRU4iIGRiLWlkPSI1d2FheGEyMjVydHp3M2Vl
cnJveGVyYTd2dHY1eDJkemQydGQiIHRpbWVzdGFtcD0iMTQwMzA4NjQ5MiI+NTY4PC9rZXk+PC9m
b3JlaWduLWtleXM+PHJlZi10eXBlIG5hbWU9IkpvdXJuYWwgQXJ0aWNsZSI+MTc8L3JlZi10eXBl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1l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m9saXNtPC9mdWxsLXRp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DYW5pPC9BdXRob3I+PFllYXI+MjAwNzwvWWVhcj48UmVj
TnVtPjU2ODwvUmVjTnVtPjxEaXNwbGF5VGV4dD48c3R5bGUgZmFjZT0ic3VwZXJzY3JpcHQiPls0
LDExMV08L3N0eWxlPjwvRGlzcGxheVRleHQ+PHJlY29yZD48cmVjLW51bWJlcj41Njg8L3JlYy1u
dW1iZXI+PGZvcmVpZ24ta2V5cz48a2V5IGFwcD0iRU4iIGRiLWlkPSI1d2FheGEyMjVydHp3M2Vl
cnJveGVyYTd2dHY1eDJkemQydGQiIHRpbWVzdGFtcD0iMTQwMzA4NjQ5MiI+NTY4PC9rZXk+PC9m
b3JlaWduLWtleXM+PHJlZi10eXBlIG5hbWU9IkpvdXJuYWwgQXJ0aWNsZSI+MTc8L3JlZi10eXBl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1l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m9saXNtPC9mdWxsLXRp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4" w:tooltip="Cani, 2007 #568" w:history="1">
        <w:r w:rsidR="008577AA" w:rsidRPr="00B82CDE">
          <w:rPr>
            <w:rFonts w:ascii="Book Antiqua" w:hAnsi="Book Antiqua"/>
            <w:noProof/>
            <w:color w:val="000000" w:themeColor="text1"/>
            <w:sz w:val="24"/>
            <w:szCs w:val="24"/>
            <w:vertAlign w:val="superscript"/>
          </w:rPr>
          <w:t>4</w:t>
        </w:r>
      </w:hyperlink>
      <w:r w:rsidR="008577AA" w:rsidRPr="00B82CDE">
        <w:rPr>
          <w:rFonts w:ascii="Book Antiqua" w:hAnsi="Book Antiqua"/>
          <w:noProof/>
          <w:color w:val="000000" w:themeColor="text1"/>
          <w:sz w:val="24"/>
          <w:szCs w:val="24"/>
          <w:vertAlign w:val="superscript"/>
        </w:rPr>
        <w:t>,</w:t>
      </w:r>
      <w:hyperlink w:anchor="_ENREF_111" w:tooltip="Saberi, 2009 #619" w:history="1">
        <w:r w:rsidR="008577AA" w:rsidRPr="00B82CDE">
          <w:rPr>
            <w:rFonts w:ascii="Book Antiqua" w:hAnsi="Book Antiqua"/>
            <w:noProof/>
            <w:color w:val="000000" w:themeColor="text1"/>
            <w:sz w:val="24"/>
            <w:szCs w:val="24"/>
            <w:vertAlign w:val="superscript"/>
          </w:rPr>
          <w:t>111</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These results indicate </w:t>
      </w:r>
      <w:r w:rsidR="00067302" w:rsidRPr="00B82CDE">
        <w:rPr>
          <w:rFonts w:ascii="Book Antiqua" w:hAnsi="Book Antiqua"/>
          <w:color w:val="000000" w:themeColor="text1"/>
          <w:sz w:val="24"/>
          <w:szCs w:val="24"/>
        </w:rPr>
        <w:t xml:space="preserve">that </w:t>
      </w:r>
      <w:r w:rsidRPr="00B82CDE">
        <w:rPr>
          <w:rFonts w:ascii="Book Antiqua" w:hAnsi="Book Antiqua"/>
          <w:color w:val="000000" w:themeColor="text1"/>
          <w:sz w:val="24"/>
          <w:szCs w:val="24"/>
        </w:rPr>
        <w:t xml:space="preserve">TLR4 agonists, such as LPS, </w:t>
      </w:r>
      <w:r w:rsidR="00F252A6" w:rsidRPr="00B82CDE">
        <w:rPr>
          <w:rFonts w:ascii="Book Antiqua" w:hAnsi="Book Antiqua"/>
          <w:color w:val="000000" w:themeColor="text1"/>
          <w:sz w:val="24"/>
          <w:szCs w:val="24"/>
        </w:rPr>
        <w:t>can influence health</w:t>
      </w:r>
      <w:r w:rsidRPr="00B82CDE">
        <w:rPr>
          <w:rFonts w:ascii="Book Antiqua" w:hAnsi="Book Antiqua"/>
          <w:color w:val="000000" w:themeColor="text1"/>
          <w:sz w:val="24"/>
          <w:szCs w:val="24"/>
        </w:rPr>
        <w:t>. Yet, TLR4 is also stimulated by non microbial structures, such as saturated fatty acids</w:t>
      </w:r>
      <w:r w:rsidR="00324E0C" w:rsidRPr="00B82CDE">
        <w:rPr>
          <w:rFonts w:ascii="Book Antiqua" w:hAnsi="Book Antiqua"/>
          <w:color w:val="000000" w:themeColor="text1"/>
          <w:sz w:val="24"/>
          <w:szCs w:val="24"/>
        </w:rPr>
        <w:fldChar w:fldCharType="begin">
          <w:fldData xml:space="preserve">PEVuZE5vdGU+PENpdGU+PEF1dGhvcj5MZWU8L0F1dGhvcj48WWVhcj4yMDEwPC9ZZWFyPjxSZWNO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MZWU8L0F1dGhvcj48WWVhcj4yMDEwPC9ZZWFyPjxSZWNO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12" w:tooltip="Lee, 2010 #434" w:history="1">
        <w:r w:rsidR="008577AA" w:rsidRPr="00B82CDE">
          <w:rPr>
            <w:rFonts w:ascii="Book Antiqua" w:hAnsi="Book Antiqua"/>
            <w:noProof/>
            <w:color w:val="000000" w:themeColor="text1"/>
            <w:sz w:val="24"/>
            <w:szCs w:val="24"/>
            <w:vertAlign w:val="superscript"/>
          </w:rPr>
          <w:t>112</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S</w:t>
      </w:r>
      <w:r w:rsidR="00067302" w:rsidRPr="00B82CDE">
        <w:rPr>
          <w:rFonts w:ascii="Book Antiqua" w:hAnsi="Book Antiqua"/>
          <w:color w:val="000000" w:themeColor="text1"/>
          <w:sz w:val="24"/>
          <w:szCs w:val="24"/>
        </w:rPr>
        <w:t>y</w:t>
      </w:r>
      <w:r w:rsidRPr="00B82CDE">
        <w:rPr>
          <w:rFonts w:ascii="Book Antiqua" w:hAnsi="Book Antiqua"/>
          <w:color w:val="000000" w:themeColor="text1"/>
          <w:sz w:val="24"/>
          <w:szCs w:val="24"/>
        </w:rPr>
        <w:t>stemic lipid infusion can trigger the TLR4 inflammatory cascade in adipose tissue and give rise to insulin resistance</w:t>
      </w:r>
      <w:r w:rsidR="00324E0C" w:rsidRPr="00B82CDE">
        <w:rPr>
          <w:rFonts w:ascii="Book Antiqua" w:hAnsi="Book Antiqua"/>
          <w:color w:val="000000" w:themeColor="text1"/>
          <w:sz w:val="24"/>
          <w:szCs w:val="24"/>
        </w:rPr>
        <w:fldChar w:fldCharType="begin"/>
      </w:r>
      <w:r w:rsidR="008577AA" w:rsidRPr="00B82CDE">
        <w:rPr>
          <w:rFonts w:ascii="Book Antiqua" w:hAnsi="Book Antiqua"/>
          <w:color w:val="000000" w:themeColor="text1"/>
          <w:sz w:val="24"/>
          <w:szCs w:val="24"/>
        </w:rPr>
        <w:instrText xml:space="preserve"> ADDIN EN.CITE &lt;EndNote&gt;&lt;Cite&gt;&lt;Author&gt;Shi&lt;/Author&gt;&lt;Year&gt;2006&lt;/Year&gt;&lt;RecNum&gt;317&lt;/RecNum&gt;&lt;DisplayText&gt;&lt;style face="superscript"&gt;[113]&lt;/style&gt;&lt;/DisplayText&gt;&lt;record&gt;&lt;rec-number&gt;317&lt;/rec-number&gt;&lt;foreign-keys&gt;&lt;key app="EN" db-id="5waaxa225rtzw3eerroxera7vtv5x2dzd2td" timestamp="0"&gt;317&lt;/key&gt;&lt;/foreign-keys&gt;&lt;ref-type name="Journal Article"&gt;17&lt;/ref-type&gt;&lt;contributors&gt;&lt;authors&gt;&lt;author&gt;Shi, Hang&lt;/author&gt;&lt;author&gt;Kokoeva, Maia V.&lt;/author&gt;&lt;author&gt;Inouye, Karen&lt;/author&gt;&lt;author&gt;Tzameli, Iphigenia&lt;/author&gt;&lt;author&gt;Yin, Huali&lt;/author&gt;&lt;author&gt;Flier, Jeffrey S.&lt;/author&gt;&lt;/authors&gt;&lt;/contributors&gt;&lt;titles&gt;&lt;title&gt;TLR4 links innate immunity and fatty acid-induced insulin resistance&lt;/title&gt;&lt;secondary-title&gt;Journal of Clinical Investigation&lt;/secondary-title&gt;&lt;/titles&gt;&lt;periodical&gt;&lt;full-title&gt;Journal of Clinical Investigation&lt;/full-title&gt;&lt;abbr-1&gt;J. Clin. Invest.&lt;/abbr-1&gt;&lt;abbr-2&gt;J Clin Invest&lt;/abbr-2&gt;&lt;/periodical&gt;&lt;pages&gt;3015-3025&lt;/pages&gt;&lt;volume&gt;116&lt;/volume&gt;&lt;number&gt;11&lt;/number&gt;&lt;dates&gt;&lt;year&gt;2006&lt;/year&gt;&lt;pub-dates&gt;&lt;date&gt;Nov&lt;/date&gt;&lt;/pub-dates&gt;&lt;/dates&gt;&lt;isbn&gt;0021-9738&lt;/isbn&gt;&lt;accession-num&gt;WOS:000241810900025&lt;/accession-num&gt;&lt;urls&gt;&lt;related-urls&gt;&lt;url&gt;&amp;lt;Go to ISI&amp;gt;://WOS:000241810900025&lt;/url&gt;&lt;/related-urls&gt;&lt;/urls&gt;&lt;electronic-resource-num&gt;10.1172/jci28898&lt;/electronic-resource-num&gt;&lt;/record&gt;&lt;/Cite&gt;&lt;/EndNote&gt;</w:instrText>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13" w:tooltip="Shi, 2006 #317" w:history="1">
        <w:r w:rsidR="008577AA" w:rsidRPr="00B82CDE">
          <w:rPr>
            <w:rFonts w:ascii="Book Antiqua" w:hAnsi="Book Antiqua"/>
            <w:noProof/>
            <w:color w:val="000000" w:themeColor="text1"/>
            <w:sz w:val="24"/>
            <w:szCs w:val="24"/>
            <w:vertAlign w:val="superscript"/>
          </w:rPr>
          <w:t>113</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One might argue the activation of TLR4 cascade and associated metabolic defects is due to an excess of dietary lipid from HFD, rather than a consequence driven by a microbiota-derived compound. However, detoxification of LPS by intestinal alkaline phosphatase</w:t>
      </w:r>
      <w:r w:rsidR="00324E0C" w:rsidRPr="00B82CDE">
        <w:rPr>
          <w:rFonts w:ascii="Book Antiqua" w:hAnsi="Book Antiqua"/>
          <w:color w:val="000000" w:themeColor="text1"/>
          <w:sz w:val="24"/>
          <w:szCs w:val="24"/>
        </w:rPr>
        <w:fldChar w:fldCharType="begin">
          <w:fldData xml:space="preserve">PEVuZE5vdGU+PENpdGU+PEF1dGhvcj5LYWxpYW5uYW48L0F1dGhvcj48WWVhcj4yMDEzPC9ZZWFy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NzAwMy04PC9wYWdlcz48dm9sdW1lPjExMDwvdm9s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LYWxpYW5uYW48L0F1dGhvcj48WWVhcj4yMDEzPC9ZZWFy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NzAwMy04PC9wYWdlcz48dm9sdW1lPjExMDwvdm9s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14" w:tooltip="Kaliannan, 2013 #409" w:history="1">
        <w:r w:rsidR="008577AA" w:rsidRPr="00B82CDE">
          <w:rPr>
            <w:rFonts w:ascii="Book Antiqua" w:hAnsi="Book Antiqua"/>
            <w:noProof/>
            <w:color w:val="000000" w:themeColor="text1"/>
            <w:sz w:val="24"/>
            <w:szCs w:val="24"/>
            <w:vertAlign w:val="superscript"/>
          </w:rPr>
          <w:t>114</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reduced microbial load after antibiotic administration</w:t>
      </w:r>
      <w:r w:rsidR="00324E0C" w:rsidRPr="00B82CDE">
        <w:rPr>
          <w:rFonts w:ascii="Book Antiqua" w:hAnsi="Book Antiqua"/>
          <w:color w:val="000000" w:themeColor="text1"/>
          <w:sz w:val="24"/>
          <w:szCs w:val="24"/>
        </w:rPr>
        <w:fldChar w:fldCharType="begin">
          <w:fldData xml:space="preserve">PEVuZE5vdGU+PENpdGU+PEF1dGhvcj5DYW5pPC9BdXRob3I+PFllYXI+MjAwODwvWWVhcj48UmVj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DYW5pPC9BdXRob3I+PFllYXI+MjAwODwvWWVhcj48UmVj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06" w:tooltip="Cani, 2008 #617" w:history="1">
        <w:r w:rsidR="008577AA" w:rsidRPr="00B82CDE">
          <w:rPr>
            <w:rFonts w:ascii="Book Antiqua" w:hAnsi="Book Antiqua"/>
            <w:noProof/>
            <w:color w:val="000000" w:themeColor="text1"/>
            <w:sz w:val="24"/>
            <w:szCs w:val="24"/>
            <w:vertAlign w:val="superscript"/>
          </w:rPr>
          <w:t>106</w:t>
        </w:r>
      </w:hyperlink>
      <w:r w:rsidR="008577AA" w:rsidRPr="00B82CDE">
        <w:rPr>
          <w:rFonts w:ascii="Book Antiqua" w:hAnsi="Book Antiqua"/>
          <w:noProof/>
          <w:color w:val="000000" w:themeColor="text1"/>
          <w:sz w:val="24"/>
          <w:szCs w:val="24"/>
          <w:vertAlign w:val="superscript"/>
        </w:rPr>
        <w:t>,</w:t>
      </w:r>
      <w:hyperlink w:anchor="_ENREF_115" w:tooltip="Carvalho, 2012 #620" w:history="1">
        <w:r w:rsidR="008577AA" w:rsidRPr="00B82CDE">
          <w:rPr>
            <w:rFonts w:ascii="Book Antiqua" w:hAnsi="Book Antiqua"/>
            <w:noProof/>
            <w:color w:val="000000" w:themeColor="text1"/>
            <w:sz w:val="24"/>
            <w:szCs w:val="24"/>
            <w:vertAlign w:val="superscript"/>
          </w:rPr>
          <w:t>115</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or altered microbial profile after prebiotics treatment</w:t>
      </w:r>
      <w:r w:rsidR="00324E0C" w:rsidRPr="00B82CDE">
        <w:rPr>
          <w:rFonts w:ascii="Book Antiqua" w:hAnsi="Book Antiqua"/>
          <w:color w:val="000000" w:themeColor="text1"/>
          <w:sz w:val="24"/>
          <w:szCs w:val="24"/>
        </w:rPr>
        <w:fldChar w:fldCharType="begin">
          <w:fldData xml:space="preserve">PEVuZE5vdGU+PENpdGU+PEF1dGhvcj5FdmVyYXJkPC9BdXRob3I+PFllYXI+MjAxMTwvWWVhcj48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hbHQtcGVyaW9kaWNhbD48ZnVsbC10aXRsZT5Qcm9jZWVkaW5ncyBvZiB0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==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FdmVyYXJkPC9BdXRob3I+PFllYXI+MjAxMTwvWWVhcj48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==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61" w:tooltip="Everard, 2013 #406" w:history="1">
        <w:r w:rsidR="008577AA" w:rsidRPr="00B82CDE">
          <w:rPr>
            <w:rFonts w:ascii="Book Antiqua" w:hAnsi="Book Antiqua"/>
            <w:noProof/>
            <w:color w:val="000000" w:themeColor="text1"/>
            <w:sz w:val="24"/>
            <w:szCs w:val="24"/>
            <w:vertAlign w:val="superscript"/>
          </w:rPr>
          <w:t>61</w:t>
        </w:r>
      </w:hyperlink>
      <w:r w:rsidR="008577AA" w:rsidRPr="00B82CDE">
        <w:rPr>
          <w:rFonts w:ascii="Book Antiqua" w:hAnsi="Book Antiqua"/>
          <w:noProof/>
          <w:color w:val="000000" w:themeColor="text1"/>
          <w:sz w:val="24"/>
          <w:szCs w:val="24"/>
          <w:vertAlign w:val="superscript"/>
        </w:rPr>
        <w:t>,</w:t>
      </w:r>
      <w:hyperlink w:anchor="_ENREF_116" w:tooltip="Everard, 2011 #621" w:history="1">
        <w:r w:rsidR="008577AA" w:rsidRPr="00B82CDE">
          <w:rPr>
            <w:rFonts w:ascii="Book Antiqua" w:hAnsi="Book Antiqua"/>
            <w:noProof/>
            <w:color w:val="000000" w:themeColor="text1"/>
            <w:sz w:val="24"/>
            <w:szCs w:val="24"/>
            <w:vertAlign w:val="superscript"/>
          </w:rPr>
          <w:t>11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04477A"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can all lower plasma LPS. All these are thought to be concomitant with </w:t>
      </w:r>
      <w:r w:rsidR="00366761" w:rsidRPr="00B82CDE">
        <w:rPr>
          <w:rFonts w:ascii="Book Antiqua" w:hAnsi="Book Antiqua"/>
          <w:color w:val="000000" w:themeColor="text1"/>
          <w:sz w:val="24"/>
          <w:szCs w:val="24"/>
        </w:rPr>
        <w:t xml:space="preserve">improved </w:t>
      </w:r>
      <w:r w:rsidRPr="00B82CDE">
        <w:rPr>
          <w:rFonts w:ascii="Book Antiqua" w:hAnsi="Book Antiqua"/>
          <w:color w:val="000000" w:themeColor="text1"/>
          <w:sz w:val="24"/>
          <w:szCs w:val="24"/>
        </w:rPr>
        <w:t xml:space="preserve">gut barrier function and/or </w:t>
      </w:r>
      <w:r w:rsidR="003107DE" w:rsidRPr="00B82CDE">
        <w:rPr>
          <w:rFonts w:ascii="Book Antiqua" w:hAnsi="Book Antiqua"/>
          <w:color w:val="000000" w:themeColor="text1"/>
          <w:sz w:val="24"/>
          <w:szCs w:val="24"/>
        </w:rPr>
        <w:t xml:space="preserve">restoration of </w:t>
      </w:r>
      <w:r w:rsidRPr="00B82CDE">
        <w:rPr>
          <w:rFonts w:ascii="Book Antiqua" w:hAnsi="Book Antiqua"/>
          <w:color w:val="000000" w:themeColor="text1"/>
          <w:sz w:val="24"/>
          <w:szCs w:val="24"/>
        </w:rPr>
        <w:t>metabolic health</w:t>
      </w:r>
      <w:r w:rsidR="00324E0C" w:rsidRPr="00B82CDE">
        <w:rPr>
          <w:rFonts w:ascii="Book Antiqua" w:hAnsi="Book Antiqua"/>
          <w:color w:val="000000" w:themeColor="text1"/>
          <w:sz w:val="24"/>
          <w:szCs w:val="24"/>
        </w:rPr>
        <w:fldChar w:fldCharType="begin">
          <w:fldData xml:space="preserve">PEVuZE5vdGU+PENpdGU+PEF1dGhvcj5LYWxpYW5uYW48L0F1dGhvcj48WWVhcj4yMDEzPC9ZZWFy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GFsdC1wZXJpb2RpY2FsPjxmdWxsLXRpdGxl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LYWxpYW5uYW48L0F1dGhvcj48WWVhcj4yMDEzPC9ZZWFy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GFsdC1wZXJpb2RpY2FsPjxmdWxsLXRpdGxl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06" w:tooltip="Cani, 2008 #617" w:history="1">
        <w:r w:rsidR="008577AA" w:rsidRPr="00B82CDE">
          <w:rPr>
            <w:rFonts w:ascii="Book Antiqua" w:hAnsi="Book Antiqua"/>
            <w:noProof/>
            <w:color w:val="000000" w:themeColor="text1"/>
            <w:sz w:val="24"/>
            <w:szCs w:val="24"/>
            <w:vertAlign w:val="superscript"/>
          </w:rPr>
          <w:t>106</w:t>
        </w:r>
      </w:hyperlink>
      <w:r w:rsidR="008577AA" w:rsidRPr="00B82CDE">
        <w:rPr>
          <w:rFonts w:ascii="Book Antiqua" w:hAnsi="Book Antiqua"/>
          <w:noProof/>
          <w:color w:val="000000" w:themeColor="text1"/>
          <w:sz w:val="24"/>
          <w:szCs w:val="24"/>
          <w:vertAlign w:val="superscript"/>
        </w:rPr>
        <w:t>,</w:t>
      </w:r>
      <w:hyperlink w:anchor="_ENREF_114" w:tooltip="Kaliannan, 2013 #409" w:history="1">
        <w:r w:rsidR="008577AA" w:rsidRPr="00B82CDE">
          <w:rPr>
            <w:rFonts w:ascii="Book Antiqua" w:hAnsi="Book Antiqua"/>
            <w:noProof/>
            <w:color w:val="000000" w:themeColor="text1"/>
            <w:sz w:val="24"/>
            <w:szCs w:val="24"/>
            <w:vertAlign w:val="superscript"/>
          </w:rPr>
          <w:t>114-11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Since broad (antibiotics) and selective (prebiotics) alterations in the gut microbiota lead to improvements of metabolic </w:t>
      </w:r>
      <w:r w:rsidR="00067302" w:rsidRPr="00B82CDE">
        <w:rPr>
          <w:rFonts w:ascii="Book Antiqua" w:hAnsi="Book Antiqua"/>
          <w:color w:val="000000" w:themeColor="text1"/>
          <w:sz w:val="24"/>
          <w:szCs w:val="24"/>
        </w:rPr>
        <w:t xml:space="preserve">parameters </w:t>
      </w:r>
      <w:r w:rsidRPr="00B82CDE">
        <w:rPr>
          <w:rFonts w:ascii="Book Antiqua" w:hAnsi="Book Antiqua"/>
          <w:color w:val="000000" w:themeColor="text1"/>
          <w:sz w:val="24"/>
          <w:szCs w:val="24"/>
        </w:rPr>
        <w:t>during HFD, these findings are in agreement that the a</w:t>
      </w:r>
      <w:r w:rsidR="00067302" w:rsidRPr="00B82CDE">
        <w:rPr>
          <w:rFonts w:ascii="Book Antiqua" w:hAnsi="Book Antiqua"/>
          <w:color w:val="000000" w:themeColor="text1"/>
          <w:sz w:val="24"/>
          <w:szCs w:val="24"/>
        </w:rPr>
        <w:t>vailability of LPS</w:t>
      </w:r>
      <w:r w:rsidRPr="00B82CDE">
        <w:rPr>
          <w:rFonts w:ascii="Book Antiqua" w:hAnsi="Book Antiqua"/>
          <w:color w:val="000000" w:themeColor="text1"/>
          <w:sz w:val="24"/>
          <w:szCs w:val="24"/>
        </w:rPr>
        <w:t xml:space="preserve"> has a fundamental role in </w:t>
      </w:r>
      <w:r w:rsidR="00067302" w:rsidRPr="00B82CDE">
        <w:rPr>
          <w:rFonts w:ascii="Book Antiqua" w:hAnsi="Book Antiqua"/>
          <w:color w:val="000000" w:themeColor="text1"/>
          <w:sz w:val="24"/>
          <w:szCs w:val="24"/>
        </w:rPr>
        <w:t>driving</w:t>
      </w:r>
      <w:r w:rsidRPr="00B82CDE">
        <w:rPr>
          <w:rFonts w:ascii="Book Antiqua" w:hAnsi="Book Antiqua"/>
          <w:color w:val="000000" w:themeColor="text1"/>
          <w:sz w:val="24"/>
          <w:szCs w:val="24"/>
        </w:rPr>
        <w:t xml:space="preserve"> metabolic outcomes. </w:t>
      </w:r>
    </w:p>
    <w:p w:rsidR="00FF7602" w:rsidRPr="00B82CDE" w:rsidRDefault="00FF7602" w:rsidP="000F4E5E">
      <w:pPr>
        <w:adjustRightInd w:val="0"/>
        <w:snapToGrid w:val="0"/>
        <w:spacing w:after="0" w:line="360" w:lineRule="auto"/>
        <w:jc w:val="both"/>
        <w:rPr>
          <w:rFonts w:ascii="Book Antiqua" w:hAnsi="Book Antiqua"/>
          <w:color w:val="000000" w:themeColor="text1"/>
          <w:sz w:val="24"/>
          <w:szCs w:val="24"/>
        </w:rPr>
      </w:pPr>
    </w:p>
    <w:p w:rsidR="006C7BEF" w:rsidRPr="00B82CDE" w:rsidRDefault="006C7BEF" w:rsidP="000F4E5E">
      <w:pPr>
        <w:adjustRightInd w:val="0"/>
        <w:snapToGrid w:val="0"/>
        <w:spacing w:after="0" w:line="360" w:lineRule="auto"/>
        <w:jc w:val="both"/>
        <w:rPr>
          <w:rFonts w:ascii="Book Antiqua" w:hAnsi="Book Antiqua"/>
          <w:b/>
          <w:i/>
          <w:color w:val="000000" w:themeColor="text1"/>
          <w:sz w:val="24"/>
          <w:szCs w:val="24"/>
        </w:rPr>
      </w:pPr>
      <w:r w:rsidRPr="00B82CDE">
        <w:rPr>
          <w:rFonts w:ascii="Book Antiqua" w:hAnsi="Book Antiqua"/>
          <w:b/>
          <w:i/>
          <w:color w:val="000000" w:themeColor="text1"/>
          <w:sz w:val="24"/>
          <w:szCs w:val="24"/>
        </w:rPr>
        <w:t xml:space="preserve">Peptidoglycan </w:t>
      </w:r>
    </w:p>
    <w:p w:rsidR="006C7BEF" w:rsidRPr="00B82CDE" w:rsidRDefault="006C7BEF" w:rsidP="000F4E5E">
      <w:pPr>
        <w:adjustRightInd w:val="0"/>
        <w:snapToGrid w:val="0"/>
        <w:spacing w:after="0" w:line="360" w:lineRule="auto"/>
        <w:jc w:val="both"/>
        <w:rPr>
          <w:rFonts w:ascii="Book Antiqua" w:hAnsi="Book Antiqua"/>
          <w:sz w:val="24"/>
          <w:szCs w:val="24"/>
        </w:rPr>
      </w:pPr>
      <w:r w:rsidRPr="00B82CDE">
        <w:rPr>
          <w:rFonts w:ascii="Book Antiqua" w:hAnsi="Book Antiqua"/>
          <w:color w:val="000000" w:themeColor="text1"/>
          <w:sz w:val="24"/>
          <w:szCs w:val="24"/>
        </w:rPr>
        <w:t>NOD1 and NOD2</w:t>
      </w:r>
      <w:r w:rsidR="00DB44B1" w:rsidRPr="00B82CDE">
        <w:rPr>
          <w:rFonts w:ascii="Book Antiqua" w:hAnsi="Book Antiqua"/>
          <w:color w:val="000000" w:themeColor="text1"/>
          <w:sz w:val="24"/>
          <w:szCs w:val="24"/>
        </w:rPr>
        <w:t xml:space="preserve"> are</w:t>
      </w:r>
      <w:r w:rsidRPr="00B82CDE">
        <w:rPr>
          <w:rFonts w:ascii="Book Antiqua" w:hAnsi="Book Antiqua"/>
          <w:color w:val="000000" w:themeColor="text1"/>
          <w:sz w:val="24"/>
          <w:szCs w:val="24"/>
        </w:rPr>
        <w:t xml:space="preserve"> sensors of PGN</w:t>
      </w:r>
      <w:r w:rsidR="00550E85"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but </w:t>
      </w:r>
      <w:r w:rsidR="00DB44B1" w:rsidRPr="00B82CDE">
        <w:rPr>
          <w:rFonts w:ascii="Book Antiqua" w:hAnsi="Book Antiqua"/>
          <w:color w:val="000000" w:themeColor="text1"/>
          <w:sz w:val="24"/>
          <w:szCs w:val="24"/>
        </w:rPr>
        <w:t>each receptor has a different substrate preference</w:t>
      </w:r>
      <w:r w:rsidRPr="00B82CDE">
        <w:rPr>
          <w:rFonts w:ascii="Book Antiqua" w:hAnsi="Book Antiqua"/>
          <w:color w:val="000000" w:themeColor="text1"/>
          <w:sz w:val="24"/>
          <w:szCs w:val="24"/>
        </w:rPr>
        <w:t>. NOD1 preferentially binds to a structural variant commonly found in Gram negative bacteria</w:t>
      </w:r>
      <w:r w:rsidR="00324E0C" w:rsidRPr="00B82CDE">
        <w:rPr>
          <w:rFonts w:ascii="Book Antiqua" w:hAnsi="Book Antiqua"/>
          <w:color w:val="000000" w:themeColor="text1"/>
          <w:sz w:val="24"/>
          <w:szCs w:val="24"/>
        </w:rPr>
        <w:fldChar w:fldCharType="begin">
          <w:fldData xml:space="preserve">PEVuZE5vdGU+PENpdGU+PEF1dGhvcj5HaXJhcmRpbjwvQXV0aG9yPjxZZWFyPjIwMDM8L1llYXI+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HaXJhcmRpbjwvQXV0aG9yPjxZZWFyPjIwMDM8L1llYXI+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17" w:tooltip="Girardin, 2003 #431" w:history="1">
        <w:r w:rsidR="008577AA" w:rsidRPr="00B82CDE">
          <w:rPr>
            <w:rFonts w:ascii="Book Antiqua" w:hAnsi="Book Antiqua"/>
            <w:noProof/>
            <w:color w:val="000000" w:themeColor="text1"/>
            <w:sz w:val="24"/>
            <w:szCs w:val="24"/>
            <w:vertAlign w:val="superscript"/>
          </w:rPr>
          <w:t>117</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while NOD2 detects a common motif of Gram positive and Gram </w:t>
      </w:r>
      <w:r w:rsidRPr="00B82CDE">
        <w:rPr>
          <w:rFonts w:ascii="Book Antiqua" w:hAnsi="Book Antiqua"/>
          <w:color w:val="000000" w:themeColor="text1"/>
          <w:sz w:val="24"/>
          <w:szCs w:val="24"/>
        </w:rPr>
        <w:lastRenderedPageBreak/>
        <w:t>negative organisms</w:t>
      </w:r>
      <w:r w:rsidR="00324E0C" w:rsidRPr="00B82CDE">
        <w:rPr>
          <w:rFonts w:ascii="Book Antiqua" w:hAnsi="Book Antiqua"/>
          <w:color w:val="000000" w:themeColor="text1"/>
          <w:sz w:val="24"/>
          <w:szCs w:val="24"/>
        </w:rPr>
        <w:fldChar w:fldCharType="begin">
          <w:fldData xml:space="preserve">PEVuZE5vdGU+PENpdGU+PEF1dGhvcj5HaXJhcmRpbjwvQXV0aG9yPjxZZWFyPjIwMDM8L1llYXI+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HaXJhcmRpbjwvQXV0aG9yPjxZZWFyPjIwMDM8L1llYXI+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18" w:tooltip="Girardin, 2003 #432" w:history="1">
        <w:r w:rsidR="008577AA" w:rsidRPr="00B82CDE">
          <w:rPr>
            <w:rFonts w:ascii="Book Antiqua" w:hAnsi="Book Antiqua"/>
            <w:noProof/>
            <w:color w:val="000000" w:themeColor="text1"/>
            <w:sz w:val="24"/>
            <w:szCs w:val="24"/>
            <w:vertAlign w:val="superscript"/>
          </w:rPr>
          <w:t>118</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Similar to TLR4, NOD1 activation is implicated in the development of insulin resistance. Administration of N</w:t>
      </w:r>
      <w:r w:rsidR="00150F36" w:rsidRPr="00B82CDE">
        <w:rPr>
          <w:rFonts w:ascii="Book Antiqua" w:hAnsi="Book Antiqua"/>
          <w:color w:val="000000" w:themeColor="text1"/>
          <w:sz w:val="24"/>
          <w:szCs w:val="24"/>
        </w:rPr>
        <w:t xml:space="preserve">OD1 agonist to adipocytes </w:t>
      </w:r>
      <w:r w:rsidR="00DF0CA0" w:rsidRPr="00B82CDE">
        <w:rPr>
          <w:rFonts w:ascii="Book Antiqua" w:hAnsi="Book Antiqua"/>
          <w:color w:val="000000" w:themeColor="text1"/>
          <w:sz w:val="24"/>
          <w:szCs w:val="24"/>
        </w:rPr>
        <w:t xml:space="preserve">upregulates the expression of </w:t>
      </w:r>
      <w:r w:rsidRPr="00B82CDE">
        <w:rPr>
          <w:rFonts w:ascii="Book Antiqua" w:hAnsi="Book Antiqua"/>
          <w:color w:val="000000" w:themeColor="text1"/>
          <w:sz w:val="24"/>
          <w:szCs w:val="24"/>
        </w:rPr>
        <w:t xml:space="preserve">pro-inflammatory </w:t>
      </w:r>
      <w:r w:rsidR="00150F36" w:rsidRPr="00B82CDE">
        <w:rPr>
          <w:rFonts w:ascii="Book Antiqua" w:hAnsi="Book Antiqua"/>
          <w:color w:val="000000" w:themeColor="text1"/>
          <w:sz w:val="24"/>
          <w:szCs w:val="24"/>
        </w:rPr>
        <w:t xml:space="preserve">cytokine TNF-α and </w:t>
      </w:r>
      <w:r w:rsidRPr="00B82CDE">
        <w:rPr>
          <w:rFonts w:ascii="Book Antiqua" w:hAnsi="Book Antiqua"/>
          <w:color w:val="000000" w:themeColor="text1"/>
          <w:sz w:val="24"/>
          <w:szCs w:val="24"/>
        </w:rPr>
        <w:t xml:space="preserve">chemokine MCP-1 in a dose dependent manner, which </w:t>
      </w:r>
      <w:r w:rsidR="00DF0CA0" w:rsidRPr="00B82CDE">
        <w:rPr>
          <w:rFonts w:ascii="Book Antiqua" w:hAnsi="Book Antiqua"/>
          <w:color w:val="000000" w:themeColor="text1"/>
          <w:sz w:val="24"/>
          <w:szCs w:val="24"/>
        </w:rPr>
        <w:t>affects</w:t>
      </w:r>
      <w:r w:rsidRPr="00B82CDE">
        <w:rPr>
          <w:rFonts w:ascii="Book Antiqua" w:hAnsi="Book Antiqua"/>
          <w:color w:val="000000" w:themeColor="text1"/>
          <w:sz w:val="24"/>
          <w:szCs w:val="24"/>
        </w:rPr>
        <w:t xml:space="preserve"> insulin s</w:t>
      </w:r>
      <w:r w:rsidR="007D63B6" w:rsidRPr="00B82CDE">
        <w:rPr>
          <w:rFonts w:ascii="Book Antiqua" w:hAnsi="Book Antiqua"/>
          <w:color w:val="000000" w:themeColor="text1"/>
          <w:sz w:val="24"/>
          <w:szCs w:val="24"/>
        </w:rPr>
        <w:t>ignalling and decreases insulin-</w:t>
      </w:r>
      <w:r w:rsidRPr="00B82CDE">
        <w:rPr>
          <w:rFonts w:ascii="Book Antiqua" w:hAnsi="Book Antiqua"/>
          <w:color w:val="000000" w:themeColor="text1"/>
          <w:sz w:val="24"/>
          <w:szCs w:val="24"/>
        </w:rPr>
        <w:t>mediated glucose uptake</w:t>
      </w:r>
      <w:r w:rsidR="00324E0C" w:rsidRPr="00B82CDE">
        <w:rPr>
          <w:rFonts w:ascii="Book Antiqua" w:hAnsi="Book Antiqua"/>
          <w:color w:val="000000" w:themeColor="text1"/>
          <w:sz w:val="24"/>
          <w:szCs w:val="24"/>
        </w:rPr>
        <w:fldChar w:fldCharType="begin">
          <w:fldData xml:space="preserve">PEVuZE5vdGU+PENpdGU+PEF1dGhvcj5aaGFvPC9BdXRob3I+PFllYXI+MjAxMTwvWWVhcj48UmVj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aaGFvPC9BdXRob3I+PFllYXI+MjAxMTwvWWVhcj48UmVj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19" w:tooltip="Zhao, 2011 #435" w:history="1">
        <w:r w:rsidR="008577AA" w:rsidRPr="00B82CDE">
          <w:rPr>
            <w:rFonts w:ascii="Book Antiqua" w:hAnsi="Book Antiqua"/>
            <w:noProof/>
            <w:color w:val="000000" w:themeColor="text1"/>
            <w:sz w:val="24"/>
            <w:szCs w:val="24"/>
            <w:vertAlign w:val="superscript"/>
          </w:rPr>
          <w:t>119</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w:t>
      </w:r>
      <w:r w:rsidR="00696267"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Mice lacking NOD1 are protected from HFD-induced glucose intolerance and translocation of intact Gram negative bacteria from the gut lumen to mesenteric adipose tissue </w:t>
      </w:r>
      <w:r w:rsidR="00FF1338" w:rsidRPr="00B82CDE">
        <w:rPr>
          <w:rFonts w:ascii="Book Antiqua" w:hAnsi="Book Antiqua"/>
          <w:color w:val="000000" w:themeColor="text1"/>
          <w:sz w:val="24"/>
          <w:szCs w:val="24"/>
        </w:rPr>
        <w:t xml:space="preserve">(MAT) </w:t>
      </w:r>
      <w:r w:rsidRPr="00B82CDE">
        <w:rPr>
          <w:rFonts w:ascii="Book Antiqua" w:hAnsi="Book Antiqua"/>
          <w:color w:val="000000" w:themeColor="text1"/>
          <w:sz w:val="24"/>
          <w:szCs w:val="24"/>
        </w:rPr>
        <w:t>and blood, compared to the WT</w:t>
      </w:r>
      <w:r w:rsidR="00324E0C" w:rsidRPr="00B82CDE">
        <w:rPr>
          <w:rFonts w:ascii="Book Antiqua" w:hAnsi="Book Antiqua"/>
          <w:color w:val="000000" w:themeColor="text1"/>
          <w:sz w:val="24"/>
          <w:szCs w:val="24"/>
        </w:rPr>
        <w:fldChar w:fldCharType="begin">
          <w:fldData xml:space="preserve">PEVuZE5vdGU+PENpdGU+PEF1dGhvcj5BbWFyPC9BdXRob3I+PFllYXI+MjAxMTwvWWVhcj48UmVj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BbWFyPC9BdXRob3I+PFllYXI+MjAxMTwvWWVhcj48UmVj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20" w:tooltip="Amar, 2011 #559" w:history="1">
        <w:r w:rsidR="008577AA" w:rsidRPr="00B82CDE">
          <w:rPr>
            <w:rFonts w:ascii="Book Antiqua" w:hAnsi="Book Antiqua"/>
            <w:noProof/>
            <w:color w:val="000000" w:themeColor="text1"/>
            <w:sz w:val="24"/>
            <w:szCs w:val="24"/>
            <w:vertAlign w:val="superscript"/>
          </w:rPr>
          <w:t>120</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The authors also demonstrated that bacterial translocation to</w:t>
      </w:r>
      <w:r w:rsidR="00FF1338"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MAT and </w:t>
      </w:r>
      <w:r w:rsidR="00067302" w:rsidRPr="00B82CDE">
        <w:rPr>
          <w:rFonts w:ascii="Book Antiqua" w:hAnsi="Book Antiqua"/>
          <w:color w:val="000000" w:themeColor="text1"/>
          <w:sz w:val="24"/>
          <w:szCs w:val="24"/>
        </w:rPr>
        <w:t xml:space="preserve">the </w:t>
      </w:r>
      <w:r w:rsidRPr="00B82CDE">
        <w:rPr>
          <w:rFonts w:ascii="Book Antiqua" w:hAnsi="Book Antiqua"/>
          <w:color w:val="000000" w:themeColor="text1"/>
          <w:sz w:val="24"/>
          <w:szCs w:val="24"/>
        </w:rPr>
        <w:t>associated inflammation precede</w:t>
      </w:r>
      <w:r w:rsidR="007D63B6" w:rsidRPr="00B82CDE">
        <w:rPr>
          <w:rFonts w:ascii="Book Antiqua" w:hAnsi="Book Antiqua"/>
          <w:color w:val="000000" w:themeColor="text1"/>
          <w:sz w:val="24"/>
          <w:szCs w:val="24"/>
        </w:rPr>
        <w:t>d</w:t>
      </w:r>
      <w:r w:rsidRPr="00B82CDE">
        <w:rPr>
          <w:rFonts w:ascii="Book Antiqua" w:hAnsi="Book Antiqua"/>
          <w:color w:val="000000" w:themeColor="text1"/>
          <w:sz w:val="24"/>
          <w:szCs w:val="24"/>
        </w:rPr>
        <w:t xml:space="preserve"> glucose intolerance, suggesting NOD1 interaction with Gram </w:t>
      </w:r>
      <w:r w:rsidR="00B33FAD" w:rsidRPr="00B82CDE">
        <w:rPr>
          <w:rFonts w:ascii="Book Antiqua" w:hAnsi="Book Antiqua"/>
          <w:color w:val="000000" w:themeColor="text1"/>
          <w:sz w:val="24"/>
          <w:szCs w:val="24"/>
        </w:rPr>
        <w:t>negative gut bacteria drives</w:t>
      </w:r>
      <w:r w:rsidRPr="00B82CDE">
        <w:rPr>
          <w:rFonts w:ascii="Book Antiqua" w:hAnsi="Book Antiqua"/>
          <w:color w:val="000000" w:themeColor="text1"/>
          <w:sz w:val="24"/>
          <w:szCs w:val="24"/>
        </w:rPr>
        <w:t xml:space="preserve"> the pathophysiology associated with </w:t>
      </w:r>
      <w:r w:rsidRPr="00B82CDE">
        <w:rPr>
          <w:rFonts w:ascii="Book Antiqua" w:hAnsi="Book Antiqua"/>
          <w:sz w:val="24"/>
          <w:szCs w:val="24"/>
        </w:rPr>
        <w:t xml:space="preserve">HFD. </w:t>
      </w:r>
    </w:p>
    <w:p w:rsidR="006C7BEF" w:rsidRPr="00B82CDE" w:rsidRDefault="0000704F"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Apart from NOD1 signalling, NOD2 activation in the skeletal muscle also influence</w:t>
      </w:r>
      <w:r w:rsidR="00066603" w:rsidRPr="00B82CDE">
        <w:rPr>
          <w:rFonts w:ascii="Book Antiqua" w:hAnsi="Book Antiqua"/>
          <w:sz w:val="24"/>
          <w:szCs w:val="24"/>
        </w:rPr>
        <w:t>s</w:t>
      </w:r>
      <w:r w:rsidRPr="00B82CDE">
        <w:rPr>
          <w:rFonts w:ascii="Book Antiqua" w:hAnsi="Book Antiqua"/>
          <w:sz w:val="24"/>
          <w:szCs w:val="24"/>
        </w:rPr>
        <w:t xml:space="preserve"> </w:t>
      </w:r>
      <w:r w:rsidR="007D63B6" w:rsidRPr="00B82CDE">
        <w:rPr>
          <w:rFonts w:ascii="Book Antiqua" w:hAnsi="Book Antiqua"/>
          <w:sz w:val="24"/>
          <w:szCs w:val="24"/>
        </w:rPr>
        <w:t xml:space="preserve">insulin action and </w:t>
      </w:r>
      <w:r w:rsidRPr="00B82CDE">
        <w:rPr>
          <w:rFonts w:ascii="Book Antiqua" w:hAnsi="Book Antiqua"/>
          <w:sz w:val="24"/>
          <w:szCs w:val="24"/>
        </w:rPr>
        <w:t xml:space="preserve">glucose homeostasis. Tamrakar </w:t>
      </w:r>
      <w:r w:rsidR="00696267" w:rsidRPr="00B82CDE">
        <w:rPr>
          <w:rFonts w:ascii="Book Antiqua" w:hAnsi="Book Antiqua"/>
          <w:i/>
          <w:sz w:val="24"/>
          <w:szCs w:val="24"/>
        </w:rPr>
        <w:t>et al</w:t>
      </w:r>
      <w:r w:rsidR="00324E0C" w:rsidRPr="00B82CDE">
        <w:rPr>
          <w:rFonts w:ascii="Book Antiqua" w:hAnsi="Book Antiqua"/>
          <w:sz w:val="24"/>
          <w:szCs w:val="24"/>
        </w:rPr>
        <w:fldChar w:fldCharType="begin">
          <w:fldData xml:space="preserve">PEVuZE5vdGU+PENpdGU+PEF1dGhvcj5UYW1yYWthcjwvQXV0aG9yPjxZZWFyPjIwMTA8L1llYXI+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UYW1yYWthcjwvQXV0aG9yPjxZZWFyPjIwMTA8L1llYXI+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21" w:tooltip="Tamrakar, 2010 #439" w:history="1">
        <w:r w:rsidR="008577AA" w:rsidRPr="00B82CDE">
          <w:rPr>
            <w:rFonts w:ascii="Book Antiqua" w:hAnsi="Book Antiqua"/>
            <w:noProof/>
            <w:sz w:val="24"/>
            <w:szCs w:val="24"/>
            <w:vertAlign w:val="superscript"/>
          </w:rPr>
          <w:t>121</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have shown that </w:t>
      </w:r>
      <w:r w:rsidR="00B60E95" w:rsidRPr="00B82CDE">
        <w:rPr>
          <w:rFonts w:ascii="Book Antiqua" w:hAnsi="Book Antiqua"/>
          <w:sz w:val="24"/>
          <w:szCs w:val="24"/>
        </w:rPr>
        <w:t xml:space="preserve">a </w:t>
      </w:r>
      <w:r w:rsidRPr="00B82CDE">
        <w:rPr>
          <w:rFonts w:ascii="Book Antiqua" w:hAnsi="Book Antiqua"/>
          <w:sz w:val="24"/>
          <w:szCs w:val="24"/>
        </w:rPr>
        <w:t xml:space="preserve">NOD2 </w:t>
      </w:r>
      <w:r w:rsidR="007D63B6" w:rsidRPr="00B82CDE">
        <w:rPr>
          <w:rFonts w:ascii="Book Antiqua" w:hAnsi="Book Antiqua"/>
          <w:sz w:val="24"/>
          <w:szCs w:val="24"/>
        </w:rPr>
        <w:t>agonist</w:t>
      </w:r>
      <w:r w:rsidR="00A5782A" w:rsidRPr="00B82CDE">
        <w:rPr>
          <w:rFonts w:ascii="Book Antiqua" w:hAnsi="Book Antiqua"/>
          <w:sz w:val="24"/>
          <w:szCs w:val="24"/>
        </w:rPr>
        <w:t xml:space="preserve"> </w:t>
      </w:r>
      <w:r w:rsidR="009567F8" w:rsidRPr="00B82CDE">
        <w:rPr>
          <w:rFonts w:ascii="Book Antiqua" w:hAnsi="Book Antiqua"/>
          <w:sz w:val="24"/>
          <w:szCs w:val="24"/>
        </w:rPr>
        <w:t>significantly reduce</w:t>
      </w:r>
      <w:r w:rsidR="00A5782A" w:rsidRPr="00B82CDE">
        <w:rPr>
          <w:rFonts w:ascii="Book Antiqua" w:hAnsi="Book Antiqua"/>
          <w:sz w:val="24"/>
          <w:szCs w:val="24"/>
        </w:rPr>
        <w:t>d</w:t>
      </w:r>
      <w:r w:rsidR="009567F8" w:rsidRPr="00B82CDE">
        <w:rPr>
          <w:rFonts w:ascii="Book Antiqua" w:hAnsi="Book Antiqua"/>
          <w:sz w:val="24"/>
          <w:szCs w:val="24"/>
        </w:rPr>
        <w:t xml:space="preserve"> insulin-</w:t>
      </w:r>
      <w:r w:rsidR="008514DF" w:rsidRPr="00B82CDE">
        <w:rPr>
          <w:rFonts w:ascii="Book Antiqua" w:hAnsi="Book Antiqua"/>
          <w:sz w:val="24"/>
          <w:szCs w:val="24"/>
        </w:rPr>
        <w:t>stimulated</w:t>
      </w:r>
      <w:r w:rsidR="009567F8" w:rsidRPr="00B82CDE">
        <w:rPr>
          <w:rFonts w:ascii="Book Antiqua" w:hAnsi="Book Antiqua"/>
          <w:sz w:val="24"/>
          <w:szCs w:val="24"/>
        </w:rPr>
        <w:t xml:space="preserve"> glucose uptake in </w:t>
      </w:r>
      <w:r w:rsidR="00553004" w:rsidRPr="00B82CDE">
        <w:rPr>
          <w:rFonts w:ascii="Book Antiqua" w:hAnsi="Book Antiqua"/>
          <w:sz w:val="24"/>
          <w:szCs w:val="24"/>
        </w:rPr>
        <w:t>rat skeletal muscle cell line</w:t>
      </w:r>
      <w:r w:rsidR="009567F8" w:rsidRPr="00B82CDE">
        <w:rPr>
          <w:rFonts w:ascii="Book Antiqua" w:hAnsi="Book Antiqua"/>
          <w:sz w:val="24"/>
          <w:szCs w:val="24"/>
        </w:rPr>
        <w:t xml:space="preserve">, whereas </w:t>
      </w:r>
      <w:r w:rsidR="004620E7" w:rsidRPr="00B82CDE">
        <w:rPr>
          <w:rFonts w:ascii="Book Antiqua" w:hAnsi="Book Antiqua"/>
          <w:sz w:val="24"/>
          <w:szCs w:val="24"/>
        </w:rPr>
        <w:t xml:space="preserve">NOD1 </w:t>
      </w:r>
      <w:r w:rsidR="00A56FAD" w:rsidRPr="00B82CDE">
        <w:rPr>
          <w:rFonts w:ascii="Book Antiqua" w:hAnsi="Book Antiqua"/>
          <w:sz w:val="24"/>
          <w:szCs w:val="24"/>
        </w:rPr>
        <w:t>activation</w:t>
      </w:r>
      <w:r w:rsidR="009567F8" w:rsidRPr="00B82CDE">
        <w:rPr>
          <w:rFonts w:ascii="Book Antiqua" w:hAnsi="Book Antiqua"/>
          <w:sz w:val="24"/>
          <w:szCs w:val="24"/>
        </w:rPr>
        <w:t xml:space="preserve"> h</w:t>
      </w:r>
      <w:r w:rsidR="004620E7" w:rsidRPr="00B82CDE">
        <w:rPr>
          <w:rFonts w:ascii="Book Antiqua" w:hAnsi="Book Antiqua"/>
          <w:sz w:val="24"/>
          <w:szCs w:val="24"/>
        </w:rPr>
        <w:t xml:space="preserve">ad </w:t>
      </w:r>
      <w:r w:rsidR="00A5782A" w:rsidRPr="00B82CDE">
        <w:rPr>
          <w:rFonts w:ascii="Book Antiqua" w:hAnsi="Book Antiqua"/>
          <w:sz w:val="24"/>
          <w:szCs w:val="24"/>
        </w:rPr>
        <w:t>minimal</w:t>
      </w:r>
      <w:r w:rsidR="004620E7" w:rsidRPr="00B82CDE">
        <w:rPr>
          <w:rFonts w:ascii="Book Antiqua" w:hAnsi="Book Antiqua"/>
          <w:sz w:val="24"/>
          <w:szCs w:val="24"/>
        </w:rPr>
        <w:t xml:space="preserve"> </w:t>
      </w:r>
      <w:r w:rsidR="00A56FAD" w:rsidRPr="00B82CDE">
        <w:rPr>
          <w:rFonts w:ascii="Book Antiqua" w:hAnsi="Book Antiqua"/>
          <w:sz w:val="24"/>
          <w:szCs w:val="24"/>
        </w:rPr>
        <w:t>effect</w:t>
      </w:r>
      <w:r w:rsidR="004620E7" w:rsidRPr="00B82CDE">
        <w:rPr>
          <w:rFonts w:ascii="Book Antiqua" w:hAnsi="Book Antiqua"/>
          <w:sz w:val="24"/>
          <w:szCs w:val="24"/>
        </w:rPr>
        <w:t>.</w:t>
      </w:r>
      <w:r w:rsidR="00A56FAD" w:rsidRPr="00B82CDE">
        <w:rPr>
          <w:rFonts w:ascii="Book Antiqua" w:hAnsi="Book Antiqua" w:cs="Helvetica"/>
          <w:sz w:val="24"/>
          <w:szCs w:val="24"/>
        </w:rPr>
        <w:t xml:space="preserve"> However, interference with the NOD2 cascade does not </w:t>
      </w:r>
      <w:r w:rsidR="00DD0602" w:rsidRPr="00B82CDE">
        <w:rPr>
          <w:rFonts w:ascii="Book Antiqua" w:hAnsi="Book Antiqua" w:cs="Helvetica"/>
          <w:sz w:val="24"/>
          <w:szCs w:val="24"/>
        </w:rPr>
        <w:t xml:space="preserve">necessarily </w:t>
      </w:r>
      <w:r w:rsidR="00A56FAD" w:rsidRPr="00B82CDE">
        <w:rPr>
          <w:rFonts w:ascii="Book Antiqua" w:hAnsi="Book Antiqua" w:cs="Helvetica"/>
          <w:sz w:val="24"/>
          <w:szCs w:val="24"/>
        </w:rPr>
        <w:t>protect the host from dysbiosis. M</w:t>
      </w:r>
      <w:r w:rsidR="006C7BEF" w:rsidRPr="00B82CDE">
        <w:rPr>
          <w:rFonts w:ascii="Book Antiqua" w:hAnsi="Book Antiqua"/>
          <w:sz w:val="24"/>
          <w:szCs w:val="24"/>
        </w:rPr>
        <w:t xml:space="preserve">alfunctions in NOD2 signalling in </w:t>
      </w:r>
      <w:r w:rsidR="00067302" w:rsidRPr="00B82CDE">
        <w:rPr>
          <w:rFonts w:ascii="Book Antiqua" w:hAnsi="Book Antiqua"/>
          <w:sz w:val="24"/>
          <w:szCs w:val="24"/>
        </w:rPr>
        <w:t xml:space="preserve">patients with </w:t>
      </w:r>
      <w:r w:rsidR="006C7BEF" w:rsidRPr="00B82CDE">
        <w:rPr>
          <w:rFonts w:ascii="Book Antiqua" w:hAnsi="Book Antiqua"/>
          <w:sz w:val="24"/>
          <w:szCs w:val="24"/>
        </w:rPr>
        <w:t xml:space="preserve">Crohn’s disease or </w:t>
      </w:r>
      <w:r w:rsidR="000F63B0" w:rsidRPr="00B82CDE">
        <w:rPr>
          <w:rFonts w:ascii="Book Antiqua" w:hAnsi="Book Antiqua"/>
          <w:sz w:val="24"/>
          <w:szCs w:val="24"/>
        </w:rPr>
        <w:t xml:space="preserve">in </w:t>
      </w:r>
      <w:r w:rsidR="006C7BEF" w:rsidRPr="00B82CDE">
        <w:rPr>
          <w:rFonts w:ascii="Book Antiqua" w:hAnsi="Book Antiqua"/>
          <w:sz w:val="24"/>
          <w:szCs w:val="24"/>
        </w:rPr>
        <w:t xml:space="preserve">NOD2 KO mice, are linked to </w:t>
      </w:r>
      <w:r w:rsidR="000F63B0" w:rsidRPr="00B82CDE">
        <w:rPr>
          <w:rFonts w:ascii="Book Antiqua" w:hAnsi="Book Antiqua"/>
          <w:sz w:val="24"/>
          <w:szCs w:val="24"/>
        </w:rPr>
        <w:t>dysregulation of microbial containment</w:t>
      </w:r>
      <w:r w:rsidR="006C7BEF" w:rsidRPr="00B82CDE">
        <w:rPr>
          <w:rFonts w:ascii="Book Antiqua" w:hAnsi="Book Antiqua"/>
          <w:sz w:val="24"/>
          <w:szCs w:val="24"/>
        </w:rPr>
        <w:t>, resulting in bacterial transloc</w:t>
      </w:r>
      <w:r w:rsidR="00553004" w:rsidRPr="00B82CDE">
        <w:rPr>
          <w:rFonts w:ascii="Book Antiqua" w:hAnsi="Book Antiqua"/>
          <w:sz w:val="24"/>
          <w:szCs w:val="24"/>
        </w:rPr>
        <w:t>ation to intestinal surface and</w:t>
      </w:r>
      <w:r w:rsidR="006C7BEF" w:rsidRPr="00B82CDE">
        <w:rPr>
          <w:rFonts w:ascii="Book Antiqua" w:hAnsi="Book Antiqua"/>
          <w:sz w:val="24"/>
          <w:szCs w:val="24"/>
        </w:rPr>
        <w:t xml:space="preserve"> </w:t>
      </w:r>
      <w:r w:rsidR="00E86348" w:rsidRPr="00B82CDE">
        <w:rPr>
          <w:rFonts w:ascii="Book Antiqua" w:hAnsi="Book Antiqua"/>
          <w:sz w:val="24"/>
          <w:szCs w:val="24"/>
        </w:rPr>
        <w:t xml:space="preserve">aberrant </w:t>
      </w:r>
      <w:r w:rsidR="006C7BEF" w:rsidRPr="00B82CDE">
        <w:rPr>
          <w:rFonts w:ascii="Book Antiqua" w:hAnsi="Book Antiqua"/>
          <w:sz w:val="24"/>
          <w:szCs w:val="24"/>
        </w:rPr>
        <w:t>stimulation of mucosal immune system</w:t>
      </w:r>
      <w:r w:rsidR="00324E0C" w:rsidRPr="00B82CDE">
        <w:rPr>
          <w:rFonts w:ascii="Book Antiqua" w:hAnsi="Book Antiqua"/>
          <w:sz w:val="24"/>
          <w:szCs w:val="24"/>
        </w:rPr>
        <w:fldChar w:fldCharType="begin">
          <w:fldData xml:space="preserve">PEVuZE5vdGU+PENpdGU+PEF1dGhvcj5SZWhtYW48L0F1dGhvcj48WWVhcj4yMDExPC9ZZWFyPjxS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HBhZ2VzPjEzNTQtNjI8L3BhZ2VzPjx2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SZWhtYW48L0F1dGhvcj48WWVhcj4yMDExPC9ZZWFyPjxS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22" w:tooltip="Rehman, 2011 #444" w:history="1">
        <w:r w:rsidR="008577AA" w:rsidRPr="00B82CDE">
          <w:rPr>
            <w:rFonts w:ascii="Book Antiqua" w:hAnsi="Book Antiqua"/>
            <w:noProof/>
            <w:sz w:val="24"/>
            <w:szCs w:val="24"/>
            <w:vertAlign w:val="superscript"/>
          </w:rPr>
          <w:t>122</w:t>
        </w:r>
      </w:hyperlink>
      <w:r w:rsidR="008577AA" w:rsidRPr="00B82CDE">
        <w:rPr>
          <w:rFonts w:ascii="Book Antiqua" w:hAnsi="Book Antiqua"/>
          <w:noProof/>
          <w:sz w:val="24"/>
          <w:szCs w:val="24"/>
          <w:vertAlign w:val="superscript"/>
        </w:rPr>
        <w:t>,</w:t>
      </w:r>
      <w:hyperlink w:anchor="_ENREF_123" w:tooltip="Kosovac, 2010 #491" w:history="1">
        <w:r w:rsidR="008577AA" w:rsidRPr="00B82CDE">
          <w:rPr>
            <w:rFonts w:ascii="Book Antiqua" w:hAnsi="Book Antiqua"/>
            <w:noProof/>
            <w:sz w:val="24"/>
            <w:szCs w:val="24"/>
            <w:vertAlign w:val="superscript"/>
          </w:rPr>
          <w:t>12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6C7BEF" w:rsidRPr="00B82CDE">
        <w:rPr>
          <w:rFonts w:ascii="Book Antiqua" w:hAnsi="Book Antiqua"/>
          <w:sz w:val="24"/>
          <w:szCs w:val="24"/>
        </w:rPr>
        <w:t xml:space="preserve">. Taken together, these findings demonstrate the diverse outcomes of host-microbial immune signalling. The </w:t>
      </w:r>
      <w:r w:rsidR="000F63B0" w:rsidRPr="00B82CDE">
        <w:rPr>
          <w:rFonts w:ascii="Book Antiqua" w:hAnsi="Book Antiqua"/>
          <w:sz w:val="24"/>
          <w:szCs w:val="24"/>
        </w:rPr>
        <w:t>net</w:t>
      </w:r>
      <w:r w:rsidR="006C7BEF" w:rsidRPr="00B82CDE">
        <w:rPr>
          <w:rFonts w:ascii="Book Antiqua" w:hAnsi="Book Antiqua"/>
          <w:sz w:val="24"/>
          <w:szCs w:val="24"/>
        </w:rPr>
        <w:t xml:space="preserve"> response is strongly dependent on the target site and is possibly linked to the ratio of Gram negative to Gram positive organisms as different PGN ligands lead to divergent downstream response. </w:t>
      </w:r>
    </w:p>
    <w:p w:rsidR="00FF7602" w:rsidRPr="00B82CDE" w:rsidRDefault="00FF7602" w:rsidP="000F4E5E">
      <w:pPr>
        <w:adjustRightInd w:val="0"/>
        <w:snapToGrid w:val="0"/>
        <w:spacing w:after="0" w:line="360" w:lineRule="auto"/>
        <w:jc w:val="both"/>
        <w:rPr>
          <w:rFonts w:ascii="Book Antiqua" w:hAnsi="Book Antiqua"/>
          <w:color w:val="000000" w:themeColor="text1"/>
          <w:sz w:val="24"/>
          <w:szCs w:val="24"/>
        </w:rPr>
      </w:pPr>
    </w:p>
    <w:p w:rsidR="006C7BEF" w:rsidRPr="00B82CDE" w:rsidRDefault="006C7BEF" w:rsidP="000F4E5E">
      <w:pPr>
        <w:adjustRightInd w:val="0"/>
        <w:snapToGrid w:val="0"/>
        <w:spacing w:after="0" w:line="360" w:lineRule="auto"/>
        <w:jc w:val="both"/>
        <w:rPr>
          <w:rFonts w:ascii="Book Antiqua" w:hAnsi="Book Antiqua"/>
          <w:b/>
          <w:i/>
          <w:color w:val="000000" w:themeColor="text1"/>
          <w:sz w:val="24"/>
          <w:szCs w:val="24"/>
        </w:rPr>
      </w:pPr>
      <w:r w:rsidRPr="00B82CDE">
        <w:rPr>
          <w:rFonts w:ascii="Book Antiqua" w:hAnsi="Book Antiqua"/>
          <w:b/>
          <w:i/>
          <w:color w:val="000000" w:themeColor="text1"/>
          <w:sz w:val="24"/>
          <w:szCs w:val="24"/>
        </w:rPr>
        <w:t>SCFAs as mechanistic links between gut community and host outcome</w:t>
      </w:r>
    </w:p>
    <w:p w:rsidR="00FF7602" w:rsidRPr="00B82CDE" w:rsidRDefault="00A55655" w:rsidP="000F4E5E">
      <w:pPr>
        <w:adjustRightInd w:val="0"/>
        <w:snapToGrid w:val="0"/>
        <w:spacing w:after="0" w:line="360" w:lineRule="auto"/>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SCFAs, such as acetate, propionate and butyrate, are arguably the most </w:t>
      </w:r>
      <w:r w:rsidR="00F4215B" w:rsidRPr="00B82CDE">
        <w:rPr>
          <w:rFonts w:ascii="Book Antiqua" w:hAnsi="Book Antiqua"/>
          <w:color w:val="000000" w:themeColor="text1"/>
          <w:sz w:val="24"/>
          <w:szCs w:val="24"/>
        </w:rPr>
        <w:t>influential microbial metabolite</w:t>
      </w:r>
      <w:r w:rsidRPr="00B82CDE">
        <w:rPr>
          <w:rFonts w:ascii="Book Antiqua" w:hAnsi="Book Antiqua"/>
          <w:color w:val="000000" w:themeColor="text1"/>
          <w:sz w:val="24"/>
          <w:szCs w:val="24"/>
        </w:rPr>
        <w:t>s in the context of health and disease</w:t>
      </w:r>
      <w:r w:rsidR="00F4215B" w:rsidRPr="00B82CDE">
        <w:rPr>
          <w:rFonts w:ascii="Book Antiqua" w:hAnsi="Book Antiqua"/>
          <w:color w:val="000000" w:themeColor="text1"/>
          <w:sz w:val="24"/>
          <w:szCs w:val="24"/>
        </w:rPr>
        <w:t>. Both community composition and the available fermentable substrates influence the net SCFA profile</w:t>
      </w:r>
      <w:r w:rsidR="00324E0C" w:rsidRPr="00B82CDE">
        <w:rPr>
          <w:rFonts w:ascii="Book Antiqua" w:hAnsi="Book Antiqua"/>
          <w:color w:val="000000" w:themeColor="text1"/>
          <w:sz w:val="24"/>
          <w:szCs w:val="24"/>
        </w:rPr>
        <w:fldChar w:fldCharType="begin">
          <w:fldData xml:space="preserve">PEVuZE5vdGU+PENpdGU+PEF1dGhvcj5NYWNmYXJsYW5lPC9BdXRob3I+PFllYXI+MjAwMzwvWWVh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YWx0LXBlcmlvZGljYWw+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==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NYWNmYXJsYW5lPC9BdXRob3I+PFllYXI+MjAwMzwvWWVh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==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54" w:tooltip="Mahowald, 2009 #591" w:history="1">
        <w:r w:rsidR="008577AA" w:rsidRPr="00B82CDE">
          <w:rPr>
            <w:rFonts w:ascii="Book Antiqua" w:hAnsi="Book Antiqua"/>
            <w:noProof/>
            <w:color w:val="000000" w:themeColor="text1"/>
            <w:sz w:val="24"/>
            <w:szCs w:val="24"/>
            <w:vertAlign w:val="superscript"/>
          </w:rPr>
          <w:t>54</w:t>
        </w:r>
      </w:hyperlink>
      <w:r w:rsidR="008577AA" w:rsidRPr="00B82CDE">
        <w:rPr>
          <w:rFonts w:ascii="Book Antiqua" w:hAnsi="Book Antiqua"/>
          <w:noProof/>
          <w:color w:val="000000" w:themeColor="text1"/>
          <w:sz w:val="24"/>
          <w:szCs w:val="24"/>
          <w:vertAlign w:val="superscript"/>
        </w:rPr>
        <w:t>,</w:t>
      </w:r>
      <w:hyperlink w:anchor="_ENREF_124" w:tooltip="Macfarlane, 2003 #455" w:history="1">
        <w:r w:rsidR="008577AA" w:rsidRPr="00B82CDE">
          <w:rPr>
            <w:rFonts w:ascii="Book Antiqua" w:hAnsi="Book Antiqua"/>
            <w:noProof/>
            <w:color w:val="000000" w:themeColor="text1"/>
            <w:sz w:val="24"/>
            <w:szCs w:val="24"/>
            <w:vertAlign w:val="superscript"/>
          </w:rPr>
          <w:t>124</w:t>
        </w:r>
      </w:hyperlink>
      <w:r w:rsidR="008577AA" w:rsidRPr="00B82CDE">
        <w:rPr>
          <w:rFonts w:ascii="Book Antiqua" w:hAnsi="Book Antiqua"/>
          <w:noProof/>
          <w:color w:val="000000" w:themeColor="text1"/>
          <w:sz w:val="24"/>
          <w:szCs w:val="24"/>
          <w:vertAlign w:val="superscript"/>
        </w:rPr>
        <w:t>,</w:t>
      </w:r>
      <w:hyperlink w:anchor="_ENREF_125" w:tooltip="Salonen, 2014 #643" w:history="1">
        <w:r w:rsidR="008577AA" w:rsidRPr="00B82CDE">
          <w:rPr>
            <w:rFonts w:ascii="Book Antiqua" w:hAnsi="Book Antiqua"/>
            <w:noProof/>
            <w:color w:val="000000" w:themeColor="text1"/>
            <w:sz w:val="24"/>
            <w:szCs w:val="24"/>
            <w:vertAlign w:val="superscript"/>
          </w:rPr>
          <w:t>125</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As a consequence SCFA profile is an emergent property of the community and it is d</w:t>
      </w:r>
      <w:r w:rsidR="0062112D" w:rsidRPr="00B82CDE">
        <w:rPr>
          <w:rFonts w:ascii="Book Antiqua" w:hAnsi="Book Antiqua"/>
          <w:color w:val="000000" w:themeColor="text1"/>
          <w:sz w:val="24"/>
          <w:szCs w:val="24"/>
        </w:rPr>
        <w:t>ifficult to predict from taxon-based analysis</w:t>
      </w:r>
      <w:r w:rsidR="006C7BEF" w:rsidRPr="00B82CDE">
        <w:rPr>
          <w:rFonts w:ascii="Book Antiqua" w:hAnsi="Book Antiqua"/>
          <w:color w:val="000000" w:themeColor="text1"/>
          <w:sz w:val="24"/>
          <w:szCs w:val="24"/>
        </w:rPr>
        <w:t xml:space="preserve">. </w:t>
      </w:r>
      <w:r w:rsidR="00B60E95" w:rsidRPr="00B82CDE">
        <w:rPr>
          <w:rFonts w:ascii="Book Antiqua" w:hAnsi="Book Antiqua"/>
          <w:color w:val="000000" w:themeColor="text1"/>
          <w:sz w:val="24"/>
          <w:szCs w:val="24"/>
        </w:rPr>
        <w:t>The majority of SCFA production is utilised</w:t>
      </w:r>
      <w:r w:rsidR="00DF7741" w:rsidRPr="00B82CDE">
        <w:rPr>
          <w:rFonts w:ascii="Book Antiqua" w:hAnsi="Book Antiqua"/>
          <w:color w:val="000000" w:themeColor="text1"/>
          <w:sz w:val="24"/>
          <w:szCs w:val="24"/>
        </w:rPr>
        <w:t xml:space="preserve"> locally by the gut epithelial cells</w:t>
      </w:r>
      <w:r w:rsidR="006C7BEF" w:rsidRPr="00B82CDE">
        <w:rPr>
          <w:rFonts w:ascii="Book Antiqua" w:hAnsi="Book Antiqua"/>
          <w:color w:val="000000" w:themeColor="text1"/>
          <w:sz w:val="24"/>
          <w:szCs w:val="24"/>
        </w:rPr>
        <w:t xml:space="preserve"> but </w:t>
      </w:r>
      <w:r w:rsidR="00DF7741" w:rsidRPr="00B82CDE">
        <w:rPr>
          <w:rFonts w:ascii="Book Antiqua" w:hAnsi="Book Antiqua"/>
          <w:color w:val="000000" w:themeColor="text1"/>
          <w:sz w:val="24"/>
          <w:szCs w:val="24"/>
        </w:rPr>
        <w:t xml:space="preserve">significant amounts </w:t>
      </w:r>
      <w:r w:rsidR="006C7BEF" w:rsidRPr="00B82CDE">
        <w:rPr>
          <w:rFonts w:ascii="Book Antiqua" w:hAnsi="Book Antiqua"/>
          <w:color w:val="000000" w:themeColor="text1"/>
          <w:sz w:val="24"/>
          <w:szCs w:val="24"/>
        </w:rPr>
        <w:t>are also transported across the epithelium to distant tissues via the circulatory system. Butyrate is metabolised in the gut epithelium and is the key energy source for colonocytes</w:t>
      </w:r>
      <w:r w:rsidR="00324E0C" w:rsidRPr="00B82CDE">
        <w:rPr>
          <w:rFonts w:ascii="Book Antiqua" w:hAnsi="Book Antiqua"/>
          <w:color w:val="000000" w:themeColor="text1"/>
          <w:sz w:val="24"/>
          <w:szCs w:val="24"/>
        </w:rPr>
        <w:fldChar w:fldCharType="begin"/>
      </w:r>
      <w:r w:rsidR="008577AA" w:rsidRPr="00B82CDE">
        <w:rPr>
          <w:rFonts w:ascii="Book Antiqua" w:hAnsi="Book Antiqua"/>
          <w:color w:val="000000" w:themeColor="text1"/>
          <w:sz w:val="24"/>
          <w:szCs w:val="24"/>
        </w:rPr>
        <w:instrText xml:space="preserve"> ADDIN EN.CITE &lt;EndNote&gt;&lt;Cite&gt;&lt;Author&gt;Fitch&lt;/Author&gt;&lt;Year&gt;1999&lt;/Year&gt;&lt;RecNum&gt;623&lt;/RecNum&gt;&lt;DisplayText&gt;&lt;style face="superscript"&gt;[126]&lt;/style&gt;&lt;/DisplayText&gt;&lt;record&gt;&lt;rec-number&gt;623&lt;/rec-number&gt;&lt;foreign-keys&gt;&lt;key app="EN" db-id="5waaxa225rtzw3eerroxera7vtv5x2dzd2td" timestamp="1403099302"&gt;623&lt;/key&gt;&lt;/foreign-keys&gt;&lt;ref-type name="Journal Article"&gt;17&lt;/ref-type&gt;&lt;contributors&gt;&lt;authors&gt;&lt;author&gt;Fitch, M. D.&lt;/author&gt;&lt;author&gt;Fleming, S. E.&lt;/author&gt;&lt;/authors&gt;&lt;/contributors&gt;&lt;auth-address&gt;Department of Nutritional Sciences, University of California, Berkeley, California 94720-3104, USA.&lt;/auth-address&gt;&lt;titles&gt;&lt;title&gt;Metabolism of short-chain fatty acids by rat colonic mucosa in vivo&lt;/title&gt;&lt;secondary-title&gt;Am J Physiol&lt;/secondary-title&gt;&lt;alt-title&gt;The American journal of physiology&lt;/alt-title&gt;&lt;/titles&gt;&lt;periodical&gt;&lt;full-title&gt;American Journal of Physiology&lt;/full-title&gt;&lt;abbr-1&gt;Am. J. Physiol.&lt;/abbr-1&gt;&lt;abbr-2&gt;Am J Physiol&lt;/abbr-2&gt;&lt;/periodical&gt;&lt;pages&gt;G31-40&lt;/pages&gt;&lt;volume&gt;277&lt;/volume&gt;&lt;number&gt;1 Pt 1&lt;/number&gt;&lt;edition&gt;1999/07/17&lt;/edition&gt;&lt;keywords&gt;&lt;keyword&gt;Acetates/metabolism&lt;/keyword&gt;&lt;keyword&gt;Aging/metabolism&lt;/keyword&gt;&lt;keyword&gt;Animals&lt;/keyword&gt;&lt;keyword&gt;Biological Transport/physiology&lt;/keyword&gt;&lt;keyword&gt;Butyrates/blood/metabolism&lt;/keyword&gt;&lt;keyword&gt;Carbon/blood&lt;/keyword&gt;&lt;keyword&gt;Colon/*metabolism&lt;/keyword&gt;&lt;keyword&gt;Fatty Acids, Volatile/*metabolism&lt;/keyword&gt;&lt;keyword&gt;Homeostasis/physiology&lt;/keyword&gt;&lt;keyword&gt;Intestinal Mucosa/*metabolism&lt;/keyword&gt;&lt;keyword&gt;Male&lt;/keyword&gt;&lt;keyword&gt;Perfusion/methods&lt;/keyword&gt;&lt;keyword&gt;Rats&lt;/keyword&gt;&lt;keyword&gt;Rats, Sprague-Dawley&lt;/keyword&gt;&lt;keyword&gt;Splanchnic Circulation/physiology&lt;/keyword&gt;&lt;/keywords&gt;&lt;dates&gt;&lt;year&gt;1999&lt;/year&gt;&lt;pub-dates&gt;&lt;date&gt;Jul&lt;/date&gt;&lt;/pub-dates&gt;&lt;/dates&gt;&lt;isbn&gt;0002-9513 (Print)&amp;#xD;0002-9513&lt;/isbn&gt;&lt;accession-num&gt;10409148&lt;/accession-num&gt;&lt;urls&gt;&lt;/urls&gt;&lt;remote-database-provider&gt;Nlm&lt;/remote-database-provider&gt;&lt;language&gt;eng&lt;/language&gt;&lt;/record&gt;&lt;/Cite&gt;&lt;/EndNote&gt;</w:instrText>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26" w:tooltip="Fitch, 1999 #623" w:history="1">
        <w:r w:rsidR="008577AA" w:rsidRPr="00B82CDE">
          <w:rPr>
            <w:rFonts w:ascii="Book Antiqua" w:hAnsi="Book Antiqua"/>
            <w:noProof/>
            <w:color w:val="000000" w:themeColor="text1"/>
            <w:sz w:val="24"/>
            <w:szCs w:val="24"/>
            <w:vertAlign w:val="superscript"/>
          </w:rPr>
          <w:t>12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Propionate and acetate are metabolised as </w:t>
      </w:r>
      <w:r w:rsidR="006C7BEF" w:rsidRPr="00B82CDE">
        <w:rPr>
          <w:rFonts w:ascii="Book Antiqua" w:hAnsi="Book Antiqua"/>
          <w:color w:val="000000" w:themeColor="text1"/>
          <w:sz w:val="24"/>
          <w:szCs w:val="24"/>
        </w:rPr>
        <w:lastRenderedPageBreak/>
        <w:t>substrates for energy metabolism and lipid synthesis in the liver and other peripheral tissues</w:t>
      </w:r>
      <w:r w:rsidR="00324E0C" w:rsidRPr="00B82CDE">
        <w:rPr>
          <w:rFonts w:ascii="Book Antiqua" w:hAnsi="Book Antiqua"/>
          <w:color w:val="000000" w:themeColor="text1"/>
          <w:sz w:val="24"/>
          <w:szCs w:val="24"/>
        </w:rPr>
        <w:fldChar w:fldCharType="begin">
          <w:fldData xml:space="preserve">PEVuZE5vdGU+PENpdGU+PEF1dGhvcj5Xb25nPC9BdXRob3I+PFllYXI+MjAwNjwvWWVhcj48UmVj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Xb25nPC9BdXRob3I+PFllYXI+MjAwNjwvWWVhcj48UmVj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27" w:tooltip="Wong, 2006 #638" w:history="1">
        <w:r w:rsidR="008577AA" w:rsidRPr="00B82CDE">
          <w:rPr>
            <w:rFonts w:ascii="Book Antiqua" w:hAnsi="Book Antiqua"/>
            <w:noProof/>
            <w:color w:val="000000" w:themeColor="text1"/>
            <w:sz w:val="24"/>
            <w:szCs w:val="24"/>
            <w:vertAlign w:val="superscript"/>
          </w:rPr>
          <w:t>127</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Absorption of SCFAs accounts for 6</w:t>
      </w:r>
      <w:r w:rsidR="00B82CDE" w:rsidRPr="00B82CDE">
        <w:rPr>
          <w:rFonts w:ascii="Book Antiqua" w:hAnsi="Book Antiqua" w:hint="eastAsia"/>
          <w:color w:val="000000" w:themeColor="text1"/>
          <w:sz w:val="24"/>
          <w:szCs w:val="24"/>
          <w:lang w:eastAsia="zh-CN"/>
        </w:rPr>
        <w:t>%</w:t>
      </w:r>
      <w:r w:rsidR="006C7BEF" w:rsidRPr="00B82CDE">
        <w:rPr>
          <w:rFonts w:ascii="Book Antiqua" w:hAnsi="Book Antiqua"/>
          <w:color w:val="000000" w:themeColor="text1"/>
          <w:sz w:val="24"/>
          <w:szCs w:val="24"/>
        </w:rPr>
        <w:t>-9% of the total energy intake for humans and can contribute up to 44% in other animals</w:t>
      </w:r>
      <w:r w:rsidR="00324E0C" w:rsidRPr="00B82CDE">
        <w:rPr>
          <w:rFonts w:ascii="Book Antiqua" w:hAnsi="Book Antiqua"/>
          <w:color w:val="000000" w:themeColor="text1"/>
          <w:sz w:val="24"/>
          <w:szCs w:val="24"/>
        </w:rPr>
        <w:fldChar w:fldCharType="begin">
          <w:fldData xml:space="preserve">PEVuZE5vdGU+PENpdGU+PEF1dGhvcj5NY05laWw8L0F1dGhvcj48WWVhcj4xOTg0PC9ZZWFyPjxS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NY05laWw8L0F1dGhvcj48WWVhcj4xOTg0PC9ZZWFyPjxS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28" w:tooltip="McNeil, 1984 #625" w:history="1">
        <w:r w:rsidR="008577AA" w:rsidRPr="00B82CDE">
          <w:rPr>
            <w:rFonts w:ascii="Book Antiqua" w:hAnsi="Book Antiqua"/>
            <w:noProof/>
            <w:color w:val="000000" w:themeColor="text1"/>
            <w:sz w:val="24"/>
            <w:szCs w:val="24"/>
            <w:vertAlign w:val="superscript"/>
          </w:rPr>
          <w:t>128</w:t>
        </w:r>
      </w:hyperlink>
      <w:r w:rsidR="008577AA" w:rsidRPr="00B82CDE">
        <w:rPr>
          <w:rFonts w:ascii="Book Antiqua" w:hAnsi="Book Antiqua"/>
          <w:noProof/>
          <w:color w:val="000000" w:themeColor="text1"/>
          <w:sz w:val="24"/>
          <w:szCs w:val="24"/>
          <w:vertAlign w:val="superscript"/>
        </w:rPr>
        <w:t>,</w:t>
      </w:r>
      <w:hyperlink w:anchor="_ENREF_129" w:tooltip="Hume, 1997 #417" w:history="1">
        <w:r w:rsidR="008577AA" w:rsidRPr="00B82CDE">
          <w:rPr>
            <w:rFonts w:ascii="Book Antiqua" w:hAnsi="Book Antiqua"/>
            <w:noProof/>
            <w:color w:val="000000" w:themeColor="text1"/>
            <w:sz w:val="24"/>
            <w:szCs w:val="24"/>
            <w:vertAlign w:val="superscript"/>
          </w:rPr>
          <w:t>129</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In addition to their role as</w:t>
      </w:r>
      <w:r w:rsidR="00B60E95" w:rsidRPr="00B82CDE">
        <w:rPr>
          <w:rFonts w:ascii="Book Antiqua" w:hAnsi="Book Antiqua"/>
          <w:color w:val="000000" w:themeColor="text1"/>
          <w:sz w:val="24"/>
          <w:szCs w:val="24"/>
        </w:rPr>
        <w:t xml:space="preserve"> an</w:t>
      </w:r>
      <w:r w:rsidR="006C7BEF" w:rsidRPr="00B82CDE">
        <w:rPr>
          <w:rFonts w:ascii="Book Antiqua" w:hAnsi="Book Antiqua"/>
          <w:color w:val="000000" w:themeColor="text1"/>
          <w:sz w:val="24"/>
          <w:szCs w:val="24"/>
        </w:rPr>
        <w:t xml:space="preserve"> energy substrate, SCFAs are signalling molecules in </w:t>
      </w:r>
      <w:r w:rsidR="007845A2" w:rsidRPr="00B82CDE">
        <w:rPr>
          <w:rFonts w:ascii="Book Antiqua" w:hAnsi="Book Antiqua"/>
          <w:color w:val="000000" w:themeColor="text1"/>
          <w:sz w:val="24"/>
          <w:szCs w:val="24"/>
        </w:rPr>
        <w:t xml:space="preserve">modulating </w:t>
      </w:r>
      <w:r w:rsidR="00B25E51" w:rsidRPr="00B82CDE">
        <w:rPr>
          <w:rFonts w:ascii="Book Antiqua" w:hAnsi="Book Antiqua"/>
          <w:color w:val="000000" w:themeColor="text1"/>
          <w:sz w:val="24"/>
          <w:szCs w:val="24"/>
        </w:rPr>
        <w:t>neuro</w:t>
      </w:r>
      <w:r w:rsidR="006C7BEF" w:rsidRPr="00B82CDE">
        <w:rPr>
          <w:rFonts w:ascii="Book Antiqua" w:hAnsi="Book Antiqua"/>
          <w:color w:val="000000" w:themeColor="text1"/>
          <w:sz w:val="24"/>
          <w:szCs w:val="24"/>
        </w:rPr>
        <w:t xml:space="preserve">endocrine and anti-inflammatory responses at various sites. </w:t>
      </w:r>
    </w:p>
    <w:p w:rsidR="006F3BCA" w:rsidRPr="00B82CDE" w:rsidRDefault="006F3BCA" w:rsidP="000F4E5E">
      <w:pPr>
        <w:adjustRightInd w:val="0"/>
        <w:snapToGrid w:val="0"/>
        <w:spacing w:after="0" w:line="360" w:lineRule="auto"/>
        <w:jc w:val="both"/>
        <w:rPr>
          <w:rFonts w:ascii="Book Antiqua" w:hAnsi="Book Antiqua"/>
          <w:color w:val="000000" w:themeColor="text1"/>
          <w:sz w:val="24"/>
          <w:szCs w:val="24"/>
        </w:rPr>
      </w:pPr>
    </w:p>
    <w:p w:rsidR="006C7BEF" w:rsidRPr="00B82CDE" w:rsidRDefault="006C7BEF" w:rsidP="000F4E5E">
      <w:pPr>
        <w:adjustRightInd w:val="0"/>
        <w:snapToGrid w:val="0"/>
        <w:spacing w:after="0" w:line="360" w:lineRule="auto"/>
        <w:jc w:val="both"/>
        <w:rPr>
          <w:rFonts w:ascii="Book Antiqua" w:hAnsi="Book Antiqua"/>
          <w:b/>
          <w:i/>
          <w:color w:val="000000" w:themeColor="text1"/>
          <w:sz w:val="24"/>
          <w:szCs w:val="24"/>
        </w:rPr>
      </w:pPr>
      <w:r w:rsidRPr="00B82CDE">
        <w:rPr>
          <w:rFonts w:ascii="Book Antiqua" w:hAnsi="Book Antiqua"/>
          <w:b/>
          <w:i/>
          <w:color w:val="000000" w:themeColor="text1"/>
          <w:sz w:val="24"/>
          <w:szCs w:val="24"/>
        </w:rPr>
        <w:t>SCFA</w:t>
      </w:r>
      <w:r w:rsidR="00D93CAE" w:rsidRPr="00B82CDE">
        <w:rPr>
          <w:rFonts w:ascii="Book Antiqua" w:hAnsi="Book Antiqua"/>
          <w:b/>
          <w:i/>
          <w:color w:val="000000" w:themeColor="text1"/>
          <w:sz w:val="24"/>
          <w:szCs w:val="24"/>
        </w:rPr>
        <w:t xml:space="preserve"> signalling: </w:t>
      </w:r>
      <w:r w:rsidR="00B25E51" w:rsidRPr="00B82CDE">
        <w:rPr>
          <w:rFonts w:ascii="Book Antiqua" w:hAnsi="Book Antiqua"/>
          <w:b/>
          <w:i/>
          <w:color w:val="000000" w:themeColor="text1"/>
          <w:sz w:val="24"/>
          <w:szCs w:val="24"/>
        </w:rPr>
        <w:t>neuro</w:t>
      </w:r>
      <w:r w:rsidR="00D93CAE" w:rsidRPr="00B82CDE">
        <w:rPr>
          <w:rFonts w:ascii="Book Antiqua" w:hAnsi="Book Antiqua"/>
          <w:b/>
          <w:i/>
          <w:color w:val="000000" w:themeColor="text1"/>
          <w:sz w:val="24"/>
          <w:szCs w:val="24"/>
        </w:rPr>
        <w:t>endocrine function and energy regulation</w:t>
      </w:r>
    </w:p>
    <w:p w:rsidR="006C7BEF" w:rsidRPr="00B82CDE" w:rsidRDefault="00D93CAE" w:rsidP="000F4E5E">
      <w:pPr>
        <w:autoSpaceDE w:val="0"/>
        <w:autoSpaceDN w:val="0"/>
        <w:adjustRightInd w:val="0"/>
        <w:snapToGrid w:val="0"/>
        <w:spacing w:after="0" w:line="360" w:lineRule="auto"/>
        <w:jc w:val="both"/>
        <w:rPr>
          <w:rFonts w:ascii="Book Antiqua" w:hAnsi="Book Antiqua"/>
          <w:sz w:val="24"/>
          <w:szCs w:val="24"/>
        </w:rPr>
      </w:pPr>
      <w:r w:rsidRPr="00B82CDE">
        <w:rPr>
          <w:rFonts w:ascii="Book Antiqua" w:eastAsia="Times New Roman" w:hAnsi="Book Antiqua" w:cs="Times New Roman"/>
          <w:color w:val="000000"/>
          <w:sz w:val="24"/>
          <w:szCs w:val="24"/>
          <w:lang w:eastAsia="en-AU"/>
        </w:rPr>
        <w:t>G protein coupled receptors, GPR41 and GPR43, are the primary mediators of SCFA signalling. Butyrate and propionate have high stimulatory effect towards GPR41, while butyrate, propionate and acetate all show similar activity to</w:t>
      </w:r>
      <w:r w:rsidR="00AA4C34" w:rsidRPr="00B82CDE">
        <w:rPr>
          <w:rFonts w:ascii="Book Antiqua" w:eastAsia="Times New Roman" w:hAnsi="Book Antiqua" w:cs="Times New Roman"/>
          <w:color w:val="000000"/>
          <w:sz w:val="24"/>
          <w:szCs w:val="24"/>
          <w:lang w:eastAsia="en-AU"/>
        </w:rPr>
        <w:t>wards</w:t>
      </w:r>
      <w:r w:rsidRPr="00B82CDE">
        <w:rPr>
          <w:rFonts w:ascii="Book Antiqua" w:eastAsia="Times New Roman" w:hAnsi="Book Antiqua" w:cs="Times New Roman"/>
          <w:color w:val="000000"/>
          <w:sz w:val="24"/>
          <w:szCs w:val="24"/>
          <w:lang w:eastAsia="en-AU"/>
        </w:rPr>
        <w:t xml:space="preserve"> GPR43</w:t>
      </w:r>
      <w:r w:rsidR="00324E0C" w:rsidRPr="00B82CDE">
        <w:rPr>
          <w:rFonts w:ascii="Book Antiqua" w:hAnsi="Book Antiqua"/>
          <w:color w:val="000000" w:themeColor="text1"/>
          <w:sz w:val="24"/>
          <w:szCs w:val="24"/>
        </w:rPr>
        <w:fldChar w:fldCharType="begin">
          <w:fldData xml:space="preserve">PEVuZE5vdGU+PENpdGU+PEF1dGhvcj5Ccm93bjwvQXV0aG9yPjxZZWFyPjIwMDM8L1llYXI+PFJl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ExMzEyLTk8L3BhZ2VzPjx2b2x1bWU+Mjc4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cm93bjwvQXV0aG9yPjxZZWFyPjIwMDM8L1llYXI+PFJl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ExMzEyLTk8L3BhZ2VzPjx2b2x1bWU+Mjc4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0" w:tooltip="Brown, 2003 #495" w:history="1">
        <w:r w:rsidR="008577AA" w:rsidRPr="00B82CDE">
          <w:rPr>
            <w:rFonts w:ascii="Book Antiqua" w:hAnsi="Book Antiqua"/>
            <w:noProof/>
            <w:color w:val="000000" w:themeColor="text1"/>
            <w:sz w:val="24"/>
            <w:szCs w:val="24"/>
            <w:vertAlign w:val="superscript"/>
          </w:rPr>
          <w:t>130</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eastAsia="Times New Roman" w:hAnsi="Book Antiqua" w:cs="Times New Roman"/>
          <w:color w:val="000000"/>
          <w:sz w:val="24"/>
          <w:szCs w:val="24"/>
          <w:lang w:eastAsia="en-AU"/>
        </w:rPr>
        <w:t xml:space="preserve">. </w:t>
      </w:r>
      <w:r w:rsidR="000D0C51" w:rsidRPr="00B82CDE">
        <w:rPr>
          <w:rFonts w:ascii="Book Antiqua" w:eastAsia="Times New Roman" w:hAnsi="Book Antiqua" w:cs="Times New Roman"/>
          <w:color w:val="000000"/>
          <w:sz w:val="24"/>
          <w:szCs w:val="24"/>
          <w:lang w:eastAsia="en-AU"/>
        </w:rPr>
        <w:t>Evidence from KO models ha</w:t>
      </w:r>
      <w:r w:rsidR="00AA4C34" w:rsidRPr="00B82CDE">
        <w:rPr>
          <w:rFonts w:ascii="Book Antiqua" w:eastAsia="Times New Roman" w:hAnsi="Book Antiqua" w:cs="Times New Roman"/>
          <w:color w:val="000000"/>
          <w:sz w:val="24"/>
          <w:szCs w:val="24"/>
          <w:lang w:eastAsia="en-AU"/>
        </w:rPr>
        <w:t>s led to the proposal that SCFA</w:t>
      </w:r>
      <w:r w:rsidR="000D0C51" w:rsidRPr="00B82CDE">
        <w:rPr>
          <w:rFonts w:ascii="Book Antiqua" w:eastAsia="Times New Roman" w:hAnsi="Book Antiqua" w:cs="Times New Roman"/>
          <w:color w:val="000000"/>
          <w:sz w:val="24"/>
          <w:szCs w:val="24"/>
          <w:lang w:eastAsia="en-AU"/>
        </w:rPr>
        <w:t xml:space="preserve"> signalling via GPRs </w:t>
      </w:r>
      <w:r w:rsidR="00AA4C34" w:rsidRPr="00B82CDE">
        <w:rPr>
          <w:rFonts w:ascii="Book Antiqua" w:eastAsia="Times New Roman" w:hAnsi="Book Antiqua" w:cs="Times New Roman"/>
          <w:color w:val="000000"/>
          <w:sz w:val="24"/>
          <w:szCs w:val="24"/>
          <w:lang w:eastAsia="en-AU"/>
        </w:rPr>
        <w:t>modulates energy balance</w:t>
      </w:r>
      <w:r w:rsidR="001D5580" w:rsidRPr="00B82CDE">
        <w:rPr>
          <w:rFonts w:ascii="Book Antiqua" w:eastAsia="Times New Roman" w:hAnsi="Book Antiqua" w:cs="Times New Roman"/>
          <w:color w:val="000000"/>
          <w:sz w:val="24"/>
          <w:szCs w:val="24"/>
          <w:lang w:eastAsia="en-AU"/>
        </w:rPr>
        <w:t>,</w:t>
      </w:r>
      <w:r w:rsidR="000D0C51" w:rsidRPr="00B82CDE">
        <w:rPr>
          <w:rFonts w:ascii="Book Antiqua" w:eastAsia="Times New Roman" w:hAnsi="Book Antiqua" w:cs="Times New Roman"/>
          <w:color w:val="000000"/>
          <w:sz w:val="24"/>
          <w:szCs w:val="24"/>
          <w:lang w:eastAsia="en-AU"/>
        </w:rPr>
        <w:t xml:space="preserve"> with WT mice having </w:t>
      </w:r>
      <w:r w:rsidR="00553004" w:rsidRPr="00B82CDE">
        <w:rPr>
          <w:rFonts w:ascii="Book Antiqua" w:eastAsia="Times New Roman" w:hAnsi="Book Antiqua" w:cs="Times New Roman"/>
          <w:color w:val="000000"/>
          <w:sz w:val="24"/>
          <w:szCs w:val="24"/>
          <w:lang w:eastAsia="en-AU"/>
        </w:rPr>
        <w:t xml:space="preserve">higher fat deposition </w:t>
      </w:r>
      <w:r w:rsidR="000D0C51" w:rsidRPr="00B82CDE">
        <w:rPr>
          <w:rFonts w:ascii="Book Antiqua" w:eastAsia="Times New Roman" w:hAnsi="Book Antiqua" w:cs="Times New Roman"/>
          <w:color w:val="000000"/>
          <w:sz w:val="24"/>
          <w:szCs w:val="24"/>
          <w:lang w:eastAsia="en-AU"/>
        </w:rPr>
        <w:t>than GPR41 KO</w:t>
      </w:r>
      <w:r w:rsidR="00324E0C" w:rsidRPr="00B82CDE">
        <w:rPr>
          <w:rStyle w:val="A40"/>
          <w:rFonts w:ascii="Book Antiqua" w:hAnsi="Book Antiqua"/>
          <w:color w:val="000000" w:themeColor="text1"/>
          <w:sz w:val="24"/>
          <w:szCs w:val="24"/>
        </w:rPr>
        <w:fldChar w:fldCharType="begin">
          <w:fldData xml:space="preserve">PEVuZE5vdGU+PENpdGU+PEF1dGhvcj5TYW11ZWw8L0F1dGhvcj48WWVhcj4yMDA4PC9ZZWFyPjxS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hbHQtcGVyaW9kaWNh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=
</w:fldData>
        </w:fldChar>
      </w:r>
      <w:r w:rsidR="008577AA" w:rsidRPr="00B82CDE">
        <w:rPr>
          <w:rStyle w:val="A40"/>
          <w:rFonts w:ascii="Book Antiqua" w:hAnsi="Book Antiqua"/>
          <w:color w:val="000000" w:themeColor="text1"/>
          <w:sz w:val="24"/>
          <w:szCs w:val="24"/>
        </w:rPr>
        <w:instrText xml:space="preserve"> ADDIN EN.CITE </w:instrText>
      </w:r>
      <w:r w:rsidR="00324E0C" w:rsidRPr="00B82CDE">
        <w:rPr>
          <w:rStyle w:val="A40"/>
          <w:rFonts w:ascii="Book Antiqua" w:hAnsi="Book Antiqua"/>
          <w:color w:val="000000" w:themeColor="text1"/>
          <w:sz w:val="24"/>
          <w:szCs w:val="24"/>
        </w:rPr>
        <w:fldChar w:fldCharType="begin">
          <w:fldData xml:space="preserve">PEVuZE5vdGU+PENpdGU+PEF1dGhvcj5TYW11ZWw8L0F1dGhvcj48WWVhcj4yMDA4PC9ZZWFyPjxS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hbHQtcGVyaW9kaWNh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=
</w:fldData>
        </w:fldChar>
      </w:r>
      <w:r w:rsidR="008577AA" w:rsidRPr="00B82CDE">
        <w:rPr>
          <w:rStyle w:val="A40"/>
          <w:rFonts w:ascii="Book Antiqua" w:hAnsi="Book Antiqua"/>
          <w:color w:val="000000" w:themeColor="text1"/>
          <w:sz w:val="24"/>
          <w:szCs w:val="24"/>
        </w:rPr>
        <w:instrText xml:space="preserve"> ADDIN EN.CITE.DATA </w:instrText>
      </w:r>
      <w:r w:rsidR="00324E0C" w:rsidRPr="00B82CDE">
        <w:rPr>
          <w:rStyle w:val="A40"/>
          <w:rFonts w:ascii="Book Antiqua" w:hAnsi="Book Antiqua"/>
          <w:color w:val="000000" w:themeColor="text1"/>
          <w:sz w:val="24"/>
          <w:szCs w:val="24"/>
        </w:rPr>
      </w:r>
      <w:r w:rsidR="00324E0C" w:rsidRPr="00B82CDE">
        <w:rPr>
          <w:rStyle w:val="A40"/>
          <w:rFonts w:ascii="Book Antiqua" w:hAnsi="Book Antiqua"/>
          <w:color w:val="000000" w:themeColor="text1"/>
          <w:sz w:val="24"/>
          <w:szCs w:val="24"/>
        </w:rPr>
        <w:fldChar w:fldCharType="end"/>
      </w:r>
      <w:r w:rsidR="00324E0C" w:rsidRPr="00B82CDE">
        <w:rPr>
          <w:rStyle w:val="A40"/>
          <w:rFonts w:ascii="Book Antiqua" w:hAnsi="Book Antiqua"/>
          <w:color w:val="000000" w:themeColor="text1"/>
          <w:sz w:val="24"/>
          <w:szCs w:val="24"/>
        </w:rPr>
      </w:r>
      <w:r w:rsidR="00324E0C" w:rsidRPr="00B82CDE">
        <w:rPr>
          <w:rStyle w:val="A40"/>
          <w:rFonts w:ascii="Book Antiqua" w:hAnsi="Book Antiqua"/>
          <w:color w:val="000000" w:themeColor="text1"/>
          <w:sz w:val="24"/>
          <w:szCs w:val="24"/>
        </w:rPr>
        <w:fldChar w:fldCharType="separate"/>
      </w:r>
      <w:r w:rsidR="008577AA" w:rsidRPr="00B82CDE">
        <w:rPr>
          <w:rStyle w:val="A40"/>
          <w:rFonts w:ascii="Book Antiqua" w:hAnsi="Book Antiqua"/>
          <w:noProof/>
          <w:color w:val="000000" w:themeColor="text1"/>
          <w:sz w:val="24"/>
          <w:szCs w:val="24"/>
          <w:vertAlign w:val="superscript"/>
        </w:rPr>
        <w:t>[</w:t>
      </w:r>
      <w:hyperlink w:anchor="_ENREF_131" w:tooltip="Samuel, 2008 #624" w:history="1">
        <w:r w:rsidR="008577AA" w:rsidRPr="00B82CDE">
          <w:rPr>
            <w:rStyle w:val="A40"/>
            <w:rFonts w:ascii="Book Antiqua" w:hAnsi="Book Antiqua"/>
            <w:noProof/>
            <w:color w:val="000000" w:themeColor="text1"/>
            <w:sz w:val="24"/>
            <w:szCs w:val="24"/>
            <w:vertAlign w:val="superscript"/>
          </w:rPr>
          <w:t>131</w:t>
        </w:r>
      </w:hyperlink>
      <w:r w:rsidR="008577AA" w:rsidRPr="00B82CDE">
        <w:rPr>
          <w:rStyle w:val="A40"/>
          <w:rFonts w:ascii="Book Antiqua" w:hAnsi="Book Antiqua"/>
          <w:noProof/>
          <w:color w:val="000000" w:themeColor="text1"/>
          <w:sz w:val="24"/>
          <w:szCs w:val="24"/>
          <w:vertAlign w:val="superscript"/>
        </w:rPr>
        <w:t>]</w:t>
      </w:r>
      <w:r w:rsidR="00324E0C" w:rsidRPr="00B82CDE">
        <w:rPr>
          <w:rStyle w:val="A40"/>
          <w:rFonts w:ascii="Book Antiqua" w:hAnsi="Book Antiqua"/>
          <w:color w:val="000000" w:themeColor="text1"/>
          <w:sz w:val="24"/>
          <w:szCs w:val="24"/>
        </w:rPr>
        <w:fldChar w:fldCharType="end"/>
      </w:r>
      <w:r w:rsidR="008959C4" w:rsidRPr="00B82CDE">
        <w:rPr>
          <w:rStyle w:val="A40"/>
          <w:rFonts w:ascii="Book Antiqua" w:hAnsi="Book Antiqua"/>
          <w:color w:val="000000" w:themeColor="text1"/>
          <w:sz w:val="24"/>
          <w:szCs w:val="24"/>
        </w:rPr>
        <w:t xml:space="preserve">. </w:t>
      </w:r>
      <w:r w:rsidR="000D0C51" w:rsidRPr="00B82CDE">
        <w:rPr>
          <w:rFonts w:ascii="Book Antiqua" w:eastAsia="Times New Roman" w:hAnsi="Book Antiqua" w:cs="Times New Roman"/>
          <w:color w:val="000000"/>
          <w:sz w:val="24"/>
          <w:szCs w:val="24"/>
          <w:lang w:eastAsia="en-AU"/>
        </w:rPr>
        <w:t>The GPR41 KO is also characterised by a reduced expression of intestinal peptide YY (PYY), an enteroendocrine L cell hormone that in WT animals inhibits gut motility, potentially increasing the time for energy harvest and absorption</w:t>
      </w:r>
      <w:r w:rsidR="00324E0C" w:rsidRPr="00B82CDE">
        <w:rPr>
          <w:rStyle w:val="A40"/>
          <w:rFonts w:ascii="Book Antiqua" w:hAnsi="Book Antiqua"/>
          <w:color w:val="000000" w:themeColor="text1"/>
          <w:sz w:val="24"/>
          <w:szCs w:val="24"/>
        </w:rPr>
        <w:fldChar w:fldCharType="begin">
          <w:fldData xml:space="preserve">PEVuZE5vdGU+PENpdGU+PEF1dGhvcj5TYW11ZWw8L0F1dGhvcj48WWVhcj4yMDA4PC9ZZWFyPjxS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hbHQtcGVyaW9kaWNh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=
</w:fldData>
        </w:fldChar>
      </w:r>
      <w:r w:rsidR="008577AA" w:rsidRPr="00B82CDE">
        <w:rPr>
          <w:rStyle w:val="A40"/>
          <w:rFonts w:ascii="Book Antiqua" w:hAnsi="Book Antiqua"/>
          <w:color w:val="000000" w:themeColor="text1"/>
          <w:sz w:val="24"/>
          <w:szCs w:val="24"/>
        </w:rPr>
        <w:instrText xml:space="preserve"> ADDIN EN.CITE </w:instrText>
      </w:r>
      <w:r w:rsidR="00324E0C" w:rsidRPr="00B82CDE">
        <w:rPr>
          <w:rStyle w:val="A40"/>
          <w:rFonts w:ascii="Book Antiqua" w:hAnsi="Book Antiqua"/>
          <w:color w:val="000000" w:themeColor="text1"/>
          <w:sz w:val="24"/>
          <w:szCs w:val="24"/>
        </w:rPr>
        <w:fldChar w:fldCharType="begin">
          <w:fldData xml:space="preserve">PEVuZE5vdGU+PENpdGU+PEF1dGhvcj5TYW11ZWw8L0F1dGhvcj48WWVhcj4yMDA4PC9ZZWFyPjxS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hbHQtcGVyaW9kaWNh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=
</w:fldData>
        </w:fldChar>
      </w:r>
      <w:r w:rsidR="008577AA" w:rsidRPr="00B82CDE">
        <w:rPr>
          <w:rStyle w:val="A40"/>
          <w:rFonts w:ascii="Book Antiqua" w:hAnsi="Book Antiqua"/>
          <w:color w:val="000000" w:themeColor="text1"/>
          <w:sz w:val="24"/>
          <w:szCs w:val="24"/>
        </w:rPr>
        <w:instrText xml:space="preserve"> ADDIN EN.CITE.DATA </w:instrText>
      </w:r>
      <w:r w:rsidR="00324E0C" w:rsidRPr="00B82CDE">
        <w:rPr>
          <w:rStyle w:val="A40"/>
          <w:rFonts w:ascii="Book Antiqua" w:hAnsi="Book Antiqua"/>
          <w:color w:val="000000" w:themeColor="text1"/>
          <w:sz w:val="24"/>
          <w:szCs w:val="24"/>
        </w:rPr>
      </w:r>
      <w:r w:rsidR="00324E0C" w:rsidRPr="00B82CDE">
        <w:rPr>
          <w:rStyle w:val="A40"/>
          <w:rFonts w:ascii="Book Antiqua" w:hAnsi="Book Antiqua"/>
          <w:color w:val="000000" w:themeColor="text1"/>
          <w:sz w:val="24"/>
          <w:szCs w:val="24"/>
        </w:rPr>
        <w:fldChar w:fldCharType="end"/>
      </w:r>
      <w:r w:rsidR="00324E0C" w:rsidRPr="00B82CDE">
        <w:rPr>
          <w:rStyle w:val="A40"/>
          <w:rFonts w:ascii="Book Antiqua" w:hAnsi="Book Antiqua"/>
          <w:color w:val="000000" w:themeColor="text1"/>
          <w:sz w:val="24"/>
          <w:szCs w:val="24"/>
        </w:rPr>
      </w:r>
      <w:r w:rsidR="00324E0C" w:rsidRPr="00B82CDE">
        <w:rPr>
          <w:rStyle w:val="A40"/>
          <w:rFonts w:ascii="Book Antiqua" w:hAnsi="Book Antiqua"/>
          <w:color w:val="000000" w:themeColor="text1"/>
          <w:sz w:val="24"/>
          <w:szCs w:val="24"/>
        </w:rPr>
        <w:fldChar w:fldCharType="separate"/>
      </w:r>
      <w:r w:rsidR="008577AA" w:rsidRPr="00B82CDE">
        <w:rPr>
          <w:rStyle w:val="A40"/>
          <w:rFonts w:ascii="Book Antiqua" w:hAnsi="Book Antiqua"/>
          <w:noProof/>
          <w:color w:val="000000" w:themeColor="text1"/>
          <w:sz w:val="24"/>
          <w:szCs w:val="24"/>
          <w:vertAlign w:val="superscript"/>
        </w:rPr>
        <w:t>[</w:t>
      </w:r>
      <w:hyperlink w:anchor="_ENREF_131" w:tooltip="Samuel, 2008 #624" w:history="1">
        <w:r w:rsidR="008577AA" w:rsidRPr="00B82CDE">
          <w:rPr>
            <w:rStyle w:val="A40"/>
            <w:rFonts w:ascii="Book Antiqua" w:hAnsi="Book Antiqua"/>
            <w:noProof/>
            <w:color w:val="000000" w:themeColor="text1"/>
            <w:sz w:val="24"/>
            <w:szCs w:val="24"/>
            <w:vertAlign w:val="superscript"/>
          </w:rPr>
          <w:t>131</w:t>
        </w:r>
      </w:hyperlink>
      <w:r w:rsidR="008577AA" w:rsidRPr="00B82CDE">
        <w:rPr>
          <w:rStyle w:val="A40"/>
          <w:rFonts w:ascii="Book Antiqua" w:hAnsi="Book Antiqua"/>
          <w:noProof/>
          <w:color w:val="000000" w:themeColor="text1"/>
          <w:sz w:val="24"/>
          <w:szCs w:val="24"/>
          <w:vertAlign w:val="superscript"/>
        </w:rPr>
        <w:t>]</w:t>
      </w:r>
      <w:r w:rsidR="00324E0C" w:rsidRPr="00B82CDE">
        <w:rPr>
          <w:rStyle w:val="A40"/>
          <w:rFonts w:ascii="Book Antiqua" w:hAnsi="Book Antiqua"/>
          <w:color w:val="000000" w:themeColor="text1"/>
          <w:sz w:val="24"/>
          <w:szCs w:val="24"/>
        </w:rPr>
        <w:fldChar w:fldCharType="end"/>
      </w:r>
      <w:r w:rsidR="000D0C51" w:rsidRPr="00B82CDE">
        <w:rPr>
          <w:rStyle w:val="A40"/>
          <w:rFonts w:ascii="Book Antiqua" w:hAnsi="Book Antiqua"/>
          <w:color w:val="000000" w:themeColor="text1"/>
          <w:sz w:val="24"/>
          <w:szCs w:val="24"/>
        </w:rPr>
        <w:t xml:space="preserve">. </w:t>
      </w:r>
      <w:r w:rsidR="000D0C51" w:rsidRPr="00B82CDE">
        <w:rPr>
          <w:rFonts w:ascii="Book Antiqua" w:eastAsia="Times New Roman" w:hAnsi="Book Antiqua" w:cs="Times New Roman"/>
          <w:color w:val="000000"/>
          <w:sz w:val="24"/>
          <w:szCs w:val="24"/>
          <w:lang w:eastAsia="en-AU"/>
        </w:rPr>
        <w:t>Similarly, GPR43 KO mice are resistant to HFD-induced obesity, insulin insensitivity, and dyslipidemia</w:t>
      </w:r>
      <w:r w:rsidR="00324E0C" w:rsidRPr="00B82CDE">
        <w:rPr>
          <w:rFonts w:ascii="Book Antiqua" w:hAnsi="Book Antiqua"/>
          <w:sz w:val="24"/>
          <w:szCs w:val="24"/>
        </w:rPr>
        <w:fldChar w:fldCharType="begin">
          <w:fldData xml:space="preserve">PEVuZE5vdGU+PENpdGU+PEF1dGhvcj5CanVyc2VsbDwvQXV0aG9yPjxZZWFyPjIwMTE8L1llYXI+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CanVyc2VsbDwvQXV0aG9yPjxZZWFyPjIwMTE8L1llYXI+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32" w:tooltip="Bjursell, 2011 #626" w:history="1">
        <w:r w:rsidR="008577AA" w:rsidRPr="00B82CDE">
          <w:rPr>
            <w:rFonts w:ascii="Book Antiqua" w:hAnsi="Book Antiqua"/>
            <w:noProof/>
            <w:sz w:val="24"/>
            <w:szCs w:val="24"/>
            <w:vertAlign w:val="superscript"/>
          </w:rPr>
          <w:t>13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6C7BEF" w:rsidRPr="00B82CDE">
        <w:rPr>
          <w:rFonts w:ascii="Book Antiqua" w:hAnsi="Book Antiqua"/>
          <w:sz w:val="24"/>
          <w:szCs w:val="24"/>
        </w:rPr>
        <w:t>, and there is supporting evidence that acetate and propionate promote adipogenesis through GPR43</w:t>
      </w:r>
      <w:r w:rsidR="00324E0C" w:rsidRPr="00B82CDE">
        <w:rPr>
          <w:rFonts w:ascii="Book Antiqua" w:hAnsi="Book Antiqua"/>
          <w:sz w:val="24"/>
          <w:szCs w:val="24"/>
        </w:rPr>
        <w:fldChar w:fldCharType="begin">
          <w:fldData xml:space="preserve">PEVuZE5vdGU+PENpdGU+PEF1dGhvcj5Ib25nPC9BdXRob3I+PFllYXI+MjAwNTwvWWVhcj48UmVj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Ib25nPC9BdXRob3I+PFllYXI+MjAwNTwvWWVhcj48UmVj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33" w:tooltip="Hong, 2005 #627" w:history="1">
        <w:r w:rsidR="008577AA" w:rsidRPr="00B82CDE">
          <w:rPr>
            <w:rFonts w:ascii="Book Antiqua" w:hAnsi="Book Antiqua"/>
            <w:noProof/>
            <w:sz w:val="24"/>
            <w:szCs w:val="24"/>
            <w:vertAlign w:val="superscript"/>
          </w:rPr>
          <w:t>133</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6C7BEF" w:rsidRPr="00B82CDE">
        <w:rPr>
          <w:rFonts w:ascii="Book Antiqua" w:hAnsi="Book Antiqua"/>
          <w:sz w:val="24"/>
          <w:szCs w:val="24"/>
        </w:rPr>
        <w:t>.</w:t>
      </w:r>
      <w:r w:rsidR="00696267" w:rsidRPr="00B82CDE">
        <w:rPr>
          <w:rFonts w:ascii="Book Antiqua" w:hAnsi="Book Antiqua"/>
          <w:sz w:val="24"/>
          <w:szCs w:val="24"/>
        </w:rPr>
        <w:t xml:space="preserve"> </w:t>
      </w:r>
    </w:p>
    <w:p w:rsidR="000D0C51" w:rsidRPr="00B82CDE" w:rsidRDefault="00696267" w:rsidP="000F4E5E">
      <w:pPr>
        <w:autoSpaceDE w:val="0"/>
        <w:autoSpaceDN w:val="0"/>
        <w:adjustRightInd w:val="0"/>
        <w:snapToGrid w:val="0"/>
        <w:spacing w:after="0" w:line="360" w:lineRule="auto"/>
        <w:jc w:val="both"/>
        <w:rPr>
          <w:rFonts w:ascii="Book Antiqua" w:hAnsi="Book Antiqua"/>
          <w:color w:val="000000" w:themeColor="text1"/>
          <w:sz w:val="24"/>
          <w:szCs w:val="24"/>
        </w:rPr>
      </w:pPr>
      <w:r w:rsidRPr="00B82CDE">
        <w:rPr>
          <w:rFonts w:ascii="Book Antiqua" w:hAnsi="Book Antiqua"/>
          <w:sz w:val="24"/>
          <w:szCs w:val="24"/>
        </w:rPr>
        <w:t xml:space="preserve">  </w:t>
      </w:r>
      <w:r w:rsidR="000D0C51" w:rsidRPr="00B82CDE">
        <w:rPr>
          <w:rFonts w:ascii="Book Antiqua" w:eastAsia="Times New Roman" w:hAnsi="Book Antiqua" w:cs="Times New Roman"/>
          <w:color w:val="000000"/>
          <w:sz w:val="24"/>
          <w:szCs w:val="24"/>
          <w:lang w:eastAsia="en-AU"/>
        </w:rPr>
        <w:t xml:space="preserve">Other gut hormones are also influenced by SCFA signals. </w:t>
      </w:r>
      <w:r w:rsidR="0048025E" w:rsidRPr="00B82CDE">
        <w:rPr>
          <w:rFonts w:ascii="Book Antiqua" w:hAnsi="Book Antiqua"/>
          <w:color w:val="000000" w:themeColor="text1"/>
          <w:sz w:val="24"/>
          <w:szCs w:val="24"/>
        </w:rPr>
        <w:t>Glucagon-like peptide 1 (GLP-1) secreted by enteroendocrine cells</w:t>
      </w:r>
      <w:r w:rsidR="000D0C51" w:rsidRPr="00B82CDE">
        <w:rPr>
          <w:rFonts w:ascii="Book Antiqua" w:eastAsia="Times New Roman" w:hAnsi="Book Antiqua" w:cs="Times New Roman"/>
          <w:color w:val="000000"/>
          <w:sz w:val="24"/>
          <w:szCs w:val="24"/>
          <w:lang w:eastAsia="en-AU"/>
        </w:rPr>
        <w:t xml:space="preserve"> has a range of effects that encompass promotion of satiety and glucose </w:t>
      </w:r>
      <w:r w:rsidR="009815DC" w:rsidRPr="00B82CDE">
        <w:rPr>
          <w:rFonts w:ascii="Book Antiqua" w:eastAsia="Times New Roman" w:hAnsi="Book Antiqua" w:cs="Times New Roman"/>
          <w:color w:val="000000"/>
          <w:sz w:val="24"/>
          <w:szCs w:val="24"/>
          <w:lang w:eastAsia="en-AU"/>
        </w:rPr>
        <w:t>homeostasis</w:t>
      </w:r>
      <w:r w:rsidR="00324E0C" w:rsidRPr="00B82CDE">
        <w:rPr>
          <w:rFonts w:ascii="Book Antiqua" w:hAnsi="Book Antiqua"/>
          <w:color w:val="000000" w:themeColor="text1"/>
          <w:sz w:val="24"/>
          <w:szCs w:val="24"/>
        </w:rPr>
        <w:fldChar w:fldCharType="begin">
          <w:fldData xml:space="preserve">PEVuZE5vdGU+PENpdGU+PEF1dGhvcj5Eb3lsZTwvQXV0aG9yPjxZZWFyPjIwMDc8L1llYXI+PFJl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b3lsZTwvQXV0aG9yPjxZZWFyPjIwMDc8L1llYXI+PFJl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4" w:tooltip="Doyle, 2007 #500" w:history="1">
        <w:r w:rsidR="008577AA" w:rsidRPr="00B82CDE">
          <w:rPr>
            <w:rFonts w:ascii="Book Antiqua" w:hAnsi="Book Antiqua"/>
            <w:noProof/>
            <w:color w:val="000000" w:themeColor="text1"/>
            <w:sz w:val="24"/>
            <w:szCs w:val="24"/>
            <w:vertAlign w:val="superscript"/>
          </w:rPr>
          <w:t>134</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F001AD" w:rsidRPr="00B82CDE">
        <w:rPr>
          <w:rFonts w:ascii="Book Antiqua" w:hAnsi="Book Antiqua"/>
          <w:color w:val="000000" w:themeColor="text1"/>
          <w:sz w:val="24"/>
          <w:szCs w:val="24"/>
        </w:rPr>
        <w:t>, and i</w:t>
      </w:r>
      <w:r w:rsidR="009815DC" w:rsidRPr="00B82CDE">
        <w:rPr>
          <w:rFonts w:ascii="Book Antiqua" w:hAnsi="Book Antiqua"/>
          <w:color w:val="000000" w:themeColor="text1"/>
          <w:sz w:val="24"/>
          <w:szCs w:val="24"/>
        </w:rPr>
        <w:t xml:space="preserve">ts release </w:t>
      </w:r>
      <w:r w:rsidR="00004955" w:rsidRPr="00B82CDE">
        <w:rPr>
          <w:rFonts w:ascii="Book Antiqua" w:hAnsi="Book Antiqua"/>
          <w:color w:val="000000" w:themeColor="text1"/>
          <w:sz w:val="24"/>
          <w:szCs w:val="24"/>
        </w:rPr>
        <w:t>can be</w:t>
      </w:r>
      <w:r w:rsidR="009815DC" w:rsidRPr="00B82CDE">
        <w:rPr>
          <w:rFonts w:ascii="Book Antiqua" w:hAnsi="Book Antiqua"/>
          <w:color w:val="000000" w:themeColor="text1"/>
          <w:sz w:val="24"/>
          <w:szCs w:val="24"/>
        </w:rPr>
        <w:t xml:space="preserve"> stimulated by oral a</w:t>
      </w:r>
      <w:r w:rsidR="003A711B" w:rsidRPr="00B82CDE">
        <w:rPr>
          <w:rFonts w:ascii="Book Antiqua" w:hAnsi="Book Antiqua"/>
          <w:color w:val="000000" w:themeColor="text1"/>
          <w:sz w:val="24"/>
          <w:szCs w:val="24"/>
        </w:rPr>
        <w:t>dministration of butyrate</w:t>
      </w:r>
      <w:r w:rsidR="00324E0C" w:rsidRPr="00B82CDE">
        <w:rPr>
          <w:rFonts w:ascii="Book Antiqua" w:hAnsi="Book Antiqua"/>
          <w:color w:val="000000" w:themeColor="text1"/>
          <w:sz w:val="24"/>
          <w:szCs w:val="24"/>
        </w:rPr>
        <w:fldChar w:fldCharType="begin">
          <w:fldData xml:space="preserve">PEVuZE5vdGU+PENpdGU+PEF1dGhvcj5MaW48L0F1dGhvcj48WWVhcj4yMDEyPC9ZZWFyPjxSZWNO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zNTI0MDwvcGFnZXM+PHZvbHVtZT43PC92b2x1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MaW48L0F1dGhvcj48WWVhcj4yMDEyPC9ZZWFyPjxSZWNO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zNTI0MDwvcGFnZXM+PHZvbHVtZT43PC92b2x1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5" w:tooltip="Lin, 2012 #499" w:history="1">
        <w:r w:rsidR="008577AA" w:rsidRPr="00B82CDE">
          <w:rPr>
            <w:rFonts w:ascii="Book Antiqua" w:hAnsi="Book Antiqua"/>
            <w:noProof/>
            <w:color w:val="000000" w:themeColor="text1"/>
            <w:sz w:val="24"/>
            <w:szCs w:val="24"/>
            <w:vertAlign w:val="superscript"/>
          </w:rPr>
          <w:t>135</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9815DC" w:rsidRPr="00B82CDE">
        <w:rPr>
          <w:rFonts w:ascii="Book Antiqua" w:hAnsi="Book Antiqua"/>
          <w:color w:val="000000" w:themeColor="text1"/>
          <w:sz w:val="24"/>
          <w:szCs w:val="24"/>
        </w:rPr>
        <w:t xml:space="preserve">. </w:t>
      </w:r>
      <w:r w:rsidR="00004955" w:rsidRPr="00B82CDE">
        <w:rPr>
          <w:rFonts w:ascii="Book Antiqua" w:hAnsi="Book Antiqua"/>
          <w:color w:val="000000" w:themeColor="text1"/>
          <w:sz w:val="24"/>
          <w:szCs w:val="24"/>
        </w:rPr>
        <w:t>S</w:t>
      </w:r>
      <w:r w:rsidR="0048025E" w:rsidRPr="00B82CDE">
        <w:rPr>
          <w:rFonts w:ascii="Book Antiqua" w:eastAsia="Times New Roman" w:hAnsi="Book Antiqua" w:cs="Times New Roman"/>
          <w:color w:val="000000"/>
          <w:sz w:val="24"/>
          <w:szCs w:val="24"/>
          <w:lang w:eastAsia="en-AU"/>
        </w:rPr>
        <w:t>upplementation of butyrate</w:t>
      </w:r>
      <w:r w:rsidR="009815DC" w:rsidRPr="00B82CDE">
        <w:rPr>
          <w:rFonts w:ascii="Book Antiqua" w:eastAsia="Times New Roman" w:hAnsi="Book Antiqua" w:cs="Times New Roman"/>
          <w:color w:val="000000"/>
          <w:sz w:val="24"/>
          <w:szCs w:val="24"/>
          <w:lang w:eastAsia="en-AU"/>
        </w:rPr>
        <w:t xml:space="preserve"> </w:t>
      </w:r>
      <w:r w:rsidR="0048025E" w:rsidRPr="00B82CDE">
        <w:rPr>
          <w:rFonts w:ascii="Book Antiqua" w:eastAsia="Times New Roman" w:hAnsi="Book Antiqua" w:cs="Times New Roman"/>
          <w:color w:val="000000"/>
          <w:sz w:val="24"/>
          <w:szCs w:val="24"/>
          <w:lang w:eastAsia="en-AU"/>
        </w:rPr>
        <w:t xml:space="preserve">to HFD fed mice </w:t>
      </w:r>
      <w:r w:rsidR="009815DC" w:rsidRPr="00B82CDE">
        <w:rPr>
          <w:rFonts w:ascii="Book Antiqua" w:eastAsia="Times New Roman" w:hAnsi="Book Antiqua" w:cs="Times New Roman"/>
          <w:color w:val="000000"/>
          <w:sz w:val="24"/>
          <w:szCs w:val="24"/>
          <w:lang w:eastAsia="en-AU"/>
        </w:rPr>
        <w:t>reduced food intake and improved glucose control compared to HFD mice without the treatment</w:t>
      </w:r>
      <w:r w:rsidR="00324E0C" w:rsidRPr="00B82CDE">
        <w:rPr>
          <w:rFonts w:ascii="Book Antiqua" w:eastAsia="Times New Roman" w:hAnsi="Book Antiqua" w:cs="Times New Roman"/>
          <w:color w:val="000000"/>
          <w:sz w:val="24"/>
          <w:szCs w:val="24"/>
          <w:lang w:eastAsia="en-AU"/>
        </w:rPr>
        <w:fldChar w:fldCharType="begin">
          <w:fldData xml:space="preserve">PEVuZE5vdGU+PENpdGU+PEF1dGhvcj5MaW48L0F1dGhvcj48WWVhcj4yMDEyPC9ZZWFyPjxSZWNO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zNTI0MDwvcGFnZXM+PHZvbHVtZT43PC92b2x1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</w:fldData>
        </w:fldChar>
      </w:r>
      <w:r w:rsidR="008577AA" w:rsidRPr="00B82CDE">
        <w:rPr>
          <w:rFonts w:ascii="Book Antiqua" w:eastAsia="Times New Roman" w:hAnsi="Book Antiqua" w:cs="Times New Roman"/>
          <w:color w:val="000000"/>
          <w:sz w:val="24"/>
          <w:szCs w:val="24"/>
          <w:lang w:eastAsia="en-AU"/>
        </w:rPr>
        <w:instrText xml:space="preserve"> ADDIN EN.CITE </w:instrText>
      </w:r>
      <w:r w:rsidR="00324E0C" w:rsidRPr="00B82CDE">
        <w:rPr>
          <w:rFonts w:ascii="Book Antiqua" w:eastAsia="Times New Roman" w:hAnsi="Book Antiqua" w:cs="Times New Roman"/>
          <w:color w:val="000000"/>
          <w:sz w:val="24"/>
          <w:szCs w:val="24"/>
          <w:lang w:eastAsia="en-AU"/>
        </w:rPr>
        <w:fldChar w:fldCharType="begin">
          <w:fldData xml:space="preserve">PEVuZE5vdGU+PENpdGU+PEF1dGhvcj5MaW48L0F1dGhvcj48WWVhcj4yMDEyPC9ZZWFyPjxSZWNO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zNTI0MDwvcGFnZXM+PHZvbHVtZT43PC92b2x1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</w:fldData>
        </w:fldChar>
      </w:r>
      <w:r w:rsidR="008577AA" w:rsidRPr="00B82CDE">
        <w:rPr>
          <w:rFonts w:ascii="Book Antiqua" w:eastAsia="Times New Roman" w:hAnsi="Book Antiqua" w:cs="Times New Roman"/>
          <w:color w:val="000000"/>
          <w:sz w:val="24"/>
          <w:szCs w:val="24"/>
          <w:lang w:eastAsia="en-AU"/>
        </w:rPr>
        <w:instrText xml:space="preserve"> ADDIN EN.CITE.DATA </w:instrText>
      </w:r>
      <w:r w:rsidR="00324E0C" w:rsidRPr="00B82CDE">
        <w:rPr>
          <w:rFonts w:ascii="Book Antiqua" w:eastAsia="Times New Roman" w:hAnsi="Book Antiqua" w:cs="Times New Roman"/>
          <w:color w:val="000000"/>
          <w:sz w:val="24"/>
          <w:szCs w:val="24"/>
          <w:lang w:eastAsia="en-AU"/>
        </w:rPr>
      </w:r>
      <w:r w:rsidR="00324E0C" w:rsidRPr="00B82CDE">
        <w:rPr>
          <w:rFonts w:ascii="Book Antiqua" w:eastAsia="Times New Roman" w:hAnsi="Book Antiqua" w:cs="Times New Roman"/>
          <w:color w:val="000000"/>
          <w:sz w:val="24"/>
          <w:szCs w:val="24"/>
          <w:lang w:eastAsia="en-AU"/>
        </w:rPr>
        <w:fldChar w:fldCharType="end"/>
      </w:r>
      <w:r w:rsidR="00324E0C" w:rsidRPr="00B82CDE">
        <w:rPr>
          <w:rFonts w:ascii="Book Antiqua" w:eastAsia="Times New Roman" w:hAnsi="Book Antiqua" w:cs="Times New Roman"/>
          <w:color w:val="000000"/>
          <w:sz w:val="24"/>
          <w:szCs w:val="24"/>
          <w:lang w:eastAsia="en-AU"/>
        </w:rPr>
      </w:r>
      <w:r w:rsidR="00324E0C" w:rsidRPr="00B82CDE">
        <w:rPr>
          <w:rFonts w:ascii="Book Antiqua" w:eastAsia="Times New Roman" w:hAnsi="Book Antiqua" w:cs="Times New Roman"/>
          <w:color w:val="000000"/>
          <w:sz w:val="24"/>
          <w:szCs w:val="24"/>
          <w:lang w:eastAsia="en-AU"/>
        </w:rPr>
        <w:fldChar w:fldCharType="separate"/>
      </w:r>
      <w:r w:rsidR="008577AA" w:rsidRPr="00B82CDE">
        <w:rPr>
          <w:rFonts w:ascii="Book Antiqua" w:eastAsia="Times New Roman" w:hAnsi="Book Antiqua" w:cs="Times New Roman"/>
          <w:noProof/>
          <w:color w:val="000000"/>
          <w:sz w:val="24"/>
          <w:szCs w:val="24"/>
          <w:vertAlign w:val="superscript"/>
          <w:lang w:eastAsia="en-AU"/>
        </w:rPr>
        <w:t>[</w:t>
      </w:r>
      <w:hyperlink w:anchor="_ENREF_135" w:tooltip="Lin, 2012 #499" w:history="1">
        <w:r w:rsidR="008577AA" w:rsidRPr="00B82CDE">
          <w:rPr>
            <w:rFonts w:ascii="Book Antiqua" w:eastAsia="Times New Roman" w:hAnsi="Book Antiqua" w:cs="Times New Roman"/>
            <w:noProof/>
            <w:color w:val="000000"/>
            <w:sz w:val="24"/>
            <w:szCs w:val="24"/>
            <w:vertAlign w:val="superscript"/>
            <w:lang w:eastAsia="en-AU"/>
          </w:rPr>
          <w:t>135</w:t>
        </w:r>
      </w:hyperlink>
      <w:r w:rsidR="008577AA" w:rsidRPr="00B82CDE">
        <w:rPr>
          <w:rFonts w:ascii="Book Antiqua" w:eastAsia="Times New Roman" w:hAnsi="Book Antiqua" w:cs="Times New Roman"/>
          <w:noProof/>
          <w:color w:val="000000"/>
          <w:sz w:val="24"/>
          <w:szCs w:val="24"/>
          <w:vertAlign w:val="superscript"/>
          <w:lang w:eastAsia="en-AU"/>
        </w:rPr>
        <w:t>]</w:t>
      </w:r>
      <w:r w:rsidR="00324E0C" w:rsidRPr="00B82CDE">
        <w:rPr>
          <w:rFonts w:ascii="Book Antiqua" w:eastAsia="Times New Roman" w:hAnsi="Book Antiqua" w:cs="Times New Roman"/>
          <w:color w:val="000000"/>
          <w:sz w:val="24"/>
          <w:szCs w:val="24"/>
          <w:lang w:eastAsia="en-AU"/>
        </w:rPr>
        <w:fldChar w:fldCharType="end"/>
      </w:r>
      <w:r w:rsidR="00004955" w:rsidRPr="00B82CDE">
        <w:rPr>
          <w:rFonts w:ascii="Book Antiqua" w:eastAsia="Times New Roman" w:hAnsi="Book Antiqua" w:cs="Times New Roman"/>
          <w:color w:val="000000"/>
          <w:sz w:val="24"/>
          <w:szCs w:val="24"/>
          <w:lang w:eastAsia="en-AU"/>
        </w:rPr>
        <w:t>, th</w:t>
      </w:r>
      <w:r w:rsidR="002A43E8" w:rsidRPr="00B82CDE">
        <w:rPr>
          <w:rFonts w:ascii="Book Antiqua" w:eastAsia="Times New Roman" w:hAnsi="Book Antiqua" w:cs="Times New Roman"/>
          <w:color w:val="000000"/>
          <w:sz w:val="24"/>
          <w:szCs w:val="24"/>
          <w:lang w:eastAsia="en-AU"/>
        </w:rPr>
        <w:t>ese</w:t>
      </w:r>
      <w:r w:rsidR="00004955" w:rsidRPr="00B82CDE">
        <w:rPr>
          <w:rFonts w:ascii="Book Antiqua" w:eastAsia="Times New Roman" w:hAnsi="Book Antiqua" w:cs="Times New Roman"/>
          <w:color w:val="000000"/>
          <w:sz w:val="24"/>
          <w:szCs w:val="24"/>
          <w:lang w:eastAsia="en-AU"/>
        </w:rPr>
        <w:t xml:space="preserve"> </w:t>
      </w:r>
      <w:r w:rsidR="002A43E8" w:rsidRPr="00B82CDE">
        <w:rPr>
          <w:rFonts w:ascii="Book Antiqua" w:eastAsia="Times New Roman" w:hAnsi="Book Antiqua" w:cs="Times New Roman"/>
          <w:color w:val="000000"/>
          <w:sz w:val="24"/>
          <w:szCs w:val="24"/>
          <w:lang w:eastAsia="en-AU"/>
        </w:rPr>
        <w:t>phenotypic differences</w:t>
      </w:r>
      <w:r w:rsidR="00D81FAC" w:rsidRPr="00B82CDE">
        <w:rPr>
          <w:rFonts w:ascii="Book Antiqua" w:eastAsia="Times New Roman" w:hAnsi="Book Antiqua" w:cs="Times New Roman"/>
          <w:color w:val="000000"/>
          <w:sz w:val="24"/>
          <w:szCs w:val="24"/>
          <w:lang w:eastAsia="en-AU"/>
        </w:rPr>
        <w:t xml:space="preserve"> </w:t>
      </w:r>
      <w:r w:rsidR="002A43E8" w:rsidRPr="00B82CDE">
        <w:rPr>
          <w:rFonts w:ascii="Book Antiqua" w:eastAsia="Times New Roman" w:hAnsi="Book Antiqua" w:cs="Times New Roman"/>
          <w:color w:val="000000"/>
          <w:sz w:val="24"/>
          <w:szCs w:val="24"/>
          <w:lang w:eastAsia="en-AU"/>
        </w:rPr>
        <w:t xml:space="preserve">might </w:t>
      </w:r>
      <w:r w:rsidR="00D81FAC" w:rsidRPr="00B82CDE">
        <w:rPr>
          <w:rFonts w:ascii="Book Antiqua" w:eastAsia="Times New Roman" w:hAnsi="Book Antiqua" w:cs="Times New Roman"/>
          <w:color w:val="000000"/>
          <w:sz w:val="24"/>
          <w:szCs w:val="24"/>
          <w:lang w:eastAsia="en-AU"/>
        </w:rPr>
        <w:t xml:space="preserve">be driven </w:t>
      </w:r>
      <w:r w:rsidR="00B91EAE" w:rsidRPr="00B82CDE">
        <w:rPr>
          <w:rFonts w:ascii="Book Antiqua" w:eastAsia="Times New Roman" w:hAnsi="Book Antiqua" w:cs="Times New Roman"/>
          <w:color w:val="000000"/>
          <w:sz w:val="24"/>
          <w:szCs w:val="24"/>
          <w:lang w:eastAsia="en-AU"/>
        </w:rPr>
        <w:t xml:space="preserve">by differential </w:t>
      </w:r>
      <w:r w:rsidR="00D81FAC" w:rsidRPr="00B82CDE">
        <w:rPr>
          <w:rFonts w:ascii="Book Antiqua" w:eastAsia="Times New Roman" w:hAnsi="Book Antiqua" w:cs="Times New Roman"/>
          <w:color w:val="000000"/>
          <w:sz w:val="24"/>
          <w:szCs w:val="24"/>
          <w:lang w:eastAsia="en-AU"/>
        </w:rPr>
        <w:t>secretion</w:t>
      </w:r>
      <w:r w:rsidR="00B91EAE" w:rsidRPr="00B82CDE">
        <w:rPr>
          <w:rFonts w:ascii="Book Antiqua" w:eastAsia="Times New Roman" w:hAnsi="Book Antiqua" w:cs="Times New Roman"/>
          <w:color w:val="000000"/>
          <w:sz w:val="24"/>
          <w:szCs w:val="24"/>
          <w:lang w:eastAsia="en-AU"/>
        </w:rPr>
        <w:t xml:space="preserve"> of </w:t>
      </w:r>
      <w:r w:rsidR="00004955" w:rsidRPr="00B82CDE">
        <w:rPr>
          <w:rFonts w:ascii="Book Antiqua" w:eastAsia="Times New Roman" w:hAnsi="Book Antiqua" w:cs="Times New Roman"/>
          <w:color w:val="000000"/>
          <w:sz w:val="24"/>
          <w:szCs w:val="24"/>
          <w:lang w:eastAsia="en-AU"/>
        </w:rPr>
        <w:t>GLP-1</w:t>
      </w:r>
      <w:r w:rsidR="0048025E" w:rsidRPr="00B82CDE">
        <w:rPr>
          <w:rFonts w:ascii="Book Antiqua" w:hAnsi="Book Antiqua"/>
          <w:color w:val="000000" w:themeColor="text1"/>
          <w:sz w:val="24"/>
          <w:szCs w:val="24"/>
        </w:rPr>
        <w:t xml:space="preserve">. </w:t>
      </w:r>
      <w:r w:rsidR="00B91EAE" w:rsidRPr="00B82CDE">
        <w:rPr>
          <w:rFonts w:ascii="Book Antiqua" w:eastAsia="Times New Roman" w:hAnsi="Book Antiqua" w:cs="Times New Roman"/>
          <w:color w:val="000000"/>
          <w:sz w:val="24"/>
          <w:szCs w:val="24"/>
          <w:lang w:eastAsia="en-AU"/>
        </w:rPr>
        <w:t>Consistent with this observation</w:t>
      </w:r>
      <w:r w:rsidR="000D0C51" w:rsidRPr="00B82CDE">
        <w:rPr>
          <w:rFonts w:ascii="Book Antiqua" w:eastAsia="Times New Roman" w:hAnsi="Book Antiqua" w:cs="Times New Roman"/>
          <w:color w:val="000000"/>
          <w:sz w:val="24"/>
          <w:szCs w:val="24"/>
          <w:lang w:eastAsia="en-AU"/>
        </w:rPr>
        <w:t>, mice with impaired GPR43 signalling had reduced GLP-1 secretion, concomitant with glucose intolerance</w:t>
      </w:r>
      <w:r w:rsidR="00324E0C" w:rsidRPr="00B82CDE">
        <w:rPr>
          <w:rFonts w:ascii="Book Antiqua" w:hAnsi="Book Antiqua"/>
          <w:color w:val="000000" w:themeColor="text1"/>
          <w:sz w:val="24"/>
          <w:szCs w:val="24"/>
        </w:rPr>
        <w:fldChar w:fldCharType="begin">
          <w:fldData xml:space="preserve">PEVuZE5vdGU+PENpdGU+PEF1dGhvcj5Ub2xodXJzdDwvQXV0aG9yPjxZZWFyPjIwMTI8L1llYXI+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Ub2xodXJzdDwvQXV0aG9yPjxZZWFyPjIwMTI8L1llYXI+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6" w:tooltip="Tolhurst, 2012 #498" w:history="1">
        <w:r w:rsidR="008577AA" w:rsidRPr="00B82CDE">
          <w:rPr>
            <w:rFonts w:ascii="Book Antiqua" w:hAnsi="Book Antiqua"/>
            <w:noProof/>
            <w:color w:val="000000" w:themeColor="text1"/>
            <w:sz w:val="24"/>
            <w:szCs w:val="24"/>
            <w:vertAlign w:val="superscript"/>
          </w:rPr>
          <w:t>13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0D0C51" w:rsidRPr="00B82CDE">
        <w:rPr>
          <w:rFonts w:ascii="Book Antiqua" w:hAnsi="Book Antiqua"/>
          <w:color w:val="000000" w:themeColor="text1"/>
          <w:sz w:val="24"/>
          <w:szCs w:val="24"/>
        </w:rPr>
        <w:t xml:space="preserve">. </w:t>
      </w:r>
      <w:r w:rsidR="000D0C51" w:rsidRPr="00B82CDE">
        <w:rPr>
          <w:rFonts w:ascii="Book Antiqua" w:eastAsia="Times New Roman" w:hAnsi="Book Antiqua" w:cs="Times New Roman"/>
          <w:color w:val="000000"/>
          <w:sz w:val="24"/>
          <w:szCs w:val="24"/>
          <w:lang w:eastAsia="en-AU"/>
        </w:rPr>
        <w:t>In adipocytes, SCFA activation of GPR41 induce the expression and production of leptin</w:t>
      </w:r>
      <w:r w:rsidR="00324E0C" w:rsidRPr="00B82CDE">
        <w:rPr>
          <w:rFonts w:ascii="Book Antiqua" w:hAnsi="Book Antiqua"/>
          <w:color w:val="000000" w:themeColor="text1"/>
          <w:sz w:val="24"/>
          <w:szCs w:val="24"/>
        </w:rPr>
        <w:fldChar w:fldCharType="begin">
          <w:fldData xml:space="preserve">PEVuZE5vdGU+PENpdGU+PEF1dGhvcj5YaW9uZzwvQXV0aG9yPjxZZWFyPjIwMDQ8L1llYXI+PFJl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GFsdC1wZXJpb2RpY2FsPjxm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YaW9uZzwvQXV0aG9yPjxZZWFyPjIwMDQ8L1llYXI+PFJl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7" w:tooltip="Xiong, 2004 #629" w:history="1">
        <w:r w:rsidR="008577AA" w:rsidRPr="00B82CDE">
          <w:rPr>
            <w:rFonts w:ascii="Book Antiqua" w:hAnsi="Book Antiqua"/>
            <w:noProof/>
            <w:color w:val="000000" w:themeColor="text1"/>
            <w:sz w:val="24"/>
            <w:szCs w:val="24"/>
            <w:vertAlign w:val="superscript"/>
          </w:rPr>
          <w:t>137</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0D0C51" w:rsidRPr="00B82CDE">
        <w:rPr>
          <w:rFonts w:ascii="Book Antiqua" w:hAnsi="Book Antiqua"/>
          <w:color w:val="000000" w:themeColor="text1"/>
          <w:sz w:val="24"/>
          <w:szCs w:val="24"/>
        </w:rPr>
        <w:t xml:space="preserve">, a hormone that regulates feeding behaviour, metabolic rate and immune response. </w:t>
      </w:r>
    </w:p>
    <w:p w:rsidR="00285651" w:rsidRPr="00B82CDE" w:rsidRDefault="009243B8" w:rsidP="000F4E5E">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Interactions</w:t>
      </w:r>
      <w:r w:rsidR="00AF6134" w:rsidRPr="00B82CDE">
        <w:rPr>
          <w:rFonts w:ascii="Book Antiqua" w:hAnsi="Book Antiqua"/>
          <w:color w:val="000000" w:themeColor="text1"/>
          <w:sz w:val="24"/>
          <w:szCs w:val="24"/>
        </w:rPr>
        <w:t xml:space="preserve"> via the gut</w:t>
      </w:r>
      <w:r w:rsidR="006F0716" w:rsidRPr="00B82CDE">
        <w:rPr>
          <w:rFonts w:ascii="Book Antiqua" w:hAnsi="Book Antiqua"/>
          <w:color w:val="000000" w:themeColor="text1"/>
          <w:sz w:val="24"/>
          <w:szCs w:val="24"/>
        </w:rPr>
        <w:t>-brain axis</w:t>
      </w:r>
      <w:r w:rsidR="00AF6134"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are</w:t>
      </w:r>
      <w:r w:rsidR="00AF6134" w:rsidRPr="00B82CDE">
        <w:rPr>
          <w:rFonts w:ascii="Book Antiqua" w:hAnsi="Book Antiqua"/>
          <w:color w:val="000000" w:themeColor="text1"/>
          <w:sz w:val="24"/>
          <w:szCs w:val="24"/>
        </w:rPr>
        <w:t xml:space="preserve"> also invol</w:t>
      </w:r>
      <w:r w:rsidR="00D76E55" w:rsidRPr="00B82CDE">
        <w:rPr>
          <w:rFonts w:ascii="Book Antiqua" w:hAnsi="Book Antiqua"/>
          <w:color w:val="000000" w:themeColor="text1"/>
          <w:sz w:val="24"/>
          <w:szCs w:val="24"/>
        </w:rPr>
        <w:t xml:space="preserve">ved in the coordination of metabolic homeostasis. </w:t>
      </w:r>
      <w:r w:rsidR="00600DEA" w:rsidRPr="00B82CDE">
        <w:rPr>
          <w:rFonts w:ascii="Book Antiqua" w:hAnsi="Book Antiqua"/>
          <w:color w:val="000000" w:themeColor="text1"/>
          <w:sz w:val="24"/>
          <w:szCs w:val="24"/>
        </w:rPr>
        <w:t>Propionate produced in the gut can activate</w:t>
      </w:r>
      <w:r w:rsidR="00AF6134" w:rsidRPr="00B82CDE">
        <w:rPr>
          <w:rFonts w:ascii="Book Antiqua" w:hAnsi="Book Antiqua"/>
          <w:color w:val="000000" w:themeColor="text1"/>
          <w:sz w:val="24"/>
          <w:szCs w:val="24"/>
        </w:rPr>
        <w:t xml:space="preserve"> </w:t>
      </w:r>
      <w:r w:rsidR="00600DEA" w:rsidRPr="00B82CDE">
        <w:rPr>
          <w:rFonts w:ascii="Book Antiqua" w:hAnsi="Book Antiqua"/>
          <w:color w:val="000000" w:themeColor="text1"/>
          <w:sz w:val="24"/>
          <w:szCs w:val="24"/>
        </w:rPr>
        <w:t xml:space="preserve">GPR41 </w:t>
      </w:r>
      <w:r w:rsidR="00CD3A60" w:rsidRPr="00B82CDE">
        <w:rPr>
          <w:rFonts w:ascii="Book Antiqua" w:hAnsi="Book Antiqua"/>
          <w:color w:val="000000" w:themeColor="text1"/>
          <w:sz w:val="24"/>
          <w:szCs w:val="24"/>
        </w:rPr>
        <w:t xml:space="preserve">in the </w:t>
      </w:r>
      <w:r w:rsidR="00AF6134" w:rsidRPr="00B82CDE">
        <w:rPr>
          <w:rFonts w:ascii="Book Antiqua" w:hAnsi="Book Antiqua"/>
          <w:color w:val="000000" w:themeColor="text1"/>
          <w:sz w:val="24"/>
          <w:szCs w:val="24"/>
        </w:rPr>
        <w:t>nerve fibre</w:t>
      </w:r>
      <w:r w:rsidR="00117F36" w:rsidRPr="00B82CDE">
        <w:rPr>
          <w:rFonts w:ascii="Book Antiqua" w:hAnsi="Book Antiqua"/>
          <w:color w:val="000000" w:themeColor="text1"/>
          <w:sz w:val="24"/>
          <w:szCs w:val="24"/>
        </w:rPr>
        <w:t>s</w:t>
      </w:r>
      <w:r w:rsidR="00AF6134" w:rsidRPr="00B82CDE">
        <w:rPr>
          <w:rFonts w:ascii="Book Antiqua" w:hAnsi="Book Antiqua"/>
          <w:color w:val="000000" w:themeColor="text1"/>
          <w:sz w:val="24"/>
          <w:szCs w:val="24"/>
        </w:rPr>
        <w:t xml:space="preserve"> of the portal vein</w:t>
      </w:r>
      <w:r w:rsidR="00285651" w:rsidRPr="00B82CDE">
        <w:rPr>
          <w:rFonts w:ascii="Book Antiqua" w:hAnsi="Book Antiqua"/>
          <w:color w:val="000000" w:themeColor="text1"/>
          <w:sz w:val="24"/>
          <w:szCs w:val="24"/>
        </w:rPr>
        <w:t>, which resulted</w:t>
      </w:r>
      <w:r w:rsidR="00117F36" w:rsidRPr="00B82CDE">
        <w:rPr>
          <w:rFonts w:ascii="Book Antiqua" w:hAnsi="Book Antiqua"/>
          <w:color w:val="000000" w:themeColor="text1"/>
          <w:sz w:val="24"/>
          <w:szCs w:val="24"/>
        </w:rPr>
        <w:t xml:space="preserve"> in upregulation of genes required in intestinal </w:t>
      </w:r>
      <w:r w:rsidRPr="00B82CDE">
        <w:rPr>
          <w:rFonts w:ascii="Book Antiqua" w:hAnsi="Book Antiqua"/>
          <w:color w:val="000000" w:themeColor="text1"/>
          <w:sz w:val="24"/>
          <w:szCs w:val="24"/>
        </w:rPr>
        <w:t xml:space="preserve">synthesis of glucose, or intestinal </w:t>
      </w:r>
      <w:r w:rsidR="00117F36" w:rsidRPr="00B82CDE">
        <w:rPr>
          <w:rFonts w:ascii="Book Antiqua" w:hAnsi="Book Antiqua"/>
          <w:color w:val="000000" w:themeColor="text1"/>
          <w:sz w:val="24"/>
          <w:szCs w:val="24"/>
        </w:rPr>
        <w:t>gluconeogenesis (IGN)</w:t>
      </w:r>
      <w:r w:rsidR="00324E0C" w:rsidRPr="00B82CDE">
        <w:rPr>
          <w:rFonts w:ascii="Book Antiqua" w:hAnsi="Book Antiqua"/>
          <w:color w:val="000000" w:themeColor="text1"/>
          <w:sz w:val="24"/>
          <w:szCs w:val="24"/>
        </w:rPr>
        <w:fldChar w:fldCharType="begin">
          <w:fldData xml:space="preserve">PEVuZE5vdGU+PENpdGU+PEF1dGhvcj5EZSBWYWRkZXI8L0F1dGhvcj48WWVhcj4yMDE0PC9ZZWFy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g0LTk2PC9wYWdlcz48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ZSBWYWRkZXI8L0F1dGhvcj48WWVhcj4yMDE0PC9ZZWFy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8" w:tooltip="De Vadder, 2014 #558" w:history="1">
        <w:r w:rsidR="008577AA" w:rsidRPr="00B82CDE">
          <w:rPr>
            <w:rFonts w:ascii="Book Antiqua" w:hAnsi="Book Antiqua"/>
            <w:noProof/>
            <w:color w:val="000000" w:themeColor="text1"/>
            <w:sz w:val="24"/>
            <w:szCs w:val="24"/>
            <w:vertAlign w:val="superscript"/>
          </w:rPr>
          <w:t>138</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AF6134" w:rsidRPr="00B82CDE">
        <w:rPr>
          <w:rFonts w:ascii="Book Antiqua" w:hAnsi="Book Antiqua"/>
          <w:color w:val="000000" w:themeColor="text1"/>
          <w:sz w:val="24"/>
          <w:szCs w:val="24"/>
        </w:rPr>
        <w:t>.</w:t>
      </w:r>
      <w:r w:rsidR="00285651" w:rsidRPr="00B82CDE">
        <w:rPr>
          <w:rFonts w:ascii="Book Antiqua" w:hAnsi="Book Antiqua"/>
          <w:color w:val="000000" w:themeColor="text1"/>
          <w:sz w:val="24"/>
          <w:szCs w:val="24"/>
        </w:rPr>
        <w:t xml:space="preserve"> </w:t>
      </w:r>
      <w:r w:rsidR="002D2448" w:rsidRPr="00B82CDE">
        <w:rPr>
          <w:rFonts w:ascii="Book Antiqua" w:hAnsi="Book Antiqua"/>
          <w:color w:val="000000" w:themeColor="text1"/>
          <w:sz w:val="24"/>
          <w:szCs w:val="24"/>
        </w:rPr>
        <w:t xml:space="preserve">The IGN-derived glucose contributes to </w:t>
      </w:r>
      <w:r w:rsidRPr="00B82CDE">
        <w:rPr>
          <w:rFonts w:ascii="Book Antiqua" w:hAnsi="Book Antiqua"/>
          <w:color w:val="000000" w:themeColor="text1"/>
          <w:sz w:val="24"/>
          <w:szCs w:val="24"/>
        </w:rPr>
        <w:lastRenderedPageBreak/>
        <w:t>reduce</w:t>
      </w:r>
      <w:r w:rsidR="002D2448" w:rsidRPr="00B82CDE">
        <w:rPr>
          <w:rFonts w:ascii="Book Antiqua" w:hAnsi="Book Antiqua"/>
          <w:color w:val="000000" w:themeColor="text1"/>
          <w:sz w:val="24"/>
          <w:szCs w:val="24"/>
        </w:rPr>
        <w:t>d appetite</w:t>
      </w:r>
      <w:r w:rsidRPr="00B82CDE">
        <w:rPr>
          <w:rFonts w:ascii="Book Antiqua" w:hAnsi="Book Antiqua"/>
          <w:color w:val="000000" w:themeColor="text1"/>
          <w:sz w:val="24"/>
          <w:szCs w:val="24"/>
        </w:rPr>
        <w:t>, improve</w:t>
      </w:r>
      <w:r w:rsidR="002D2448" w:rsidRPr="00B82CDE">
        <w:rPr>
          <w:rFonts w:ascii="Book Antiqua" w:hAnsi="Book Antiqua"/>
          <w:color w:val="000000" w:themeColor="text1"/>
          <w:sz w:val="24"/>
          <w:szCs w:val="24"/>
        </w:rPr>
        <w:t>d</w:t>
      </w:r>
      <w:r w:rsidRPr="00B82CDE">
        <w:rPr>
          <w:rFonts w:ascii="Book Antiqua" w:hAnsi="Book Antiqua"/>
          <w:color w:val="000000" w:themeColor="text1"/>
          <w:sz w:val="24"/>
          <w:szCs w:val="24"/>
        </w:rPr>
        <w:t xml:space="preserve"> glucose control and decrease</w:t>
      </w:r>
      <w:r w:rsidR="002D2448" w:rsidRPr="00B82CDE">
        <w:rPr>
          <w:rFonts w:ascii="Book Antiqua" w:hAnsi="Book Antiqua"/>
          <w:color w:val="000000" w:themeColor="text1"/>
          <w:sz w:val="24"/>
          <w:szCs w:val="24"/>
        </w:rPr>
        <w:t>d</w:t>
      </w:r>
      <w:r w:rsidR="00285651" w:rsidRPr="00B82CDE">
        <w:rPr>
          <w:rFonts w:ascii="Book Antiqua" w:hAnsi="Book Antiqua"/>
          <w:color w:val="000000" w:themeColor="text1"/>
          <w:sz w:val="24"/>
          <w:szCs w:val="24"/>
        </w:rPr>
        <w:t xml:space="preserve"> hepatic glucose production, concomitant with lower body weight</w:t>
      </w:r>
      <w:r w:rsidR="00324E0C" w:rsidRPr="00B82CDE">
        <w:rPr>
          <w:rFonts w:ascii="Book Antiqua" w:hAnsi="Book Antiqua"/>
          <w:color w:val="000000" w:themeColor="text1"/>
          <w:sz w:val="24"/>
          <w:szCs w:val="24"/>
        </w:rPr>
        <w:fldChar w:fldCharType="begin">
          <w:fldData xml:space="preserve">PEVuZE5vdGU+PENpdGU+PEF1dGhvcj5EZSBWYWRkZXI8L0F1dGhvcj48WWVhcj4yMDE0PC9ZZWFy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JvbGlzbTwvZnVsbC10aXRsZT48L2FsdC1wZXJpb2Rp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ZSBWYWRkZXI8L0F1dGhvcj48WWVhcj4yMDE0PC9ZZWFy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JvbGlzbTwvZnVsbC10aXRsZT48L2FsdC1wZXJpb2Rp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8" w:tooltip="De Vadder, 2014 #558" w:history="1">
        <w:r w:rsidR="008577AA" w:rsidRPr="00B82CDE">
          <w:rPr>
            <w:rFonts w:ascii="Book Antiqua" w:hAnsi="Book Antiqua"/>
            <w:noProof/>
            <w:color w:val="000000" w:themeColor="text1"/>
            <w:sz w:val="24"/>
            <w:szCs w:val="24"/>
            <w:vertAlign w:val="superscript"/>
          </w:rPr>
          <w:t>138</w:t>
        </w:r>
      </w:hyperlink>
      <w:r w:rsidR="008577AA" w:rsidRPr="00B82CDE">
        <w:rPr>
          <w:rFonts w:ascii="Book Antiqua" w:hAnsi="Book Antiqua"/>
          <w:noProof/>
          <w:color w:val="000000" w:themeColor="text1"/>
          <w:sz w:val="24"/>
          <w:szCs w:val="24"/>
          <w:vertAlign w:val="superscript"/>
        </w:rPr>
        <w:t>,</w:t>
      </w:r>
      <w:hyperlink w:anchor="_ENREF_139" w:tooltip="Mithieux, 2005 #632" w:history="1">
        <w:r w:rsidR="008577AA" w:rsidRPr="00B82CDE">
          <w:rPr>
            <w:rFonts w:ascii="Book Antiqua" w:hAnsi="Book Antiqua"/>
            <w:noProof/>
            <w:color w:val="000000" w:themeColor="text1"/>
            <w:sz w:val="24"/>
            <w:szCs w:val="24"/>
            <w:vertAlign w:val="superscript"/>
          </w:rPr>
          <w:t>139</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285651"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These emergent outcomes of propionate</w:t>
      </w:r>
      <w:r w:rsidR="00D71B51" w:rsidRPr="00B82CDE">
        <w:rPr>
          <w:rFonts w:ascii="Book Antiqua" w:hAnsi="Book Antiqua"/>
          <w:color w:val="000000" w:themeColor="text1"/>
          <w:sz w:val="24"/>
          <w:szCs w:val="24"/>
        </w:rPr>
        <w:t xml:space="preserve">-induced IGN </w:t>
      </w:r>
      <w:r w:rsidRPr="00B82CDE">
        <w:rPr>
          <w:rFonts w:ascii="Book Antiqua" w:hAnsi="Book Antiqua"/>
          <w:color w:val="000000" w:themeColor="text1"/>
          <w:sz w:val="24"/>
          <w:szCs w:val="24"/>
        </w:rPr>
        <w:t>are mediated by the portal nervous system as denervation can abolish these effects</w:t>
      </w:r>
      <w:r w:rsidR="00324E0C" w:rsidRPr="00B82CDE">
        <w:rPr>
          <w:rFonts w:ascii="Book Antiqua" w:hAnsi="Book Antiqua"/>
          <w:color w:val="000000" w:themeColor="text1"/>
          <w:sz w:val="24"/>
          <w:szCs w:val="24"/>
        </w:rPr>
        <w:fldChar w:fldCharType="begin">
          <w:fldData xml:space="preserve">PEVuZE5vdGU+PENpdGU+PEF1dGhvcj5EZSBWYWRkZXI8L0F1dGhvcj48WWVhcj4yMDE0PC9ZZWFy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JvbGlzbTwvZnVsbC10aXRsZT48L2FsdC1wZXJpb2Rp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ZSBWYWRkZXI8L0F1dGhvcj48WWVhcj4yMDE0PC9ZZWFy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38" w:tooltip="De Vadder, 2014 #558" w:history="1">
        <w:r w:rsidR="008577AA" w:rsidRPr="00B82CDE">
          <w:rPr>
            <w:rFonts w:ascii="Book Antiqua" w:hAnsi="Book Antiqua"/>
            <w:noProof/>
            <w:color w:val="000000" w:themeColor="text1"/>
            <w:sz w:val="24"/>
            <w:szCs w:val="24"/>
            <w:vertAlign w:val="superscript"/>
          </w:rPr>
          <w:t>138</w:t>
        </w:r>
      </w:hyperlink>
      <w:r w:rsidR="008577AA" w:rsidRPr="00B82CDE">
        <w:rPr>
          <w:rFonts w:ascii="Book Antiqua" w:hAnsi="Book Antiqua"/>
          <w:noProof/>
          <w:color w:val="000000" w:themeColor="text1"/>
          <w:sz w:val="24"/>
          <w:szCs w:val="24"/>
          <w:vertAlign w:val="superscript"/>
        </w:rPr>
        <w:t>,</w:t>
      </w:r>
      <w:hyperlink w:anchor="_ENREF_139" w:tooltip="Mithieux, 2005 #632" w:history="1">
        <w:r w:rsidR="008577AA" w:rsidRPr="00B82CDE">
          <w:rPr>
            <w:rFonts w:ascii="Book Antiqua" w:hAnsi="Book Antiqua"/>
            <w:noProof/>
            <w:color w:val="000000" w:themeColor="text1"/>
            <w:sz w:val="24"/>
            <w:szCs w:val="24"/>
            <w:vertAlign w:val="superscript"/>
          </w:rPr>
          <w:t>139</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w:t>
      </w:r>
    </w:p>
    <w:p w:rsidR="006C7BEF" w:rsidRPr="00B82CDE" w:rsidRDefault="000D0C51" w:rsidP="000F4E5E">
      <w:pPr>
        <w:autoSpaceDE w:val="0"/>
        <w:autoSpaceDN w:val="0"/>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It is evident that SCFA interactions with GPRs and subsequent neuroendocrcine signalling affect a wide range of physiological functions, and the</w:t>
      </w:r>
      <w:r w:rsidR="00072E0B" w:rsidRPr="00B82CDE">
        <w:rPr>
          <w:rFonts w:ascii="Book Antiqua" w:hAnsi="Book Antiqua"/>
          <w:sz w:val="24"/>
          <w:szCs w:val="24"/>
        </w:rPr>
        <w:t xml:space="preserve"> emergent</w:t>
      </w:r>
      <w:r w:rsidRPr="00B82CDE">
        <w:rPr>
          <w:rFonts w:ascii="Book Antiqua" w:hAnsi="Book Antiqua"/>
          <w:sz w:val="24"/>
          <w:szCs w:val="24"/>
        </w:rPr>
        <w:t xml:space="preserve"> outcomes are contingent on the </w:t>
      </w:r>
      <w:r w:rsidR="000B40DF" w:rsidRPr="00B82CDE">
        <w:rPr>
          <w:rFonts w:ascii="Book Antiqua" w:hAnsi="Book Antiqua"/>
          <w:sz w:val="24"/>
          <w:szCs w:val="24"/>
        </w:rPr>
        <w:t>type and location of the receptors</w:t>
      </w:r>
      <w:r w:rsidR="00072E0B" w:rsidRPr="00B82CDE">
        <w:rPr>
          <w:rFonts w:ascii="Book Antiqua" w:hAnsi="Book Antiqua"/>
          <w:sz w:val="24"/>
          <w:szCs w:val="24"/>
        </w:rPr>
        <w:t xml:space="preserve"> as well as the agonists</w:t>
      </w:r>
      <w:r w:rsidRPr="00B82CDE">
        <w:rPr>
          <w:rFonts w:ascii="Book Antiqua" w:hAnsi="Book Antiqua"/>
          <w:sz w:val="24"/>
          <w:szCs w:val="24"/>
        </w:rPr>
        <w:t>. As a consequence variation in microbial community composition that alters the SCFA profile can drive host responses via signalling pathways. The range of pathways triggered is influenced by other factors such as gut barrier function and SCFA translocation that impact which tissues are exposed</w:t>
      </w:r>
      <w:r w:rsidR="00951A45" w:rsidRPr="00B82CDE">
        <w:rPr>
          <w:rFonts w:ascii="Book Antiqua" w:hAnsi="Book Antiqua"/>
          <w:sz w:val="24"/>
          <w:szCs w:val="24"/>
        </w:rPr>
        <w:t xml:space="preserve"> to SCFA</w:t>
      </w:r>
      <w:r w:rsidRPr="00B82CDE">
        <w:rPr>
          <w:rFonts w:ascii="Book Antiqua" w:hAnsi="Book Antiqua"/>
          <w:sz w:val="24"/>
          <w:szCs w:val="24"/>
        </w:rPr>
        <w:t xml:space="preserve">. The </w:t>
      </w:r>
      <w:r w:rsidR="00B81BE4" w:rsidRPr="00B82CDE">
        <w:rPr>
          <w:rFonts w:ascii="Book Antiqua" w:hAnsi="Book Antiqua"/>
          <w:sz w:val="24"/>
          <w:szCs w:val="24"/>
        </w:rPr>
        <w:t>host responses, including</w:t>
      </w:r>
      <w:r w:rsidRPr="00B82CDE">
        <w:rPr>
          <w:rFonts w:ascii="Book Antiqua" w:hAnsi="Book Antiqua"/>
          <w:sz w:val="24"/>
          <w:szCs w:val="24"/>
        </w:rPr>
        <w:t xml:space="preserve"> appetite and intestinal motility</w:t>
      </w:r>
      <w:r w:rsidR="00B81BE4" w:rsidRPr="00B82CDE">
        <w:rPr>
          <w:rFonts w:ascii="Book Antiqua" w:hAnsi="Book Antiqua"/>
          <w:sz w:val="24"/>
          <w:szCs w:val="24"/>
        </w:rPr>
        <w:t>,</w:t>
      </w:r>
      <w:r w:rsidRPr="00B82CDE">
        <w:rPr>
          <w:rFonts w:ascii="Book Antiqua" w:hAnsi="Book Antiqua"/>
          <w:sz w:val="24"/>
          <w:szCs w:val="24"/>
        </w:rPr>
        <w:t xml:space="preserve"> have potential to feedback to gut community composition.</w:t>
      </w:r>
    </w:p>
    <w:p w:rsidR="00FF7602" w:rsidRPr="00B82CDE" w:rsidRDefault="00FF7602" w:rsidP="000F4E5E">
      <w:pPr>
        <w:adjustRightInd w:val="0"/>
        <w:snapToGrid w:val="0"/>
        <w:spacing w:after="0" w:line="360" w:lineRule="auto"/>
        <w:jc w:val="both"/>
        <w:rPr>
          <w:rFonts w:ascii="Book Antiqua" w:hAnsi="Book Antiqua"/>
          <w:color w:val="000000" w:themeColor="text1"/>
          <w:sz w:val="24"/>
          <w:szCs w:val="24"/>
        </w:rPr>
      </w:pPr>
    </w:p>
    <w:p w:rsidR="006C7BEF" w:rsidRPr="00B82CDE" w:rsidRDefault="006C7BEF" w:rsidP="000F4E5E">
      <w:pPr>
        <w:adjustRightInd w:val="0"/>
        <w:snapToGrid w:val="0"/>
        <w:spacing w:after="0" w:line="360" w:lineRule="auto"/>
        <w:jc w:val="both"/>
        <w:rPr>
          <w:rFonts w:ascii="Book Antiqua" w:hAnsi="Book Antiqua"/>
          <w:b/>
          <w:i/>
          <w:color w:val="000000" w:themeColor="text1"/>
          <w:sz w:val="24"/>
          <w:szCs w:val="24"/>
        </w:rPr>
      </w:pPr>
      <w:r w:rsidRPr="00B82CDE">
        <w:rPr>
          <w:rFonts w:ascii="Book Antiqua" w:hAnsi="Book Antiqua"/>
          <w:b/>
          <w:i/>
          <w:color w:val="000000" w:themeColor="text1"/>
          <w:sz w:val="24"/>
          <w:szCs w:val="24"/>
        </w:rPr>
        <w:t>SCFAs and immune regulation</w:t>
      </w:r>
    </w:p>
    <w:p w:rsidR="006C7BEF" w:rsidRPr="00B82CDE" w:rsidRDefault="006C7BEF" w:rsidP="000F4E5E">
      <w:pPr>
        <w:autoSpaceDE w:val="0"/>
        <w:autoSpaceDN w:val="0"/>
        <w:adjustRightInd w:val="0"/>
        <w:snapToGrid w:val="0"/>
        <w:spacing w:after="0" w:line="360" w:lineRule="auto"/>
        <w:jc w:val="both"/>
        <w:rPr>
          <w:rFonts w:ascii="Book Antiqua" w:hAnsi="Book Antiqua" w:cs="Arial"/>
          <w:sz w:val="24"/>
          <w:szCs w:val="24"/>
        </w:rPr>
      </w:pPr>
      <w:r w:rsidRPr="00B82CDE">
        <w:rPr>
          <w:rFonts w:ascii="Book Antiqua" w:hAnsi="Book Antiqua" w:cs="Arial"/>
          <w:color w:val="000000" w:themeColor="text1"/>
          <w:sz w:val="24"/>
          <w:szCs w:val="24"/>
        </w:rPr>
        <w:t xml:space="preserve">The actions of SCFAs extend beyond energy balance and endocrine function, they are also involved in shaping immune regulation and possibly the progression of autoimmune diseases. In models of colitis, arthritis and asthma, GF mice and </w:t>
      </w:r>
      <w:r w:rsidR="008C19DE" w:rsidRPr="00B82CDE">
        <w:rPr>
          <w:rFonts w:ascii="Book Antiqua" w:hAnsi="Book Antiqua" w:cs="Arial"/>
          <w:color w:val="000000" w:themeColor="text1"/>
          <w:sz w:val="24"/>
          <w:szCs w:val="24"/>
        </w:rPr>
        <w:t>CONV</w:t>
      </w:r>
      <w:r w:rsidRPr="00B82CDE">
        <w:rPr>
          <w:rFonts w:ascii="Book Antiqua" w:hAnsi="Book Antiqua" w:cs="Arial"/>
          <w:color w:val="000000" w:themeColor="text1"/>
          <w:sz w:val="24"/>
          <w:szCs w:val="24"/>
        </w:rPr>
        <w:t xml:space="preserve"> GPR43 KO mice showed increased production of inflammatory mediators and enhanced recruitment of immune cells. </w:t>
      </w:r>
      <w:r w:rsidRPr="00B82CDE">
        <w:rPr>
          <w:rFonts w:ascii="Book Antiqua" w:hAnsi="Book Antiqua" w:cs="Arial"/>
          <w:sz w:val="24"/>
          <w:szCs w:val="24"/>
        </w:rPr>
        <w:t xml:space="preserve">Notably, exacerbated inflammation in GF mice was attenuated by acetate supplementation, </w:t>
      </w:r>
      <w:r w:rsidR="00106D6B" w:rsidRPr="00B82CDE">
        <w:rPr>
          <w:rFonts w:ascii="Book Antiqua" w:hAnsi="Book Antiqua" w:cs="Arial"/>
          <w:sz w:val="24"/>
          <w:szCs w:val="24"/>
        </w:rPr>
        <w:t xml:space="preserve">supporting SCFA/GPR43 signalling resolves </w:t>
      </w:r>
      <w:r w:rsidRPr="00B82CDE">
        <w:rPr>
          <w:rFonts w:ascii="Book Antiqua" w:hAnsi="Book Antiqua" w:cs="Arial"/>
          <w:sz w:val="24"/>
          <w:szCs w:val="24"/>
        </w:rPr>
        <w:t>inflammatory responses</w:t>
      </w:r>
      <w:r w:rsidR="00324E0C" w:rsidRPr="00B82CDE">
        <w:rPr>
          <w:rFonts w:ascii="Book Antiqua" w:hAnsi="Book Antiqua" w:cs="Arial"/>
          <w:sz w:val="24"/>
          <w:szCs w:val="24"/>
        </w:rPr>
        <w:fldChar w:fldCharType="begin">
          <w:fldData xml:space="preserve">PEVuZE5vdGU+PENpdGU+PEF1dGhvcj5NYXNsb3dza2k8L0F1dGhvcj48WWVhcj4yMDA5PC9ZZWFy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</w:fldData>
        </w:fldChar>
      </w:r>
      <w:r w:rsidR="008577AA" w:rsidRPr="00B82CDE">
        <w:rPr>
          <w:rFonts w:ascii="Book Antiqua" w:hAnsi="Book Antiqua" w:cs="Arial"/>
          <w:sz w:val="24"/>
          <w:szCs w:val="24"/>
        </w:rPr>
        <w:instrText xml:space="preserve"> ADDIN EN.CITE </w:instrText>
      </w:r>
      <w:r w:rsidR="00324E0C" w:rsidRPr="00B82CDE">
        <w:rPr>
          <w:rFonts w:ascii="Book Antiqua" w:hAnsi="Book Antiqua" w:cs="Arial"/>
          <w:sz w:val="24"/>
          <w:szCs w:val="24"/>
        </w:rPr>
        <w:fldChar w:fldCharType="begin">
          <w:fldData xml:space="preserve">PEVuZE5vdGU+PENpdGU+PEF1dGhvcj5NYXNsb3dza2k8L0F1dGhvcj48WWVhcj4yMDA5PC9ZZWFy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</w:fldData>
        </w:fldChar>
      </w:r>
      <w:r w:rsidR="008577AA" w:rsidRPr="00B82CDE">
        <w:rPr>
          <w:rFonts w:ascii="Book Antiqua" w:hAnsi="Book Antiqua" w:cs="Arial"/>
          <w:sz w:val="24"/>
          <w:szCs w:val="24"/>
        </w:rPr>
        <w:instrText xml:space="preserve"> ADDIN EN.CITE.DATA </w:instrText>
      </w:r>
      <w:r w:rsidR="00324E0C" w:rsidRPr="00B82CDE">
        <w:rPr>
          <w:rFonts w:ascii="Book Antiqua" w:hAnsi="Book Antiqua" w:cs="Arial"/>
          <w:sz w:val="24"/>
          <w:szCs w:val="24"/>
        </w:rPr>
      </w:r>
      <w:r w:rsidR="00324E0C" w:rsidRPr="00B82CDE">
        <w:rPr>
          <w:rFonts w:ascii="Book Antiqua" w:hAnsi="Book Antiqua" w:cs="Arial"/>
          <w:sz w:val="24"/>
          <w:szCs w:val="24"/>
        </w:rPr>
        <w:fldChar w:fldCharType="end"/>
      </w:r>
      <w:r w:rsidR="00324E0C" w:rsidRPr="00B82CDE">
        <w:rPr>
          <w:rFonts w:ascii="Book Antiqua" w:hAnsi="Book Antiqua" w:cs="Arial"/>
          <w:sz w:val="24"/>
          <w:szCs w:val="24"/>
        </w:rPr>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140" w:tooltip="Maslowski, 2009 #493" w:history="1">
        <w:r w:rsidR="008577AA" w:rsidRPr="00B82CDE">
          <w:rPr>
            <w:rFonts w:ascii="Book Antiqua" w:hAnsi="Book Antiqua" w:cs="Arial"/>
            <w:noProof/>
            <w:sz w:val="24"/>
            <w:szCs w:val="24"/>
            <w:vertAlign w:val="superscript"/>
          </w:rPr>
          <w:t>140</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Pr="00B82CDE">
        <w:rPr>
          <w:rFonts w:ascii="Book Antiqua" w:hAnsi="Book Antiqua" w:cs="Arial"/>
          <w:sz w:val="24"/>
          <w:szCs w:val="24"/>
        </w:rPr>
        <w:t xml:space="preserve">. </w:t>
      </w:r>
      <w:r w:rsidR="00106D6B" w:rsidRPr="00B82CDE">
        <w:rPr>
          <w:rFonts w:ascii="Book Antiqua" w:hAnsi="Book Antiqua" w:cs="Arial"/>
          <w:sz w:val="24"/>
          <w:szCs w:val="24"/>
        </w:rPr>
        <w:t>However</w:t>
      </w:r>
      <w:r w:rsidRPr="00B82CDE">
        <w:rPr>
          <w:rFonts w:ascii="Book Antiqua" w:hAnsi="Book Antiqua" w:cs="Arial"/>
          <w:sz w:val="24"/>
          <w:szCs w:val="24"/>
        </w:rPr>
        <w:t xml:space="preserve">, other studies have proposed that </w:t>
      </w:r>
      <w:r w:rsidR="00F176CB" w:rsidRPr="00B82CDE">
        <w:rPr>
          <w:rFonts w:ascii="Book Antiqua" w:hAnsi="Book Antiqua" w:cs="Arial"/>
          <w:sz w:val="24"/>
          <w:szCs w:val="24"/>
        </w:rPr>
        <w:t>SCFA mediated GPR43 signalling also has a role in potentiating</w:t>
      </w:r>
      <w:r w:rsidRPr="00B82CDE">
        <w:rPr>
          <w:rFonts w:ascii="Book Antiqua" w:hAnsi="Book Antiqua" w:cs="Arial"/>
          <w:sz w:val="24"/>
          <w:szCs w:val="24"/>
        </w:rPr>
        <w:t xml:space="preserve"> tissue destruction</w:t>
      </w:r>
      <w:r w:rsidR="00324E0C" w:rsidRPr="00B82CDE">
        <w:rPr>
          <w:rFonts w:ascii="Book Antiqua" w:hAnsi="Book Antiqua" w:cs="Arial"/>
          <w:sz w:val="24"/>
          <w:szCs w:val="24"/>
        </w:rPr>
        <w:fldChar w:fldCharType="begin">
          <w:fldData xml:space="preserve">PEVuZE5vdGU+PENpdGU+PEF1dGhvcj5TaW5hPC9BdXRob3I+PFllYXI+MjAwOTwvWWVhcj48UmVj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Mzk2LTQwNi5lMS0xMDwvcGFnZXM+PHZvbHVtZT4xNDU8L3ZvbHVtZT48bnVt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</w:fldData>
        </w:fldChar>
      </w:r>
      <w:r w:rsidR="008577AA" w:rsidRPr="00B82CDE">
        <w:rPr>
          <w:rFonts w:ascii="Book Antiqua" w:hAnsi="Book Antiqua" w:cs="Arial"/>
          <w:sz w:val="24"/>
          <w:szCs w:val="24"/>
        </w:rPr>
        <w:instrText xml:space="preserve"> ADDIN EN.CITE </w:instrText>
      </w:r>
      <w:r w:rsidR="00324E0C" w:rsidRPr="00B82CDE">
        <w:rPr>
          <w:rFonts w:ascii="Book Antiqua" w:hAnsi="Book Antiqua" w:cs="Arial"/>
          <w:sz w:val="24"/>
          <w:szCs w:val="24"/>
        </w:rPr>
        <w:fldChar w:fldCharType="begin">
          <w:fldData xml:space="preserve">PEVuZE5vdGU+PENpdGU+PEF1dGhvcj5TaW5hPC9BdXRob3I+PFllYXI+MjAwOTwvWWVhcj48UmVj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Mzk2LTQwNi5lMS0xMDwvcGFnZXM+PHZvbHVtZT4xNDU8L3ZvbHVtZT48bnVt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</w:fldData>
        </w:fldChar>
      </w:r>
      <w:r w:rsidR="008577AA" w:rsidRPr="00B82CDE">
        <w:rPr>
          <w:rFonts w:ascii="Book Antiqua" w:hAnsi="Book Antiqua" w:cs="Arial"/>
          <w:sz w:val="24"/>
          <w:szCs w:val="24"/>
        </w:rPr>
        <w:instrText xml:space="preserve"> ADDIN EN.CITE.DATA </w:instrText>
      </w:r>
      <w:r w:rsidR="00324E0C" w:rsidRPr="00B82CDE">
        <w:rPr>
          <w:rFonts w:ascii="Book Antiqua" w:hAnsi="Book Antiqua" w:cs="Arial"/>
          <w:sz w:val="24"/>
          <w:szCs w:val="24"/>
        </w:rPr>
      </w:r>
      <w:r w:rsidR="00324E0C" w:rsidRPr="00B82CDE">
        <w:rPr>
          <w:rFonts w:ascii="Book Antiqua" w:hAnsi="Book Antiqua" w:cs="Arial"/>
          <w:sz w:val="24"/>
          <w:szCs w:val="24"/>
        </w:rPr>
        <w:fldChar w:fldCharType="end"/>
      </w:r>
      <w:r w:rsidR="00324E0C" w:rsidRPr="00B82CDE">
        <w:rPr>
          <w:rFonts w:ascii="Book Antiqua" w:hAnsi="Book Antiqua" w:cs="Arial"/>
          <w:sz w:val="24"/>
          <w:szCs w:val="24"/>
        </w:rPr>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141" w:tooltip="Sina, 2009 #492" w:history="1">
        <w:r w:rsidR="008577AA" w:rsidRPr="00B82CDE">
          <w:rPr>
            <w:rFonts w:ascii="Book Antiqua" w:hAnsi="Book Antiqua" w:cs="Arial"/>
            <w:noProof/>
            <w:sz w:val="24"/>
            <w:szCs w:val="24"/>
            <w:vertAlign w:val="superscript"/>
          </w:rPr>
          <w:t>141</w:t>
        </w:r>
      </w:hyperlink>
      <w:r w:rsidR="008577AA" w:rsidRPr="00B82CDE">
        <w:rPr>
          <w:rFonts w:ascii="Book Antiqua" w:hAnsi="Book Antiqua" w:cs="Arial"/>
          <w:noProof/>
          <w:sz w:val="24"/>
          <w:szCs w:val="24"/>
          <w:vertAlign w:val="superscript"/>
        </w:rPr>
        <w:t>,</w:t>
      </w:r>
      <w:hyperlink w:anchor="_ENREF_142" w:tooltip="Kim, 2013 #501" w:history="1">
        <w:r w:rsidR="008577AA" w:rsidRPr="00B82CDE">
          <w:rPr>
            <w:rFonts w:ascii="Book Antiqua" w:hAnsi="Book Antiqua" w:cs="Arial"/>
            <w:noProof/>
            <w:sz w:val="24"/>
            <w:szCs w:val="24"/>
            <w:vertAlign w:val="superscript"/>
          </w:rPr>
          <w:t>142</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Pr="00B82CDE">
        <w:rPr>
          <w:rFonts w:ascii="Book Antiqua" w:hAnsi="Book Antiqua" w:cs="Arial"/>
          <w:sz w:val="24"/>
          <w:szCs w:val="24"/>
        </w:rPr>
        <w:t xml:space="preserve">. </w:t>
      </w:r>
    </w:p>
    <w:p w:rsidR="006C7BEF" w:rsidRPr="00B82CDE" w:rsidRDefault="006C7BEF"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cs="Arial"/>
          <w:sz w:val="24"/>
          <w:szCs w:val="24"/>
        </w:rPr>
        <w:t xml:space="preserve">Despite the competing views on the role of SCFAs/GPR signalling in inflammatory outcomes, SCFAs have emerged as the key microbial signal in modulating the balance of pro-inflammatory </w:t>
      </w:r>
      <w:r w:rsidR="00E60AB5" w:rsidRPr="00B82CDE">
        <w:rPr>
          <w:rFonts w:ascii="Book Antiqua" w:hAnsi="Book Antiqua" w:cs="Arial"/>
          <w:sz w:val="24"/>
          <w:szCs w:val="24"/>
        </w:rPr>
        <w:t>T</w:t>
      </w:r>
      <w:r w:rsidR="00E60AB5" w:rsidRPr="00B82CDE">
        <w:rPr>
          <w:rFonts w:ascii="Book Antiqua" w:hAnsi="Book Antiqua" w:cs="Arial"/>
          <w:sz w:val="24"/>
          <w:szCs w:val="24"/>
          <w:vertAlign w:val="subscript"/>
        </w:rPr>
        <w:t>Helper</w:t>
      </w:r>
      <w:r w:rsidR="00E60AB5" w:rsidRPr="00B82CDE">
        <w:rPr>
          <w:rFonts w:ascii="Book Antiqua" w:hAnsi="Book Antiqua" w:cs="Arial"/>
          <w:sz w:val="24"/>
          <w:szCs w:val="24"/>
        </w:rPr>
        <w:t xml:space="preserve"> </w:t>
      </w:r>
      <w:r w:rsidRPr="00B82CDE">
        <w:rPr>
          <w:rFonts w:ascii="Book Antiqua" w:hAnsi="Book Antiqua" w:cs="Arial"/>
          <w:sz w:val="24"/>
          <w:szCs w:val="24"/>
        </w:rPr>
        <w:t>and a</w:t>
      </w:r>
      <w:r w:rsidR="00F176CB" w:rsidRPr="00B82CDE">
        <w:rPr>
          <w:rFonts w:ascii="Book Antiqua" w:hAnsi="Book Antiqua" w:cs="Arial"/>
          <w:sz w:val="24"/>
          <w:szCs w:val="24"/>
        </w:rPr>
        <w:t xml:space="preserve">nti-inflammatory </w:t>
      </w:r>
      <w:r w:rsidR="00E60AB5" w:rsidRPr="00B82CDE">
        <w:rPr>
          <w:rFonts w:ascii="Book Antiqua" w:hAnsi="Book Antiqua" w:cs="Arial"/>
          <w:sz w:val="24"/>
          <w:szCs w:val="24"/>
        </w:rPr>
        <w:t>T regulatory cells (T</w:t>
      </w:r>
      <w:r w:rsidR="00E60AB5" w:rsidRPr="00B82CDE">
        <w:rPr>
          <w:rFonts w:ascii="Book Antiqua" w:hAnsi="Book Antiqua" w:cs="Arial"/>
          <w:sz w:val="24"/>
          <w:szCs w:val="24"/>
          <w:vertAlign w:val="subscript"/>
        </w:rPr>
        <w:t>Reg</w:t>
      </w:r>
      <w:r w:rsidR="00E60AB5" w:rsidRPr="00B82CDE">
        <w:rPr>
          <w:rFonts w:ascii="Book Antiqua" w:hAnsi="Book Antiqua" w:cs="Arial"/>
          <w:sz w:val="24"/>
          <w:szCs w:val="24"/>
        </w:rPr>
        <w:t>)</w:t>
      </w:r>
      <w:r w:rsidR="00F176CB" w:rsidRPr="00B82CDE">
        <w:rPr>
          <w:rFonts w:ascii="Book Antiqua" w:hAnsi="Book Antiqua" w:cs="Arial"/>
          <w:sz w:val="24"/>
          <w:szCs w:val="24"/>
        </w:rPr>
        <w:t xml:space="preserve">. </w:t>
      </w:r>
      <w:r w:rsidR="006F0716" w:rsidRPr="00B82CDE">
        <w:rPr>
          <w:rFonts w:ascii="Book Antiqua" w:hAnsi="Book Antiqua" w:cs="Arial"/>
          <w:sz w:val="24"/>
          <w:szCs w:val="24"/>
        </w:rPr>
        <w:t xml:space="preserve">Atarashi </w:t>
      </w:r>
      <w:r w:rsidR="00696267" w:rsidRPr="00B82CDE">
        <w:rPr>
          <w:rFonts w:ascii="Book Antiqua" w:hAnsi="Book Antiqua" w:cs="Arial"/>
          <w:i/>
          <w:sz w:val="24"/>
          <w:szCs w:val="24"/>
        </w:rPr>
        <w:t>et al</w:t>
      </w:r>
      <w:r w:rsidR="00324E0C" w:rsidRPr="00B82CDE">
        <w:rPr>
          <w:rFonts w:ascii="Book Antiqua" w:hAnsi="Book Antiqua" w:cs="Arial"/>
          <w:sz w:val="24"/>
          <w:szCs w:val="24"/>
        </w:rPr>
        <w:fldChar w:fldCharType="begin">
          <w:fldData xml:space="preserve">PEVuZE5vdGU+PENpdGU+PEF1dGhvcj5BdGFyYXNoaTwvQXV0aG9yPjxZZWFyPjIwMTE8L1llYXI+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</w:fldData>
        </w:fldChar>
      </w:r>
      <w:r w:rsidR="008577AA" w:rsidRPr="00B82CDE">
        <w:rPr>
          <w:rFonts w:ascii="Book Antiqua" w:hAnsi="Book Antiqua" w:cs="Arial"/>
          <w:sz w:val="24"/>
          <w:szCs w:val="24"/>
        </w:rPr>
        <w:instrText xml:space="preserve"> ADDIN EN.CITE </w:instrText>
      </w:r>
      <w:r w:rsidR="00324E0C" w:rsidRPr="00B82CDE">
        <w:rPr>
          <w:rFonts w:ascii="Book Antiqua" w:hAnsi="Book Antiqua" w:cs="Arial"/>
          <w:sz w:val="24"/>
          <w:szCs w:val="24"/>
        </w:rPr>
        <w:fldChar w:fldCharType="begin">
          <w:fldData xml:space="preserve">PEVuZE5vdGU+PENpdGU+PEF1dGhvcj5BdGFyYXNoaTwvQXV0aG9yPjxZZWFyPjIwMTE8L1llYXI+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</w:fldData>
        </w:fldChar>
      </w:r>
      <w:r w:rsidR="008577AA" w:rsidRPr="00B82CDE">
        <w:rPr>
          <w:rFonts w:ascii="Book Antiqua" w:hAnsi="Book Antiqua" w:cs="Arial"/>
          <w:sz w:val="24"/>
          <w:szCs w:val="24"/>
        </w:rPr>
        <w:instrText xml:space="preserve"> ADDIN EN.CITE.DATA </w:instrText>
      </w:r>
      <w:r w:rsidR="00324E0C" w:rsidRPr="00B82CDE">
        <w:rPr>
          <w:rFonts w:ascii="Book Antiqua" w:hAnsi="Book Antiqua" w:cs="Arial"/>
          <w:sz w:val="24"/>
          <w:szCs w:val="24"/>
        </w:rPr>
      </w:r>
      <w:r w:rsidR="00324E0C" w:rsidRPr="00B82CDE">
        <w:rPr>
          <w:rFonts w:ascii="Book Antiqua" w:hAnsi="Book Antiqua" w:cs="Arial"/>
          <w:sz w:val="24"/>
          <w:szCs w:val="24"/>
        </w:rPr>
        <w:fldChar w:fldCharType="end"/>
      </w:r>
      <w:r w:rsidR="00324E0C" w:rsidRPr="00B82CDE">
        <w:rPr>
          <w:rFonts w:ascii="Book Antiqua" w:hAnsi="Book Antiqua" w:cs="Arial"/>
          <w:sz w:val="24"/>
          <w:szCs w:val="24"/>
        </w:rPr>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143" w:tooltip="Atarashi, 2011 #630" w:history="1">
        <w:r w:rsidR="008577AA" w:rsidRPr="00B82CDE">
          <w:rPr>
            <w:rFonts w:ascii="Book Antiqua" w:hAnsi="Book Antiqua" w:cs="Arial"/>
            <w:noProof/>
            <w:sz w:val="24"/>
            <w:szCs w:val="24"/>
            <w:vertAlign w:val="superscript"/>
          </w:rPr>
          <w:t>143</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007A5D70" w:rsidRPr="00B82CDE">
        <w:rPr>
          <w:rFonts w:ascii="Book Antiqua" w:hAnsi="Book Antiqua" w:cs="Arial"/>
          <w:sz w:val="24"/>
          <w:szCs w:val="24"/>
        </w:rPr>
        <w:t xml:space="preserve"> </w:t>
      </w:r>
      <w:r w:rsidR="00F66A15" w:rsidRPr="00B82CDE">
        <w:rPr>
          <w:rFonts w:ascii="Book Antiqua" w:hAnsi="Book Antiqua" w:cs="Arial"/>
          <w:sz w:val="24"/>
          <w:szCs w:val="24"/>
        </w:rPr>
        <w:t xml:space="preserve">have shown that </w:t>
      </w:r>
      <w:r w:rsidR="00E60AB5" w:rsidRPr="00B82CDE">
        <w:rPr>
          <w:rFonts w:ascii="Book Antiqua" w:hAnsi="Book Antiqua" w:cs="Arial"/>
          <w:sz w:val="24"/>
          <w:szCs w:val="24"/>
        </w:rPr>
        <w:t xml:space="preserve">SCFA-producing </w:t>
      </w:r>
      <w:r w:rsidR="00F66A15" w:rsidRPr="00B82CDE">
        <w:rPr>
          <w:rFonts w:ascii="Book Antiqua" w:hAnsi="Book Antiqua" w:cs="Arial"/>
          <w:sz w:val="24"/>
          <w:szCs w:val="24"/>
        </w:rPr>
        <w:t>species from</w:t>
      </w:r>
      <w:r w:rsidR="00042C3A" w:rsidRPr="00B82CDE">
        <w:rPr>
          <w:rFonts w:ascii="Book Antiqua" w:hAnsi="Book Antiqua" w:cs="Arial"/>
          <w:sz w:val="24"/>
          <w:szCs w:val="24"/>
        </w:rPr>
        <w:t xml:space="preserve"> </w:t>
      </w:r>
      <w:r w:rsidR="00042C3A" w:rsidRPr="00B82CDE">
        <w:rPr>
          <w:rFonts w:ascii="Book Antiqua" w:hAnsi="Book Antiqua" w:cs="Arial"/>
          <w:i/>
          <w:sz w:val="24"/>
          <w:szCs w:val="24"/>
        </w:rPr>
        <w:t>Clostridium</w:t>
      </w:r>
      <w:r w:rsidR="00042C3A" w:rsidRPr="00B82CDE">
        <w:rPr>
          <w:rFonts w:ascii="Book Antiqua" w:hAnsi="Book Antiqua" w:cs="Arial"/>
          <w:sz w:val="24"/>
          <w:szCs w:val="24"/>
        </w:rPr>
        <w:t xml:space="preserve"> clusters IV and XIVa had greater capacity in </w:t>
      </w:r>
      <w:r w:rsidR="00E60AB5" w:rsidRPr="00B82CDE">
        <w:rPr>
          <w:rFonts w:ascii="Book Antiqua" w:hAnsi="Book Antiqua" w:cs="Arial"/>
          <w:sz w:val="24"/>
          <w:szCs w:val="24"/>
        </w:rPr>
        <w:t>expanding</w:t>
      </w:r>
      <w:r w:rsidR="00042C3A" w:rsidRPr="00B82CDE">
        <w:rPr>
          <w:rFonts w:ascii="Book Antiqua" w:hAnsi="Book Antiqua" w:cs="Arial"/>
          <w:sz w:val="24"/>
          <w:szCs w:val="24"/>
        </w:rPr>
        <w:t xml:space="preserve"> the </w:t>
      </w:r>
      <w:r w:rsidR="00E60AB5" w:rsidRPr="00B82CDE">
        <w:rPr>
          <w:rFonts w:ascii="Book Antiqua" w:hAnsi="Book Antiqua" w:cs="Arial"/>
          <w:sz w:val="24"/>
          <w:szCs w:val="24"/>
        </w:rPr>
        <w:t>population</w:t>
      </w:r>
      <w:r w:rsidR="00042C3A" w:rsidRPr="00B82CDE">
        <w:rPr>
          <w:rFonts w:ascii="Book Antiqua" w:hAnsi="Book Antiqua" w:cs="Arial"/>
          <w:sz w:val="24"/>
          <w:szCs w:val="24"/>
        </w:rPr>
        <w:t xml:space="preserve"> of </w:t>
      </w:r>
      <w:r w:rsidRPr="00B82CDE">
        <w:rPr>
          <w:rFonts w:ascii="Book Antiqua" w:hAnsi="Book Antiqua" w:cs="Arial"/>
          <w:sz w:val="24"/>
          <w:szCs w:val="24"/>
        </w:rPr>
        <w:t>colonic T</w:t>
      </w:r>
      <w:r w:rsidRPr="00B82CDE">
        <w:rPr>
          <w:rFonts w:ascii="Book Antiqua" w:hAnsi="Book Antiqua" w:cs="Arial"/>
          <w:sz w:val="24"/>
          <w:szCs w:val="24"/>
          <w:vertAlign w:val="subscript"/>
        </w:rPr>
        <w:t>Reg</w:t>
      </w:r>
      <w:r w:rsidR="00F66A15" w:rsidRPr="00B82CDE">
        <w:rPr>
          <w:rFonts w:ascii="Book Antiqua" w:hAnsi="Book Antiqua" w:cs="Arial"/>
          <w:sz w:val="24"/>
          <w:szCs w:val="24"/>
        </w:rPr>
        <w:t xml:space="preserve"> than </w:t>
      </w:r>
      <w:r w:rsidR="00F66A15" w:rsidRPr="00B82CDE">
        <w:rPr>
          <w:rFonts w:ascii="Book Antiqua" w:hAnsi="Book Antiqua" w:cs="Arial"/>
          <w:i/>
          <w:sz w:val="24"/>
          <w:szCs w:val="24"/>
        </w:rPr>
        <w:t xml:space="preserve">Bacteroides fragilis, </w:t>
      </w:r>
      <w:r w:rsidR="00F66A15" w:rsidRPr="00B82CDE">
        <w:rPr>
          <w:rFonts w:ascii="Book Antiqua" w:hAnsi="Book Antiqua" w:cs="Arial"/>
          <w:sz w:val="24"/>
          <w:szCs w:val="24"/>
        </w:rPr>
        <w:t xml:space="preserve">which </w:t>
      </w:r>
      <w:r w:rsidR="00E60AB5" w:rsidRPr="00B82CDE">
        <w:rPr>
          <w:rFonts w:ascii="Book Antiqua" w:hAnsi="Book Antiqua" w:cs="Arial"/>
          <w:sz w:val="24"/>
          <w:szCs w:val="24"/>
        </w:rPr>
        <w:t>releases</w:t>
      </w:r>
      <w:r w:rsidR="00F66A15" w:rsidRPr="00B82CDE">
        <w:rPr>
          <w:rFonts w:ascii="Book Antiqua" w:hAnsi="Book Antiqua" w:cs="Arial"/>
          <w:sz w:val="24"/>
          <w:szCs w:val="24"/>
        </w:rPr>
        <w:t xml:space="preserve"> polysaccharide A</w:t>
      </w:r>
      <w:r w:rsidR="00E60AB5" w:rsidRPr="00B82CDE">
        <w:rPr>
          <w:rFonts w:ascii="Book Antiqua" w:hAnsi="Book Antiqua" w:cs="Arial"/>
          <w:sz w:val="24"/>
          <w:szCs w:val="24"/>
        </w:rPr>
        <w:t xml:space="preserve"> </w:t>
      </w:r>
      <w:r w:rsidR="00252EC5" w:rsidRPr="00B82CDE">
        <w:rPr>
          <w:rFonts w:ascii="Book Antiqua" w:hAnsi="Book Antiqua" w:cs="Arial"/>
          <w:sz w:val="24"/>
          <w:szCs w:val="24"/>
        </w:rPr>
        <w:t xml:space="preserve">(PSA) </w:t>
      </w:r>
      <w:r w:rsidR="00E60AB5" w:rsidRPr="00B82CDE">
        <w:rPr>
          <w:rFonts w:ascii="Book Antiqua" w:hAnsi="Book Antiqua" w:cs="Arial"/>
          <w:sz w:val="24"/>
          <w:szCs w:val="24"/>
        </w:rPr>
        <w:t xml:space="preserve">to promote </w:t>
      </w:r>
      <w:r w:rsidR="00042C3A" w:rsidRPr="00B82CDE">
        <w:rPr>
          <w:rFonts w:ascii="Book Antiqua" w:hAnsi="Book Antiqua" w:cs="Arial"/>
          <w:sz w:val="24"/>
          <w:szCs w:val="24"/>
        </w:rPr>
        <w:t>immune homeostasis</w:t>
      </w:r>
      <w:r w:rsidR="007A5D70" w:rsidRPr="00B82CDE">
        <w:rPr>
          <w:rFonts w:ascii="Book Antiqua" w:hAnsi="Book Antiqua" w:cs="Arial"/>
          <w:sz w:val="24"/>
          <w:szCs w:val="24"/>
        </w:rPr>
        <w:t>.</w:t>
      </w:r>
      <w:r w:rsidR="00042C3A" w:rsidRPr="00B82CDE">
        <w:rPr>
          <w:rFonts w:ascii="Book Antiqua" w:hAnsi="Book Antiqua" w:cs="Arial"/>
          <w:sz w:val="24"/>
          <w:szCs w:val="24"/>
        </w:rPr>
        <w:t xml:space="preserve"> </w:t>
      </w:r>
      <w:r w:rsidR="006F0716" w:rsidRPr="00B82CDE">
        <w:rPr>
          <w:rFonts w:ascii="Book Antiqua" w:hAnsi="Book Antiqua" w:cs="Arial"/>
          <w:sz w:val="24"/>
          <w:szCs w:val="24"/>
        </w:rPr>
        <w:t>More importantly,</w:t>
      </w:r>
      <w:r w:rsidR="00E60AB5" w:rsidRPr="00B82CDE">
        <w:rPr>
          <w:rFonts w:ascii="Book Antiqua" w:hAnsi="Book Antiqua" w:cs="Arial"/>
          <w:sz w:val="24"/>
          <w:szCs w:val="24"/>
        </w:rPr>
        <w:t xml:space="preserve"> SCFAs on their own </w:t>
      </w:r>
      <w:r w:rsidR="00401061" w:rsidRPr="00B82CDE">
        <w:rPr>
          <w:rFonts w:ascii="Book Antiqua" w:hAnsi="Book Antiqua" w:cs="Arial"/>
          <w:sz w:val="24"/>
          <w:szCs w:val="24"/>
        </w:rPr>
        <w:t xml:space="preserve">can </w:t>
      </w:r>
      <w:r w:rsidR="00E60AB5" w:rsidRPr="00B82CDE">
        <w:rPr>
          <w:rFonts w:ascii="Book Antiqua" w:hAnsi="Book Antiqua" w:cs="Arial"/>
          <w:sz w:val="24"/>
          <w:szCs w:val="24"/>
        </w:rPr>
        <w:t>modulate T</w:t>
      </w:r>
      <w:r w:rsidR="00E60AB5" w:rsidRPr="00B82CDE">
        <w:rPr>
          <w:rFonts w:ascii="Book Antiqua" w:hAnsi="Book Antiqua" w:cs="Arial"/>
          <w:sz w:val="24"/>
          <w:szCs w:val="24"/>
          <w:vertAlign w:val="subscript"/>
        </w:rPr>
        <w:t>Reg</w:t>
      </w:r>
      <w:r w:rsidR="00E60AB5" w:rsidRPr="00B82CDE">
        <w:rPr>
          <w:rFonts w:ascii="Book Antiqua" w:hAnsi="Book Antiqua" w:cs="Arial"/>
          <w:sz w:val="24"/>
          <w:szCs w:val="24"/>
        </w:rPr>
        <w:t xml:space="preserve"> responses and increase</w:t>
      </w:r>
      <w:r w:rsidRPr="00B82CDE">
        <w:rPr>
          <w:rFonts w:ascii="Book Antiqua" w:hAnsi="Book Antiqua" w:cs="Arial"/>
          <w:sz w:val="24"/>
          <w:szCs w:val="24"/>
        </w:rPr>
        <w:t xml:space="preserve"> the expression of anti-inflammatory cytokine interleukin-10, which dampens pro-inflammatory responses and reduces the proliferation of effector CD4+ T cells</w:t>
      </w:r>
      <w:r w:rsidR="00324E0C" w:rsidRPr="00B82CDE">
        <w:rPr>
          <w:rFonts w:ascii="Book Antiqua" w:hAnsi="Book Antiqua" w:cs="Arial"/>
          <w:sz w:val="24"/>
          <w:szCs w:val="24"/>
        </w:rPr>
        <w:fldChar w:fldCharType="begin">
          <w:fldData xml:space="preserve">PEVuZE5vdGU+PENpdGU+PEF1dGhvcj5TbWl0aDwvQXV0aG9yPjxZZWFyPjIwMTM8L1llYXI+PFJl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</w:fldData>
        </w:fldChar>
      </w:r>
      <w:r w:rsidR="008577AA" w:rsidRPr="00B82CDE">
        <w:rPr>
          <w:rFonts w:ascii="Book Antiqua" w:hAnsi="Book Antiqua" w:cs="Arial"/>
          <w:sz w:val="24"/>
          <w:szCs w:val="24"/>
        </w:rPr>
        <w:instrText xml:space="preserve"> ADDIN EN.CITE </w:instrText>
      </w:r>
      <w:r w:rsidR="00324E0C" w:rsidRPr="00B82CDE">
        <w:rPr>
          <w:rFonts w:ascii="Book Antiqua" w:hAnsi="Book Antiqua" w:cs="Arial"/>
          <w:sz w:val="24"/>
          <w:szCs w:val="24"/>
        </w:rPr>
        <w:fldChar w:fldCharType="begin">
          <w:fldData xml:space="preserve">PEVuZE5vdGU+PENpdGU+PEF1dGhvcj5TbWl0aDwvQXV0aG9yPjxZZWFyPjIwMTM8L1llYXI+PFJl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</w:fldData>
        </w:fldChar>
      </w:r>
      <w:r w:rsidR="008577AA" w:rsidRPr="00B82CDE">
        <w:rPr>
          <w:rFonts w:ascii="Book Antiqua" w:hAnsi="Book Antiqua" w:cs="Arial"/>
          <w:sz w:val="24"/>
          <w:szCs w:val="24"/>
        </w:rPr>
        <w:instrText xml:space="preserve"> ADDIN EN.CITE.DATA </w:instrText>
      </w:r>
      <w:r w:rsidR="00324E0C" w:rsidRPr="00B82CDE">
        <w:rPr>
          <w:rFonts w:ascii="Book Antiqua" w:hAnsi="Book Antiqua" w:cs="Arial"/>
          <w:sz w:val="24"/>
          <w:szCs w:val="24"/>
        </w:rPr>
      </w:r>
      <w:r w:rsidR="00324E0C" w:rsidRPr="00B82CDE">
        <w:rPr>
          <w:rFonts w:ascii="Book Antiqua" w:hAnsi="Book Antiqua" w:cs="Arial"/>
          <w:sz w:val="24"/>
          <w:szCs w:val="24"/>
        </w:rPr>
        <w:fldChar w:fldCharType="end"/>
      </w:r>
      <w:r w:rsidR="00324E0C" w:rsidRPr="00B82CDE">
        <w:rPr>
          <w:rFonts w:ascii="Book Antiqua" w:hAnsi="Book Antiqua" w:cs="Arial"/>
          <w:sz w:val="24"/>
          <w:szCs w:val="24"/>
        </w:rPr>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144" w:tooltip="Smith, 2013 #631" w:history="1">
        <w:r w:rsidR="008577AA" w:rsidRPr="00B82CDE">
          <w:rPr>
            <w:rFonts w:ascii="Book Antiqua" w:hAnsi="Book Antiqua" w:cs="Arial"/>
            <w:noProof/>
            <w:sz w:val="24"/>
            <w:szCs w:val="24"/>
            <w:vertAlign w:val="superscript"/>
          </w:rPr>
          <w:t>144</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Pr="00B82CDE">
        <w:rPr>
          <w:rFonts w:ascii="Book Antiqua" w:hAnsi="Book Antiqua" w:cs="Arial"/>
          <w:sz w:val="24"/>
          <w:szCs w:val="24"/>
        </w:rPr>
        <w:t xml:space="preserve">. </w:t>
      </w:r>
      <w:r w:rsidR="00401061" w:rsidRPr="00B82CDE">
        <w:rPr>
          <w:rFonts w:ascii="Book Antiqua" w:hAnsi="Book Antiqua" w:cs="Arial"/>
          <w:sz w:val="24"/>
          <w:szCs w:val="24"/>
        </w:rPr>
        <w:t>D</w:t>
      </w:r>
      <w:r w:rsidRPr="00B82CDE">
        <w:rPr>
          <w:rFonts w:ascii="Book Antiqua" w:hAnsi="Book Antiqua" w:cs="Arial"/>
          <w:sz w:val="24"/>
          <w:szCs w:val="24"/>
        </w:rPr>
        <w:t xml:space="preserve">iets which promote SCFA production or administration </w:t>
      </w:r>
      <w:r w:rsidR="00401061" w:rsidRPr="00B82CDE">
        <w:rPr>
          <w:rFonts w:ascii="Book Antiqua" w:hAnsi="Book Antiqua" w:cs="Arial"/>
          <w:sz w:val="24"/>
          <w:szCs w:val="24"/>
        </w:rPr>
        <w:t xml:space="preserve">of butyrate </w:t>
      </w:r>
      <w:r w:rsidRPr="00B82CDE">
        <w:rPr>
          <w:rFonts w:ascii="Book Antiqua" w:hAnsi="Book Antiqua" w:cs="Arial"/>
          <w:sz w:val="24"/>
          <w:szCs w:val="24"/>
        </w:rPr>
        <w:t xml:space="preserve">alone are able to </w:t>
      </w:r>
      <w:r w:rsidR="00401061" w:rsidRPr="00B82CDE">
        <w:rPr>
          <w:rFonts w:ascii="Book Antiqua" w:hAnsi="Book Antiqua" w:cs="Arial"/>
          <w:sz w:val="24"/>
          <w:szCs w:val="24"/>
        </w:rPr>
        <w:t xml:space="preserve">recapitulate these </w:t>
      </w:r>
      <w:r w:rsidR="00557B7F" w:rsidRPr="00B82CDE">
        <w:rPr>
          <w:rFonts w:ascii="Book Antiqua" w:hAnsi="Book Antiqua" w:cs="Arial"/>
          <w:sz w:val="24"/>
          <w:szCs w:val="24"/>
        </w:rPr>
        <w:t>effects</w:t>
      </w:r>
      <w:r w:rsidR="00324E0C" w:rsidRPr="00B82CDE">
        <w:rPr>
          <w:rFonts w:ascii="Book Antiqua" w:hAnsi="Book Antiqua" w:cs="Arial"/>
          <w:sz w:val="24"/>
          <w:szCs w:val="24"/>
        </w:rPr>
        <w:fldChar w:fldCharType="begin">
          <w:fldData xml:space="preserve">PEVuZE5vdGU+PENpdGU+PEF1dGhvcj5BcnBhaWE8L0F1dGhvcj48WWVhcj4yMDEzPC9ZZWFyPjxS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</w:fldData>
        </w:fldChar>
      </w:r>
      <w:r w:rsidR="008577AA" w:rsidRPr="00B82CDE">
        <w:rPr>
          <w:rFonts w:ascii="Book Antiqua" w:hAnsi="Book Antiqua" w:cs="Arial"/>
          <w:sz w:val="24"/>
          <w:szCs w:val="24"/>
        </w:rPr>
        <w:instrText xml:space="preserve"> ADDIN EN.CITE </w:instrText>
      </w:r>
      <w:r w:rsidR="00324E0C" w:rsidRPr="00B82CDE">
        <w:rPr>
          <w:rFonts w:ascii="Book Antiqua" w:hAnsi="Book Antiqua" w:cs="Arial"/>
          <w:sz w:val="24"/>
          <w:szCs w:val="24"/>
        </w:rPr>
        <w:fldChar w:fldCharType="begin">
          <w:fldData xml:space="preserve">PEVuZE5vdGU+PENpdGU+PEF1dGhvcj5BcnBhaWE8L0F1dGhvcj48WWVhcj4yMDEzPC9ZZWFyPjxS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</w:fldData>
        </w:fldChar>
      </w:r>
      <w:r w:rsidR="008577AA" w:rsidRPr="00B82CDE">
        <w:rPr>
          <w:rFonts w:ascii="Book Antiqua" w:hAnsi="Book Antiqua" w:cs="Arial"/>
          <w:sz w:val="24"/>
          <w:szCs w:val="24"/>
        </w:rPr>
        <w:instrText xml:space="preserve"> ADDIN EN.CITE.DATA </w:instrText>
      </w:r>
      <w:r w:rsidR="00324E0C" w:rsidRPr="00B82CDE">
        <w:rPr>
          <w:rFonts w:ascii="Book Antiqua" w:hAnsi="Book Antiqua" w:cs="Arial"/>
          <w:sz w:val="24"/>
          <w:szCs w:val="24"/>
        </w:rPr>
      </w:r>
      <w:r w:rsidR="00324E0C" w:rsidRPr="00B82CDE">
        <w:rPr>
          <w:rFonts w:ascii="Book Antiqua" w:hAnsi="Book Antiqua" w:cs="Arial"/>
          <w:sz w:val="24"/>
          <w:szCs w:val="24"/>
        </w:rPr>
        <w:fldChar w:fldCharType="end"/>
      </w:r>
      <w:r w:rsidR="00324E0C" w:rsidRPr="00B82CDE">
        <w:rPr>
          <w:rFonts w:ascii="Book Antiqua" w:hAnsi="Book Antiqua" w:cs="Arial"/>
          <w:sz w:val="24"/>
          <w:szCs w:val="24"/>
        </w:rPr>
      </w:r>
      <w:r w:rsidR="00324E0C" w:rsidRPr="00B82CDE">
        <w:rPr>
          <w:rFonts w:ascii="Book Antiqua" w:hAnsi="Book Antiqua" w:cs="Arial"/>
          <w:sz w:val="24"/>
          <w:szCs w:val="24"/>
        </w:rPr>
        <w:fldChar w:fldCharType="separate"/>
      </w:r>
      <w:r w:rsidR="008577AA" w:rsidRPr="00B82CDE">
        <w:rPr>
          <w:rFonts w:ascii="Book Antiqua" w:hAnsi="Book Antiqua" w:cs="Arial"/>
          <w:noProof/>
          <w:sz w:val="24"/>
          <w:szCs w:val="24"/>
          <w:vertAlign w:val="superscript"/>
        </w:rPr>
        <w:t>[</w:t>
      </w:r>
      <w:hyperlink w:anchor="_ENREF_145" w:tooltip="Arpaia, 2013 #502" w:history="1">
        <w:r w:rsidR="008577AA" w:rsidRPr="00B82CDE">
          <w:rPr>
            <w:rFonts w:ascii="Book Antiqua" w:hAnsi="Book Antiqua" w:cs="Arial"/>
            <w:noProof/>
            <w:sz w:val="24"/>
            <w:szCs w:val="24"/>
            <w:vertAlign w:val="superscript"/>
          </w:rPr>
          <w:t>145</w:t>
        </w:r>
      </w:hyperlink>
      <w:r w:rsidR="008577AA" w:rsidRPr="00B82CDE">
        <w:rPr>
          <w:rFonts w:ascii="Book Antiqua" w:hAnsi="Book Antiqua" w:cs="Arial"/>
          <w:noProof/>
          <w:sz w:val="24"/>
          <w:szCs w:val="24"/>
          <w:vertAlign w:val="superscript"/>
        </w:rPr>
        <w:t>,</w:t>
      </w:r>
      <w:hyperlink w:anchor="_ENREF_146" w:tooltip="Furusawa, 2013 #340" w:history="1">
        <w:r w:rsidR="008577AA" w:rsidRPr="00B82CDE">
          <w:rPr>
            <w:rFonts w:ascii="Book Antiqua" w:hAnsi="Book Antiqua" w:cs="Arial"/>
            <w:noProof/>
            <w:sz w:val="24"/>
            <w:szCs w:val="24"/>
            <w:vertAlign w:val="superscript"/>
          </w:rPr>
          <w:t>146</w:t>
        </w:r>
      </w:hyperlink>
      <w:r w:rsidR="008577AA" w:rsidRPr="00B82CDE">
        <w:rPr>
          <w:rFonts w:ascii="Book Antiqua" w:hAnsi="Book Antiqua" w:cs="Arial"/>
          <w:noProof/>
          <w:sz w:val="24"/>
          <w:szCs w:val="24"/>
          <w:vertAlign w:val="superscript"/>
        </w:rPr>
        <w:t>]</w:t>
      </w:r>
      <w:r w:rsidR="00324E0C" w:rsidRPr="00B82CDE">
        <w:rPr>
          <w:rFonts w:ascii="Book Antiqua" w:hAnsi="Book Antiqua" w:cs="Arial"/>
          <w:sz w:val="24"/>
          <w:szCs w:val="24"/>
        </w:rPr>
        <w:fldChar w:fldCharType="end"/>
      </w:r>
      <w:r w:rsidR="00557B7F" w:rsidRPr="00B82CDE">
        <w:rPr>
          <w:rFonts w:ascii="Book Antiqua" w:hAnsi="Book Antiqua" w:cs="Arial"/>
          <w:sz w:val="24"/>
          <w:szCs w:val="24"/>
        </w:rPr>
        <w:t xml:space="preserve">. </w:t>
      </w:r>
      <w:r w:rsidR="00557B7F" w:rsidRPr="00B82CDE">
        <w:rPr>
          <w:rFonts w:ascii="Book Antiqua" w:hAnsi="Book Antiqua" w:cs="Arial"/>
          <w:sz w:val="24"/>
          <w:szCs w:val="24"/>
        </w:rPr>
        <w:lastRenderedPageBreak/>
        <w:t>B</w:t>
      </w:r>
      <w:r w:rsidR="008959C4" w:rsidRPr="00B82CDE">
        <w:rPr>
          <w:rFonts w:ascii="Book Antiqua" w:hAnsi="Book Antiqua" w:cs="Arial"/>
          <w:sz w:val="24"/>
          <w:szCs w:val="24"/>
        </w:rPr>
        <w:t xml:space="preserve">utyrate can </w:t>
      </w:r>
      <w:r w:rsidR="00557B7F" w:rsidRPr="00B82CDE">
        <w:rPr>
          <w:rFonts w:ascii="Book Antiqua" w:hAnsi="Book Antiqua" w:cs="Arial"/>
          <w:sz w:val="24"/>
          <w:szCs w:val="24"/>
        </w:rPr>
        <w:t xml:space="preserve">also </w:t>
      </w:r>
      <w:r w:rsidR="008959C4" w:rsidRPr="00B82CDE">
        <w:rPr>
          <w:rFonts w:ascii="Book Antiqua" w:hAnsi="Book Antiqua" w:cs="Arial"/>
          <w:sz w:val="24"/>
          <w:szCs w:val="24"/>
        </w:rPr>
        <w:t>down regulate</w:t>
      </w:r>
      <w:r w:rsidRPr="00B82CDE">
        <w:rPr>
          <w:rFonts w:ascii="Book Antiqua" w:hAnsi="Book Antiqua" w:cs="Arial"/>
          <w:sz w:val="24"/>
          <w:szCs w:val="24"/>
        </w:rPr>
        <w:t xml:space="preserve"> the expression of pro-inflammatory mediators in </w:t>
      </w:r>
      <w:r w:rsidR="00A55655" w:rsidRPr="00B82CDE">
        <w:rPr>
          <w:rFonts w:ascii="Book Antiqua" w:hAnsi="Book Antiqua" w:cs="Arial"/>
          <w:sz w:val="24"/>
          <w:szCs w:val="24"/>
        </w:rPr>
        <w:t>intestinal macr</w:t>
      </w:r>
      <w:r w:rsidRPr="00B82CDE">
        <w:rPr>
          <w:rFonts w:ascii="Book Antiqua" w:hAnsi="Book Antiqua" w:cs="Arial"/>
          <w:sz w:val="24"/>
          <w:szCs w:val="24"/>
        </w:rPr>
        <w:t xml:space="preserve">ophages, such as </w:t>
      </w:r>
      <w:r w:rsidRPr="00B82CDE">
        <w:rPr>
          <w:rFonts w:ascii="Book Antiqua" w:hAnsi="Book Antiqua"/>
          <w:sz w:val="24"/>
          <w:szCs w:val="24"/>
        </w:rPr>
        <w:t>nitric oxide, interleukin-6, and interleukin-12 by histone deacetylase inhibition, a mechanism independent of GPR activation</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Chang&lt;/Author&gt;&lt;Year&gt;2014&lt;/Year&gt;&lt;RecNum&gt;503&lt;/RecNum&gt;&lt;DisplayText&gt;&lt;style face="superscript"&gt;[147]&lt;/style&gt;&lt;/DisplayText&gt;&lt;record&gt;&lt;rec-number&gt;503&lt;/rec-number&gt;&lt;foreign-keys&gt;&lt;key app="EN" db-id="5waaxa225rtzw3eerroxera7vtv5x2dzd2td" timestamp="1393211773"&gt;503&lt;/key&gt;&lt;/foreign-keys&gt;&lt;ref-type name="Journal Article"&gt;17&lt;/ref-type&gt;&lt;contributors&gt;&lt;authors&gt;&lt;author&gt;Chang, P. V.&lt;/author&gt;&lt;author&gt;Hao, L.&lt;/author&gt;&lt;author&gt;Offermanns, S.&lt;/author&gt;&lt;author&gt;Medzhitov, R.&lt;/author&gt;&lt;/authors&gt;&lt;/contributors&gt;&lt;auth-address&gt;Departments of Immunobiology and Pathology, Yale University School of Medicine, New Haven, CT 06520.&lt;/auth-address&gt;&lt;titles&gt;&lt;title&gt;The microbial metabolite butyrate regulates intestinal macrophage function via histone deacetylase inhibition&lt;/title&gt;&lt;secondary-title&gt;Proc Natl Acad Sci U S 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2247-52&lt;/pages&gt;&lt;volume&gt;111&lt;/volume&gt;&lt;number&gt;6&lt;/number&gt;&lt;edition&gt;2014/01/07&lt;/edition&gt;&lt;dates&gt;&lt;year&gt;2014&lt;/year&gt;&lt;pub-dates&gt;&lt;date&gt;Feb 11&lt;/date&gt;&lt;/pub-dates&gt;&lt;/dates&gt;&lt;isbn&gt;0027-8424&lt;/isbn&gt;&lt;accession-num&gt;24390544&lt;/accession-num&gt;&lt;urls&gt;&lt;/urls&gt;&lt;electronic-resource-num&gt;10.1073/pnas.1322269111&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47" w:tooltip="Chang, 2014 #503" w:history="1">
        <w:r w:rsidR="008577AA" w:rsidRPr="00B82CDE">
          <w:rPr>
            <w:rFonts w:ascii="Book Antiqua" w:hAnsi="Book Antiqua"/>
            <w:noProof/>
            <w:sz w:val="24"/>
            <w:szCs w:val="24"/>
            <w:vertAlign w:val="superscript"/>
          </w:rPr>
          <w:t>147</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w:t>
      </w:r>
    </w:p>
    <w:p w:rsidR="006C7BEF" w:rsidRPr="00B82CDE" w:rsidRDefault="006C7BEF"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These host-microbial immune feedbacks in the gut are proposed to have a role in the pathophysiology of autoimmune diseases in </w:t>
      </w:r>
      <w:r w:rsidRPr="00B82CDE">
        <w:rPr>
          <w:rFonts w:ascii="Book Antiqua" w:hAnsi="Book Antiqua"/>
          <w:sz w:val="24"/>
          <w:szCs w:val="24"/>
        </w:rPr>
        <w:t xml:space="preserve">genetically susceptible individuals, such as </w:t>
      </w:r>
      <w:r w:rsidR="00453D7C" w:rsidRPr="00B82CDE">
        <w:rPr>
          <w:rFonts w:ascii="Book Antiqua" w:hAnsi="Book Antiqua"/>
          <w:sz w:val="24"/>
          <w:szCs w:val="24"/>
        </w:rPr>
        <w:t>t</w:t>
      </w:r>
      <w:r w:rsidR="0048025E" w:rsidRPr="00B82CDE">
        <w:rPr>
          <w:rFonts w:ascii="Book Antiqua" w:hAnsi="Book Antiqua"/>
          <w:sz w:val="24"/>
          <w:szCs w:val="24"/>
        </w:rPr>
        <w:t xml:space="preserve">ype 1 </w:t>
      </w:r>
      <w:r w:rsidRPr="00B82CDE">
        <w:rPr>
          <w:rFonts w:ascii="Book Antiqua" w:hAnsi="Book Antiqua"/>
          <w:sz w:val="24"/>
          <w:szCs w:val="24"/>
        </w:rPr>
        <w:t>diabetes (T1D).</w:t>
      </w:r>
      <w:r w:rsidR="00696267" w:rsidRPr="00B82CDE">
        <w:rPr>
          <w:rFonts w:ascii="Book Antiqua" w:hAnsi="Book Antiqua"/>
          <w:sz w:val="24"/>
          <w:szCs w:val="24"/>
        </w:rPr>
        <w:t xml:space="preserve"> </w:t>
      </w:r>
      <w:r w:rsidRPr="00B82CDE">
        <w:rPr>
          <w:rFonts w:ascii="Book Antiqua" w:hAnsi="Book Antiqua"/>
          <w:sz w:val="24"/>
          <w:szCs w:val="24"/>
        </w:rPr>
        <w:t>T1D is characterised by T cell mediated destruction of pancreatic β cells</w:t>
      </w:r>
      <w:r w:rsidR="00557B7F" w:rsidRPr="00B82CDE">
        <w:rPr>
          <w:rFonts w:ascii="Book Antiqua" w:hAnsi="Book Antiqua"/>
          <w:sz w:val="24"/>
          <w:szCs w:val="24"/>
        </w:rPr>
        <w:t xml:space="preserve"> and </w:t>
      </w:r>
      <w:r w:rsidRPr="00B82CDE">
        <w:rPr>
          <w:rFonts w:ascii="Book Antiqua" w:hAnsi="Book Antiqua"/>
          <w:sz w:val="24"/>
          <w:szCs w:val="24"/>
        </w:rPr>
        <w:t>deficiencies in T</w:t>
      </w:r>
      <w:r w:rsidR="00557B7F" w:rsidRPr="00B82CDE">
        <w:rPr>
          <w:rFonts w:ascii="Book Antiqua" w:hAnsi="Book Antiqua"/>
          <w:sz w:val="24"/>
          <w:szCs w:val="24"/>
          <w:vertAlign w:val="subscript"/>
        </w:rPr>
        <w:t>R</w:t>
      </w:r>
      <w:r w:rsidRPr="00B82CDE">
        <w:rPr>
          <w:rFonts w:ascii="Book Antiqua" w:hAnsi="Book Antiqua"/>
          <w:sz w:val="24"/>
          <w:szCs w:val="24"/>
          <w:vertAlign w:val="subscript"/>
        </w:rPr>
        <w:t>eg</w:t>
      </w:r>
      <w:r w:rsidRPr="00B82CDE">
        <w:rPr>
          <w:rFonts w:ascii="Book Antiqua" w:hAnsi="Book Antiqua"/>
          <w:sz w:val="24"/>
          <w:szCs w:val="24"/>
        </w:rPr>
        <w:t xml:space="preserve"> numbers or function</w:t>
      </w:r>
      <w:r w:rsidR="00324E0C" w:rsidRPr="00B82CDE">
        <w:rPr>
          <w:rFonts w:ascii="Book Antiqua" w:hAnsi="Book Antiqua"/>
          <w:sz w:val="24"/>
          <w:szCs w:val="24"/>
        </w:rPr>
        <w:fldChar w:fldCharType="begin">
          <w:fldData xml:space="preserve">PEVuZE5vdGU+PENpdGU+PEF1dGhvcj5LdWtyZWphPC9BdXRob3I+PFllYXI+MjAwMjwvWWVhcj48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LdWtyZWphPC9BdXRob3I+PFllYXI+MjAwMjwvWWVhcj48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48" w:tooltip="Kukreja, 2002 #505" w:history="1">
        <w:r w:rsidR="008577AA" w:rsidRPr="00B82CDE">
          <w:rPr>
            <w:rFonts w:ascii="Book Antiqua" w:hAnsi="Book Antiqua"/>
            <w:noProof/>
            <w:sz w:val="24"/>
            <w:szCs w:val="24"/>
            <w:vertAlign w:val="superscript"/>
          </w:rPr>
          <w:t>148</w:t>
        </w:r>
      </w:hyperlink>
      <w:r w:rsidR="008577AA" w:rsidRPr="00B82CDE">
        <w:rPr>
          <w:rFonts w:ascii="Book Antiqua" w:hAnsi="Book Antiqua"/>
          <w:noProof/>
          <w:sz w:val="24"/>
          <w:szCs w:val="24"/>
          <w:vertAlign w:val="superscript"/>
        </w:rPr>
        <w:t>,</w:t>
      </w:r>
      <w:hyperlink w:anchor="_ENREF_149" w:tooltip="Lindley, 2005 #504" w:history="1">
        <w:r w:rsidR="008577AA" w:rsidRPr="00B82CDE">
          <w:rPr>
            <w:rFonts w:ascii="Book Antiqua" w:hAnsi="Book Antiqua"/>
            <w:noProof/>
            <w:sz w:val="24"/>
            <w:szCs w:val="24"/>
            <w:vertAlign w:val="superscript"/>
          </w:rPr>
          <w:t>149</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Given the link between</w:t>
      </w:r>
      <w:r w:rsidRPr="00B82CDE">
        <w:rPr>
          <w:rFonts w:ascii="Book Antiqua" w:hAnsi="Book Antiqua"/>
          <w:color w:val="000000" w:themeColor="text1"/>
          <w:sz w:val="24"/>
          <w:szCs w:val="24"/>
        </w:rPr>
        <w:t xml:space="preserve"> butyrate and T cell homeostasis, gut microbiota might be an environmental risk factor in T1D. High throughput sequencing studies have shown that the T1D gut is depleted in butyrate producing bacteria and a key gene involved in butyrate synthesis</w:t>
      </w:r>
      <w:r w:rsidR="00324E0C" w:rsidRPr="00B82CDE">
        <w:rPr>
          <w:rFonts w:ascii="Book Antiqua" w:hAnsi="Book Antiqua"/>
          <w:color w:val="000000" w:themeColor="text1"/>
          <w:sz w:val="24"/>
          <w:szCs w:val="24"/>
        </w:rPr>
        <w:fldChar w:fldCharType="begin">
          <w:fldData xml:space="preserve">PEVuZE5vdGU+PENpdGU+PEF1dGhvcj5Ccm93bjwvQXV0aG9yPjxZZWFyPjIwMTE8L1llYXI+PFJl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y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=
</w:fldData>
        </w:fldChar>
      </w:r>
      <w:r w:rsidR="00631B8B"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cm93bjwvQXV0aG9yPjxZZWFyPjIwMTE8L1llYXI+PFJl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=
</w:fldData>
        </w:fldChar>
      </w:r>
      <w:r w:rsidR="00631B8B"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3E352B" w:rsidRPr="00B82CDE">
        <w:rPr>
          <w:rFonts w:ascii="Book Antiqua" w:hAnsi="Book Antiqua"/>
          <w:noProof/>
          <w:color w:val="000000" w:themeColor="text1"/>
          <w:sz w:val="24"/>
          <w:szCs w:val="24"/>
          <w:vertAlign w:val="superscript"/>
        </w:rPr>
        <w:t>[</w:t>
      </w:r>
      <w:hyperlink w:anchor="_ENREF_8" w:tooltip="Brown, 2011 #507" w:history="1">
        <w:r w:rsidR="008577AA" w:rsidRPr="00B82CDE">
          <w:rPr>
            <w:rFonts w:ascii="Book Antiqua" w:hAnsi="Book Antiqua"/>
            <w:noProof/>
            <w:color w:val="000000" w:themeColor="text1"/>
            <w:sz w:val="24"/>
            <w:szCs w:val="24"/>
            <w:vertAlign w:val="superscript"/>
          </w:rPr>
          <w:t>8</w:t>
        </w:r>
      </w:hyperlink>
      <w:r w:rsidR="003E352B"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Butyrate depletion is linked to </w:t>
      </w:r>
      <w:r w:rsidR="003A50BB" w:rsidRPr="00B82CDE">
        <w:rPr>
          <w:rFonts w:ascii="Book Antiqua" w:hAnsi="Book Antiqua"/>
          <w:color w:val="000000" w:themeColor="text1"/>
          <w:sz w:val="24"/>
          <w:szCs w:val="24"/>
        </w:rPr>
        <w:t xml:space="preserve">increased </w:t>
      </w:r>
      <w:r w:rsidRPr="00B82CDE">
        <w:rPr>
          <w:rFonts w:ascii="Book Antiqua" w:hAnsi="Book Antiqua"/>
          <w:color w:val="000000" w:themeColor="text1"/>
          <w:sz w:val="24"/>
          <w:szCs w:val="24"/>
        </w:rPr>
        <w:t>intestinal permeability, which precedes the clinical onset of T1D</w:t>
      </w:r>
      <w:r w:rsidR="00324E0C" w:rsidRPr="00B82CDE">
        <w:rPr>
          <w:rFonts w:ascii="Book Antiqua" w:hAnsi="Book Antiqua"/>
          <w:color w:val="000000" w:themeColor="text1"/>
          <w:sz w:val="24"/>
          <w:szCs w:val="24"/>
        </w:rPr>
        <w:fldChar w:fldCharType="begin">
          <w:fldData xml:space="preserve">PEVuZE5vdGU+PENpdGU+PEF1dGhvcj5Cb3NpPC9BdXRob3I+PFllYXI+MjAwNjwvWWVhcj48UmVj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dlc3RpdmUgYW5kIExpdmVyIERpc2Vhc2U8L2Z1bGwtdGl0bGU+PGFiYnItMT5EaWcu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b3NpPC9BdXRob3I+PFllYXI+MjAwNjwvWWVhcj48UmVj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dlc3RpdmUgYW5kIExpdmVyIERpc2Vhc2U8L2Z1bGwtdGl0bGU+PGFiYnItMT5EaWcu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50" w:tooltip="Bosi, 2006 #508" w:history="1">
        <w:r w:rsidR="008577AA" w:rsidRPr="00B82CDE">
          <w:rPr>
            <w:rFonts w:ascii="Book Antiqua" w:hAnsi="Book Antiqua"/>
            <w:noProof/>
            <w:color w:val="000000" w:themeColor="text1"/>
            <w:sz w:val="24"/>
            <w:szCs w:val="24"/>
            <w:vertAlign w:val="superscript"/>
          </w:rPr>
          <w:t>150</w:t>
        </w:r>
      </w:hyperlink>
      <w:r w:rsidR="008577AA" w:rsidRPr="00B82CDE">
        <w:rPr>
          <w:rFonts w:ascii="Book Antiqua" w:hAnsi="Book Antiqua"/>
          <w:noProof/>
          <w:color w:val="000000" w:themeColor="text1"/>
          <w:sz w:val="24"/>
          <w:szCs w:val="24"/>
          <w:vertAlign w:val="superscript"/>
        </w:rPr>
        <w:t>,</w:t>
      </w:r>
      <w:hyperlink w:anchor="_ENREF_151" w:tooltip="Secondulfo, 2004 #509" w:history="1">
        <w:r w:rsidR="008577AA" w:rsidRPr="00B82CDE">
          <w:rPr>
            <w:rFonts w:ascii="Book Antiqua" w:hAnsi="Book Antiqua"/>
            <w:noProof/>
            <w:color w:val="000000" w:themeColor="text1"/>
            <w:sz w:val="24"/>
            <w:szCs w:val="24"/>
            <w:vertAlign w:val="superscript"/>
          </w:rPr>
          <w:t>151</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xml:space="preserve">. </w:t>
      </w:r>
      <w:r w:rsidR="00D206C8" w:rsidRPr="00B82CDE">
        <w:rPr>
          <w:rFonts w:ascii="Book Antiqua" w:hAnsi="Book Antiqua"/>
          <w:color w:val="000000" w:themeColor="text1"/>
          <w:sz w:val="24"/>
          <w:szCs w:val="24"/>
        </w:rPr>
        <w:t>I</w:t>
      </w:r>
      <w:r w:rsidRPr="00B82CDE">
        <w:rPr>
          <w:rFonts w:ascii="Book Antiqua" w:hAnsi="Book Antiqua"/>
          <w:color w:val="000000" w:themeColor="text1"/>
          <w:sz w:val="24"/>
          <w:szCs w:val="24"/>
        </w:rPr>
        <w:t xml:space="preserve">n </w:t>
      </w:r>
      <w:r w:rsidR="000E33D4" w:rsidRPr="00B82CDE">
        <w:rPr>
          <w:rFonts w:ascii="Book Antiqua" w:hAnsi="Book Antiqua"/>
          <w:color w:val="000000" w:themeColor="text1"/>
          <w:sz w:val="24"/>
          <w:szCs w:val="24"/>
        </w:rPr>
        <w:t xml:space="preserve">individuals who </w:t>
      </w:r>
      <w:r w:rsidR="0048025E" w:rsidRPr="00B82CDE">
        <w:rPr>
          <w:rFonts w:ascii="Book Antiqua" w:hAnsi="Book Antiqua"/>
          <w:color w:val="000000" w:themeColor="text1"/>
          <w:sz w:val="24"/>
          <w:szCs w:val="24"/>
        </w:rPr>
        <w:t xml:space="preserve">are genetically </w:t>
      </w:r>
      <w:r w:rsidR="00B60E95" w:rsidRPr="00B82CDE">
        <w:rPr>
          <w:rFonts w:ascii="Book Antiqua" w:hAnsi="Book Antiqua"/>
          <w:color w:val="000000" w:themeColor="text1"/>
          <w:sz w:val="24"/>
          <w:szCs w:val="24"/>
        </w:rPr>
        <w:t>susceptible</w:t>
      </w:r>
      <w:r w:rsidR="0048025E" w:rsidRPr="00B82CDE">
        <w:rPr>
          <w:rFonts w:ascii="Book Antiqua" w:hAnsi="Book Antiqua"/>
          <w:color w:val="000000" w:themeColor="text1"/>
          <w:sz w:val="24"/>
          <w:szCs w:val="24"/>
        </w:rPr>
        <w:t xml:space="preserve"> to</w:t>
      </w:r>
      <w:r w:rsidRPr="00B82CDE">
        <w:rPr>
          <w:rFonts w:ascii="Book Antiqua" w:hAnsi="Book Antiqua"/>
          <w:color w:val="000000" w:themeColor="text1"/>
          <w:sz w:val="24"/>
          <w:szCs w:val="24"/>
        </w:rPr>
        <w:t xml:space="preserve"> T1D, an aberrant gut microbiota </w:t>
      </w:r>
      <w:r w:rsidR="00B264B7" w:rsidRPr="00B82CDE">
        <w:rPr>
          <w:rFonts w:ascii="Book Antiqua" w:hAnsi="Book Antiqua"/>
          <w:color w:val="000000" w:themeColor="text1"/>
          <w:sz w:val="24"/>
          <w:szCs w:val="24"/>
        </w:rPr>
        <w:t>with</w:t>
      </w:r>
      <w:r w:rsidRPr="00B82CDE">
        <w:rPr>
          <w:rFonts w:ascii="Book Antiqua" w:hAnsi="Book Antiqua"/>
          <w:color w:val="000000" w:themeColor="text1"/>
          <w:sz w:val="24"/>
          <w:szCs w:val="24"/>
        </w:rPr>
        <w:t xml:space="preserve"> reduced butyrate production </w:t>
      </w:r>
      <w:r w:rsidR="00B264B7" w:rsidRPr="00B82CDE">
        <w:rPr>
          <w:rFonts w:ascii="Book Antiqua" w:hAnsi="Book Antiqua"/>
          <w:color w:val="000000" w:themeColor="text1"/>
          <w:sz w:val="24"/>
          <w:szCs w:val="24"/>
        </w:rPr>
        <w:t>is predicted to</w:t>
      </w:r>
      <w:r w:rsidRPr="00B82CDE">
        <w:rPr>
          <w:rFonts w:ascii="Book Antiqua" w:hAnsi="Book Antiqua"/>
          <w:color w:val="000000" w:themeColor="text1"/>
          <w:sz w:val="24"/>
          <w:szCs w:val="24"/>
        </w:rPr>
        <w:t xml:space="preserve"> increase the risk of the following events: </w:t>
      </w:r>
      <w:r w:rsidR="003A50BB" w:rsidRPr="00B82CDE">
        <w:rPr>
          <w:rFonts w:ascii="Book Antiqua" w:hAnsi="Book Antiqua"/>
          <w:color w:val="000000" w:themeColor="text1"/>
          <w:sz w:val="24"/>
          <w:szCs w:val="24"/>
        </w:rPr>
        <w:t xml:space="preserve">increased </w:t>
      </w:r>
      <w:r w:rsidRPr="00B82CDE">
        <w:rPr>
          <w:rFonts w:ascii="Book Antiqua" w:hAnsi="Book Antiqua"/>
          <w:color w:val="000000" w:themeColor="text1"/>
          <w:sz w:val="24"/>
          <w:szCs w:val="24"/>
        </w:rPr>
        <w:t>intestinal permeability, leakage of MAMPs, subclinical intestinal inflammation, homeostatic imbalance of T cells and ultimately autoimmunity</w:t>
      </w:r>
      <w:r w:rsidR="00557B7F" w:rsidRPr="00B82CDE">
        <w:rPr>
          <w:rFonts w:ascii="Book Antiqua" w:hAnsi="Book Antiqua"/>
          <w:color w:val="000000" w:themeColor="text1"/>
          <w:sz w:val="24"/>
          <w:szCs w:val="24"/>
        </w:rPr>
        <w:t xml:space="preserve"> in pancreas</w:t>
      </w:r>
      <w:r w:rsidR="00324E0C" w:rsidRPr="00B82CDE">
        <w:rPr>
          <w:rFonts w:ascii="Book Antiqua" w:hAnsi="Book Antiqua"/>
          <w:color w:val="000000" w:themeColor="text1"/>
          <w:sz w:val="24"/>
          <w:szCs w:val="24"/>
        </w:rPr>
        <w:fldChar w:fldCharType="begin">
          <w:fldData xml:space="preserve">PEVuZE5vdGU+PENpdGU+PEF1dGhvcj5Tb3Jpbmk8L0F1dGhvcj48WWVhcj4yMDEzPC9ZZWFyPjxS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Tb3Jpbmk8L0F1dGhvcj48WWVhcj4yMDEzPC9ZZWFyPjxS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52" w:tooltip="Sorini, 2013 #512" w:history="1">
        <w:r w:rsidR="008577AA" w:rsidRPr="00B82CDE">
          <w:rPr>
            <w:rFonts w:ascii="Book Antiqua" w:hAnsi="Book Antiqua"/>
            <w:noProof/>
            <w:color w:val="000000" w:themeColor="text1"/>
            <w:sz w:val="24"/>
            <w:szCs w:val="24"/>
            <w:vertAlign w:val="superscript"/>
          </w:rPr>
          <w:t>152</w:t>
        </w:r>
      </w:hyperlink>
      <w:r w:rsidR="008577AA" w:rsidRPr="00B82CDE">
        <w:rPr>
          <w:rFonts w:ascii="Book Antiqua" w:hAnsi="Book Antiqua"/>
          <w:noProof/>
          <w:color w:val="000000" w:themeColor="text1"/>
          <w:sz w:val="24"/>
          <w:szCs w:val="24"/>
          <w:vertAlign w:val="superscript"/>
        </w:rPr>
        <w:t>,</w:t>
      </w:r>
      <w:hyperlink w:anchor="_ENREF_153" w:tooltip="Vaarala, 2013 #511" w:history="1">
        <w:r w:rsidR="008577AA" w:rsidRPr="00B82CDE">
          <w:rPr>
            <w:rFonts w:ascii="Book Antiqua" w:hAnsi="Book Antiqua"/>
            <w:noProof/>
            <w:color w:val="000000" w:themeColor="text1"/>
            <w:sz w:val="24"/>
            <w:szCs w:val="24"/>
            <w:vertAlign w:val="superscript"/>
          </w:rPr>
          <w:t>153</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w:t>
      </w:r>
    </w:p>
    <w:p w:rsidR="008C19DE" w:rsidRPr="00B82CDE" w:rsidRDefault="008C19DE"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In conclusion the widespread effects of SCFAs mean that factors altering their concentration and profile have multiple interacting consequences for </w:t>
      </w:r>
      <w:r w:rsidR="000E33D4" w:rsidRPr="00B82CDE">
        <w:rPr>
          <w:rFonts w:ascii="Book Antiqua" w:hAnsi="Book Antiqua"/>
          <w:color w:val="000000" w:themeColor="text1"/>
          <w:sz w:val="24"/>
          <w:szCs w:val="24"/>
        </w:rPr>
        <w:t xml:space="preserve">the </w:t>
      </w:r>
      <w:r w:rsidRPr="00B82CDE">
        <w:rPr>
          <w:rFonts w:ascii="Book Antiqua" w:hAnsi="Book Antiqua"/>
          <w:color w:val="000000" w:themeColor="text1"/>
          <w:sz w:val="24"/>
          <w:szCs w:val="24"/>
        </w:rPr>
        <w:t xml:space="preserve">host and microbiome. SCFA are primary metabolites of microbial growth. Consequently the SCFA profile of the gut will be especially responsive to diet as changes in microbial nutrient supply can alter both community composition and their metabolic activity. These SCFA changes can lead to changes in gut barrier integrity, energy metabolism and inflammatory responses. All these may impact on host health, but also can feedback to impact microbial community structure. SCFAs are key factors in the interaction </w:t>
      </w:r>
      <w:r w:rsidR="00B60E95" w:rsidRPr="00B82CDE">
        <w:rPr>
          <w:rFonts w:ascii="Book Antiqua" w:hAnsi="Book Antiqua"/>
          <w:color w:val="000000" w:themeColor="text1"/>
          <w:sz w:val="24"/>
          <w:szCs w:val="24"/>
        </w:rPr>
        <w:t>b</w:t>
      </w:r>
      <w:r w:rsidRPr="00B82CDE">
        <w:rPr>
          <w:rFonts w:ascii="Book Antiqua" w:hAnsi="Book Antiqua"/>
          <w:color w:val="000000" w:themeColor="text1"/>
          <w:sz w:val="24"/>
          <w:szCs w:val="24"/>
        </w:rPr>
        <w:t>etween gut microbiome and the host.</w:t>
      </w:r>
    </w:p>
    <w:p w:rsidR="00FF7602" w:rsidRPr="00B82CDE" w:rsidRDefault="00FF7602" w:rsidP="000F4E5E">
      <w:pPr>
        <w:adjustRightInd w:val="0"/>
        <w:snapToGrid w:val="0"/>
        <w:spacing w:after="0" w:line="360" w:lineRule="auto"/>
        <w:jc w:val="both"/>
        <w:rPr>
          <w:rFonts w:ascii="Book Antiqua" w:hAnsi="Book Antiqua"/>
          <w:b/>
          <w:i/>
          <w:color w:val="000000" w:themeColor="text1"/>
          <w:sz w:val="24"/>
          <w:szCs w:val="24"/>
        </w:rPr>
      </w:pPr>
    </w:p>
    <w:p w:rsidR="006C7BEF" w:rsidRPr="00B82CDE" w:rsidRDefault="00763E48" w:rsidP="000F4E5E">
      <w:pPr>
        <w:adjustRightInd w:val="0"/>
        <w:snapToGrid w:val="0"/>
        <w:spacing w:after="0" w:line="360" w:lineRule="auto"/>
        <w:jc w:val="both"/>
        <w:rPr>
          <w:rFonts w:ascii="Book Antiqua" w:hAnsi="Book Antiqua"/>
          <w:b/>
          <w:i/>
          <w:sz w:val="24"/>
          <w:szCs w:val="24"/>
        </w:rPr>
      </w:pPr>
      <w:r w:rsidRPr="00B82CDE">
        <w:rPr>
          <w:rFonts w:ascii="Book Antiqua" w:hAnsi="Book Antiqua"/>
          <w:b/>
          <w:i/>
          <w:sz w:val="24"/>
          <w:szCs w:val="24"/>
        </w:rPr>
        <w:t>Hydrogen sulphide and gut epithelial function</w:t>
      </w:r>
    </w:p>
    <w:p w:rsidR="00841045" w:rsidRPr="00B82CDE" w:rsidRDefault="00383E0C" w:rsidP="000F4E5E">
      <w:pPr>
        <w:adjustRightInd w:val="0"/>
        <w:snapToGrid w:val="0"/>
        <w:spacing w:after="0" w:line="360" w:lineRule="auto"/>
        <w:jc w:val="both"/>
        <w:rPr>
          <w:rFonts w:ascii="Book Antiqua" w:hAnsi="Book Antiqua"/>
          <w:color w:val="000000" w:themeColor="text1"/>
          <w:sz w:val="24"/>
          <w:szCs w:val="24"/>
        </w:rPr>
      </w:pPr>
      <w:r w:rsidRPr="00B82CDE">
        <w:rPr>
          <w:rFonts w:ascii="Book Antiqua" w:eastAsia="Times New Roman" w:hAnsi="Book Antiqua" w:cs="Times New Roman"/>
          <w:color w:val="000000"/>
          <w:sz w:val="24"/>
          <w:szCs w:val="24"/>
          <w:lang w:eastAsia="en-AU"/>
        </w:rPr>
        <w:t>While butyrate fortifies the structural integrity of gut epithelium, other microbial metabolites, such as H</w:t>
      </w:r>
      <w:r w:rsidRPr="00B82CDE">
        <w:rPr>
          <w:rFonts w:ascii="Book Antiqua" w:eastAsia="Times New Roman" w:hAnsi="Book Antiqua" w:cs="Times New Roman"/>
          <w:color w:val="000000"/>
          <w:sz w:val="24"/>
          <w:szCs w:val="24"/>
          <w:vertAlign w:val="subscript"/>
          <w:lang w:eastAsia="en-AU"/>
        </w:rPr>
        <w:t>2</w:t>
      </w:r>
      <w:r w:rsidRPr="00B82CDE">
        <w:rPr>
          <w:rFonts w:ascii="Book Antiqua" w:eastAsia="Times New Roman" w:hAnsi="Book Antiqua" w:cs="Times New Roman"/>
          <w:color w:val="000000"/>
          <w:sz w:val="24"/>
          <w:szCs w:val="24"/>
          <w:lang w:eastAsia="en-AU"/>
        </w:rPr>
        <w:t>S, are implicated in impaired epithelial function. H</w:t>
      </w:r>
      <w:r w:rsidRPr="00B82CDE">
        <w:rPr>
          <w:rFonts w:ascii="Book Antiqua" w:eastAsia="Times New Roman" w:hAnsi="Book Antiqua" w:cs="Times New Roman"/>
          <w:color w:val="000000"/>
          <w:sz w:val="24"/>
          <w:szCs w:val="24"/>
          <w:vertAlign w:val="subscript"/>
          <w:lang w:eastAsia="en-AU"/>
        </w:rPr>
        <w:t>2</w:t>
      </w:r>
      <w:r w:rsidRPr="00B82CDE">
        <w:rPr>
          <w:rFonts w:ascii="Book Antiqua" w:eastAsia="Times New Roman" w:hAnsi="Book Antiqua" w:cs="Times New Roman"/>
          <w:color w:val="000000"/>
          <w:sz w:val="24"/>
          <w:szCs w:val="24"/>
          <w:lang w:eastAsia="en-AU"/>
        </w:rPr>
        <w:t xml:space="preserve">S is produced when sulphated compounds are utilised as terminal electron acceptor in anaerobic respiration. Most gut bacteria with this capability belong to the </w:t>
      </w:r>
      <w:r w:rsidRPr="00B82CDE">
        <w:rPr>
          <w:rFonts w:ascii="Book Antiqua" w:eastAsia="Times New Roman" w:hAnsi="Book Antiqua" w:cs="Times New Roman"/>
          <w:i/>
          <w:iCs/>
          <w:color w:val="000000"/>
          <w:sz w:val="24"/>
          <w:szCs w:val="24"/>
          <w:lang w:eastAsia="en-AU"/>
        </w:rPr>
        <w:t>Desulfovibrionaceae</w:t>
      </w:r>
      <w:r w:rsidR="00C85629" w:rsidRPr="00B82CDE">
        <w:rPr>
          <w:rFonts w:ascii="Book Antiqua" w:eastAsia="Times New Roman" w:hAnsi="Book Antiqua" w:cs="Times New Roman"/>
          <w:iCs/>
          <w:color w:val="000000"/>
          <w:sz w:val="24"/>
          <w:szCs w:val="24"/>
          <w:lang w:eastAsia="en-AU"/>
        </w:rPr>
        <w:t xml:space="preserve"> family</w:t>
      </w:r>
      <w:r w:rsidR="00324E0C" w:rsidRPr="00B82CDE">
        <w:rPr>
          <w:rFonts w:ascii="Book Antiqua" w:eastAsia="Times New Roman" w:hAnsi="Book Antiqua" w:cs="Times New Roman"/>
          <w:iCs/>
          <w:color w:val="000000"/>
          <w:sz w:val="24"/>
          <w:szCs w:val="24"/>
          <w:lang w:eastAsia="en-AU"/>
        </w:rPr>
        <w:fldChar w:fldCharType="begin"/>
      </w:r>
      <w:r w:rsidR="008577AA" w:rsidRPr="00B82CDE">
        <w:rPr>
          <w:rFonts w:ascii="Book Antiqua" w:eastAsia="Times New Roman" w:hAnsi="Book Antiqua" w:cs="Times New Roman"/>
          <w:iCs/>
          <w:color w:val="000000"/>
          <w:sz w:val="24"/>
          <w:szCs w:val="24"/>
          <w:lang w:eastAsia="en-AU"/>
        </w:rPr>
        <w:instrText xml:space="preserve"> ADDIN EN.CITE &lt;EndNote&gt;&lt;Cite&gt;&lt;Author&gt;Wagner&lt;/Author&gt;&lt;Year&gt;1998&lt;/Year&gt;&lt;RecNum&gt;18&lt;/RecNum&gt;&lt;DisplayText&gt;&lt;style face="superscript"&gt;[154]&lt;/style&gt;&lt;/DisplayText&gt;&lt;record&gt;&lt;rec-number&gt;18&lt;/rec-number&gt;&lt;foreign-keys&gt;&lt;key app="EN" db-id="9apsr20aqa2t5cereeqp999e00dszdvadxvf" timestamp="1396092380"&gt;18&lt;/key&gt;&lt;/foreign-keys&gt;&lt;ref-type name="Journal Article"&gt;17&lt;/ref-type&gt;&lt;contributors&gt;&lt;authors&gt;&lt;author&gt;Wagner, M.&lt;/author&gt;&lt;author&gt;Roger, A. J.&lt;/author&gt;&lt;author&gt;Flax, J. L.&lt;/author&gt;&lt;author&gt;Brusseau, G. A.&lt;/author&gt;&lt;author&gt;Stahl, D. A.&lt;/author&gt;&lt;/authors&gt;&lt;/contributors&gt;&lt;auth-address&gt;Department of Civil Engineering, Technological Institute, Northwestern University, Evanston, Illinois 60208-3109, USA.&lt;/auth-address&gt;&lt;titles&gt;&lt;title&gt;Phylogeny of dissimilatory sulfite reductases supports an early origin of sulfate respiration&lt;/title&gt;&lt;secondary-title&gt;J Bacteriol&lt;/secondary-title&gt;&lt;alt-title&gt;Journal of bacteriology&lt;/alt-title&gt;&lt;/titles&gt;&lt;pages&gt;2975-82&lt;/pages&gt;&lt;volume&gt;180&lt;/volume&gt;&lt;number&gt;11&lt;/number&gt;&lt;edition&gt;1998/06/06&lt;/edition&gt;&lt;keywords&gt;&lt;keyword&gt;Archaeoglobus fulgidus/*genetics&lt;/keyword&gt;&lt;keyword&gt;Cloning, Molecular&lt;/keyword&gt;&lt;keyword&gt;DNA, Archaeal/genetics&lt;/keyword&gt;&lt;keyword&gt;DNA, Bacterial/genetics&lt;/keyword&gt;&lt;keyword&gt;Genes, Archaeal/genetics&lt;/keyword&gt;&lt;keyword&gt;Genes, Bacterial/genetics&lt;/keyword&gt;&lt;keyword&gt;Hydrogensulfite Reductase&lt;/keyword&gt;&lt;keyword&gt;Molecular Sequence Data&lt;/keyword&gt;&lt;keyword&gt;Oxidoreductases Acting on Sulfur Group Donors/*genetics&lt;/keyword&gt;&lt;keyword&gt;*Phylogeny&lt;/keyword&gt;&lt;keyword&gt;RNA, Ribosomal, 16S/genetics&lt;/keyword&gt;&lt;keyword&gt;Sequence Analysis, DNA&lt;/keyword&gt;&lt;keyword&gt;Sequence Homology, Nucleic Acid&lt;/keyword&gt;&lt;keyword&gt;Sulfates/*metabolism&lt;/keyword&gt;&lt;keyword&gt;Sulfur-Reducing Bacteria/*genetics&lt;/keyword&gt;&lt;/keywords&gt;&lt;dates&gt;&lt;year&gt;1998&lt;/year&gt;&lt;pub-dates&gt;&lt;date&gt;Jun&lt;/date&gt;&lt;/pub-dates&gt;&lt;/dates&gt;&lt;isbn&gt;0021-9193 (Print)&amp;#xD;0021-9193&lt;/isbn&gt;&lt;accession-num&gt;9603890&lt;/accession-num&gt;&lt;urls&gt;&lt;/urls&gt;&lt;custom2&gt;Pmc107267&lt;/custom2&gt;&lt;remote-database-provider&gt;Nlm&lt;/remote-database-provider&gt;&lt;language&gt;eng&lt;/language&gt;&lt;/record&gt;&lt;/Cite&gt;&lt;/EndNote&gt;</w:instrText>
      </w:r>
      <w:r w:rsidR="00324E0C" w:rsidRPr="00B82CDE">
        <w:rPr>
          <w:rFonts w:ascii="Book Antiqua" w:eastAsia="Times New Roman" w:hAnsi="Book Antiqua" w:cs="Times New Roman"/>
          <w:iCs/>
          <w:color w:val="000000"/>
          <w:sz w:val="24"/>
          <w:szCs w:val="24"/>
          <w:lang w:eastAsia="en-AU"/>
        </w:rPr>
        <w:fldChar w:fldCharType="separate"/>
      </w:r>
      <w:r w:rsidR="008577AA" w:rsidRPr="00B82CDE">
        <w:rPr>
          <w:rFonts w:ascii="Book Antiqua" w:eastAsia="Times New Roman" w:hAnsi="Book Antiqua" w:cs="Times New Roman"/>
          <w:iCs/>
          <w:noProof/>
          <w:color w:val="000000"/>
          <w:sz w:val="24"/>
          <w:szCs w:val="24"/>
          <w:vertAlign w:val="superscript"/>
          <w:lang w:eastAsia="en-AU"/>
        </w:rPr>
        <w:t>[</w:t>
      </w:r>
      <w:hyperlink w:anchor="_ENREF_154" w:tooltip="Wagner, 1998 #18" w:history="1">
        <w:r w:rsidR="008577AA" w:rsidRPr="00B82CDE">
          <w:rPr>
            <w:rFonts w:ascii="Book Antiqua" w:eastAsia="Times New Roman" w:hAnsi="Book Antiqua" w:cs="Times New Roman"/>
            <w:iCs/>
            <w:noProof/>
            <w:color w:val="000000"/>
            <w:sz w:val="24"/>
            <w:szCs w:val="24"/>
            <w:vertAlign w:val="superscript"/>
            <w:lang w:eastAsia="en-AU"/>
          </w:rPr>
          <w:t>154</w:t>
        </w:r>
      </w:hyperlink>
      <w:r w:rsidR="008577AA" w:rsidRPr="00B82CDE">
        <w:rPr>
          <w:rFonts w:ascii="Book Antiqua" w:eastAsia="Times New Roman" w:hAnsi="Book Antiqua" w:cs="Times New Roman"/>
          <w:iCs/>
          <w:noProof/>
          <w:color w:val="000000"/>
          <w:sz w:val="24"/>
          <w:szCs w:val="24"/>
          <w:vertAlign w:val="superscript"/>
          <w:lang w:eastAsia="en-AU"/>
        </w:rPr>
        <w:t>]</w:t>
      </w:r>
      <w:r w:rsidR="00324E0C" w:rsidRPr="00B82CDE">
        <w:rPr>
          <w:rFonts w:ascii="Book Antiqua" w:eastAsia="Times New Roman" w:hAnsi="Book Antiqua" w:cs="Times New Roman"/>
          <w:iCs/>
          <w:color w:val="000000"/>
          <w:sz w:val="24"/>
          <w:szCs w:val="24"/>
          <w:lang w:eastAsia="en-AU"/>
        </w:rPr>
        <w:fldChar w:fldCharType="end"/>
      </w:r>
      <w:r w:rsidRPr="00B82CDE">
        <w:rPr>
          <w:rFonts w:ascii="Book Antiqua" w:eastAsia="Times New Roman" w:hAnsi="Book Antiqua" w:cs="Times New Roman"/>
          <w:color w:val="000000"/>
          <w:sz w:val="24"/>
          <w:szCs w:val="24"/>
          <w:lang w:eastAsia="en-AU"/>
        </w:rPr>
        <w:t>. H</w:t>
      </w:r>
      <w:r w:rsidRPr="00B82CDE">
        <w:rPr>
          <w:rFonts w:ascii="Book Antiqua" w:eastAsia="Times New Roman" w:hAnsi="Book Antiqua" w:cs="Times New Roman"/>
          <w:color w:val="000000"/>
          <w:sz w:val="24"/>
          <w:szCs w:val="24"/>
          <w:vertAlign w:val="subscript"/>
          <w:lang w:eastAsia="en-AU"/>
        </w:rPr>
        <w:t>2</w:t>
      </w:r>
      <w:r w:rsidRPr="00B82CDE">
        <w:rPr>
          <w:rFonts w:ascii="Book Antiqua" w:eastAsia="Times New Roman" w:hAnsi="Book Antiqua" w:cs="Times New Roman"/>
          <w:color w:val="000000"/>
          <w:sz w:val="24"/>
          <w:szCs w:val="24"/>
          <w:lang w:eastAsia="en-AU"/>
        </w:rPr>
        <w:t>S is known to interfere with energy metabolism in the gut epithelium</w:t>
      </w:r>
      <w:r w:rsidR="00324E0C" w:rsidRPr="00B82CDE">
        <w:rPr>
          <w:rFonts w:ascii="Book Antiqua" w:hAnsi="Book Antiqua"/>
          <w:color w:val="000000" w:themeColor="text1"/>
          <w:sz w:val="24"/>
          <w:szCs w:val="24"/>
        </w:rPr>
        <w:fldChar w:fldCharType="begin">
          <w:fldData xml:space="preserve">PEVuZE5vdGU+PENpdGU+PEF1dGhvcj5CYWJpZGdlPC9BdXRob3I+PFllYXI+MTk5ODwvWWVhcj48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CYWJpZGdlPC9BdXRob3I+PFllYXI+MTk5ODwvWWVhcj48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55" w:tooltip="Babidge, 1998 #462" w:history="1">
        <w:r w:rsidR="008577AA" w:rsidRPr="00B82CDE">
          <w:rPr>
            <w:rFonts w:ascii="Book Antiqua" w:hAnsi="Book Antiqua"/>
            <w:noProof/>
            <w:color w:val="000000" w:themeColor="text1"/>
            <w:sz w:val="24"/>
            <w:szCs w:val="24"/>
            <w:vertAlign w:val="superscript"/>
          </w:rPr>
          <w:t>155</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w:t>
      </w:r>
      <w:r w:rsidRPr="00B82CDE">
        <w:rPr>
          <w:rFonts w:ascii="Book Antiqua" w:eastAsia="Times New Roman" w:hAnsi="Book Antiqua" w:cs="Times New Roman"/>
          <w:color w:val="000000"/>
          <w:sz w:val="24"/>
          <w:szCs w:val="24"/>
          <w:lang w:eastAsia="en-AU"/>
        </w:rPr>
        <w:t>ultimately leading to cell death, concomitant with gut inflammation</w:t>
      </w:r>
      <w:r w:rsidR="00324E0C" w:rsidRPr="00B82CDE">
        <w:rPr>
          <w:rFonts w:ascii="Book Antiqua" w:hAnsi="Book Antiqua"/>
          <w:color w:val="000000" w:themeColor="text1"/>
          <w:sz w:val="24"/>
          <w:szCs w:val="24"/>
        </w:rPr>
        <w:fldChar w:fldCharType="begin">
          <w:fldData xml:space="preserve">PEVuZE5vdGU+PENpdGU+PEF1dGhvcj5EZW4gSG9uZDwvQXV0aG9yPjxZZWFyPjE5OTg8L1llYXI+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NTg0LTkwPC9wYWdlcz48dm9sdW1lPjExNTwvdm9sdW1lPjxudW1iZXI+Mzwv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EZW4gSG9uZDwvQXV0aG9yPjxZZWFyPjE5OTg8L1llYXI+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NTg0LTkwPC9wYWdlcz48dm9sdW1lPjExNTwvdm9sdW1lPjxudW1iZXI+Mzwv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56" w:tooltip="Den Hond, 1998 #640" w:history="1">
        <w:r w:rsidR="008577AA" w:rsidRPr="00B82CDE">
          <w:rPr>
            <w:rFonts w:ascii="Book Antiqua" w:hAnsi="Book Antiqua"/>
            <w:noProof/>
            <w:color w:val="000000" w:themeColor="text1"/>
            <w:sz w:val="24"/>
            <w:szCs w:val="24"/>
            <w:vertAlign w:val="superscript"/>
          </w:rPr>
          <w:t>156</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In vitro studies of </w:t>
      </w:r>
      <w:r w:rsidR="006C7BEF" w:rsidRPr="00B82CDE">
        <w:rPr>
          <w:rFonts w:ascii="Book Antiqua" w:hAnsi="Book Antiqua"/>
          <w:color w:val="000000" w:themeColor="text1"/>
          <w:sz w:val="24"/>
          <w:szCs w:val="24"/>
        </w:rPr>
        <w:lastRenderedPageBreak/>
        <w:t xml:space="preserve">intestinal epithelial cells have demonstrated </w:t>
      </w:r>
      <w:r w:rsidR="00D206C8" w:rsidRPr="00B82CDE">
        <w:rPr>
          <w:rFonts w:ascii="Book Antiqua" w:hAnsi="Book Antiqua"/>
          <w:color w:val="000000" w:themeColor="text1"/>
          <w:sz w:val="24"/>
          <w:szCs w:val="24"/>
        </w:rPr>
        <w:t xml:space="preserve">that </w:t>
      </w:r>
      <w:r w:rsidR="006C7BEF" w:rsidRPr="00B82CDE">
        <w:rPr>
          <w:rFonts w:ascii="Book Antiqua" w:hAnsi="Book Antiqua"/>
          <w:color w:val="000000" w:themeColor="text1"/>
          <w:sz w:val="24"/>
          <w:szCs w:val="24"/>
        </w:rPr>
        <w:t>H</w:t>
      </w:r>
      <w:r w:rsidR="006C7BEF" w:rsidRPr="00B82CDE">
        <w:rPr>
          <w:rFonts w:ascii="Book Antiqua" w:hAnsi="Book Antiqua"/>
          <w:color w:val="000000" w:themeColor="text1"/>
          <w:sz w:val="24"/>
          <w:szCs w:val="24"/>
          <w:vertAlign w:val="subscript"/>
        </w:rPr>
        <w:t>2</w:t>
      </w:r>
      <w:r w:rsidR="006C7BEF" w:rsidRPr="00B82CDE">
        <w:rPr>
          <w:rFonts w:ascii="Book Antiqua" w:hAnsi="Book Antiqua"/>
          <w:color w:val="000000" w:themeColor="text1"/>
          <w:sz w:val="24"/>
          <w:szCs w:val="24"/>
        </w:rPr>
        <w:t xml:space="preserve">S </w:t>
      </w:r>
      <w:r w:rsidR="006D539E" w:rsidRPr="00B82CDE">
        <w:rPr>
          <w:rFonts w:ascii="Book Antiqua" w:hAnsi="Book Antiqua"/>
          <w:color w:val="000000" w:themeColor="text1"/>
          <w:sz w:val="24"/>
          <w:szCs w:val="24"/>
        </w:rPr>
        <w:t>influence</w:t>
      </w:r>
      <w:r w:rsidR="006C7BEF" w:rsidRPr="00B82CDE">
        <w:rPr>
          <w:rFonts w:ascii="Book Antiqua" w:hAnsi="Book Antiqua"/>
          <w:color w:val="000000" w:themeColor="text1"/>
          <w:sz w:val="24"/>
          <w:szCs w:val="24"/>
        </w:rPr>
        <w:t xml:space="preserve">s the expression of genes </w:t>
      </w:r>
      <w:r w:rsidR="006D539E" w:rsidRPr="00B82CDE">
        <w:rPr>
          <w:rFonts w:ascii="Book Antiqua" w:hAnsi="Book Antiqua"/>
          <w:color w:val="000000" w:themeColor="text1"/>
          <w:sz w:val="24"/>
          <w:szCs w:val="24"/>
        </w:rPr>
        <w:t>linked to</w:t>
      </w:r>
      <w:r w:rsidR="006C7BEF" w:rsidRPr="00B82CDE">
        <w:rPr>
          <w:rFonts w:ascii="Book Antiqua" w:hAnsi="Book Antiqua"/>
          <w:color w:val="000000" w:themeColor="text1"/>
          <w:sz w:val="24"/>
          <w:szCs w:val="24"/>
        </w:rPr>
        <w:t xml:space="preserve"> cell cycle progression and </w:t>
      </w:r>
      <w:r w:rsidR="006D539E" w:rsidRPr="00B82CDE">
        <w:rPr>
          <w:rFonts w:ascii="Book Antiqua" w:hAnsi="Book Antiqua"/>
          <w:color w:val="000000" w:themeColor="text1"/>
          <w:sz w:val="24"/>
          <w:szCs w:val="24"/>
        </w:rPr>
        <w:t>stimulate</w:t>
      </w:r>
      <w:r w:rsidR="006C7BEF" w:rsidRPr="00B82CDE">
        <w:rPr>
          <w:rFonts w:ascii="Book Antiqua" w:hAnsi="Book Antiqua"/>
          <w:color w:val="000000" w:themeColor="text1"/>
          <w:sz w:val="24"/>
          <w:szCs w:val="24"/>
        </w:rPr>
        <w:t>s both inflammatory and DNA repair responses</w:t>
      </w:r>
      <w:r w:rsidR="00324E0C" w:rsidRPr="00B82CDE">
        <w:rPr>
          <w:rFonts w:ascii="Book Antiqua" w:hAnsi="Book Antiqua"/>
          <w:color w:val="000000" w:themeColor="text1"/>
          <w:sz w:val="24"/>
          <w:szCs w:val="24"/>
        </w:rPr>
        <w:fldChar w:fldCharType="begin">
          <w:fldData xml:space="preserve">PEVuZE5vdGU+PENpdGU+PEF1dGhvcj5BdHRlbmUtUmFtb3M8L0F1dGhvcj48WWVhcj4yMDEwPC9Z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ktMTQ8L3BhZ2VzPjx2b2x1bWU+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BdHRlbmUtUmFtb3M8L0F1dGhvcj48WWVhcj4yMDEwPC9Z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ktMTQ8L3BhZ2VzPjx2b2x1bWU+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57" w:tooltip="Attene-Ramos, 2010 #461" w:history="1">
        <w:r w:rsidR="008577AA" w:rsidRPr="00B82CDE">
          <w:rPr>
            <w:rFonts w:ascii="Book Antiqua" w:hAnsi="Book Antiqua"/>
            <w:noProof/>
            <w:color w:val="000000" w:themeColor="text1"/>
            <w:sz w:val="24"/>
            <w:szCs w:val="24"/>
            <w:vertAlign w:val="superscript"/>
          </w:rPr>
          <w:t>157</w:t>
        </w:r>
      </w:hyperlink>
      <w:r w:rsidR="008577AA" w:rsidRPr="00B82CDE">
        <w:rPr>
          <w:rFonts w:ascii="Book Antiqua" w:hAnsi="Book Antiqua"/>
          <w:noProof/>
          <w:color w:val="000000" w:themeColor="text1"/>
          <w:sz w:val="24"/>
          <w:szCs w:val="24"/>
          <w:vertAlign w:val="superscript"/>
        </w:rPr>
        <w:t>,</w:t>
      </w:r>
      <w:hyperlink w:anchor="_ENREF_158" w:tooltip="Attene-Ramos, 2006 #457" w:history="1">
        <w:r w:rsidR="008577AA" w:rsidRPr="00B82CDE">
          <w:rPr>
            <w:rFonts w:ascii="Book Antiqua" w:hAnsi="Book Antiqua"/>
            <w:noProof/>
            <w:color w:val="000000" w:themeColor="text1"/>
            <w:sz w:val="24"/>
            <w:szCs w:val="24"/>
            <w:vertAlign w:val="superscript"/>
          </w:rPr>
          <w:t>158</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6C7BEF" w:rsidRPr="00B82CDE">
        <w:rPr>
          <w:rFonts w:ascii="Book Antiqua" w:hAnsi="Book Antiqua"/>
          <w:color w:val="000000" w:themeColor="text1"/>
          <w:sz w:val="24"/>
          <w:szCs w:val="24"/>
        </w:rPr>
        <w:t xml:space="preserve">. Collectively, </w:t>
      </w:r>
      <w:r w:rsidR="009E66CC" w:rsidRPr="00B82CDE">
        <w:rPr>
          <w:rFonts w:ascii="Book Antiqua" w:hAnsi="Book Antiqua"/>
          <w:color w:val="000000" w:themeColor="text1"/>
          <w:sz w:val="24"/>
          <w:szCs w:val="24"/>
        </w:rPr>
        <w:t xml:space="preserve">there is robust evidence that </w:t>
      </w:r>
      <w:r w:rsidR="006C7BEF" w:rsidRPr="00B82CDE">
        <w:rPr>
          <w:rFonts w:ascii="Book Antiqua" w:hAnsi="Book Antiqua"/>
          <w:color w:val="000000" w:themeColor="text1"/>
          <w:sz w:val="24"/>
          <w:szCs w:val="24"/>
        </w:rPr>
        <w:t>H</w:t>
      </w:r>
      <w:r w:rsidR="006C7BEF" w:rsidRPr="00B82CDE">
        <w:rPr>
          <w:rFonts w:ascii="Book Antiqua" w:hAnsi="Book Antiqua"/>
          <w:color w:val="000000" w:themeColor="text1"/>
          <w:sz w:val="24"/>
          <w:szCs w:val="24"/>
          <w:vertAlign w:val="subscript"/>
        </w:rPr>
        <w:t>2</w:t>
      </w:r>
      <w:r w:rsidR="006C7BEF" w:rsidRPr="00B82CDE">
        <w:rPr>
          <w:rFonts w:ascii="Book Antiqua" w:hAnsi="Book Antiqua"/>
          <w:color w:val="000000" w:themeColor="text1"/>
          <w:sz w:val="24"/>
          <w:szCs w:val="24"/>
        </w:rPr>
        <w:t xml:space="preserve">S has deleterious effects on the gut </w:t>
      </w:r>
      <w:r w:rsidR="00841045" w:rsidRPr="00B82CDE">
        <w:rPr>
          <w:rFonts w:ascii="Book Antiqua" w:hAnsi="Book Antiqua"/>
          <w:color w:val="000000" w:themeColor="text1"/>
          <w:sz w:val="24"/>
          <w:szCs w:val="24"/>
        </w:rPr>
        <w:t>epithelium</w:t>
      </w:r>
      <w:r w:rsidRPr="00B82CDE">
        <w:rPr>
          <w:rFonts w:ascii="Book Antiqua" w:hAnsi="Book Antiqua"/>
          <w:color w:val="000000" w:themeColor="text1"/>
          <w:sz w:val="24"/>
          <w:szCs w:val="24"/>
        </w:rPr>
        <w:t xml:space="preserve">. A recurrent feature of HFD studies, especially those in which diet formulations have a high proportion of saturated fat, is an increase in </w:t>
      </w:r>
      <w:r w:rsidRPr="00B82CDE">
        <w:rPr>
          <w:rFonts w:ascii="Book Antiqua" w:hAnsi="Book Antiqua"/>
          <w:i/>
          <w:color w:val="000000" w:themeColor="text1"/>
          <w:sz w:val="24"/>
          <w:szCs w:val="24"/>
        </w:rPr>
        <w:t>Desulfovibrionaceae</w:t>
      </w:r>
      <w:r w:rsidRPr="00B82CDE">
        <w:rPr>
          <w:rFonts w:ascii="Book Antiqua" w:hAnsi="Book Antiqua"/>
          <w:color w:val="000000" w:themeColor="text1"/>
          <w:sz w:val="24"/>
          <w:szCs w:val="24"/>
        </w:rPr>
        <w:t xml:space="preserve"> and gut inflammation (Table 1). Again the inferred loss of gut barrier function and associated changes in host-microbiome interaction have the potential to drive feedback responses in the microbial community.</w:t>
      </w:r>
      <w:r w:rsidR="00841045" w:rsidRPr="00B82CDE">
        <w:rPr>
          <w:rFonts w:ascii="Book Antiqua" w:hAnsi="Book Antiqua"/>
          <w:color w:val="000000" w:themeColor="text1"/>
          <w:sz w:val="24"/>
          <w:szCs w:val="24"/>
        </w:rPr>
        <w:t xml:space="preserve"> </w:t>
      </w:r>
    </w:p>
    <w:p w:rsidR="006C7BEF" w:rsidRPr="00B82CDE" w:rsidRDefault="006C7BEF" w:rsidP="000F4E5E">
      <w:pPr>
        <w:adjustRightInd w:val="0"/>
        <w:snapToGrid w:val="0"/>
        <w:spacing w:after="0" w:line="360" w:lineRule="auto"/>
        <w:jc w:val="both"/>
        <w:rPr>
          <w:rFonts w:ascii="Book Antiqua" w:hAnsi="Book Antiqua"/>
          <w:color w:val="000000" w:themeColor="text1"/>
          <w:sz w:val="24"/>
          <w:szCs w:val="24"/>
        </w:rPr>
      </w:pPr>
    </w:p>
    <w:p w:rsidR="006C7BEF" w:rsidRPr="00B82CDE" w:rsidRDefault="00FF7602" w:rsidP="000F4E5E">
      <w:pPr>
        <w:adjustRightInd w:val="0"/>
        <w:snapToGrid w:val="0"/>
        <w:spacing w:after="0" w:line="360" w:lineRule="auto"/>
        <w:jc w:val="both"/>
        <w:rPr>
          <w:rFonts w:ascii="Book Antiqua" w:hAnsi="Book Antiqua"/>
          <w:b/>
          <w:sz w:val="24"/>
          <w:szCs w:val="24"/>
        </w:rPr>
      </w:pPr>
      <w:r w:rsidRPr="00B82CDE">
        <w:rPr>
          <w:rFonts w:ascii="Book Antiqua" w:hAnsi="Book Antiqua"/>
          <w:b/>
          <w:sz w:val="24"/>
          <w:szCs w:val="24"/>
        </w:rPr>
        <w:t>DIET, PATHOBIONT EXPANSION AND DYSBIOSIS- A MODEL REVISITED</w:t>
      </w:r>
    </w:p>
    <w:p w:rsidR="007B04DE" w:rsidRPr="00B82CDE" w:rsidRDefault="00645CDD" w:rsidP="000F4E5E">
      <w:pPr>
        <w:adjustRightInd w:val="0"/>
        <w:snapToGrid w:val="0"/>
        <w:spacing w:after="0" w:line="360" w:lineRule="auto"/>
        <w:jc w:val="both"/>
        <w:rPr>
          <w:rFonts w:ascii="Book Antiqua" w:hAnsi="Book Antiqua"/>
          <w:color w:val="000000" w:themeColor="text1"/>
          <w:sz w:val="24"/>
          <w:szCs w:val="24"/>
        </w:rPr>
      </w:pPr>
      <w:r w:rsidRPr="00B82CDE">
        <w:rPr>
          <w:rFonts w:ascii="Book Antiqua" w:hAnsi="Book Antiqua"/>
          <w:sz w:val="24"/>
          <w:szCs w:val="24"/>
        </w:rPr>
        <w:t>The interplay between diet, gut microbiome and host health has been the subject of numerous studies, and mechanisms that tip homeostasis to dysbiosis are starting to emerge. Nutrient competition is a major driver of community dynamics. Available evidence indicates that access to inorganic electron acceptors such as nitrate and sulphate occupies a special place in determining the outcome of nutrient competition between pathobionts and commensals at the epithelial interface</w: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LDgyXTwvc3R5bGU+PC9EaXNwbGF5VGV4dD48cmVjb3JkPjxyZWMtbnVtYmVyPjU3MDwvcmVj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LDgyXTwvc3R5bGU+PC9EaXNwbGF5VGV4dD48cmVjb3JkPjxyZWMtbnVtYmVyPjU3MDwvcmVj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 w:tooltip="Devkota, 2012 #570" w:history="1">
        <w:r w:rsidR="008577AA" w:rsidRPr="00B82CDE">
          <w:rPr>
            <w:rFonts w:ascii="Book Antiqua" w:hAnsi="Book Antiqua"/>
            <w:noProof/>
            <w:sz w:val="24"/>
            <w:szCs w:val="24"/>
            <w:vertAlign w:val="superscript"/>
          </w:rPr>
          <w:t>9</w:t>
        </w:r>
      </w:hyperlink>
      <w:r w:rsidR="008577AA" w:rsidRPr="00B82CDE">
        <w:rPr>
          <w:rFonts w:ascii="Book Antiqua" w:hAnsi="Book Antiqua"/>
          <w:noProof/>
          <w:sz w:val="24"/>
          <w:szCs w:val="24"/>
          <w:vertAlign w:val="superscript"/>
        </w:rPr>
        <w:t>,</w:t>
      </w:r>
      <w:hyperlink w:anchor="_ENREF_82" w:tooltip="Winter, 2013 #556" w:history="1">
        <w:r w:rsidR="008577AA" w:rsidRPr="00B82CDE">
          <w:rPr>
            <w:rFonts w:ascii="Book Antiqua" w:hAnsi="Book Antiqua"/>
            <w:noProof/>
            <w:sz w:val="24"/>
            <w:szCs w:val="24"/>
            <w:vertAlign w:val="superscript"/>
          </w:rPr>
          <w:t>8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7B04DE" w:rsidRPr="00B82CDE">
        <w:rPr>
          <w:rFonts w:ascii="Book Antiqua" w:hAnsi="Book Antiqua"/>
          <w:sz w:val="24"/>
          <w:szCs w:val="24"/>
        </w:rPr>
        <w:t>. The availability of these is tightly linked to inflammation and cell damage</w: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LDgyXTwvc3R5bGU+PC9EaXNwbGF5VGV4dD48cmVjb3JkPjxyZWMtbnVtYmVyPjU3MDwvcmVj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=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LDgyXTwvc3R5bGU+PC9EaXNwbGF5VGV4dD48cmVjb3JkPjxyZWMtbnVtYmVyPjU3MDwvcmVj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=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9" w:tooltip="Devkota, 2012 #570" w:history="1">
        <w:r w:rsidR="008577AA" w:rsidRPr="00B82CDE">
          <w:rPr>
            <w:rFonts w:ascii="Book Antiqua" w:hAnsi="Book Antiqua"/>
            <w:noProof/>
            <w:sz w:val="24"/>
            <w:szCs w:val="24"/>
            <w:vertAlign w:val="superscript"/>
          </w:rPr>
          <w:t>9</w:t>
        </w:r>
      </w:hyperlink>
      <w:r w:rsidR="008577AA" w:rsidRPr="00B82CDE">
        <w:rPr>
          <w:rFonts w:ascii="Book Antiqua" w:hAnsi="Book Antiqua"/>
          <w:noProof/>
          <w:sz w:val="24"/>
          <w:szCs w:val="24"/>
          <w:vertAlign w:val="superscript"/>
        </w:rPr>
        <w:t>,</w:t>
      </w:r>
      <w:hyperlink w:anchor="_ENREF_82" w:tooltip="Winter, 2013 #556" w:history="1">
        <w:r w:rsidR="008577AA" w:rsidRPr="00B82CDE">
          <w:rPr>
            <w:rFonts w:ascii="Book Antiqua" w:hAnsi="Book Antiqua"/>
            <w:noProof/>
            <w:sz w:val="24"/>
            <w:szCs w:val="24"/>
            <w:vertAlign w:val="superscript"/>
          </w:rPr>
          <w:t>8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007B04DE" w:rsidRPr="00B82CDE">
        <w:rPr>
          <w:rFonts w:ascii="Book Antiqua" w:hAnsi="Book Antiqua"/>
          <w:sz w:val="24"/>
          <w:szCs w:val="24"/>
        </w:rPr>
        <w:t xml:space="preserve">. </w:t>
      </w:r>
      <w:r w:rsidRPr="00B82CDE">
        <w:rPr>
          <w:rFonts w:ascii="Book Antiqua" w:hAnsi="Book Antiqua"/>
          <w:sz w:val="24"/>
          <w:szCs w:val="24"/>
        </w:rPr>
        <w:t>We postulate that microbes whose competiti</w:t>
      </w:r>
      <w:r w:rsidRPr="00B82CDE">
        <w:rPr>
          <w:rFonts w:ascii="Book Antiqua" w:hAnsi="Book Antiqua"/>
          <w:color w:val="000000" w:themeColor="text1"/>
          <w:sz w:val="24"/>
          <w:szCs w:val="24"/>
        </w:rPr>
        <w:t>ve advantage is dependent on anaerobic respiration adopt a pro-inflammatory life history strategy (which results in increased nitrate) and that their competitors promote mucosal homeostasis (which limits nitrate). Obesity and diet can skew the outcome of these opposing strategies</w:t>
      </w:r>
      <w:r w:rsidR="00257A47" w:rsidRPr="00B82CDE">
        <w:rPr>
          <w:rFonts w:ascii="Book Antiqua" w:hAnsi="Book Antiqua"/>
          <w:color w:val="000000" w:themeColor="text1"/>
          <w:sz w:val="24"/>
          <w:szCs w:val="24"/>
        </w:rPr>
        <w:t xml:space="preserve"> by altering the “tipping point”</w:t>
      </w:r>
      <w:r w:rsidRPr="00B82CDE">
        <w:rPr>
          <w:rFonts w:ascii="Book Antiqua" w:hAnsi="Book Antiqua"/>
          <w:color w:val="000000" w:themeColor="text1"/>
          <w:sz w:val="24"/>
          <w:szCs w:val="24"/>
        </w:rPr>
        <w:t xml:space="preserve"> at which inflammatory processes lead to elevated gut nitrate (Figure 3).</w:t>
      </w:r>
      <w:r w:rsidR="00374A07" w:rsidRPr="00B82CDE">
        <w:rPr>
          <w:rFonts w:ascii="Book Antiqua" w:hAnsi="Book Antiqua"/>
          <w:color w:val="000000" w:themeColor="text1"/>
          <w:sz w:val="24"/>
          <w:szCs w:val="24"/>
        </w:rPr>
        <w:t xml:space="preserve"> </w:t>
      </w:r>
    </w:p>
    <w:p w:rsidR="00645CDD" w:rsidRPr="00B82CDE" w:rsidRDefault="00645CDD"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 xml:space="preserve">The effect of obesity, or more specifically </w:t>
      </w:r>
      <w:r w:rsidR="003959CF" w:rsidRPr="00B82CDE">
        <w:rPr>
          <w:rFonts w:ascii="Book Antiqua" w:hAnsi="Book Antiqua"/>
          <w:color w:val="000000" w:themeColor="text1"/>
          <w:sz w:val="24"/>
          <w:szCs w:val="24"/>
        </w:rPr>
        <w:t>MAT</w:t>
      </w:r>
      <w:r w:rsidRPr="00B82CDE">
        <w:rPr>
          <w:rFonts w:ascii="Book Antiqua" w:hAnsi="Book Antiqua"/>
          <w:color w:val="000000" w:themeColor="text1"/>
          <w:sz w:val="24"/>
          <w:szCs w:val="24"/>
        </w:rPr>
        <w:t>, is due to their potential to amplify the host response to metabolites that escape the intestine. Adipose tissue macrophages stimulated by MAMPs such as LPS switch to a pro-inflammatory state and increase the production of pro-inflammatory cytokines</w:t>
      </w:r>
      <w:r w:rsidR="00324E0C" w:rsidRPr="00B82CDE">
        <w:rPr>
          <w:rFonts w:ascii="Book Antiqua" w:hAnsi="Book Antiqua"/>
          <w:color w:val="000000" w:themeColor="text1"/>
          <w:sz w:val="24"/>
          <w:szCs w:val="24"/>
        </w:rPr>
        <w:fldChar w:fldCharType="begin">
          <w:fldData xml:space="preserve">PEVuZE5vdGU+PENpdGU+PEF1dGhvcj5NYW50b3Zhbmk8L0F1dGhvcj48WWVhcj4yMDA0PC9ZZWFy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NYW50b3Zhbmk8L0F1dGhvcj48WWVhcj4yMDA0PC9ZZWFy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59" w:tooltip="Mantovani, 2004 #541" w:history="1">
        <w:r w:rsidR="008577AA" w:rsidRPr="00B82CDE">
          <w:rPr>
            <w:rFonts w:ascii="Book Antiqua" w:hAnsi="Book Antiqua"/>
            <w:noProof/>
            <w:color w:val="000000" w:themeColor="text1"/>
            <w:sz w:val="24"/>
            <w:szCs w:val="24"/>
            <w:vertAlign w:val="superscript"/>
          </w:rPr>
          <w:t>159</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Pr="00B82CDE">
        <w:rPr>
          <w:rFonts w:ascii="Book Antiqua" w:hAnsi="Book Antiqua"/>
          <w:color w:val="000000" w:themeColor="text1"/>
          <w:sz w:val="24"/>
          <w:szCs w:val="24"/>
        </w:rPr>
        <w:t>. Pro-inflammatory cytokines can “escape” from the adipose tissue and promote inflammation and insulin resistance in other tissues</w:t>
      </w:r>
      <w:r w:rsidR="00324E0C" w:rsidRPr="00B82CDE">
        <w:rPr>
          <w:rFonts w:ascii="Book Antiqua" w:hAnsi="Book Antiqua"/>
          <w:color w:val="000000" w:themeColor="text1"/>
          <w:sz w:val="24"/>
          <w:szCs w:val="24"/>
        </w:rPr>
        <w:fldChar w:fldCharType="begin">
          <w:fldData xml:space="preserve">PEVuZE5vdGU+PENpdGU+PEF1dGhvcj5Pc2Jvcm48L0F1dGhvcj48WWVhcj4yMDEyPC9ZZWFyPjxS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==
</w:fldData>
        </w:fldChar>
      </w:r>
      <w:r w:rsidR="008577AA" w:rsidRPr="00B82CDE">
        <w:rPr>
          <w:rFonts w:ascii="Book Antiqua" w:hAnsi="Book Antiqua"/>
          <w:color w:val="000000" w:themeColor="text1"/>
          <w:sz w:val="24"/>
          <w:szCs w:val="24"/>
        </w:rPr>
        <w:instrText xml:space="preserve"> ADDIN EN.CITE </w:instrText>
      </w:r>
      <w:r w:rsidR="00324E0C" w:rsidRPr="00B82CDE">
        <w:rPr>
          <w:rFonts w:ascii="Book Antiqua" w:hAnsi="Book Antiqua"/>
          <w:color w:val="000000" w:themeColor="text1"/>
          <w:sz w:val="24"/>
          <w:szCs w:val="24"/>
        </w:rPr>
        <w:fldChar w:fldCharType="begin">
          <w:fldData xml:space="preserve">PEVuZE5vdGU+PENpdGU+PEF1dGhvcj5Pc2Jvcm48L0F1dGhvcj48WWVhcj4yMDEyPC9ZZWFyPjxS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==
</w:fldData>
        </w:fldChar>
      </w:r>
      <w:r w:rsidR="008577AA" w:rsidRPr="00B82CDE">
        <w:rPr>
          <w:rFonts w:ascii="Book Antiqua" w:hAnsi="Book Antiqua"/>
          <w:color w:val="000000" w:themeColor="text1"/>
          <w:sz w:val="24"/>
          <w:szCs w:val="24"/>
        </w:rPr>
        <w:instrText xml:space="preserve"> ADDIN EN.CITE.DATA </w:instrText>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end"/>
      </w:r>
      <w:r w:rsidR="00324E0C" w:rsidRPr="00B82CDE">
        <w:rPr>
          <w:rFonts w:ascii="Book Antiqua" w:hAnsi="Book Antiqua"/>
          <w:color w:val="000000" w:themeColor="text1"/>
          <w:sz w:val="24"/>
          <w:szCs w:val="24"/>
        </w:rPr>
      </w:r>
      <w:r w:rsidR="00324E0C" w:rsidRPr="00B82CDE">
        <w:rPr>
          <w:rFonts w:ascii="Book Antiqua" w:hAnsi="Book Antiqua"/>
          <w:color w:val="000000" w:themeColor="text1"/>
          <w:sz w:val="24"/>
          <w:szCs w:val="24"/>
        </w:rPr>
        <w:fldChar w:fldCharType="separate"/>
      </w:r>
      <w:r w:rsidR="008577AA" w:rsidRPr="00B82CDE">
        <w:rPr>
          <w:rFonts w:ascii="Book Antiqua" w:hAnsi="Book Antiqua"/>
          <w:noProof/>
          <w:color w:val="000000" w:themeColor="text1"/>
          <w:sz w:val="24"/>
          <w:szCs w:val="24"/>
          <w:vertAlign w:val="superscript"/>
        </w:rPr>
        <w:t>[</w:t>
      </w:r>
      <w:hyperlink w:anchor="_ENREF_160" w:tooltip="Osborn, 2012 #519" w:history="1">
        <w:r w:rsidR="008577AA" w:rsidRPr="00B82CDE">
          <w:rPr>
            <w:rFonts w:ascii="Book Antiqua" w:hAnsi="Book Antiqua"/>
            <w:noProof/>
            <w:color w:val="000000" w:themeColor="text1"/>
            <w:sz w:val="24"/>
            <w:szCs w:val="24"/>
            <w:vertAlign w:val="superscript"/>
          </w:rPr>
          <w:t>160</w:t>
        </w:r>
      </w:hyperlink>
      <w:r w:rsidR="008577AA" w:rsidRPr="00B82CDE">
        <w:rPr>
          <w:rFonts w:ascii="Book Antiqua" w:hAnsi="Book Antiqua"/>
          <w:noProof/>
          <w:color w:val="000000" w:themeColor="text1"/>
          <w:sz w:val="24"/>
          <w:szCs w:val="24"/>
          <w:vertAlign w:val="superscript"/>
        </w:rPr>
        <w:t>]</w:t>
      </w:r>
      <w:r w:rsidR="00324E0C" w:rsidRPr="00B82CDE">
        <w:rPr>
          <w:rFonts w:ascii="Book Antiqua" w:hAnsi="Book Antiqua"/>
          <w:color w:val="000000" w:themeColor="text1"/>
          <w:sz w:val="24"/>
          <w:szCs w:val="24"/>
        </w:rPr>
        <w:fldChar w:fldCharType="end"/>
      </w:r>
      <w:r w:rsidR="00290990" w:rsidRPr="00B82CDE">
        <w:rPr>
          <w:rFonts w:ascii="Book Antiqua" w:hAnsi="Book Antiqua"/>
          <w:color w:val="000000" w:themeColor="text1"/>
          <w:sz w:val="24"/>
          <w:szCs w:val="24"/>
        </w:rPr>
        <w:t>.</w:t>
      </w:r>
    </w:p>
    <w:p w:rsidR="00290990" w:rsidRPr="00B82CDE" w:rsidRDefault="00290990" w:rsidP="000F4E5E">
      <w:pPr>
        <w:adjustRightInd w:val="0"/>
        <w:snapToGrid w:val="0"/>
        <w:spacing w:after="0" w:line="360" w:lineRule="auto"/>
        <w:ind w:firstLineChars="100" w:firstLine="240"/>
        <w:jc w:val="both"/>
        <w:rPr>
          <w:rFonts w:ascii="Book Antiqua" w:hAnsi="Book Antiqua"/>
          <w:color w:val="000000" w:themeColor="text1"/>
          <w:sz w:val="24"/>
          <w:szCs w:val="24"/>
        </w:rPr>
      </w:pPr>
      <w:r w:rsidRPr="00B82CDE">
        <w:rPr>
          <w:rFonts w:ascii="Book Antiqua" w:hAnsi="Book Antiqua"/>
          <w:color w:val="000000" w:themeColor="text1"/>
          <w:sz w:val="24"/>
          <w:szCs w:val="24"/>
        </w:rPr>
        <w:t>The effects of diet are multiple but can be summarised as driving microbial changes that alter gut barrier function and</w:t>
      </w:r>
      <w:r w:rsidR="0027699D"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immune tone. Diets that are </w:t>
      </w:r>
      <w:r w:rsidR="00C85629" w:rsidRPr="00B82CDE">
        <w:rPr>
          <w:rFonts w:ascii="Book Antiqua" w:hAnsi="Book Antiqua"/>
          <w:color w:val="000000" w:themeColor="text1"/>
          <w:sz w:val="24"/>
          <w:szCs w:val="24"/>
        </w:rPr>
        <w:t>depleted</w:t>
      </w:r>
      <w:r w:rsidRPr="00B82CDE">
        <w:rPr>
          <w:rFonts w:ascii="Book Antiqua" w:hAnsi="Book Antiqua"/>
          <w:color w:val="000000" w:themeColor="text1"/>
          <w:sz w:val="24"/>
          <w:szCs w:val="24"/>
        </w:rPr>
        <w:t xml:space="preserve"> in fermentable polysaccharides are associated with lower levels of SCFA production. This state increases the risk of epithelial cell starvation (</w:t>
      </w:r>
      <w:r w:rsidR="00C85629" w:rsidRPr="00B82CDE">
        <w:rPr>
          <w:rFonts w:ascii="Book Antiqua" w:hAnsi="Book Antiqua"/>
          <w:color w:val="000000" w:themeColor="text1"/>
          <w:sz w:val="24"/>
          <w:szCs w:val="24"/>
        </w:rPr>
        <w:t xml:space="preserve">due to </w:t>
      </w:r>
      <w:r w:rsidRPr="00B82CDE">
        <w:rPr>
          <w:rFonts w:ascii="Book Antiqua" w:hAnsi="Book Antiqua"/>
          <w:color w:val="000000" w:themeColor="text1"/>
          <w:sz w:val="24"/>
          <w:szCs w:val="24"/>
        </w:rPr>
        <w:t xml:space="preserve">low butyrate levels) and </w:t>
      </w:r>
      <w:r w:rsidR="00C85629" w:rsidRPr="00B82CDE">
        <w:rPr>
          <w:rFonts w:ascii="Book Antiqua" w:hAnsi="Book Antiqua"/>
          <w:color w:val="000000" w:themeColor="text1"/>
          <w:sz w:val="24"/>
          <w:szCs w:val="24"/>
        </w:rPr>
        <w:t>reduce</w:t>
      </w:r>
      <w:r w:rsidRPr="00B82CDE">
        <w:rPr>
          <w:rFonts w:ascii="Book Antiqua" w:hAnsi="Book Antiqua"/>
          <w:color w:val="000000" w:themeColor="text1"/>
          <w:sz w:val="24"/>
          <w:szCs w:val="24"/>
        </w:rPr>
        <w:t xml:space="preserve">s the numbers </w:t>
      </w:r>
      <w:r w:rsidRPr="00B82CDE">
        <w:rPr>
          <w:rFonts w:ascii="Book Antiqua" w:hAnsi="Book Antiqua"/>
          <w:color w:val="000000" w:themeColor="text1"/>
          <w:sz w:val="24"/>
          <w:szCs w:val="24"/>
        </w:rPr>
        <w:lastRenderedPageBreak/>
        <w:t>of T</w:t>
      </w:r>
      <w:r w:rsidRPr="00B82CDE">
        <w:rPr>
          <w:rFonts w:ascii="Book Antiqua" w:hAnsi="Book Antiqua"/>
          <w:color w:val="000000" w:themeColor="text1"/>
          <w:sz w:val="24"/>
          <w:szCs w:val="24"/>
          <w:vertAlign w:val="subscript"/>
        </w:rPr>
        <w:t>Reg</w:t>
      </w:r>
      <w:r w:rsidRPr="00B82CDE">
        <w:rPr>
          <w:rFonts w:ascii="Book Antiqua" w:hAnsi="Book Antiqua"/>
          <w:color w:val="000000" w:themeColor="text1"/>
          <w:sz w:val="24"/>
          <w:szCs w:val="24"/>
        </w:rPr>
        <w:t xml:space="preserve"> cells. Both host responses have the effect of increasing the potential for inflammation. Epithelial cell starvation and/or inflammation can both increase the availability of inorganic electron acceptors in the lumen that supports</w:t>
      </w:r>
      <w:r w:rsidR="001F0ADB"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expansion of pro-inflammatory pathobionts, many of which are </w:t>
      </w:r>
      <w:r w:rsidRPr="00B82CDE">
        <w:rPr>
          <w:rFonts w:ascii="Book Antiqua" w:hAnsi="Book Antiqua"/>
          <w:i/>
          <w:color w:val="000000" w:themeColor="text1"/>
          <w:sz w:val="24"/>
          <w:szCs w:val="24"/>
        </w:rPr>
        <w:t>Proteobacteria</w:t>
      </w:r>
      <w:r w:rsidRPr="00B82CDE">
        <w:rPr>
          <w:rFonts w:ascii="Book Antiqua" w:hAnsi="Book Antiqua"/>
          <w:color w:val="000000" w:themeColor="text1"/>
          <w:sz w:val="24"/>
          <w:szCs w:val="24"/>
        </w:rPr>
        <w:t xml:space="preserve">. At this point the potential for positive feedback exists since the LPS of </w:t>
      </w:r>
      <w:r w:rsidRPr="00B82CDE">
        <w:rPr>
          <w:rFonts w:ascii="Book Antiqua" w:hAnsi="Book Antiqua"/>
          <w:i/>
          <w:color w:val="000000" w:themeColor="text1"/>
          <w:sz w:val="24"/>
          <w:szCs w:val="24"/>
        </w:rPr>
        <w:t xml:space="preserve">Proteobacteria </w:t>
      </w:r>
      <w:r w:rsidRPr="00B82CDE">
        <w:rPr>
          <w:rFonts w:ascii="Book Antiqua" w:hAnsi="Book Antiqua"/>
          <w:color w:val="000000" w:themeColor="text1"/>
          <w:sz w:val="24"/>
          <w:szCs w:val="24"/>
        </w:rPr>
        <w:t xml:space="preserve">is strongly pro-inflammatory. Diets that are also high in saturated fat exacerbate this basic model. Dietary fat results in increased bile </w:t>
      </w:r>
      <w:r w:rsidR="00C85629" w:rsidRPr="00B82CDE">
        <w:rPr>
          <w:rFonts w:ascii="Book Antiqua" w:hAnsi="Book Antiqua"/>
          <w:color w:val="000000" w:themeColor="text1"/>
          <w:sz w:val="24"/>
          <w:szCs w:val="24"/>
        </w:rPr>
        <w:t xml:space="preserve">secretion </w:t>
      </w:r>
      <w:r w:rsidRPr="00B82CDE">
        <w:rPr>
          <w:rFonts w:ascii="Book Antiqua" w:hAnsi="Book Antiqua"/>
          <w:color w:val="000000" w:themeColor="text1"/>
          <w:sz w:val="24"/>
          <w:szCs w:val="24"/>
        </w:rPr>
        <w:t>which has been observed to select against key groups of fermentative bacteria. Fat types that specifically promote taurocholate may</w:t>
      </w:r>
      <w:r w:rsidR="001F0ADB" w:rsidRPr="00B82CDE">
        <w:rPr>
          <w:rFonts w:ascii="Book Antiqua" w:hAnsi="Book Antiqua"/>
          <w:color w:val="000000" w:themeColor="text1"/>
          <w:sz w:val="24"/>
          <w:szCs w:val="24"/>
        </w:rPr>
        <w:t xml:space="preserve"> </w:t>
      </w:r>
      <w:r w:rsidR="00631C44" w:rsidRPr="00B82CDE">
        <w:rPr>
          <w:rFonts w:ascii="Book Antiqua" w:hAnsi="Book Antiqua"/>
          <w:color w:val="000000" w:themeColor="text1"/>
          <w:sz w:val="24"/>
          <w:szCs w:val="24"/>
        </w:rPr>
        <w:t>exacerbate the</w:t>
      </w:r>
      <w:r w:rsidRPr="00B82CDE">
        <w:rPr>
          <w:rFonts w:ascii="Book Antiqua" w:hAnsi="Book Antiqua"/>
          <w:color w:val="000000" w:themeColor="text1"/>
          <w:sz w:val="24"/>
          <w:szCs w:val="24"/>
        </w:rPr>
        <w:t xml:space="preserve"> inflammatory processes since they are strongly linked to expansion of SRBs and production of H</w:t>
      </w:r>
      <w:r w:rsidRPr="00B82CDE">
        <w:rPr>
          <w:rFonts w:ascii="Book Antiqua" w:hAnsi="Book Antiqua"/>
          <w:color w:val="000000" w:themeColor="text1"/>
          <w:sz w:val="24"/>
          <w:szCs w:val="24"/>
          <w:vertAlign w:val="subscript"/>
        </w:rPr>
        <w:t>2</w:t>
      </w:r>
      <w:r w:rsidRPr="00B82CDE">
        <w:rPr>
          <w:rFonts w:ascii="Book Antiqua" w:hAnsi="Book Antiqua"/>
          <w:color w:val="000000" w:themeColor="text1"/>
          <w:sz w:val="24"/>
          <w:szCs w:val="24"/>
        </w:rPr>
        <w:t xml:space="preserve">S. Collectively these two aspects of diet composition, levels of fermentable polysaccharide and saturated fat, can operate </w:t>
      </w:r>
      <w:r w:rsidR="00631C44" w:rsidRPr="00B82CDE">
        <w:rPr>
          <w:rFonts w:ascii="Book Antiqua" w:hAnsi="Book Antiqua"/>
          <w:color w:val="000000" w:themeColor="text1"/>
          <w:sz w:val="24"/>
          <w:szCs w:val="24"/>
        </w:rPr>
        <w:t xml:space="preserve">in synergy </w:t>
      </w:r>
      <w:r w:rsidRPr="00B82CDE">
        <w:rPr>
          <w:rFonts w:ascii="Book Antiqua" w:hAnsi="Book Antiqua"/>
          <w:color w:val="000000" w:themeColor="text1"/>
          <w:sz w:val="24"/>
          <w:szCs w:val="24"/>
        </w:rPr>
        <w:t xml:space="preserve">to reduce the </w:t>
      </w:r>
      <w:r w:rsidR="00631C44" w:rsidRPr="00B82CDE">
        <w:rPr>
          <w:rFonts w:ascii="Book Antiqua" w:hAnsi="Book Antiqua"/>
          <w:color w:val="000000" w:themeColor="text1"/>
          <w:sz w:val="24"/>
          <w:szCs w:val="24"/>
        </w:rPr>
        <w:t>fitness</w:t>
      </w:r>
      <w:r w:rsidRPr="00B82CDE">
        <w:rPr>
          <w:rFonts w:ascii="Book Antiqua" w:hAnsi="Book Antiqua"/>
          <w:color w:val="000000" w:themeColor="text1"/>
          <w:sz w:val="24"/>
          <w:szCs w:val="24"/>
        </w:rPr>
        <w:t xml:space="preserve"> of bacteria that promote mucosal function via butyrate production and enhance the competitiveness of bacteria that </w:t>
      </w:r>
      <w:r w:rsidR="00631C44" w:rsidRPr="00B82CDE">
        <w:rPr>
          <w:rFonts w:ascii="Book Antiqua" w:hAnsi="Book Antiqua"/>
          <w:color w:val="000000" w:themeColor="text1"/>
          <w:sz w:val="24"/>
          <w:szCs w:val="24"/>
        </w:rPr>
        <w:t>drive</w:t>
      </w:r>
      <w:r w:rsidRPr="00B82CDE">
        <w:rPr>
          <w:rFonts w:ascii="Book Antiqua" w:hAnsi="Book Antiqua"/>
          <w:color w:val="000000" w:themeColor="text1"/>
          <w:sz w:val="24"/>
          <w:szCs w:val="24"/>
        </w:rPr>
        <w:t xml:space="preserve"> inflammation via LPS.</w:t>
      </w:r>
    </w:p>
    <w:p w:rsidR="00C769CC" w:rsidRPr="00B82CDE" w:rsidRDefault="006C7BEF" w:rsidP="000F4E5E">
      <w:pPr>
        <w:adjustRightInd w:val="0"/>
        <w:snapToGrid w:val="0"/>
        <w:spacing w:after="0" w:line="360" w:lineRule="auto"/>
        <w:ind w:firstLineChars="100" w:firstLine="240"/>
        <w:jc w:val="both"/>
        <w:rPr>
          <w:rFonts w:ascii="Book Antiqua" w:hAnsi="Book Antiqua"/>
          <w:sz w:val="24"/>
          <w:szCs w:val="24"/>
        </w:rPr>
      </w:pPr>
      <w:r w:rsidRPr="00B82CDE">
        <w:rPr>
          <w:rFonts w:ascii="Book Antiqua" w:hAnsi="Book Antiqua"/>
          <w:sz w:val="24"/>
          <w:szCs w:val="24"/>
        </w:rPr>
        <w:t>In this conceptual framework there are two independent host feedback pathways, bile secretion a</w:t>
      </w:r>
      <w:r w:rsidR="001173B0" w:rsidRPr="00B82CDE">
        <w:rPr>
          <w:rFonts w:ascii="Book Antiqua" w:hAnsi="Book Antiqua"/>
          <w:sz w:val="24"/>
          <w:szCs w:val="24"/>
        </w:rPr>
        <w:t>n</w:t>
      </w:r>
      <w:r w:rsidRPr="00B82CDE">
        <w:rPr>
          <w:rFonts w:ascii="Book Antiqua" w:hAnsi="Book Antiqua"/>
          <w:sz w:val="24"/>
          <w:szCs w:val="24"/>
        </w:rPr>
        <w:t xml:space="preserve">d nitrate production, that facilitate the enrichment of pathobionts and drive pro-inflammatory responses. Host feedbacks to the gut microbiome may be an important determinant in disease progression, which warrants further investigation. Furthermore, there may be more than one type of commensal or pathobiont that influence disease states, especially when alternate microbial groups fulfil similar ecological functions within the gut community. Although </w:t>
      </w:r>
      <w:r w:rsidRPr="00B82CDE">
        <w:rPr>
          <w:rFonts w:ascii="Book Antiqua" w:hAnsi="Book Antiqua"/>
          <w:i/>
          <w:sz w:val="24"/>
          <w:szCs w:val="24"/>
        </w:rPr>
        <w:t xml:space="preserve">Bilophila </w:t>
      </w:r>
      <w:r w:rsidR="00252EC5" w:rsidRPr="00B82CDE">
        <w:rPr>
          <w:rFonts w:ascii="Book Antiqua" w:hAnsi="Book Antiqua"/>
          <w:sz w:val="24"/>
          <w:szCs w:val="24"/>
        </w:rPr>
        <w:t>was</w:t>
      </w:r>
      <w:r w:rsidRPr="00B82CDE">
        <w:rPr>
          <w:rFonts w:ascii="Book Antiqua" w:hAnsi="Book Antiqua"/>
          <w:sz w:val="24"/>
          <w:szCs w:val="24"/>
        </w:rPr>
        <w:t xml:space="preserve"> the leading SRB pathobiont in the initial saturated fat/taurocholic acid/inflammation model</w: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XTwvc3R5bGU+PC9EaXNwbGF5VGV4dD48cmVjb3JkPjxyZWMtbnVtYmVyPjU3MDwvcmVjLW51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xMDQtODwvcGFnZXM+PHZvbHVtZT40ODc8L3ZvbHVtZT48bnVtYmVyPjc0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</w:fldData>
        </w:fldChar>
      </w:r>
      <w:r w:rsidR="00ED7C70"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EZXZrb3RhPC9BdXRob3I+PFllYXI+MjAxMjwvWWVhcj48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xMDQtODwvcGFnZXM+PHZvbHVtZT40ODc8L3ZvbHVtZT48bnVtYmVyPjc0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</w:fldData>
        </w:fldChar>
      </w:r>
      <w:r w:rsidR="00ED7C70"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ED7C70" w:rsidRPr="00B82CDE">
        <w:rPr>
          <w:rFonts w:ascii="Book Antiqua" w:hAnsi="Book Antiqua"/>
          <w:noProof/>
          <w:sz w:val="24"/>
          <w:szCs w:val="24"/>
          <w:vertAlign w:val="superscript"/>
        </w:rPr>
        <w:t>[</w:t>
      </w:r>
      <w:hyperlink w:anchor="_ENREF_9" w:tooltip="Devkota, 2012 #570" w:history="1">
        <w:r w:rsidR="008577AA" w:rsidRPr="00B82CDE">
          <w:rPr>
            <w:rFonts w:ascii="Book Antiqua" w:hAnsi="Book Antiqua"/>
            <w:noProof/>
            <w:sz w:val="24"/>
            <w:szCs w:val="24"/>
            <w:vertAlign w:val="superscript"/>
          </w:rPr>
          <w:t>9</w:t>
        </w:r>
      </w:hyperlink>
      <w:r w:rsidR="00ED7C70"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the above </w:t>
      </w:r>
      <w:r w:rsidR="00252EC5" w:rsidRPr="00B82CDE">
        <w:rPr>
          <w:rFonts w:ascii="Book Antiqua" w:hAnsi="Book Antiqua"/>
          <w:sz w:val="24"/>
          <w:szCs w:val="24"/>
        </w:rPr>
        <w:t>mechanism</w:t>
      </w:r>
      <w:r w:rsidRPr="00B82CDE">
        <w:rPr>
          <w:rFonts w:ascii="Book Antiqua" w:hAnsi="Book Antiqua"/>
          <w:sz w:val="24"/>
          <w:szCs w:val="24"/>
        </w:rPr>
        <w:t xml:space="preserve"> is applicable to other SRBs that produce H</w:t>
      </w:r>
      <w:r w:rsidRPr="00B82CDE">
        <w:rPr>
          <w:rFonts w:ascii="Book Antiqua" w:hAnsi="Book Antiqua"/>
          <w:sz w:val="24"/>
          <w:szCs w:val="24"/>
          <w:vertAlign w:val="subscript"/>
        </w:rPr>
        <w:t>2</w:t>
      </w:r>
      <w:r w:rsidRPr="00B82CDE">
        <w:rPr>
          <w:rFonts w:ascii="Book Antiqua" w:hAnsi="Book Antiqua"/>
          <w:sz w:val="24"/>
          <w:szCs w:val="24"/>
        </w:rPr>
        <w:t xml:space="preserve">S, such as </w:t>
      </w:r>
      <w:r w:rsidRPr="00B82CDE">
        <w:rPr>
          <w:rFonts w:ascii="Book Antiqua" w:hAnsi="Book Antiqua"/>
          <w:i/>
          <w:sz w:val="24"/>
          <w:szCs w:val="24"/>
        </w:rPr>
        <w:t>Desulfovibrio</w:t>
      </w:r>
      <w:r w:rsidRPr="00B82CDE">
        <w:rPr>
          <w:rFonts w:ascii="Book Antiqua" w:hAnsi="Book Antiqua"/>
          <w:sz w:val="24"/>
          <w:szCs w:val="24"/>
        </w:rPr>
        <w:t xml:space="preserve"> in the </w:t>
      </w:r>
      <w:r w:rsidRPr="00B82CDE">
        <w:rPr>
          <w:rFonts w:ascii="Book Antiqua" w:hAnsi="Book Antiqua"/>
          <w:i/>
          <w:sz w:val="24"/>
          <w:szCs w:val="24"/>
        </w:rPr>
        <w:t xml:space="preserve">Desulfovibrionaceae </w:t>
      </w:r>
      <w:r w:rsidRPr="00B82CDE">
        <w:rPr>
          <w:rFonts w:ascii="Book Antiqua" w:hAnsi="Book Antiqua"/>
          <w:sz w:val="24"/>
          <w:szCs w:val="24"/>
        </w:rPr>
        <w:t xml:space="preserve">family and other representatives within the </w:t>
      </w:r>
      <w:r w:rsidRPr="00B82CDE">
        <w:rPr>
          <w:rFonts w:ascii="Book Antiqua" w:hAnsi="Book Antiqua"/>
          <w:i/>
          <w:sz w:val="24"/>
          <w:szCs w:val="24"/>
        </w:rPr>
        <w:t>Clostridia</w:t>
      </w:r>
      <w:r w:rsidRPr="00B82CDE">
        <w:rPr>
          <w:rFonts w:ascii="Book Antiqua" w:hAnsi="Book Antiqua"/>
          <w:sz w:val="24"/>
          <w:szCs w:val="24"/>
        </w:rPr>
        <w:t xml:space="preserve"> class</w:t>
      </w:r>
      <w:r w:rsidR="00324E0C" w:rsidRPr="00B82CDE">
        <w:rPr>
          <w:rFonts w:ascii="Book Antiqua" w:hAnsi="Book Antiqua"/>
          <w:sz w:val="24"/>
          <w:szCs w:val="24"/>
        </w:rPr>
        <w:fldChar w:fldCharType="begin">
          <w:fldData xml:space="preserve">PEVuZE5vdGU+PENpdGU+PEF1dGhvcj5XYWduZXI8L0F1dGhvcj48WWVhcj4xOTk4PC9ZZWFyPjxS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yOTc1LTgyPC9wYWdlcz48dm9s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XYWduZXI8L0F1dGhvcj48WWVhcj4xOTk4PC9ZZWFyPjxS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yOTc1LTgyPC9wYWdlcz48dm9s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54" w:tooltip="Wagner, 1998 #18" w:history="1">
        <w:r w:rsidR="008577AA" w:rsidRPr="00B82CDE">
          <w:rPr>
            <w:rFonts w:ascii="Book Antiqua" w:hAnsi="Book Antiqua"/>
            <w:noProof/>
            <w:sz w:val="24"/>
            <w:szCs w:val="24"/>
            <w:vertAlign w:val="superscript"/>
          </w:rPr>
          <w:t>154</w:t>
        </w:r>
      </w:hyperlink>
      <w:r w:rsidR="008577AA" w:rsidRPr="00B82CDE">
        <w:rPr>
          <w:rFonts w:ascii="Book Antiqua" w:hAnsi="Book Antiqua"/>
          <w:noProof/>
          <w:sz w:val="24"/>
          <w:szCs w:val="24"/>
          <w:vertAlign w:val="superscript"/>
        </w:rPr>
        <w:t>,</w:t>
      </w:r>
      <w:hyperlink w:anchor="_ENREF_161" w:tooltip="Nava, 2012 #639" w:history="1">
        <w:r w:rsidR="008577AA" w:rsidRPr="00B82CDE">
          <w:rPr>
            <w:rFonts w:ascii="Book Antiqua" w:hAnsi="Book Antiqua"/>
            <w:noProof/>
            <w:sz w:val="24"/>
            <w:szCs w:val="24"/>
            <w:vertAlign w:val="superscript"/>
          </w:rPr>
          <w:t>161</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r w:rsidR="00C769CC" w:rsidRPr="00B82CDE">
        <w:rPr>
          <w:rFonts w:ascii="Book Antiqua" w:hAnsi="Book Antiqua"/>
          <w:sz w:val="24"/>
          <w:szCs w:val="24"/>
        </w:rPr>
        <w:t xml:space="preserve">Similarly, several SRBs in the </w:t>
      </w:r>
      <w:r w:rsidR="00C769CC" w:rsidRPr="00B82CDE">
        <w:rPr>
          <w:rFonts w:ascii="Book Antiqua" w:hAnsi="Book Antiqua"/>
          <w:i/>
          <w:sz w:val="24"/>
          <w:szCs w:val="24"/>
        </w:rPr>
        <w:t>Desulfovibrionaceae</w:t>
      </w:r>
      <w:r w:rsidR="00C769CC" w:rsidRPr="00B82CDE">
        <w:rPr>
          <w:rFonts w:ascii="Book Antiqua" w:hAnsi="Book Antiqua"/>
          <w:sz w:val="24"/>
          <w:szCs w:val="24"/>
        </w:rPr>
        <w:t xml:space="preserve"> family and other </w:t>
      </w:r>
      <w:r w:rsidR="00C769CC" w:rsidRPr="00B82CDE">
        <w:rPr>
          <w:rFonts w:ascii="Book Antiqua" w:hAnsi="Book Antiqua"/>
          <w:i/>
          <w:sz w:val="24"/>
          <w:szCs w:val="24"/>
        </w:rPr>
        <w:t>Proteobacteria</w:t>
      </w:r>
      <w:r w:rsidR="00C769CC" w:rsidRPr="00B82CDE">
        <w:rPr>
          <w:rFonts w:ascii="Book Antiqua" w:hAnsi="Book Antiqua"/>
          <w:sz w:val="24"/>
          <w:szCs w:val="24"/>
        </w:rPr>
        <w:t xml:space="preserve"> have the capacity to utilise nitrate</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Warren&lt;/Author&gt;&lt;Year&gt;2005&lt;/Year&gt;&lt;RecNum&gt;521&lt;/RecNum&gt;&lt;DisplayText&gt;&lt;style face="superscript"&gt;[162]&lt;/style&gt;&lt;/DisplayText&gt;&lt;record&gt;&lt;rec-number&gt;521&lt;/rec-number&gt;&lt;foreign-keys&gt;&lt;key app="EN" db-id="5waaxa225rtzw3eerroxera7vtv5x2dzd2td" timestamp="1393390397"&gt;521&lt;/key&gt;&lt;/foreign-keys&gt;&lt;ref-type name="Journal Article"&gt;17&lt;/ref-type&gt;&lt;contributors&gt;&lt;authors&gt;&lt;author&gt;Warren, Y. A.&lt;/author&gt;&lt;author&gt;Citron, D. M.&lt;/author&gt;&lt;author&gt;Merriam, C. V.&lt;/author&gt;&lt;author&gt;Goldstein, E. J.&lt;/author&gt;&lt;/authors&gt;&lt;/contributors&gt;&lt;auth-address&gt;R. M. Alden Research Lab, 2001 Santa Monica Blvd., Suite 685W, Santa Monica, CA 90404, USA.&lt;/auth-address&gt;&lt;titles&gt;&lt;title&gt;Biochemical differentiation and comparison of Desulfovibrio species and other phenotypically similar genera&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4041-5&lt;/pages&gt;&lt;volume&gt;43&lt;/volume&gt;&lt;number&gt;8&lt;/number&gt;&lt;edition&gt;2005/08/06&lt;/edition&gt;&lt;keywords&gt;&lt;keyword&gt;Desulfovibrio/*classification/drug effects/metabolism&lt;/keyword&gt;&lt;keyword&gt;Humans&lt;/keyword&gt;&lt;keyword&gt;Microbial Sensitivity Tests&lt;/keyword&gt;&lt;keyword&gt;Phenotype&lt;/keyword&gt;&lt;/keywords&gt;&lt;dates&gt;&lt;year&gt;2005&lt;/year&gt;&lt;pub-dates&gt;&lt;date&gt;Aug&lt;/date&gt;&lt;/pub-dates&gt;&lt;/dates&gt;&lt;isbn&gt;0095-1137 (Print)&amp;#xD;0095-1137&lt;/isbn&gt;&lt;accession-num&gt;16081948&lt;/accession-num&gt;&lt;urls&gt;&lt;/urls&gt;&lt;custom2&gt;Pmc1233901&lt;/custom2&gt;&lt;electronic-resource-num&gt;10.1128/jcm.43.8.4041-4045.2005&lt;/electronic-resource-num&gt;&lt;remote-database-provider&gt;Nlm&lt;/remote-database-provider&gt;&lt;language&gt;eng&lt;/language&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62" w:tooltip="Warren, 2005 #521" w:history="1">
        <w:r w:rsidR="008577AA" w:rsidRPr="00B82CDE">
          <w:rPr>
            <w:rFonts w:ascii="Book Antiqua" w:hAnsi="Book Antiqua"/>
            <w:noProof/>
            <w:sz w:val="24"/>
            <w:szCs w:val="24"/>
            <w:vertAlign w:val="superscript"/>
          </w:rPr>
          <w:t>162</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r w:rsidR="00C769CC" w:rsidRPr="00B82CDE">
        <w:rPr>
          <w:rFonts w:ascii="Book Antiqua" w:hAnsi="Book Antiqua"/>
          <w:sz w:val="24"/>
          <w:szCs w:val="24"/>
        </w:rPr>
        <w:t xml:space="preserve">and thus, </w:t>
      </w:r>
      <w:r w:rsidR="00C769CC" w:rsidRPr="00B82CDE">
        <w:rPr>
          <w:rFonts w:ascii="Book Antiqua" w:hAnsi="Book Antiqua"/>
          <w:i/>
          <w:sz w:val="24"/>
          <w:szCs w:val="24"/>
        </w:rPr>
        <w:t>Enterobacteriaceae</w:t>
      </w:r>
      <w:r w:rsidR="00C769CC" w:rsidRPr="00B82CDE">
        <w:rPr>
          <w:rFonts w:ascii="Book Antiqua" w:hAnsi="Book Antiqua"/>
          <w:sz w:val="24"/>
          <w:szCs w:val="24"/>
        </w:rPr>
        <w:t xml:space="preserve"> such as </w:t>
      </w:r>
      <w:r w:rsidR="00C769CC" w:rsidRPr="00B82CDE">
        <w:rPr>
          <w:rFonts w:ascii="Book Antiqua" w:hAnsi="Book Antiqua"/>
          <w:i/>
          <w:sz w:val="24"/>
          <w:szCs w:val="24"/>
        </w:rPr>
        <w:t>E. coli</w:t>
      </w:r>
      <w:r w:rsidR="00C769CC" w:rsidRPr="00B82CDE">
        <w:rPr>
          <w:rFonts w:ascii="Book Antiqua" w:hAnsi="Book Antiqua"/>
          <w:sz w:val="24"/>
          <w:szCs w:val="24"/>
        </w:rPr>
        <w:t xml:space="preserve"> may not be the only organisms with increased fitness during inflammation. </w:t>
      </w:r>
    </w:p>
    <w:p w:rsidR="00C769CC" w:rsidRPr="00B82CDE" w:rsidRDefault="00C769CC" w:rsidP="000F4E5E">
      <w:pPr>
        <w:adjustRightInd w:val="0"/>
        <w:snapToGrid w:val="0"/>
        <w:spacing w:after="0" w:line="360" w:lineRule="auto"/>
        <w:jc w:val="both"/>
        <w:rPr>
          <w:rFonts w:ascii="Book Antiqua" w:hAnsi="Book Antiqua"/>
          <w:sz w:val="24"/>
          <w:szCs w:val="24"/>
        </w:rPr>
      </w:pPr>
    </w:p>
    <w:p w:rsidR="006C7BEF" w:rsidRPr="00B82CDE" w:rsidRDefault="006C7BEF" w:rsidP="000F4E5E">
      <w:pPr>
        <w:adjustRightInd w:val="0"/>
        <w:snapToGrid w:val="0"/>
        <w:spacing w:after="0" w:line="360" w:lineRule="auto"/>
        <w:jc w:val="both"/>
        <w:rPr>
          <w:rFonts w:ascii="Book Antiqua" w:hAnsi="Book Antiqua"/>
          <w:b/>
          <w:sz w:val="24"/>
          <w:szCs w:val="24"/>
        </w:rPr>
      </w:pPr>
      <w:r w:rsidRPr="00B82CDE">
        <w:rPr>
          <w:rFonts w:ascii="Book Antiqua" w:hAnsi="Book Antiqua"/>
          <w:b/>
          <w:sz w:val="24"/>
          <w:szCs w:val="24"/>
        </w:rPr>
        <w:t>FUTURE D</w:t>
      </w:r>
      <w:r w:rsidR="00A70E9D" w:rsidRPr="00B82CDE">
        <w:rPr>
          <w:rFonts w:ascii="Book Antiqua" w:hAnsi="Book Antiqua"/>
          <w:b/>
          <w:sz w:val="24"/>
          <w:szCs w:val="24"/>
        </w:rPr>
        <w:t>IRECTIONS AND CONCLUSION</w:t>
      </w:r>
    </w:p>
    <w:p w:rsidR="00742AF6" w:rsidRPr="00B82CDE" w:rsidRDefault="006C7BEF" w:rsidP="000F4E5E">
      <w:pPr>
        <w:adjustRightInd w:val="0"/>
        <w:snapToGrid w:val="0"/>
        <w:spacing w:after="0" w:line="360" w:lineRule="auto"/>
        <w:jc w:val="both"/>
        <w:rPr>
          <w:rFonts w:ascii="Book Antiqua" w:hAnsi="Book Antiqua"/>
          <w:sz w:val="24"/>
          <w:szCs w:val="24"/>
        </w:rPr>
      </w:pPr>
      <w:r w:rsidRPr="00B82CDE">
        <w:rPr>
          <w:rFonts w:ascii="Book Antiqua" w:hAnsi="Book Antiqua"/>
          <w:sz w:val="24"/>
          <w:szCs w:val="24"/>
        </w:rPr>
        <w:t>With many mechanistic links between gut community dynamics and host health are now established, microbiome-based applications for preventing and attenuating the progression of gut-related diseases are emerging. Potential therapeutic strategies may be in the form of restoring function or blocking feedback at specific nodes of the host-</w:t>
      </w:r>
      <w:r w:rsidRPr="00B82CDE">
        <w:rPr>
          <w:rFonts w:ascii="Book Antiqua" w:hAnsi="Book Antiqua"/>
          <w:sz w:val="24"/>
          <w:szCs w:val="24"/>
        </w:rPr>
        <w:lastRenderedPageBreak/>
        <w:t>microbial network. If pro-inflammatory tone at the intestinal interface is the predominant driver of disease states, improving T</w:t>
      </w:r>
      <w:r w:rsidRPr="00B82CDE">
        <w:rPr>
          <w:rFonts w:ascii="Book Antiqua" w:hAnsi="Book Antiqua"/>
          <w:sz w:val="24"/>
          <w:szCs w:val="24"/>
          <w:vertAlign w:val="subscript"/>
        </w:rPr>
        <w:t>Reg</w:t>
      </w:r>
      <w:r w:rsidRPr="00B82CDE">
        <w:rPr>
          <w:rFonts w:ascii="Book Antiqua" w:hAnsi="Book Antiqua"/>
          <w:sz w:val="24"/>
          <w:szCs w:val="24"/>
        </w:rPr>
        <w:t xml:space="preserve"> ability to suppress T</w:t>
      </w:r>
      <w:r w:rsidRPr="00B82CDE">
        <w:rPr>
          <w:rFonts w:ascii="Book Antiqua" w:hAnsi="Book Antiqua"/>
          <w:sz w:val="24"/>
          <w:szCs w:val="24"/>
          <w:vertAlign w:val="subscript"/>
        </w:rPr>
        <w:t>Helper</w:t>
      </w:r>
      <w:r w:rsidRPr="00B82CDE">
        <w:rPr>
          <w:rFonts w:ascii="Book Antiqua" w:hAnsi="Book Antiqua"/>
          <w:sz w:val="24"/>
          <w:szCs w:val="24"/>
        </w:rPr>
        <w:t xml:space="preserve"> actions may ameliorate local and systemic complications associated with aberrant immune responses.</w:t>
      </w:r>
      <w:r w:rsidR="00696267" w:rsidRPr="00B82CDE">
        <w:rPr>
          <w:rFonts w:ascii="Book Antiqua" w:hAnsi="Book Antiqua"/>
          <w:sz w:val="24"/>
          <w:szCs w:val="24"/>
        </w:rPr>
        <w:t xml:space="preserve"> </w:t>
      </w:r>
      <w:r w:rsidRPr="00B82CDE">
        <w:rPr>
          <w:rFonts w:ascii="Book Antiqua" w:hAnsi="Book Antiqua"/>
          <w:sz w:val="24"/>
          <w:szCs w:val="24"/>
        </w:rPr>
        <w:t>Prebiotics with fermentable dietary carbohydrates are known to promote the proliferation of organisms that produce butyrate and PSA</w:t>
      </w:r>
      <w:r w:rsidR="00324E0C" w:rsidRPr="00B82CDE">
        <w:rPr>
          <w:rFonts w:ascii="Book Antiqua" w:hAnsi="Book Antiqua"/>
          <w:sz w:val="24"/>
          <w:szCs w:val="24"/>
        </w:rPr>
        <w:fldChar w:fldCharType="begin">
          <w:fldData xml:space="preserve">PEVuZE5vdGU+PENpdGU+PEF1dGhvcj5GbGludDwvQXV0aG9yPjxZZWFyPjIwMDc8L1llYXI+PFJl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</w:fldData>
        </w:fldChar>
      </w:r>
      <w:r w:rsidR="008577AA" w:rsidRPr="00B82CDE">
        <w:rPr>
          <w:rFonts w:ascii="Book Antiqua" w:hAnsi="Book Antiqua"/>
          <w:sz w:val="24"/>
          <w:szCs w:val="24"/>
        </w:rPr>
        <w:instrText xml:space="preserve"> ADDIN EN.CITE </w:instrText>
      </w:r>
      <w:r w:rsidR="00324E0C" w:rsidRPr="00B82CDE">
        <w:rPr>
          <w:rFonts w:ascii="Book Antiqua" w:hAnsi="Book Antiqua"/>
          <w:sz w:val="24"/>
          <w:szCs w:val="24"/>
        </w:rPr>
        <w:fldChar w:fldCharType="begin">
          <w:fldData xml:space="preserve">PEVuZE5vdGU+PENpdGU+PEF1dGhvcj5GbGludDwvQXV0aG9yPjxZZWFyPjIwMDc8L1llYXI+PFJl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</w:fldData>
        </w:fldChar>
      </w:r>
      <w:r w:rsidR="008577AA" w:rsidRPr="00B82CDE">
        <w:rPr>
          <w:rFonts w:ascii="Book Antiqua" w:hAnsi="Book Antiqua"/>
          <w:sz w:val="24"/>
          <w:szCs w:val="24"/>
        </w:rPr>
        <w:instrText xml:space="preserve"> ADDIN EN.CITE.DATA </w:instrText>
      </w:r>
      <w:r w:rsidR="00324E0C" w:rsidRPr="00B82CDE">
        <w:rPr>
          <w:rFonts w:ascii="Book Antiqua" w:hAnsi="Book Antiqua"/>
          <w:sz w:val="24"/>
          <w:szCs w:val="24"/>
        </w:rPr>
      </w:r>
      <w:r w:rsidR="00324E0C" w:rsidRPr="00B82CDE">
        <w:rPr>
          <w:rFonts w:ascii="Book Antiqua" w:hAnsi="Book Antiqua"/>
          <w:sz w:val="24"/>
          <w:szCs w:val="24"/>
        </w:rPr>
        <w:fldChar w:fldCharType="end"/>
      </w:r>
      <w:r w:rsidR="00324E0C" w:rsidRPr="00B82CDE">
        <w:rPr>
          <w:rFonts w:ascii="Book Antiqua" w:hAnsi="Book Antiqua"/>
          <w:sz w:val="24"/>
          <w:szCs w:val="24"/>
        </w:rPr>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63" w:tooltip="Flint, 2007 #69" w:history="1">
        <w:r w:rsidR="008577AA" w:rsidRPr="00B82CDE">
          <w:rPr>
            <w:rFonts w:ascii="Book Antiqua" w:hAnsi="Book Antiqua"/>
            <w:noProof/>
            <w:sz w:val="24"/>
            <w:szCs w:val="24"/>
            <w:vertAlign w:val="superscript"/>
          </w:rPr>
          <w:t>163</w:t>
        </w:r>
      </w:hyperlink>
      <w:r w:rsidR="008577AA" w:rsidRPr="00B82CDE">
        <w:rPr>
          <w:rFonts w:ascii="Book Antiqua" w:hAnsi="Book Antiqua"/>
          <w:noProof/>
          <w:sz w:val="24"/>
          <w:szCs w:val="24"/>
          <w:vertAlign w:val="superscript"/>
        </w:rPr>
        <w:t>,</w:t>
      </w:r>
      <w:hyperlink w:anchor="_ENREF_164" w:tooltip="Rios-Covian, 2013 #533" w:history="1">
        <w:r w:rsidR="008577AA" w:rsidRPr="00B82CDE">
          <w:rPr>
            <w:rFonts w:ascii="Book Antiqua" w:hAnsi="Book Antiqua"/>
            <w:noProof/>
            <w:sz w:val="24"/>
            <w:szCs w:val="24"/>
            <w:vertAlign w:val="superscript"/>
          </w:rPr>
          <w:t>164</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Stimulation of T</w:t>
      </w:r>
      <w:r w:rsidRPr="00B82CDE">
        <w:rPr>
          <w:rFonts w:ascii="Book Antiqua" w:hAnsi="Book Antiqua"/>
          <w:sz w:val="24"/>
          <w:szCs w:val="24"/>
          <w:vertAlign w:val="subscript"/>
        </w:rPr>
        <w:t>Reg</w:t>
      </w:r>
      <w:r w:rsidRPr="00B82CDE">
        <w:rPr>
          <w:rFonts w:ascii="Book Antiqua" w:hAnsi="Book Antiqua"/>
          <w:sz w:val="24"/>
          <w:szCs w:val="24"/>
        </w:rPr>
        <w:t xml:space="preserve"> differentiation by these beneficial microbial signals may help resolve inflammation.</w:t>
      </w:r>
    </w:p>
    <w:p w:rsidR="006F1234" w:rsidRPr="00B82CDE" w:rsidRDefault="006C7BEF" w:rsidP="000F4E5E">
      <w:pPr>
        <w:adjustRightInd w:val="0"/>
        <w:snapToGrid w:val="0"/>
        <w:spacing w:after="0" w:line="360" w:lineRule="auto"/>
        <w:ind w:firstLineChars="100" w:firstLine="240"/>
        <w:jc w:val="both"/>
        <w:rPr>
          <w:rFonts w:ascii="Book Antiqua" w:hAnsi="Book Antiqua"/>
          <w:b/>
          <w:color w:val="000000" w:themeColor="text1"/>
          <w:sz w:val="24"/>
          <w:szCs w:val="24"/>
        </w:rPr>
      </w:pPr>
      <w:r w:rsidRPr="00B82CDE">
        <w:rPr>
          <w:rFonts w:ascii="Book Antiqua" w:hAnsi="Book Antiqua"/>
          <w:sz w:val="24"/>
          <w:szCs w:val="24"/>
        </w:rPr>
        <w:t xml:space="preserve">Aside from rational modifications in diet composition, </w:t>
      </w:r>
      <w:r w:rsidR="00722322" w:rsidRPr="00B82CDE">
        <w:rPr>
          <w:rFonts w:ascii="Book Antiqua" w:hAnsi="Book Antiqua"/>
          <w:sz w:val="24"/>
          <w:szCs w:val="24"/>
        </w:rPr>
        <w:t xml:space="preserve">a </w:t>
      </w:r>
      <w:r w:rsidRPr="00B82CDE">
        <w:rPr>
          <w:rFonts w:ascii="Book Antiqua" w:hAnsi="Book Antiqua"/>
          <w:sz w:val="24"/>
          <w:szCs w:val="24"/>
        </w:rPr>
        <w:t xml:space="preserve">change in feeding cycle </w:t>
      </w:r>
      <w:r w:rsidR="00817CDC" w:rsidRPr="00B82CDE">
        <w:rPr>
          <w:rFonts w:ascii="Book Antiqua" w:hAnsi="Book Antiqua"/>
          <w:i/>
          <w:sz w:val="24"/>
          <w:szCs w:val="24"/>
        </w:rPr>
        <w:t>e.g.</w:t>
      </w:r>
      <w:r w:rsidRPr="00B82CDE">
        <w:rPr>
          <w:rFonts w:ascii="Book Antiqua" w:hAnsi="Book Antiqua"/>
          <w:sz w:val="24"/>
          <w:szCs w:val="24"/>
        </w:rPr>
        <w:t>, intermittent fasting</w:t>
      </w:r>
      <w:r w:rsidR="00722322" w:rsidRPr="00B82CDE">
        <w:rPr>
          <w:rFonts w:ascii="Book Antiqua" w:hAnsi="Book Antiqua"/>
          <w:sz w:val="24"/>
          <w:szCs w:val="24"/>
        </w:rPr>
        <w:t>, has been shown to have metabolic benefits</w:t>
      </w:r>
      <w:r w:rsidR="00324E0C" w:rsidRPr="00B82CDE">
        <w:rPr>
          <w:rFonts w:ascii="Book Antiqua" w:hAnsi="Book Antiqua"/>
          <w:sz w:val="24"/>
          <w:szCs w:val="24"/>
        </w:rPr>
        <w:fldChar w:fldCharType="begin"/>
      </w:r>
      <w:r w:rsidR="008577AA" w:rsidRPr="00B82CDE">
        <w:rPr>
          <w:rFonts w:ascii="Book Antiqua" w:hAnsi="Book Antiqua"/>
          <w:sz w:val="24"/>
          <w:szCs w:val="24"/>
        </w:rPr>
        <w:instrText xml:space="preserve"> ADDIN EN.CITE &lt;EndNote&gt;&lt;Cite&gt;&lt;Author&gt;Hatori&lt;/Author&gt;&lt;Year&gt;2012&lt;/Year&gt;&lt;RecNum&gt;402&lt;/RecNum&gt;&lt;DisplayText&gt;&lt;style face="superscript"&gt;[165]&lt;/style&gt;&lt;/DisplayText&gt;&lt;record&gt;&lt;rec-number&gt;402&lt;/rec-number&gt;&lt;foreign-keys&gt;&lt;key app="EN" db-id="5waaxa225rtzw3eerroxera7vtv5x2dzd2td" timestamp="0"&gt;402&lt;/key&gt;&lt;/foreign-keys&gt;&lt;ref-type name="Journal Article"&gt;17&lt;/ref-type&gt;&lt;contributors&gt;&lt;authors&gt;&lt;author&gt;Hatori, Megumi&lt;/author&gt;&lt;author&gt;Vollmers, Christopher&lt;/author&gt;&lt;author&gt;Zarrinpar, Amir&lt;/author&gt;&lt;author&gt;DiTacchio, Luciano&lt;/author&gt;&lt;author&gt;Bushong, Eric A.&lt;/author&gt;&lt;author&gt;Gill, Shubhroz&lt;/author&gt;&lt;author&gt;Leblanc, Mathias&lt;/author&gt;&lt;author&gt;Chaix, Amandine&lt;/author&gt;&lt;author&gt;Joens, Matthew&lt;/author&gt;&lt;author&gt;Fitzpatrick, James A. J.&lt;/author&gt;&lt;author&gt;Ellisman, Mark H.&lt;/author&gt;&lt;author&gt;Panda, Satchidananda&lt;/author&gt;&lt;/authors&gt;&lt;/contributors&gt;&lt;titles&gt;&lt;title&gt;Time-Restricted Feeding without Reducing Caloric Intake Prevents Metabolic Diseases in Mice Fed a High-Fat Diet&lt;/title&gt;&lt;secondary-title&gt;Cell Metabolism&lt;/secondary-title&gt;&lt;/titles&gt;&lt;periodical&gt;&lt;full-title&gt;Cell Metabolism&lt;/full-title&gt;&lt;/periodical&gt;&lt;pages&gt;848-860&lt;/pages&gt;&lt;volume&gt;15&lt;/volume&gt;&lt;number&gt;6&lt;/number&gt;&lt;dates&gt;&lt;year&gt;2012&lt;/year&gt;&lt;pub-dates&gt;&lt;date&gt;Jun 6&lt;/date&gt;&lt;/pub-dates&gt;&lt;/dates&gt;&lt;isbn&gt;1550-4131&lt;/isbn&gt;&lt;accession-num&gt;22608008&lt;/accession-num&gt;&lt;urls&gt;&lt;/urls&gt;&lt;electronic-resource-num&gt;10.1016/j.cmet.2012.04.019&lt;/electronic-resource-num&gt;&lt;/record&gt;&lt;/Cite&gt;&lt;/EndNote&gt;</w:instrText>
      </w:r>
      <w:r w:rsidR="00324E0C" w:rsidRPr="00B82CDE">
        <w:rPr>
          <w:rFonts w:ascii="Book Antiqua" w:hAnsi="Book Antiqua"/>
          <w:sz w:val="24"/>
          <w:szCs w:val="24"/>
        </w:rPr>
        <w:fldChar w:fldCharType="separate"/>
      </w:r>
      <w:r w:rsidR="008577AA" w:rsidRPr="00B82CDE">
        <w:rPr>
          <w:rFonts w:ascii="Book Antiqua" w:hAnsi="Book Antiqua"/>
          <w:noProof/>
          <w:sz w:val="24"/>
          <w:szCs w:val="24"/>
          <w:vertAlign w:val="superscript"/>
        </w:rPr>
        <w:t>[</w:t>
      </w:r>
      <w:hyperlink w:anchor="_ENREF_165" w:tooltip="Hatori, 2012 #402" w:history="1">
        <w:r w:rsidR="008577AA" w:rsidRPr="00B82CDE">
          <w:rPr>
            <w:rFonts w:ascii="Book Antiqua" w:hAnsi="Book Antiqua"/>
            <w:noProof/>
            <w:sz w:val="24"/>
            <w:szCs w:val="24"/>
            <w:vertAlign w:val="superscript"/>
          </w:rPr>
          <w:t>165</w:t>
        </w:r>
      </w:hyperlink>
      <w:r w:rsidR="008577AA" w:rsidRPr="00B82CDE">
        <w:rPr>
          <w:rFonts w:ascii="Book Antiqua" w:hAnsi="Book Antiqua"/>
          <w:noProof/>
          <w:sz w:val="24"/>
          <w:szCs w:val="24"/>
          <w:vertAlign w:val="superscript"/>
        </w:rPr>
        <w:t>]</w:t>
      </w:r>
      <w:r w:rsidR="00324E0C" w:rsidRPr="00B82CDE">
        <w:rPr>
          <w:rFonts w:ascii="Book Antiqua" w:hAnsi="Book Antiqua"/>
          <w:sz w:val="24"/>
          <w:szCs w:val="24"/>
        </w:rPr>
        <w:fldChar w:fldCharType="end"/>
      </w:r>
      <w:r w:rsidRPr="00B82CDE">
        <w:rPr>
          <w:rFonts w:ascii="Book Antiqua" w:hAnsi="Book Antiqua"/>
          <w:sz w:val="24"/>
          <w:szCs w:val="24"/>
        </w:rPr>
        <w:t xml:space="preserve">. </w:t>
      </w:r>
      <w:r w:rsidR="00722322" w:rsidRPr="00B82CDE">
        <w:rPr>
          <w:rFonts w:ascii="Book Antiqua" w:hAnsi="Book Antiqua"/>
          <w:sz w:val="24"/>
          <w:szCs w:val="24"/>
        </w:rPr>
        <w:t xml:space="preserve">Since periodic fasting will change nutrient availability to gut microbes and potentially interrupt host feedbacks to the gut microbiome, this may also help reverse dysbiosis. </w:t>
      </w:r>
      <w:r w:rsidRPr="00B82CDE">
        <w:rPr>
          <w:rFonts w:ascii="Book Antiqua" w:hAnsi="Book Antiqua"/>
          <w:sz w:val="24"/>
          <w:szCs w:val="24"/>
        </w:rPr>
        <w:t>However, these postulated links require further investigations for validation. In conclusion, integration of metagenomics, metabolomics and taxonomic profiling has provided important insights into the functions of gut microbiome and the role of host-microbial crosstalk in dysbiosis. Our emerging understanding of interplay between nutrition, gut microbial dynamics and host responses will further the development of effective interventions on pathophysiology of lifestyle diseases.</w:t>
      </w:r>
    </w:p>
    <w:p w:rsidR="00B82CDE" w:rsidRPr="00B82CDE" w:rsidRDefault="00B82CDE" w:rsidP="000F4E5E">
      <w:pPr>
        <w:adjustRightInd w:val="0"/>
        <w:snapToGrid w:val="0"/>
        <w:spacing w:after="0" w:line="360" w:lineRule="auto"/>
        <w:jc w:val="both"/>
        <w:rPr>
          <w:rFonts w:ascii="Book Antiqua" w:hAnsi="Book Antiqua"/>
          <w:b/>
          <w:color w:val="000000" w:themeColor="text1"/>
          <w:sz w:val="24"/>
          <w:szCs w:val="24"/>
          <w:lang w:eastAsia="zh-CN"/>
        </w:rPr>
      </w:pPr>
    </w:p>
    <w:p w:rsidR="0088675B" w:rsidRPr="00B82CDE" w:rsidRDefault="004C595E" w:rsidP="000F4E5E">
      <w:pPr>
        <w:adjustRightInd w:val="0"/>
        <w:snapToGrid w:val="0"/>
        <w:spacing w:after="0" w:line="360" w:lineRule="auto"/>
        <w:jc w:val="both"/>
        <w:rPr>
          <w:rFonts w:ascii="Book Antiqua" w:hAnsi="Book Antiqua"/>
          <w:b/>
          <w:color w:val="000000" w:themeColor="text1"/>
          <w:sz w:val="24"/>
          <w:szCs w:val="24"/>
        </w:rPr>
      </w:pPr>
      <w:r w:rsidRPr="00B82CDE">
        <w:rPr>
          <w:rFonts w:ascii="Book Antiqua" w:hAnsi="Book Antiqua"/>
          <w:b/>
          <w:color w:val="000000" w:themeColor="text1"/>
          <w:sz w:val="21"/>
          <w:szCs w:val="24"/>
        </w:rPr>
        <w:t>REFERENCES</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 </w:t>
      </w:r>
      <w:r w:rsidRPr="00681C88">
        <w:rPr>
          <w:rFonts w:ascii="Book Antiqua" w:eastAsia="宋体" w:hAnsi="Book Antiqua" w:cs="宋体"/>
          <w:b/>
          <w:bCs/>
          <w:color w:val="000000" w:themeColor="text1"/>
          <w:sz w:val="21"/>
          <w:szCs w:val="21"/>
        </w:rPr>
        <w:t>Stappenbeck TS</w:t>
      </w:r>
      <w:r w:rsidRPr="00681C88">
        <w:rPr>
          <w:rFonts w:ascii="Book Antiqua" w:eastAsia="宋体" w:hAnsi="Book Antiqua" w:cs="宋体"/>
          <w:color w:val="000000" w:themeColor="text1"/>
          <w:sz w:val="21"/>
          <w:szCs w:val="21"/>
        </w:rPr>
        <w:t>, Hooper LV, Gordon JI. Developmental regulation of intestinal angiogenesis by indigenous microbes via Paneth cells.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2; </w:t>
      </w:r>
      <w:r w:rsidRPr="00681C88">
        <w:rPr>
          <w:rFonts w:ascii="Book Antiqua" w:eastAsia="宋体" w:hAnsi="Book Antiqua" w:cs="宋体"/>
          <w:b/>
          <w:bCs/>
          <w:color w:val="000000" w:themeColor="text1"/>
          <w:sz w:val="21"/>
          <w:szCs w:val="21"/>
        </w:rPr>
        <w:t>99</w:t>
      </w:r>
      <w:r w:rsidRPr="00681C88">
        <w:rPr>
          <w:rFonts w:ascii="Book Antiqua" w:eastAsia="宋体" w:hAnsi="Book Antiqua" w:cs="宋体"/>
          <w:color w:val="000000" w:themeColor="text1"/>
          <w:sz w:val="21"/>
          <w:szCs w:val="21"/>
        </w:rPr>
        <w:t>: 15451-15455 [PMID: 12432102 DOI: 10.1073/pnas.20260429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 </w:t>
      </w:r>
      <w:r w:rsidRPr="00681C88">
        <w:rPr>
          <w:rFonts w:ascii="Book Antiqua" w:eastAsia="宋体" w:hAnsi="Book Antiqua" w:cs="宋体"/>
          <w:b/>
          <w:bCs/>
          <w:color w:val="000000" w:themeColor="text1"/>
          <w:sz w:val="21"/>
          <w:szCs w:val="21"/>
        </w:rPr>
        <w:t>Krajmalnik-Brown R</w:t>
      </w:r>
      <w:r w:rsidRPr="00681C88">
        <w:rPr>
          <w:rFonts w:ascii="Book Antiqua" w:eastAsia="宋体" w:hAnsi="Book Antiqua" w:cs="宋体"/>
          <w:color w:val="000000" w:themeColor="text1"/>
          <w:sz w:val="21"/>
          <w:szCs w:val="21"/>
        </w:rPr>
        <w:t>, Ilhan ZE, Kang DW, DiBaise JK. Effects of gut microbes on nutrient absorption and energy regulation. </w:t>
      </w:r>
      <w:r w:rsidRPr="00681C88">
        <w:rPr>
          <w:rFonts w:ascii="Book Antiqua" w:eastAsia="宋体" w:hAnsi="Book Antiqua" w:cs="宋体"/>
          <w:i/>
          <w:iCs/>
          <w:color w:val="000000" w:themeColor="text1"/>
          <w:sz w:val="21"/>
          <w:szCs w:val="21"/>
        </w:rPr>
        <w:t>Nutr Clin Pract</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27</w:t>
      </w:r>
      <w:r w:rsidRPr="00681C88">
        <w:rPr>
          <w:rFonts w:ascii="Book Antiqua" w:eastAsia="宋体" w:hAnsi="Book Antiqua" w:cs="宋体"/>
          <w:color w:val="000000" w:themeColor="text1"/>
          <w:sz w:val="21"/>
          <w:szCs w:val="21"/>
        </w:rPr>
        <w:t>: 201-214 [PMID: 22367888 DOI: 10.1177/088453361143611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 </w:t>
      </w:r>
      <w:r w:rsidRPr="00681C88">
        <w:rPr>
          <w:rFonts w:ascii="Book Antiqua" w:eastAsia="宋体" w:hAnsi="Book Antiqua" w:cs="宋体"/>
          <w:b/>
          <w:bCs/>
          <w:color w:val="000000" w:themeColor="text1"/>
          <w:sz w:val="21"/>
          <w:szCs w:val="21"/>
        </w:rPr>
        <w:t>den Besten G</w:t>
      </w:r>
      <w:r w:rsidRPr="00681C88">
        <w:rPr>
          <w:rFonts w:ascii="Book Antiqua" w:eastAsia="宋体" w:hAnsi="Book Antiqua" w:cs="宋体"/>
          <w:color w:val="000000" w:themeColor="text1"/>
          <w:sz w:val="21"/>
          <w:szCs w:val="21"/>
        </w:rPr>
        <w:t>, van Eunen K, Groen AK, Venema K, Reijngoud DJ, Bakker BM. The role of short-chain fatty acids in the interplay between diet, gut microbiota, and host energy metabolism. </w:t>
      </w:r>
      <w:r w:rsidRPr="00681C88">
        <w:rPr>
          <w:rFonts w:ascii="Book Antiqua" w:eastAsia="宋体" w:hAnsi="Book Antiqua" w:cs="宋体"/>
          <w:i/>
          <w:iCs/>
          <w:color w:val="000000" w:themeColor="text1"/>
          <w:sz w:val="21"/>
          <w:szCs w:val="21"/>
        </w:rPr>
        <w:t>J Lipid Res</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54</w:t>
      </w:r>
      <w:r w:rsidRPr="00681C88">
        <w:rPr>
          <w:rFonts w:ascii="Book Antiqua" w:eastAsia="宋体" w:hAnsi="Book Antiqua" w:cs="宋体"/>
          <w:color w:val="000000" w:themeColor="text1"/>
          <w:sz w:val="21"/>
          <w:szCs w:val="21"/>
        </w:rPr>
        <w:t>: 2325-2340 [PMID: 23821742 DOI: 10.1194/jlr.R03601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 </w:t>
      </w:r>
      <w:r w:rsidRPr="00681C88">
        <w:rPr>
          <w:rFonts w:ascii="Book Antiqua" w:eastAsia="宋体" w:hAnsi="Book Antiqua" w:cs="宋体"/>
          <w:b/>
          <w:bCs/>
          <w:color w:val="000000" w:themeColor="text1"/>
          <w:sz w:val="21"/>
          <w:szCs w:val="21"/>
        </w:rPr>
        <w:t>Cani PD</w:t>
      </w:r>
      <w:r w:rsidRPr="00681C88">
        <w:rPr>
          <w:rFonts w:ascii="Book Antiqua" w:eastAsia="宋体" w:hAnsi="Book Antiqua" w:cs="宋体"/>
          <w:color w:val="000000" w:themeColor="text1"/>
          <w:sz w:val="21"/>
          <w:szCs w:val="21"/>
        </w:rPr>
        <w:t>, Amar J, Iglesias MA, Poggi M, Knauf C, Bastelica D, Neyrinck AM, Fava F, Tuohy KM, Chabo C, Waget A, Delmée E, Cousin B, Sulpice T, Chamontin B, Ferrières J, Tanti JF, Gibson GR, Casteilla L, Delzenne NM, Alessi MC, Burcelin R. Metabolic endotoxemia initiates obesity and insulin resistance.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07; </w:t>
      </w:r>
      <w:r w:rsidRPr="00681C88">
        <w:rPr>
          <w:rFonts w:ascii="Book Antiqua" w:eastAsia="宋体" w:hAnsi="Book Antiqua" w:cs="宋体"/>
          <w:b/>
          <w:bCs/>
          <w:color w:val="000000" w:themeColor="text1"/>
          <w:sz w:val="21"/>
          <w:szCs w:val="21"/>
        </w:rPr>
        <w:t>56</w:t>
      </w:r>
      <w:r w:rsidRPr="00681C88">
        <w:rPr>
          <w:rFonts w:ascii="Book Antiqua" w:eastAsia="宋体" w:hAnsi="Book Antiqua" w:cs="宋体"/>
          <w:color w:val="000000" w:themeColor="text1"/>
          <w:sz w:val="21"/>
          <w:szCs w:val="21"/>
        </w:rPr>
        <w:t>: 1761-1772 [PMID: 17456850 DOI: 10.2337/db06-149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 </w:t>
      </w:r>
      <w:r w:rsidRPr="00681C88">
        <w:rPr>
          <w:rFonts w:ascii="Book Antiqua" w:eastAsia="宋体" w:hAnsi="Book Antiqua" w:cs="宋体"/>
          <w:b/>
          <w:bCs/>
          <w:color w:val="000000" w:themeColor="text1"/>
          <w:sz w:val="21"/>
          <w:szCs w:val="21"/>
        </w:rPr>
        <w:t>Holzer P</w:t>
      </w:r>
      <w:r w:rsidRPr="00681C88">
        <w:rPr>
          <w:rFonts w:ascii="Book Antiqua" w:eastAsia="宋体" w:hAnsi="Book Antiqua" w:cs="宋体"/>
          <w:color w:val="000000" w:themeColor="text1"/>
          <w:sz w:val="21"/>
          <w:szCs w:val="21"/>
        </w:rPr>
        <w:t>, Reichmann F, Farzi A. Neuropeptide Y, peptide YY and pancreatic polypeptide in the gut-brain axis. </w:t>
      </w:r>
      <w:r w:rsidRPr="00681C88">
        <w:rPr>
          <w:rFonts w:ascii="Book Antiqua" w:eastAsia="宋体" w:hAnsi="Book Antiqua" w:cs="宋体"/>
          <w:i/>
          <w:iCs/>
          <w:color w:val="000000" w:themeColor="text1"/>
          <w:sz w:val="21"/>
          <w:szCs w:val="21"/>
        </w:rPr>
        <w:t>Neuropeptides</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46</w:t>
      </w:r>
      <w:r w:rsidRPr="00681C88">
        <w:rPr>
          <w:rFonts w:ascii="Book Antiqua" w:eastAsia="宋体" w:hAnsi="Book Antiqua" w:cs="宋体"/>
          <w:color w:val="000000" w:themeColor="text1"/>
          <w:sz w:val="21"/>
          <w:szCs w:val="21"/>
        </w:rPr>
        <w:t>: 261-274 [PMID: 22979996 DOI: 10.1016/j.npep.2012.08.0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6 </w:t>
      </w:r>
      <w:r w:rsidRPr="00681C88">
        <w:rPr>
          <w:rFonts w:ascii="Book Antiqua" w:eastAsia="宋体" w:hAnsi="Book Antiqua" w:cs="宋体"/>
          <w:b/>
          <w:bCs/>
          <w:color w:val="000000" w:themeColor="text1"/>
          <w:sz w:val="21"/>
          <w:szCs w:val="21"/>
        </w:rPr>
        <w:t>Inoue D</w:t>
      </w:r>
      <w:r w:rsidRPr="00681C88">
        <w:rPr>
          <w:rFonts w:ascii="Book Antiqua" w:eastAsia="宋体" w:hAnsi="Book Antiqua" w:cs="宋体"/>
          <w:color w:val="000000" w:themeColor="text1"/>
          <w:sz w:val="21"/>
          <w:szCs w:val="21"/>
        </w:rPr>
        <w:t>, Tsujimoto G, Kimura I. Regulation of Energy Homeostasis by GPR41. </w:t>
      </w:r>
      <w:r w:rsidRPr="00681C88">
        <w:rPr>
          <w:rFonts w:ascii="Book Antiqua" w:eastAsia="宋体" w:hAnsi="Book Antiqua" w:cs="宋体"/>
          <w:i/>
          <w:iCs/>
          <w:color w:val="000000" w:themeColor="text1"/>
          <w:sz w:val="21"/>
          <w:szCs w:val="21"/>
        </w:rPr>
        <w:t xml:space="preserve">Front Endocrinol </w:t>
      </w:r>
      <w:r w:rsidRPr="00681C88">
        <w:rPr>
          <w:rFonts w:ascii="Book Antiqua" w:eastAsia="宋体" w:hAnsi="Book Antiqua" w:cs="宋体"/>
          <w:iCs/>
          <w:color w:val="000000" w:themeColor="text1"/>
          <w:sz w:val="21"/>
          <w:szCs w:val="21"/>
        </w:rPr>
        <w:t>(Lausanne)</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5</w:t>
      </w:r>
      <w:r w:rsidRPr="00681C88">
        <w:rPr>
          <w:rFonts w:ascii="Book Antiqua" w:eastAsia="宋体" w:hAnsi="Book Antiqua" w:cs="宋体"/>
          <w:color w:val="000000" w:themeColor="text1"/>
          <w:sz w:val="21"/>
          <w:szCs w:val="21"/>
        </w:rPr>
        <w:t>: 81 [PMID: 24904531 DOI: 10.3389/fendo.2014.0008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 </w:t>
      </w:r>
      <w:r w:rsidRPr="00681C88">
        <w:rPr>
          <w:rFonts w:ascii="Book Antiqua" w:eastAsia="宋体" w:hAnsi="Book Antiqua" w:cs="宋体"/>
          <w:b/>
          <w:bCs/>
          <w:color w:val="000000" w:themeColor="text1"/>
          <w:sz w:val="21"/>
          <w:szCs w:val="21"/>
        </w:rPr>
        <w:t>de La Serre CB</w:t>
      </w:r>
      <w:r w:rsidRPr="00681C88">
        <w:rPr>
          <w:rFonts w:ascii="Book Antiqua" w:eastAsia="宋体" w:hAnsi="Book Antiqua" w:cs="宋体"/>
          <w:color w:val="000000" w:themeColor="text1"/>
          <w:sz w:val="21"/>
          <w:szCs w:val="21"/>
        </w:rPr>
        <w:t>, Ellis CL, Lee J, Hartman AL, Rutledge JC, Raybould HE. Propensity to high-fat diet-induced obesity in rats is associated with changes in the gut microbiota and gut inflammation. </w:t>
      </w:r>
      <w:r w:rsidRPr="00681C88">
        <w:rPr>
          <w:rFonts w:ascii="Book Antiqua" w:eastAsia="宋体" w:hAnsi="Book Antiqua" w:cs="宋体"/>
          <w:i/>
          <w:iCs/>
          <w:color w:val="000000" w:themeColor="text1"/>
          <w:sz w:val="21"/>
          <w:szCs w:val="21"/>
        </w:rPr>
        <w:t>Am J Physiol Gastrointest Liver Physiol</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299</w:t>
      </w:r>
      <w:r w:rsidRPr="00681C88">
        <w:rPr>
          <w:rFonts w:ascii="Book Antiqua" w:eastAsia="宋体" w:hAnsi="Book Antiqua" w:cs="宋体"/>
          <w:color w:val="000000" w:themeColor="text1"/>
          <w:sz w:val="21"/>
          <w:szCs w:val="21"/>
        </w:rPr>
        <w:t>: G440-G448 [PMID: 20508158 DOI: 10.1152/ajpgi.00098.20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 </w:t>
      </w:r>
      <w:r w:rsidRPr="00681C88">
        <w:rPr>
          <w:rFonts w:ascii="Book Antiqua" w:eastAsia="宋体" w:hAnsi="Book Antiqua" w:cs="宋体"/>
          <w:b/>
          <w:bCs/>
          <w:color w:val="000000" w:themeColor="text1"/>
          <w:sz w:val="21"/>
          <w:szCs w:val="21"/>
        </w:rPr>
        <w:t>Brown CT</w:t>
      </w:r>
      <w:r w:rsidRPr="00681C88">
        <w:rPr>
          <w:rFonts w:ascii="Book Antiqua" w:eastAsia="宋体" w:hAnsi="Book Antiqua" w:cs="宋体"/>
          <w:color w:val="000000" w:themeColor="text1"/>
          <w:sz w:val="21"/>
          <w:szCs w:val="21"/>
        </w:rPr>
        <w:t>, Davis-Richardson AG, Giongo A, Gano KA, Crabb DB, Mukherjee N, Casella G, Drew JC, Ilonen J, Knip M, Hyöty H, Veijola R, Simell T, Simell O, Neu J, Wasserfall CH, Schatz D, Atkinson MA, Triplett EW. Gut microbiome metagenomics analysis suggests a functional model for the development of autoimmunity for type 1 diabetes.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6</w:t>
      </w:r>
      <w:r w:rsidRPr="00681C88">
        <w:rPr>
          <w:rFonts w:ascii="Book Antiqua" w:eastAsia="宋体" w:hAnsi="Book Antiqua" w:cs="宋体"/>
          <w:color w:val="000000" w:themeColor="text1"/>
          <w:sz w:val="21"/>
          <w:szCs w:val="21"/>
        </w:rPr>
        <w:t>: e25792 [PMID: 22043294 DOI: 10.1371/journal.pone.002579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 </w:t>
      </w:r>
      <w:r w:rsidRPr="00681C88">
        <w:rPr>
          <w:rFonts w:ascii="Book Antiqua" w:eastAsia="宋体" w:hAnsi="Book Antiqua" w:cs="宋体"/>
          <w:b/>
          <w:bCs/>
          <w:color w:val="000000" w:themeColor="text1"/>
          <w:sz w:val="21"/>
          <w:szCs w:val="21"/>
        </w:rPr>
        <w:t>Devkota S</w:t>
      </w:r>
      <w:r w:rsidRPr="00681C88">
        <w:rPr>
          <w:rFonts w:ascii="Book Antiqua" w:eastAsia="宋体" w:hAnsi="Book Antiqua" w:cs="宋体"/>
          <w:color w:val="000000" w:themeColor="text1"/>
          <w:sz w:val="21"/>
          <w:szCs w:val="21"/>
        </w:rPr>
        <w:t>, Wang Y, Musch MW, Leone V, Fehlner-Peach H, Nadimpalli A, Antonopoulos DA, Jabri B, Chang EB. Dietary-fat-induced taurocholic acid promotes pathobiont expansion and colitis in Il10-/- mice.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487</w:t>
      </w:r>
      <w:r w:rsidRPr="00681C88">
        <w:rPr>
          <w:rFonts w:ascii="Book Antiqua" w:eastAsia="宋体" w:hAnsi="Book Antiqua" w:cs="宋体"/>
          <w:color w:val="000000" w:themeColor="text1"/>
          <w:sz w:val="21"/>
          <w:szCs w:val="21"/>
        </w:rPr>
        <w:t>: 104-108 [PMID: 22722865 DOI: 10.1038/nature1122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 </w:t>
      </w:r>
      <w:r w:rsidRPr="00681C88">
        <w:rPr>
          <w:rFonts w:ascii="Book Antiqua" w:eastAsia="宋体" w:hAnsi="Book Antiqua" w:cs="宋体"/>
          <w:b/>
          <w:bCs/>
          <w:color w:val="000000" w:themeColor="text1"/>
          <w:sz w:val="21"/>
          <w:szCs w:val="21"/>
        </w:rPr>
        <w:t>Spencer MD</w:t>
      </w:r>
      <w:r w:rsidRPr="00681C88">
        <w:rPr>
          <w:rFonts w:ascii="Book Antiqua" w:eastAsia="宋体" w:hAnsi="Book Antiqua" w:cs="宋体"/>
          <w:color w:val="000000" w:themeColor="text1"/>
          <w:sz w:val="21"/>
          <w:szCs w:val="21"/>
        </w:rPr>
        <w:t>, Hamp TJ, Reid RW, Fischer LM, Zeisel SH, Fodor AA. Association between composition of the human gastrointestinal microbiome and development of fatty liver with choline deficiency.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140</w:t>
      </w:r>
      <w:r w:rsidRPr="00681C88">
        <w:rPr>
          <w:rFonts w:ascii="Book Antiqua" w:eastAsia="宋体" w:hAnsi="Book Antiqua" w:cs="宋体"/>
          <w:color w:val="000000" w:themeColor="text1"/>
          <w:sz w:val="21"/>
          <w:szCs w:val="21"/>
        </w:rPr>
        <w:t>: 976-986 [PMID: 21129376 DOI: 10.1053/j.gastro.2010.11.04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 </w:t>
      </w:r>
      <w:r w:rsidRPr="00681C88">
        <w:rPr>
          <w:rFonts w:ascii="Book Antiqua" w:eastAsia="宋体" w:hAnsi="Book Antiqua" w:cs="宋体"/>
          <w:b/>
          <w:bCs/>
          <w:color w:val="000000" w:themeColor="text1"/>
          <w:sz w:val="21"/>
          <w:szCs w:val="21"/>
        </w:rPr>
        <w:t>Le Roy T</w:t>
      </w:r>
      <w:r w:rsidRPr="00681C88">
        <w:rPr>
          <w:rFonts w:ascii="Book Antiqua" w:eastAsia="宋体" w:hAnsi="Book Antiqua" w:cs="宋体"/>
          <w:color w:val="000000" w:themeColor="text1"/>
          <w:sz w:val="21"/>
          <w:szCs w:val="21"/>
        </w:rPr>
        <w:t>, Llopis M, Lepage P, Bruneau A, Rabot S, Bevilacqua C, Martin P, Philippe C, Walker F, Bado A, Perlemuter G, Cassard-Doulcier AM, Gérard P. Intestinal microbiota determines development of non-alcoholic fatty liver disease in mice. </w:t>
      </w:r>
      <w:r w:rsidRPr="00681C88">
        <w:rPr>
          <w:rFonts w:ascii="Book Antiqua" w:eastAsia="宋体" w:hAnsi="Book Antiqua" w:cs="宋体"/>
          <w:i/>
          <w:iCs/>
          <w:color w:val="000000" w:themeColor="text1"/>
          <w:sz w:val="21"/>
          <w:szCs w:val="21"/>
        </w:rPr>
        <w:t>Gut</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62</w:t>
      </w:r>
      <w:r w:rsidRPr="00681C88">
        <w:rPr>
          <w:rFonts w:ascii="Book Antiqua" w:eastAsia="宋体" w:hAnsi="Book Antiqua" w:cs="宋体"/>
          <w:color w:val="000000" w:themeColor="text1"/>
          <w:sz w:val="21"/>
          <w:szCs w:val="21"/>
        </w:rPr>
        <w:t>: 1787-1794 [PMID: 23197411 DOI: 10.1136/gutjnl-2012-30381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 </w:t>
      </w:r>
      <w:r w:rsidRPr="00681C88">
        <w:rPr>
          <w:rFonts w:ascii="Book Antiqua" w:eastAsia="宋体" w:hAnsi="Book Antiqua" w:cs="宋体"/>
          <w:b/>
          <w:bCs/>
          <w:color w:val="000000" w:themeColor="text1"/>
          <w:sz w:val="21"/>
          <w:szCs w:val="21"/>
        </w:rPr>
        <w:t>Wang Z</w:t>
      </w:r>
      <w:r w:rsidRPr="00681C88">
        <w:rPr>
          <w:rFonts w:ascii="Book Antiqua" w:eastAsia="宋体" w:hAnsi="Book Antiqua" w:cs="宋体"/>
          <w:color w:val="000000" w:themeColor="text1"/>
          <w:sz w:val="21"/>
          <w:szCs w:val="21"/>
        </w:rPr>
        <w:t>, Klipfell E, Bennett BJ, Koeth R, Levison BS, Dugar B, Feldstein AE, Britt EB, Fu X, Chung YM, Wu Y, Schauer P, Smith JD, Allayee H, Tang WH, DiDonato JA, Lusis AJ, Hazen SL. Gut flora metabolism of phosphatidylcholine promotes cardiovascular disease.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472</w:t>
      </w:r>
      <w:r w:rsidRPr="00681C88">
        <w:rPr>
          <w:rFonts w:ascii="Book Antiqua" w:eastAsia="宋体" w:hAnsi="Book Antiqua" w:cs="宋体"/>
          <w:color w:val="000000" w:themeColor="text1"/>
          <w:sz w:val="21"/>
          <w:szCs w:val="21"/>
        </w:rPr>
        <w:t>: 57-63 [PMID: 21475195 DOI: 10.1038/nature0992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 </w:t>
      </w:r>
      <w:r w:rsidRPr="00681C88">
        <w:rPr>
          <w:rFonts w:ascii="Book Antiqua" w:eastAsia="宋体" w:hAnsi="Book Antiqua" w:cs="宋体"/>
          <w:b/>
          <w:bCs/>
          <w:color w:val="000000" w:themeColor="text1"/>
          <w:sz w:val="21"/>
          <w:szCs w:val="21"/>
        </w:rPr>
        <w:t>Koeth RA</w:t>
      </w:r>
      <w:r w:rsidRPr="00681C88">
        <w:rPr>
          <w:rFonts w:ascii="Book Antiqua" w:eastAsia="宋体" w:hAnsi="Book Antiqua" w:cs="宋体"/>
          <w:color w:val="000000" w:themeColor="text1"/>
          <w:sz w:val="21"/>
          <w:szCs w:val="21"/>
        </w:rPr>
        <w:t>, Wang Z, Levison BS, Buffa JA, Org E, Sheehy BT, Britt EB, Fu X, Wu Y, Li L, Smith JD, DiDonato JA, Chen J, Li H, Wu GD, Lewis JD, Warrier M, Brown JM, Krauss RM, Tang WH, Bushman FD, Lusis AJ, Hazen SL. Intestinal microbiota metabolism of L-carnitine, a nutrient in red meat, promotes atherosclerosis. </w:t>
      </w:r>
      <w:r w:rsidRPr="00681C88">
        <w:rPr>
          <w:rFonts w:ascii="Book Antiqua" w:eastAsia="宋体" w:hAnsi="Book Antiqua" w:cs="宋体"/>
          <w:i/>
          <w:iCs/>
          <w:color w:val="000000" w:themeColor="text1"/>
          <w:sz w:val="21"/>
          <w:szCs w:val="21"/>
        </w:rPr>
        <w:t>Nat Med</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9</w:t>
      </w:r>
      <w:r w:rsidRPr="00681C88">
        <w:rPr>
          <w:rFonts w:ascii="Book Antiqua" w:eastAsia="宋体" w:hAnsi="Book Antiqua" w:cs="宋体"/>
          <w:color w:val="000000" w:themeColor="text1"/>
          <w:sz w:val="21"/>
          <w:szCs w:val="21"/>
        </w:rPr>
        <w:t>: 576-585 [PMID: 23563705 DOI: 10.1038/nm.314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 </w:t>
      </w:r>
      <w:r w:rsidRPr="00681C88">
        <w:rPr>
          <w:rFonts w:ascii="Book Antiqua" w:eastAsia="宋体" w:hAnsi="Book Antiqua" w:cs="宋体"/>
          <w:b/>
          <w:bCs/>
          <w:color w:val="000000" w:themeColor="text1"/>
          <w:sz w:val="21"/>
          <w:szCs w:val="21"/>
        </w:rPr>
        <w:t>Rhee KJ</w:t>
      </w:r>
      <w:r w:rsidRPr="00681C88">
        <w:rPr>
          <w:rFonts w:ascii="Book Antiqua" w:eastAsia="宋体" w:hAnsi="Book Antiqua" w:cs="宋体"/>
          <w:color w:val="000000" w:themeColor="text1"/>
          <w:sz w:val="21"/>
          <w:szCs w:val="21"/>
        </w:rPr>
        <w:t>, Sethupathi P, Driks A, Lanning DK, Knight KL. Role of commensal bacteria in development of gut-associated lymphoid tissues and preimmune antibody repertoire. </w:t>
      </w:r>
      <w:r w:rsidRPr="00681C88">
        <w:rPr>
          <w:rFonts w:ascii="Book Antiqua" w:eastAsia="宋体" w:hAnsi="Book Antiqua" w:cs="宋体"/>
          <w:i/>
          <w:iCs/>
          <w:color w:val="000000" w:themeColor="text1"/>
          <w:sz w:val="21"/>
          <w:szCs w:val="21"/>
        </w:rPr>
        <w:t>J Immunol</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172</w:t>
      </w:r>
      <w:r w:rsidRPr="00681C88">
        <w:rPr>
          <w:rFonts w:ascii="Book Antiqua" w:eastAsia="宋体" w:hAnsi="Book Antiqua" w:cs="宋体"/>
          <w:color w:val="000000" w:themeColor="text1"/>
          <w:sz w:val="21"/>
          <w:szCs w:val="21"/>
        </w:rPr>
        <w:t>: 1118-1124 [PMID: 14707086 DOI: 10.4049/jimmunol.172.2.111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 </w:t>
      </w:r>
      <w:r w:rsidRPr="00681C88">
        <w:rPr>
          <w:rFonts w:ascii="Book Antiqua" w:eastAsia="宋体" w:hAnsi="Book Antiqua" w:cs="宋体"/>
          <w:b/>
          <w:bCs/>
          <w:color w:val="000000" w:themeColor="text1"/>
          <w:sz w:val="21"/>
          <w:szCs w:val="21"/>
        </w:rPr>
        <w:t>Bäckhed F</w:t>
      </w:r>
      <w:r w:rsidRPr="00681C88">
        <w:rPr>
          <w:rFonts w:ascii="Book Antiqua" w:eastAsia="宋体" w:hAnsi="Book Antiqua" w:cs="宋体"/>
          <w:color w:val="000000" w:themeColor="text1"/>
          <w:sz w:val="21"/>
          <w:szCs w:val="21"/>
        </w:rPr>
        <w:t>, Ding H, Wang T, Hooper LV, Koh GY, Nagy A, Semenkovich CF, Gordon JI. The gut microbiota as an environmental factor that regulates fat storage.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101</w:t>
      </w:r>
      <w:r w:rsidRPr="00681C88">
        <w:rPr>
          <w:rFonts w:ascii="Book Antiqua" w:eastAsia="宋体" w:hAnsi="Book Antiqua" w:cs="宋体"/>
          <w:color w:val="000000" w:themeColor="text1"/>
          <w:sz w:val="21"/>
          <w:szCs w:val="21"/>
        </w:rPr>
        <w:t>: 15718-15723 [PMID: 15505215 DOI: 10.1073/pnas.040707610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6 </w:t>
      </w:r>
      <w:r w:rsidRPr="00681C88">
        <w:rPr>
          <w:rFonts w:ascii="Book Antiqua" w:eastAsia="宋体" w:hAnsi="Book Antiqua" w:cs="宋体"/>
          <w:b/>
          <w:bCs/>
          <w:color w:val="000000" w:themeColor="text1"/>
          <w:sz w:val="21"/>
          <w:szCs w:val="21"/>
        </w:rPr>
        <w:t>Smith K</w:t>
      </w:r>
      <w:r w:rsidRPr="00681C88">
        <w:rPr>
          <w:rFonts w:ascii="Book Antiqua" w:eastAsia="宋体" w:hAnsi="Book Antiqua" w:cs="宋体"/>
          <w:color w:val="000000" w:themeColor="text1"/>
          <w:sz w:val="21"/>
          <w:szCs w:val="21"/>
        </w:rPr>
        <w:t>, McCoy KD, Macpherson AJ. Use of axenic animals in studying the adaptation of mammals to their commensal intestinal microbiota. </w:t>
      </w:r>
      <w:r w:rsidRPr="00681C88">
        <w:rPr>
          <w:rFonts w:ascii="Book Antiqua" w:eastAsia="宋体" w:hAnsi="Book Antiqua" w:cs="宋体"/>
          <w:i/>
          <w:iCs/>
          <w:color w:val="000000" w:themeColor="text1"/>
          <w:sz w:val="21"/>
          <w:szCs w:val="21"/>
        </w:rPr>
        <w:t>Semin Immunol</w:t>
      </w:r>
      <w:r w:rsidRPr="00681C88">
        <w:rPr>
          <w:rFonts w:ascii="Book Antiqua" w:eastAsia="宋体" w:hAnsi="Book Antiqua" w:cs="宋体"/>
          <w:color w:val="000000" w:themeColor="text1"/>
          <w:sz w:val="21"/>
          <w:szCs w:val="21"/>
        </w:rPr>
        <w:t> 2007; </w:t>
      </w:r>
      <w:r w:rsidRPr="00681C88">
        <w:rPr>
          <w:rFonts w:ascii="Book Antiqua" w:eastAsia="宋体" w:hAnsi="Book Antiqua" w:cs="宋体"/>
          <w:b/>
          <w:bCs/>
          <w:color w:val="000000" w:themeColor="text1"/>
          <w:sz w:val="21"/>
          <w:szCs w:val="21"/>
        </w:rPr>
        <w:t>19</w:t>
      </w:r>
      <w:r w:rsidRPr="00681C88">
        <w:rPr>
          <w:rFonts w:ascii="Book Antiqua" w:eastAsia="宋体" w:hAnsi="Book Antiqua" w:cs="宋体"/>
          <w:color w:val="000000" w:themeColor="text1"/>
          <w:sz w:val="21"/>
          <w:szCs w:val="21"/>
        </w:rPr>
        <w:t>: 59-69 [PMID: 17118672 DOI: 10.1016/j.smim.2006.10.00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17 </w:t>
      </w:r>
      <w:r w:rsidRPr="00681C88">
        <w:rPr>
          <w:rFonts w:ascii="Book Antiqua" w:eastAsia="宋体" w:hAnsi="Book Antiqua" w:cs="宋体"/>
          <w:b/>
          <w:bCs/>
          <w:color w:val="000000" w:themeColor="text1"/>
          <w:sz w:val="21"/>
          <w:szCs w:val="21"/>
        </w:rPr>
        <w:t>Ley RE</w:t>
      </w:r>
      <w:r w:rsidRPr="00681C88">
        <w:rPr>
          <w:rFonts w:ascii="Book Antiqua" w:eastAsia="宋体" w:hAnsi="Book Antiqua" w:cs="宋体"/>
          <w:color w:val="000000" w:themeColor="text1"/>
          <w:sz w:val="21"/>
          <w:szCs w:val="21"/>
        </w:rPr>
        <w:t>, Lozupone CA, Hamady M, Knight R, Gordon JI. Worlds within worlds: evolution of the vertebrate gut microbiota. </w:t>
      </w:r>
      <w:r w:rsidRPr="00681C88">
        <w:rPr>
          <w:rFonts w:ascii="Book Antiqua" w:eastAsia="宋体" w:hAnsi="Book Antiqua" w:cs="宋体"/>
          <w:i/>
          <w:iCs/>
          <w:color w:val="000000" w:themeColor="text1"/>
          <w:sz w:val="21"/>
          <w:szCs w:val="21"/>
        </w:rPr>
        <w:t>Nat Rev Microbiol</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6</w:t>
      </w:r>
      <w:r w:rsidRPr="00681C88">
        <w:rPr>
          <w:rFonts w:ascii="Book Antiqua" w:eastAsia="宋体" w:hAnsi="Book Antiqua" w:cs="宋体"/>
          <w:color w:val="000000" w:themeColor="text1"/>
          <w:sz w:val="21"/>
          <w:szCs w:val="21"/>
        </w:rPr>
        <w:t>: 776-788 [PMID: 18794915 DOI: 10.1038/nrmicro197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8 </w:t>
      </w:r>
      <w:r w:rsidRPr="00681C88">
        <w:rPr>
          <w:rFonts w:ascii="Book Antiqua" w:eastAsia="宋体" w:hAnsi="Book Antiqua" w:cs="宋体"/>
          <w:b/>
          <w:bCs/>
          <w:color w:val="000000" w:themeColor="text1"/>
          <w:sz w:val="21"/>
          <w:szCs w:val="21"/>
        </w:rPr>
        <w:t>Cesta MF</w:t>
      </w:r>
      <w:r w:rsidRPr="00681C88">
        <w:rPr>
          <w:rFonts w:ascii="Book Antiqua" w:eastAsia="宋体" w:hAnsi="Book Antiqua" w:cs="宋体"/>
          <w:color w:val="000000" w:themeColor="text1"/>
          <w:sz w:val="21"/>
          <w:szCs w:val="21"/>
        </w:rPr>
        <w:t>. Normal structure, function, and histology of mucosa-associated lymphoid tissue. </w:t>
      </w:r>
      <w:r w:rsidRPr="00681C88">
        <w:rPr>
          <w:rFonts w:ascii="Book Antiqua" w:eastAsia="宋体" w:hAnsi="Book Antiqua" w:cs="宋体"/>
          <w:i/>
          <w:iCs/>
          <w:color w:val="000000" w:themeColor="text1"/>
          <w:sz w:val="21"/>
          <w:szCs w:val="21"/>
        </w:rPr>
        <w:t>Toxicol Pathol</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34</w:t>
      </w:r>
      <w:r w:rsidRPr="00681C88">
        <w:rPr>
          <w:rFonts w:ascii="Book Antiqua" w:eastAsia="宋体" w:hAnsi="Book Antiqua" w:cs="宋体"/>
          <w:color w:val="000000" w:themeColor="text1"/>
          <w:sz w:val="21"/>
          <w:szCs w:val="21"/>
        </w:rPr>
        <w:t>: 599-608 [PMID: 17067945 DOI: 10.1080/0192623060086553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9 </w:t>
      </w:r>
      <w:r w:rsidRPr="00681C88">
        <w:rPr>
          <w:rFonts w:ascii="Book Antiqua" w:eastAsia="宋体" w:hAnsi="Book Antiqua" w:cs="宋体"/>
          <w:b/>
          <w:bCs/>
          <w:color w:val="000000" w:themeColor="text1"/>
          <w:sz w:val="21"/>
          <w:szCs w:val="21"/>
        </w:rPr>
        <w:t>Kimura I</w:t>
      </w:r>
      <w:r w:rsidRPr="00681C88">
        <w:rPr>
          <w:rFonts w:ascii="Book Antiqua" w:eastAsia="宋体" w:hAnsi="Book Antiqua" w:cs="宋体"/>
          <w:color w:val="000000" w:themeColor="text1"/>
          <w:sz w:val="21"/>
          <w:szCs w:val="21"/>
        </w:rPr>
        <w:t>, Ozawa K, Inoue D, Imamura T, Kimura K, Maeda T, Terasawa K, Kashihara D, Hirano K, Tani T, Takahashi T, Miyauchi S, Shioi G, Inoue H, Tsujimoto G. The gut microbiota suppresses insulin-mediated fat accumulation via the short-chain fatty acid receptor GPR43. </w:t>
      </w:r>
      <w:r w:rsidRPr="00681C88">
        <w:rPr>
          <w:rFonts w:ascii="Book Antiqua" w:eastAsia="宋体" w:hAnsi="Book Antiqua" w:cs="宋体"/>
          <w:i/>
          <w:iCs/>
          <w:color w:val="000000" w:themeColor="text1"/>
          <w:sz w:val="21"/>
          <w:szCs w:val="21"/>
        </w:rPr>
        <w:t>Nat Commun</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4</w:t>
      </w:r>
      <w:r w:rsidRPr="00681C88">
        <w:rPr>
          <w:rFonts w:ascii="Book Antiqua" w:eastAsia="宋体" w:hAnsi="Book Antiqua" w:cs="宋体"/>
          <w:color w:val="000000" w:themeColor="text1"/>
          <w:sz w:val="21"/>
          <w:szCs w:val="21"/>
        </w:rPr>
        <w:t>: 1829 [PMID: 23652017 DOI: 10.1038/ncomms285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0 </w:t>
      </w:r>
      <w:r w:rsidRPr="00681C88">
        <w:rPr>
          <w:rFonts w:ascii="Book Antiqua" w:eastAsia="宋体" w:hAnsi="Book Antiqua" w:cs="宋体"/>
          <w:b/>
          <w:bCs/>
          <w:color w:val="000000" w:themeColor="text1"/>
          <w:sz w:val="21"/>
          <w:szCs w:val="21"/>
        </w:rPr>
        <w:t>Bäckhed F</w:t>
      </w:r>
      <w:r w:rsidRPr="00681C88">
        <w:rPr>
          <w:rFonts w:ascii="Book Antiqua" w:eastAsia="宋体" w:hAnsi="Book Antiqua" w:cs="宋体"/>
          <w:color w:val="000000" w:themeColor="text1"/>
          <w:sz w:val="21"/>
          <w:szCs w:val="21"/>
        </w:rPr>
        <w:t>, Manchester JK, Semenkovich CF, Gordon JI. Mechanisms underlying the resistance to diet-induced obesity in germ-free mice.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7; </w:t>
      </w:r>
      <w:r w:rsidRPr="00681C88">
        <w:rPr>
          <w:rFonts w:ascii="Book Antiqua" w:eastAsia="宋体" w:hAnsi="Book Antiqua" w:cs="宋体"/>
          <w:b/>
          <w:bCs/>
          <w:color w:val="000000" w:themeColor="text1"/>
          <w:sz w:val="21"/>
          <w:szCs w:val="21"/>
        </w:rPr>
        <w:t>104</w:t>
      </w:r>
      <w:r w:rsidRPr="00681C88">
        <w:rPr>
          <w:rFonts w:ascii="Book Antiqua" w:eastAsia="宋体" w:hAnsi="Book Antiqua" w:cs="宋体"/>
          <w:color w:val="000000" w:themeColor="text1"/>
          <w:sz w:val="21"/>
          <w:szCs w:val="21"/>
        </w:rPr>
        <w:t>: 979-984 [PMID: 17210919 DOI: 10.1073/pnas.060537410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1 </w:t>
      </w:r>
      <w:r w:rsidRPr="00681C88">
        <w:rPr>
          <w:rFonts w:ascii="Book Antiqua" w:eastAsia="宋体" w:hAnsi="Book Antiqua" w:cs="宋体"/>
          <w:b/>
          <w:bCs/>
          <w:color w:val="000000" w:themeColor="text1"/>
          <w:sz w:val="21"/>
          <w:szCs w:val="21"/>
        </w:rPr>
        <w:t>Swartz TD</w:t>
      </w:r>
      <w:r w:rsidRPr="00681C88">
        <w:rPr>
          <w:rFonts w:ascii="Book Antiqua" w:eastAsia="宋体" w:hAnsi="Book Antiqua" w:cs="宋体"/>
          <w:color w:val="000000" w:themeColor="text1"/>
          <w:sz w:val="21"/>
          <w:szCs w:val="21"/>
        </w:rPr>
        <w:t>, Sakar Y, Duca FA, Covasa M. Preserved adiposity in the Fischer 344 rat devoid of gut microbiota. </w:t>
      </w:r>
      <w:r w:rsidRPr="00681C88">
        <w:rPr>
          <w:rFonts w:ascii="Book Antiqua" w:eastAsia="宋体" w:hAnsi="Book Antiqua" w:cs="宋体"/>
          <w:i/>
          <w:iCs/>
          <w:color w:val="000000" w:themeColor="text1"/>
          <w:sz w:val="21"/>
          <w:szCs w:val="21"/>
        </w:rPr>
        <w:t>FASEB J</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27</w:t>
      </w:r>
      <w:r w:rsidRPr="00681C88">
        <w:rPr>
          <w:rFonts w:ascii="Book Antiqua" w:eastAsia="宋体" w:hAnsi="Book Antiqua" w:cs="宋体"/>
          <w:color w:val="000000" w:themeColor="text1"/>
          <w:sz w:val="21"/>
          <w:szCs w:val="21"/>
        </w:rPr>
        <w:t>: 1701-1710 [PMID: 23349551 DOI: 10.1096/fj.12-22168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2 </w:t>
      </w:r>
      <w:r w:rsidRPr="00681C88">
        <w:rPr>
          <w:rFonts w:ascii="Book Antiqua" w:eastAsia="宋体" w:hAnsi="Book Antiqua" w:cs="宋体"/>
          <w:b/>
          <w:bCs/>
          <w:color w:val="000000" w:themeColor="text1"/>
          <w:sz w:val="21"/>
          <w:szCs w:val="21"/>
        </w:rPr>
        <w:t>Fleissner CK</w:t>
      </w:r>
      <w:r w:rsidRPr="00681C88">
        <w:rPr>
          <w:rFonts w:ascii="Book Antiqua" w:eastAsia="宋体" w:hAnsi="Book Antiqua" w:cs="宋体"/>
          <w:color w:val="000000" w:themeColor="text1"/>
          <w:sz w:val="21"/>
          <w:szCs w:val="21"/>
        </w:rPr>
        <w:t>, Huebel N, Abd El-Bary MM, Loh G, Klaus S, Blaut M. Absence of intestinal microbiota does not protect mice from diet-induced obesity. </w:t>
      </w:r>
      <w:r w:rsidRPr="00681C88">
        <w:rPr>
          <w:rFonts w:ascii="Book Antiqua" w:eastAsia="宋体" w:hAnsi="Book Antiqua" w:cs="宋体"/>
          <w:i/>
          <w:iCs/>
          <w:color w:val="000000" w:themeColor="text1"/>
          <w:sz w:val="21"/>
          <w:szCs w:val="21"/>
        </w:rPr>
        <w:t>Br J Nutr</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04</w:t>
      </w:r>
      <w:r w:rsidRPr="00681C88">
        <w:rPr>
          <w:rFonts w:ascii="Book Antiqua" w:eastAsia="宋体" w:hAnsi="Book Antiqua" w:cs="宋体"/>
          <w:color w:val="000000" w:themeColor="text1"/>
          <w:sz w:val="21"/>
          <w:szCs w:val="21"/>
        </w:rPr>
        <w:t>: 919-929 [PMID: 20441670 DOI: 10.1017/s000711451000130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3 </w:t>
      </w:r>
      <w:r w:rsidRPr="00681C88">
        <w:rPr>
          <w:rFonts w:ascii="Book Antiqua" w:eastAsia="宋体" w:hAnsi="Book Antiqua" w:cs="宋体"/>
          <w:b/>
          <w:bCs/>
          <w:color w:val="000000" w:themeColor="text1"/>
          <w:sz w:val="21"/>
          <w:szCs w:val="21"/>
        </w:rPr>
        <w:t>Duca FA</w:t>
      </w:r>
      <w:r w:rsidRPr="00681C88">
        <w:rPr>
          <w:rFonts w:ascii="Book Antiqua" w:eastAsia="宋体" w:hAnsi="Book Antiqua" w:cs="宋体"/>
          <w:color w:val="000000" w:themeColor="text1"/>
          <w:sz w:val="21"/>
          <w:szCs w:val="21"/>
        </w:rPr>
        <w:t>, Sakar Y, Lepage P, Devime F, Langelier B, Doré J, Covasa M. Replication of obesity and associated signaling pathways through transfer of microbiota from obese-prone rats.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63</w:t>
      </w:r>
      <w:r w:rsidRPr="00681C88">
        <w:rPr>
          <w:rFonts w:ascii="Book Antiqua" w:eastAsia="宋体" w:hAnsi="Book Antiqua" w:cs="宋体"/>
          <w:color w:val="000000" w:themeColor="text1"/>
          <w:sz w:val="21"/>
          <w:szCs w:val="21"/>
        </w:rPr>
        <w:t>: 1624-1636 [PMID: 24430437 DOI: 10.2337/db13-152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4 </w:t>
      </w:r>
      <w:r w:rsidRPr="00681C88">
        <w:rPr>
          <w:rFonts w:ascii="Book Antiqua" w:eastAsia="宋体" w:hAnsi="Book Antiqua" w:cs="宋体"/>
          <w:b/>
          <w:bCs/>
          <w:color w:val="000000" w:themeColor="text1"/>
          <w:sz w:val="21"/>
          <w:szCs w:val="21"/>
        </w:rPr>
        <w:t>Turnbaugh PJ</w:t>
      </w:r>
      <w:r w:rsidRPr="00681C88">
        <w:rPr>
          <w:rFonts w:ascii="Book Antiqua" w:eastAsia="宋体" w:hAnsi="Book Antiqua" w:cs="宋体"/>
          <w:color w:val="000000" w:themeColor="text1"/>
          <w:sz w:val="21"/>
          <w:szCs w:val="21"/>
        </w:rPr>
        <w:t>, Bäckhed F, Fulton L, Gordon JI. Diet-induced obesity is linked to marked but reversible alterations in the mouse distal gut microbiome. </w:t>
      </w:r>
      <w:r w:rsidRPr="00681C88">
        <w:rPr>
          <w:rFonts w:ascii="Book Antiqua" w:eastAsia="宋体" w:hAnsi="Book Antiqua" w:cs="宋体"/>
          <w:i/>
          <w:iCs/>
          <w:color w:val="000000" w:themeColor="text1"/>
          <w:sz w:val="21"/>
          <w:szCs w:val="21"/>
        </w:rPr>
        <w:t>Cell Host Microbe</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3</w:t>
      </w:r>
      <w:r w:rsidRPr="00681C88">
        <w:rPr>
          <w:rFonts w:ascii="Book Antiqua" w:eastAsia="宋体" w:hAnsi="Book Antiqua" w:cs="宋体"/>
          <w:color w:val="000000" w:themeColor="text1"/>
          <w:sz w:val="21"/>
          <w:szCs w:val="21"/>
        </w:rPr>
        <w:t>: 213-223 [PMID: 18407065 DOI: 10.1016/j.chom.2008.02.01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5 </w:t>
      </w:r>
      <w:r w:rsidRPr="00681C88">
        <w:rPr>
          <w:rFonts w:ascii="Book Antiqua" w:eastAsia="宋体" w:hAnsi="Book Antiqua" w:cs="宋体"/>
          <w:b/>
          <w:bCs/>
          <w:color w:val="000000" w:themeColor="text1"/>
          <w:sz w:val="21"/>
          <w:szCs w:val="21"/>
        </w:rPr>
        <w:t>Turnbaugh PJ</w:t>
      </w:r>
      <w:r w:rsidRPr="00681C88">
        <w:rPr>
          <w:rFonts w:ascii="Book Antiqua" w:eastAsia="宋体" w:hAnsi="Book Antiqua" w:cs="宋体"/>
          <w:color w:val="000000" w:themeColor="text1"/>
          <w:sz w:val="21"/>
          <w:szCs w:val="21"/>
        </w:rPr>
        <w:t>, Ridaura VK, Faith JJ, Rey FE, Knight R, Gordon JI. The effect of diet on the human gut microbiome: a metagenomic analysis in humanized gnotobiotic mice. </w:t>
      </w:r>
      <w:r w:rsidRPr="00681C88">
        <w:rPr>
          <w:rFonts w:ascii="Book Antiqua" w:eastAsia="宋体" w:hAnsi="Book Antiqua" w:cs="宋体"/>
          <w:i/>
          <w:iCs/>
          <w:color w:val="000000" w:themeColor="text1"/>
          <w:sz w:val="21"/>
          <w:szCs w:val="21"/>
        </w:rPr>
        <w:t>Sci Transl Med</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1</w:t>
      </w:r>
      <w:r w:rsidRPr="00681C88">
        <w:rPr>
          <w:rFonts w:ascii="Book Antiqua" w:eastAsia="宋体" w:hAnsi="Book Antiqua" w:cs="宋体"/>
          <w:color w:val="000000" w:themeColor="text1"/>
          <w:sz w:val="21"/>
          <w:szCs w:val="21"/>
        </w:rPr>
        <w:t>: 6ra14 [PMID: 20368178 DOI: 10.1126/scitranslmed.300032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6 </w:t>
      </w:r>
      <w:r w:rsidRPr="00681C88">
        <w:rPr>
          <w:rFonts w:ascii="Book Antiqua" w:eastAsia="宋体" w:hAnsi="Book Antiqua" w:cs="宋体"/>
          <w:b/>
          <w:bCs/>
          <w:color w:val="000000" w:themeColor="text1"/>
          <w:sz w:val="21"/>
          <w:szCs w:val="21"/>
        </w:rPr>
        <w:t>Fei N</w:t>
      </w:r>
      <w:r w:rsidRPr="00681C88">
        <w:rPr>
          <w:rFonts w:ascii="Book Antiqua" w:eastAsia="宋体" w:hAnsi="Book Antiqua" w:cs="宋体"/>
          <w:color w:val="000000" w:themeColor="text1"/>
          <w:sz w:val="21"/>
          <w:szCs w:val="21"/>
        </w:rPr>
        <w:t>, Zhao L. An opportunistic pathogen isolated from the gut of an obese human causes obesity in germfree mice.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880-884 [PMID: 23235292 DOI: 10.1038/ismej.2012.15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7 </w:t>
      </w:r>
      <w:r w:rsidRPr="00681C88">
        <w:rPr>
          <w:rFonts w:ascii="Book Antiqua" w:eastAsia="宋体" w:hAnsi="Book Antiqua" w:cs="宋体"/>
          <w:b/>
          <w:bCs/>
          <w:color w:val="000000" w:themeColor="text1"/>
          <w:sz w:val="21"/>
          <w:szCs w:val="21"/>
        </w:rPr>
        <w:t>Lozupone CA</w:t>
      </w:r>
      <w:r w:rsidRPr="00681C88">
        <w:rPr>
          <w:rFonts w:ascii="Book Antiqua" w:eastAsia="宋体" w:hAnsi="Book Antiqua" w:cs="宋体"/>
          <w:color w:val="000000" w:themeColor="text1"/>
          <w:sz w:val="21"/>
          <w:szCs w:val="21"/>
        </w:rPr>
        <w:t>, Stombaugh JI, Gordon JI, Jansson JK, Knight R. Diversity, stability and resilience of the human gut microbiota.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489</w:t>
      </w:r>
      <w:r w:rsidRPr="00681C88">
        <w:rPr>
          <w:rFonts w:ascii="Book Antiqua" w:eastAsia="宋体" w:hAnsi="Book Antiqua" w:cs="宋体"/>
          <w:color w:val="000000" w:themeColor="text1"/>
          <w:sz w:val="21"/>
          <w:szCs w:val="21"/>
        </w:rPr>
        <w:t>: 220-230 [PMID: 22972295 DOI: 10.1038/nature1155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8 </w:t>
      </w:r>
      <w:r w:rsidRPr="00681C88">
        <w:rPr>
          <w:rFonts w:ascii="Book Antiqua" w:eastAsia="宋体" w:hAnsi="Book Antiqua" w:cs="宋体"/>
          <w:b/>
          <w:bCs/>
          <w:color w:val="000000" w:themeColor="text1"/>
          <w:sz w:val="21"/>
          <w:szCs w:val="21"/>
        </w:rPr>
        <w:t>Lemon KP</w:t>
      </w:r>
      <w:r w:rsidRPr="00681C88">
        <w:rPr>
          <w:rFonts w:ascii="Book Antiqua" w:eastAsia="宋体" w:hAnsi="Book Antiqua" w:cs="宋体"/>
          <w:color w:val="000000" w:themeColor="text1"/>
          <w:sz w:val="21"/>
          <w:szCs w:val="21"/>
        </w:rPr>
        <w:t>, Armitage GC, Relman DA, Fischbach MA. Microbiota-targeted therapies: an ecological perspective. </w:t>
      </w:r>
      <w:r w:rsidRPr="00681C88">
        <w:rPr>
          <w:rFonts w:ascii="Book Antiqua" w:eastAsia="宋体" w:hAnsi="Book Antiqua" w:cs="宋体"/>
          <w:i/>
          <w:iCs/>
          <w:color w:val="000000" w:themeColor="text1"/>
          <w:sz w:val="21"/>
          <w:szCs w:val="21"/>
        </w:rPr>
        <w:t>Sci Transl Med</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4</w:t>
      </w:r>
      <w:r w:rsidRPr="00681C88">
        <w:rPr>
          <w:rFonts w:ascii="Book Antiqua" w:eastAsia="宋体" w:hAnsi="Book Antiqua" w:cs="宋体"/>
          <w:color w:val="000000" w:themeColor="text1"/>
          <w:sz w:val="21"/>
          <w:szCs w:val="21"/>
        </w:rPr>
        <w:t>: 137rv5 [PMID: 22674555 DOI: 10.1126/scitranslmed.300418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29 </w:t>
      </w:r>
      <w:r w:rsidRPr="00681C88">
        <w:rPr>
          <w:rFonts w:ascii="Book Antiqua" w:eastAsia="宋体" w:hAnsi="Book Antiqua" w:cs="宋体"/>
          <w:b/>
          <w:bCs/>
          <w:color w:val="000000" w:themeColor="text1"/>
          <w:sz w:val="21"/>
          <w:szCs w:val="21"/>
        </w:rPr>
        <w:t>Ley RE</w:t>
      </w:r>
      <w:r w:rsidRPr="00681C88">
        <w:rPr>
          <w:rFonts w:ascii="Book Antiqua" w:eastAsia="宋体" w:hAnsi="Book Antiqua" w:cs="宋体"/>
          <w:color w:val="000000" w:themeColor="text1"/>
          <w:sz w:val="21"/>
          <w:szCs w:val="21"/>
        </w:rPr>
        <w:t>, Turnbaugh PJ, Klein S, Gordon JI. Microbial ecology: human gut microbes associated with obesity.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444</w:t>
      </w:r>
      <w:r w:rsidRPr="00681C88">
        <w:rPr>
          <w:rFonts w:ascii="Book Antiqua" w:eastAsia="宋体" w:hAnsi="Book Antiqua" w:cs="宋体"/>
          <w:color w:val="000000" w:themeColor="text1"/>
          <w:sz w:val="21"/>
          <w:szCs w:val="21"/>
        </w:rPr>
        <w:t>: 1022-1023 [PMID: 17183309 DOI: 10.1038/4441022a]</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0 </w:t>
      </w:r>
      <w:r w:rsidRPr="00681C88">
        <w:rPr>
          <w:rFonts w:ascii="Book Antiqua" w:eastAsia="宋体" w:hAnsi="Book Antiqua" w:cs="宋体"/>
          <w:b/>
          <w:bCs/>
          <w:color w:val="000000" w:themeColor="text1"/>
          <w:sz w:val="21"/>
          <w:szCs w:val="21"/>
        </w:rPr>
        <w:t>Qin J</w:t>
      </w:r>
      <w:r w:rsidRPr="00681C88">
        <w:rPr>
          <w:rFonts w:ascii="Book Antiqua" w:eastAsia="宋体" w:hAnsi="Book Antiqua" w:cs="宋体"/>
          <w:color w:val="000000" w:themeColor="text1"/>
          <w:sz w:val="21"/>
          <w:szCs w:val="21"/>
        </w:rPr>
        <w:t xml:space="preserve">, Li Y, Cai Z, Li S, Zhu J, Zhang F, Liang S, Zhang W, Guan Y, Shen D, Peng Y, Zhang D, Jie Z, Wu W, Qin Y, Xue W, Li J, Han L, Lu D, Wu P, Dai Y, Sun X, Li Z, Tang A, Zhong S, Li X, Chen W, Xu R, Wang M, Feng Q, Gong M, Yu J, Zhang Y, Zhang M, Hansen T, Sanchez G, Raes J, Falony G, Okuda </w:t>
      </w:r>
      <w:r w:rsidRPr="00681C88">
        <w:rPr>
          <w:rFonts w:ascii="Book Antiqua" w:eastAsia="宋体" w:hAnsi="Book Antiqua" w:cs="宋体"/>
          <w:color w:val="000000" w:themeColor="text1"/>
          <w:sz w:val="21"/>
          <w:szCs w:val="21"/>
        </w:rPr>
        <w:lastRenderedPageBreak/>
        <w:t>S, Almeida M, LeChatelier E, Renault P, Pons N, Batto JM, Zhang Z, Chen H, Yang R, Zheng W, Li S, Yang H, Wang J, Ehrlich SD, Nielsen R, Pedersen O, Kristiansen K, Wang J. A metagenome-wide association study of gut microbiota in type 2 diabetes.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490</w:t>
      </w:r>
      <w:r w:rsidRPr="00681C88">
        <w:rPr>
          <w:rFonts w:ascii="Book Antiqua" w:eastAsia="宋体" w:hAnsi="Book Antiqua" w:cs="宋体"/>
          <w:color w:val="000000" w:themeColor="text1"/>
          <w:sz w:val="21"/>
          <w:szCs w:val="21"/>
        </w:rPr>
        <w:t>: 55-60 [PMID: 23023125 DOI: 10.1038/nature1145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1 </w:t>
      </w:r>
      <w:r w:rsidRPr="00681C88">
        <w:rPr>
          <w:rFonts w:ascii="Book Antiqua" w:eastAsia="宋体" w:hAnsi="Book Antiqua" w:cs="宋体"/>
          <w:b/>
          <w:bCs/>
          <w:color w:val="000000" w:themeColor="text1"/>
          <w:sz w:val="21"/>
          <w:szCs w:val="21"/>
        </w:rPr>
        <w:t>Nadal I</w:t>
      </w:r>
      <w:r w:rsidRPr="00681C88">
        <w:rPr>
          <w:rFonts w:ascii="Book Antiqua" w:eastAsia="宋体" w:hAnsi="Book Antiqua" w:cs="宋体"/>
          <w:color w:val="000000" w:themeColor="text1"/>
          <w:sz w:val="21"/>
          <w:szCs w:val="21"/>
        </w:rPr>
        <w:t>, Santacruz A, Marcos A, Warnberg J, Garagorri JM, Moreno LA, Martin-Matillas M, Campoy C, Martí A, Moleres A, Delgado M, Veiga OL, García-Fuentes M, Redondo CG, Sanz Y. Shifts in clostridia, bacteroides and immunoglobulin-coating fecal bacteria associated with weight loss in obese adolescents. </w:t>
      </w:r>
      <w:r w:rsidRPr="00681C88">
        <w:rPr>
          <w:rFonts w:ascii="Book Antiqua" w:eastAsia="宋体" w:hAnsi="Book Antiqua" w:cs="宋体"/>
          <w:i/>
          <w:iCs/>
          <w:color w:val="000000" w:themeColor="text1"/>
          <w:sz w:val="21"/>
          <w:szCs w:val="21"/>
        </w:rPr>
        <w:t xml:space="preserve">Int J Obes </w:t>
      </w:r>
      <w:r w:rsidRPr="00681C88">
        <w:rPr>
          <w:rFonts w:ascii="Book Antiqua" w:eastAsia="宋体" w:hAnsi="Book Antiqua" w:cs="宋体"/>
          <w:iCs/>
          <w:color w:val="000000" w:themeColor="text1"/>
          <w:sz w:val="21"/>
          <w:szCs w:val="21"/>
        </w:rPr>
        <w:t>(Lond)</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33</w:t>
      </w:r>
      <w:r w:rsidRPr="00681C88">
        <w:rPr>
          <w:rFonts w:ascii="Book Antiqua" w:eastAsia="宋体" w:hAnsi="Book Antiqua" w:cs="宋体"/>
          <w:color w:val="000000" w:themeColor="text1"/>
          <w:sz w:val="21"/>
          <w:szCs w:val="21"/>
        </w:rPr>
        <w:t>: 758-767 [PMID: 19050675 DOI: 10.1038/ijo.2008.26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2 </w:t>
      </w:r>
      <w:r w:rsidRPr="00681C88">
        <w:rPr>
          <w:rFonts w:ascii="Book Antiqua" w:eastAsia="宋体" w:hAnsi="Book Antiqua" w:cs="宋体"/>
          <w:b/>
          <w:bCs/>
          <w:color w:val="000000" w:themeColor="text1"/>
          <w:sz w:val="21"/>
          <w:szCs w:val="21"/>
        </w:rPr>
        <w:t>Santacruz A</w:t>
      </w:r>
      <w:r w:rsidRPr="00681C88">
        <w:rPr>
          <w:rFonts w:ascii="Book Antiqua" w:eastAsia="宋体" w:hAnsi="Book Antiqua" w:cs="宋体"/>
          <w:color w:val="000000" w:themeColor="text1"/>
          <w:sz w:val="21"/>
          <w:szCs w:val="21"/>
        </w:rPr>
        <w:t>, Marcos A, Wärnberg J, Martí A, Martin-Matillas M, Campoy C, Moreno LA, Veiga O, Redondo-Figuero C, Garagorri JM, Azcona C, Delgado M, García-Fuentes M, Collado MC, Sanz Y. Interplay between weight loss and gut microbiota composition in overweight adolescents. </w:t>
      </w:r>
      <w:r w:rsidRPr="00681C88">
        <w:rPr>
          <w:rFonts w:ascii="Book Antiqua" w:eastAsia="宋体" w:hAnsi="Book Antiqua" w:cs="宋体"/>
          <w:i/>
          <w:iCs/>
          <w:color w:val="000000" w:themeColor="text1"/>
          <w:sz w:val="21"/>
          <w:szCs w:val="21"/>
        </w:rPr>
        <w:t xml:space="preserve">Obesity </w:t>
      </w:r>
      <w:r w:rsidRPr="00681C88">
        <w:rPr>
          <w:rFonts w:ascii="Book Antiqua" w:eastAsia="宋体" w:hAnsi="Book Antiqua" w:cs="宋体"/>
          <w:iCs/>
          <w:color w:val="000000" w:themeColor="text1"/>
          <w:sz w:val="21"/>
          <w:szCs w:val="21"/>
        </w:rPr>
        <w:t>(Silver Spring)</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17</w:t>
      </w:r>
      <w:r w:rsidRPr="00681C88">
        <w:rPr>
          <w:rFonts w:ascii="Book Antiqua" w:eastAsia="宋体" w:hAnsi="Book Antiqua" w:cs="宋体"/>
          <w:color w:val="000000" w:themeColor="text1"/>
          <w:sz w:val="21"/>
          <w:szCs w:val="21"/>
        </w:rPr>
        <w:t>: 1906-1915 [PMID: 19390523 DOI: 10.1038/oby.2009.11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3 </w:t>
      </w:r>
      <w:r w:rsidRPr="00681C88">
        <w:rPr>
          <w:rFonts w:ascii="Book Antiqua" w:eastAsia="宋体" w:hAnsi="Book Antiqua" w:cs="宋体"/>
          <w:b/>
          <w:bCs/>
          <w:color w:val="000000" w:themeColor="text1"/>
          <w:sz w:val="21"/>
          <w:szCs w:val="21"/>
        </w:rPr>
        <w:t>Parks BW</w:t>
      </w:r>
      <w:r w:rsidRPr="00681C88">
        <w:rPr>
          <w:rFonts w:ascii="Book Antiqua" w:eastAsia="宋体" w:hAnsi="Book Antiqua" w:cs="宋体"/>
          <w:color w:val="000000" w:themeColor="text1"/>
          <w:sz w:val="21"/>
          <w:szCs w:val="21"/>
        </w:rPr>
        <w:t>, Nam E, Org E, Kostem E, Norheim F, Hui ST, Pan C, Civelek M, Rau CD, Bennett BJ, Mehrabian M, Ursell LK, He A, Castellani LW, Zinker B, Kirby M, Drake TA, Drevon CA, Knight R, Gargalovic P, Kirchgessner T, Eskin E, Lusis AJ. Genetic control of obesity and gut microbiota composition in response to high-fat, high-sucrose diet in mice. </w:t>
      </w:r>
      <w:r w:rsidRPr="00681C88">
        <w:rPr>
          <w:rFonts w:ascii="Book Antiqua" w:eastAsia="宋体" w:hAnsi="Book Antiqua" w:cs="宋体"/>
          <w:i/>
          <w:iCs/>
          <w:color w:val="000000" w:themeColor="text1"/>
          <w:sz w:val="21"/>
          <w:szCs w:val="21"/>
        </w:rPr>
        <w:t>Cell Metab</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7</w:t>
      </w:r>
      <w:r w:rsidRPr="00681C88">
        <w:rPr>
          <w:rFonts w:ascii="Book Antiqua" w:eastAsia="宋体" w:hAnsi="Book Antiqua" w:cs="宋体"/>
          <w:color w:val="000000" w:themeColor="text1"/>
          <w:sz w:val="21"/>
          <w:szCs w:val="21"/>
        </w:rPr>
        <w:t>: 141-152 [PMID: 23312289 DOI: 10.1016/j.cmet.2012.12.00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4 </w:t>
      </w:r>
      <w:r w:rsidRPr="00681C88">
        <w:rPr>
          <w:rFonts w:ascii="Book Antiqua" w:eastAsia="宋体" w:hAnsi="Book Antiqua" w:cs="宋体"/>
          <w:b/>
          <w:bCs/>
          <w:color w:val="000000" w:themeColor="text1"/>
          <w:sz w:val="21"/>
          <w:szCs w:val="21"/>
        </w:rPr>
        <w:t>Martinez-Medina M</w:t>
      </w:r>
      <w:r w:rsidRPr="00681C88">
        <w:rPr>
          <w:rFonts w:ascii="Book Antiqua" w:eastAsia="宋体" w:hAnsi="Book Antiqua" w:cs="宋体"/>
          <w:color w:val="000000" w:themeColor="text1"/>
          <w:sz w:val="21"/>
          <w:szCs w:val="21"/>
        </w:rPr>
        <w:t>, Denizot J, Dreux N, Robin F, Billard E, Bonnet R, Darfeuille-Michaud A, Barnich N. Western diet induces dysbiosis with increased E coli in CEABAC10 mice, alters host barrier function favouring AIEC colonisation. </w:t>
      </w:r>
      <w:r w:rsidRPr="00681C88">
        <w:rPr>
          <w:rFonts w:ascii="Book Antiqua" w:eastAsia="宋体" w:hAnsi="Book Antiqua" w:cs="宋体"/>
          <w:i/>
          <w:iCs/>
          <w:color w:val="000000" w:themeColor="text1"/>
          <w:sz w:val="21"/>
          <w:szCs w:val="21"/>
        </w:rPr>
        <w:t>Gut</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63</w:t>
      </w:r>
      <w:r w:rsidRPr="00681C88">
        <w:rPr>
          <w:rFonts w:ascii="Book Antiqua" w:eastAsia="宋体" w:hAnsi="Book Antiqua" w:cs="宋体"/>
          <w:color w:val="000000" w:themeColor="text1"/>
          <w:sz w:val="21"/>
          <w:szCs w:val="21"/>
        </w:rPr>
        <w:t>: 116-124 [PMID: 23598352 DOI: 10.1136/gutjnl-2012-30411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5 </w:t>
      </w:r>
      <w:r w:rsidRPr="00681C88">
        <w:rPr>
          <w:rFonts w:ascii="Book Antiqua" w:eastAsia="宋体" w:hAnsi="Book Antiqua" w:cs="宋体"/>
          <w:b/>
          <w:bCs/>
          <w:color w:val="000000" w:themeColor="text1"/>
          <w:sz w:val="21"/>
          <w:szCs w:val="21"/>
        </w:rPr>
        <w:t>Murphy EF</w:t>
      </w:r>
      <w:r w:rsidRPr="00681C88">
        <w:rPr>
          <w:rFonts w:ascii="Book Antiqua" w:eastAsia="宋体" w:hAnsi="Book Antiqua" w:cs="宋体"/>
          <w:color w:val="000000" w:themeColor="text1"/>
          <w:sz w:val="21"/>
          <w:szCs w:val="21"/>
        </w:rPr>
        <w:t>, Cotter PD, Healy S, Marques TM, O'Sullivan O, Fouhy F, Clarke SF, O'Toole PW, Quigley EM, Stanton C, Ross PR, O'Doherty RM, Shanahan F. Composition and energy harvesting capacity of the gut microbiota: relationship to diet, obesity and time in mouse models. </w:t>
      </w:r>
      <w:r w:rsidRPr="00681C88">
        <w:rPr>
          <w:rFonts w:ascii="Book Antiqua" w:eastAsia="宋体" w:hAnsi="Book Antiqua" w:cs="宋体"/>
          <w:i/>
          <w:iCs/>
          <w:color w:val="000000" w:themeColor="text1"/>
          <w:sz w:val="21"/>
          <w:szCs w:val="21"/>
        </w:rPr>
        <w:t>Gut</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59</w:t>
      </w:r>
      <w:r w:rsidRPr="00681C88">
        <w:rPr>
          <w:rFonts w:ascii="Book Antiqua" w:eastAsia="宋体" w:hAnsi="Book Antiqua" w:cs="宋体"/>
          <w:color w:val="000000" w:themeColor="text1"/>
          <w:sz w:val="21"/>
          <w:szCs w:val="21"/>
        </w:rPr>
        <w:t>: 1635-1642 [PMID: 20926643 DOI: 10.1136/gut.2010.21566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6 </w:t>
      </w:r>
      <w:r w:rsidRPr="00681C88">
        <w:rPr>
          <w:rFonts w:ascii="Book Antiqua" w:eastAsia="宋体" w:hAnsi="Book Antiqua" w:cs="宋体"/>
          <w:b/>
          <w:bCs/>
          <w:color w:val="000000" w:themeColor="text1"/>
          <w:sz w:val="21"/>
          <w:szCs w:val="21"/>
        </w:rPr>
        <w:t>Murphy EF</w:t>
      </w:r>
      <w:r w:rsidRPr="00681C88">
        <w:rPr>
          <w:rFonts w:ascii="Book Antiqua" w:eastAsia="宋体" w:hAnsi="Book Antiqua" w:cs="宋体"/>
          <w:color w:val="000000" w:themeColor="text1"/>
          <w:sz w:val="21"/>
          <w:szCs w:val="21"/>
        </w:rPr>
        <w:t>, Cotter PD, Hogan A, O'Sullivan O, Joyce A, Fouhy F, Clarke SF, Marques TM, O'Toole PW, Stanton C, Quigley EM, Daly C, Ross PR, O'Doherty RM, Shanahan F. Divergent metabolic outcomes arising from targeted manipulation of the gut microbiota in diet-induced obesity. </w:t>
      </w:r>
      <w:r w:rsidRPr="00681C88">
        <w:rPr>
          <w:rFonts w:ascii="Book Antiqua" w:eastAsia="宋体" w:hAnsi="Book Antiqua" w:cs="宋体"/>
          <w:i/>
          <w:iCs/>
          <w:color w:val="000000" w:themeColor="text1"/>
          <w:sz w:val="21"/>
          <w:szCs w:val="21"/>
        </w:rPr>
        <w:t>Gut</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62</w:t>
      </w:r>
      <w:r w:rsidRPr="00681C88">
        <w:rPr>
          <w:rFonts w:ascii="Book Antiqua" w:eastAsia="宋体" w:hAnsi="Book Antiqua" w:cs="宋体"/>
          <w:color w:val="000000" w:themeColor="text1"/>
          <w:sz w:val="21"/>
          <w:szCs w:val="21"/>
        </w:rPr>
        <w:t>: 220-226 [PMID: 22345653 DOI: 10.1136/gutjnl-2011-3007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7 </w:t>
      </w:r>
      <w:r w:rsidRPr="00681C88">
        <w:rPr>
          <w:rFonts w:ascii="Book Antiqua" w:eastAsia="宋体" w:hAnsi="Book Antiqua" w:cs="宋体"/>
          <w:b/>
          <w:bCs/>
          <w:color w:val="000000" w:themeColor="text1"/>
          <w:sz w:val="21"/>
          <w:szCs w:val="21"/>
        </w:rPr>
        <w:t>Hildebrandt MA</w:t>
      </w:r>
      <w:r w:rsidRPr="00681C88">
        <w:rPr>
          <w:rFonts w:ascii="Book Antiqua" w:eastAsia="宋体" w:hAnsi="Book Antiqua" w:cs="宋体"/>
          <w:color w:val="000000" w:themeColor="text1"/>
          <w:sz w:val="21"/>
          <w:szCs w:val="21"/>
        </w:rPr>
        <w:t>, Hoffmann C, Sherrill-Mix SA, Keilbaugh SA, Hamady M, Chen YY, Knight R, Ahima RS, Bushman F, Wu GD. High-fat diet determines the composition of the murine gut microbiome independently of obesity.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137</w:t>
      </w:r>
      <w:r w:rsidRPr="00681C88">
        <w:rPr>
          <w:rFonts w:ascii="Book Antiqua" w:eastAsia="宋体" w:hAnsi="Book Antiqua" w:cs="宋体"/>
          <w:color w:val="000000" w:themeColor="text1"/>
          <w:sz w:val="21"/>
          <w:szCs w:val="21"/>
        </w:rPr>
        <w:t>: 1716-24.e1-2 [PMID: 19706296 DOI: 10.1053/j.gastro.2009.08.04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38 </w:t>
      </w:r>
      <w:r w:rsidRPr="00681C88">
        <w:rPr>
          <w:rFonts w:ascii="Book Antiqua" w:eastAsia="宋体" w:hAnsi="Book Antiqua" w:cs="宋体"/>
          <w:b/>
          <w:bCs/>
          <w:color w:val="000000" w:themeColor="text1"/>
          <w:sz w:val="21"/>
          <w:szCs w:val="21"/>
        </w:rPr>
        <w:t>Lam YY</w:t>
      </w:r>
      <w:r w:rsidRPr="00681C88">
        <w:rPr>
          <w:rFonts w:ascii="Book Antiqua" w:eastAsia="宋体" w:hAnsi="Book Antiqua" w:cs="宋体"/>
          <w:color w:val="000000" w:themeColor="text1"/>
          <w:sz w:val="21"/>
          <w:szCs w:val="21"/>
        </w:rPr>
        <w:t>, Ha CW, Campbell CR, Mitchell AJ, Dinudom A, Oscarsson J, Cook DI, Hunt NH, Caterson ID, Holmes AJ, Storlien LH. Increased gut permeability and microbiota change associate with mesenteric fat inflammation and metabolic dysfunction in diet-induced obese mice.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e34233 [PMID: 22457829 DOI: 10.1371/journal.pone.003423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39 </w:t>
      </w:r>
      <w:r w:rsidRPr="00681C88">
        <w:rPr>
          <w:rFonts w:ascii="Book Antiqua" w:eastAsia="宋体" w:hAnsi="Book Antiqua" w:cs="宋体"/>
          <w:b/>
          <w:bCs/>
          <w:color w:val="000000" w:themeColor="text1"/>
          <w:sz w:val="21"/>
          <w:szCs w:val="21"/>
        </w:rPr>
        <w:t>Daniel H</w:t>
      </w:r>
      <w:r w:rsidRPr="00681C88">
        <w:rPr>
          <w:rFonts w:ascii="Book Antiqua" w:eastAsia="宋体" w:hAnsi="Book Antiqua" w:cs="宋体"/>
          <w:color w:val="000000" w:themeColor="text1"/>
          <w:sz w:val="21"/>
          <w:szCs w:val="21"/>
        </w:rPr>
        <w:t>, Moghaddas Gholami A, Berry D, Desmarchelier C, Hahne H, Loh G, Mondot S, Lepage P, Rothballer M, Walker A, Böhm C, Wenning M, Wagner M, Blaut M, Schmitt-Kopplin P, Kuster B, Haller D, Clavel T. High-fat diet alters gut microbiota physiology in mice.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8</w:t>
      </w:r>
      <w:r w:rsidRPr="00681C88">
        <w:rPr>
          <w:rFonts w:ascii="Book Antiqua" w:eastAsia="宋体" w:hAnsi="Book Antiqua" w:cs="宋体"/>
          <w:color w:val="000000" w:themeColor="text1"/>
          <w:sz w:val="21"/>
          <w:szCs w:val="21"/>
        </w:rPr>
        <w:t>: 295-308 [PMID: 24030595 DOI: 10.1038/ismej.2013.15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0 </w:t>
      </w:r>
      <w:r w:rsidRPr="00681C88">
        <w:rPr>
          <w:rFonts w:ascii="Book Antiqua" w:eastAsia="宋体" w:hAnsi="Book Antiqua" w:cs="宋体"/>
          <w:b/>
          <w:bCs/>
          <w:color w:val="000000" w:themeColor="text1"/>
          <w:sz w:val="21"/>
          <w:szCs w:val="21"/>
        </w:rPr>
        <w:t>Kim KA</w:t>
      </w:r>
      <w:r w:rsidRPr="00681C88">
        <w:rPr>
          <w:rFonts w:ascii="Book Antiqua" w:eastAsia="宋体" w:hAnsi="Book Antiqua" w:cs="宋体"/>
          <w:color w:val="000000" w:themeColor="text1"/>
          <w:sz w:val="21"/>
          <w:szCs w:val="21"/>
        </w:rPr>
        <w:t>, Gu W, Lee IA, Joh EH, Kim DH. High fat diet-induced gut microbiota exacerbates inflammation and obesity in mice via the TLR4 signaling pathway.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e47713 [PMID: 23091640 DOI: 10.1371/journal.pone.004771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1 </w:t>
      </w:r>
      <w:r w:rsidRPr="00681C88">
        <w:rPr>
          <w:rFonts w:ascii="Book Antiqua" w:eastAsia="宋体" w:hAnsi="Book Antiqua" w:cs="宋体"/>
          <w:b/>
          <w:bCs/>
          <w:color w:val="000000" w:themeColor="text1"/>
          <w:sz w:val="21"/>
          <w:szCs w:val="21"/>
        </w:rPr>
        <w:t>Zhang C</w:t>
      </w:r>
      <w:r w:rsidRPr="00681C88">
        <w:rPr>
          <w:rFonts w:ascii="Book Antiqua" w:eastAsia="宋体" w:hAnsi="Book Antiqua" w:cs="宋体"/>
          <w:color w:val="000000" w:themeColor="text1"/>
          <w:sz w:val="21"/>
          <w:szCs w:val="21"/>
        </w:rPr>
        <w:t>, Zhang M, Pang X, Zhao Y, Wang L, Zhao L. Structural resilience of the gut microbiota in adult mice under high-fat dietary perturbations.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6</w:t>
      </w:r>
      <w:r w:rsidRPr="00681C88">
        <w:rPr>
          <w:rFonts w:ascii="Book Antiqua" w:eastAsia="宋体" w:hAnsi="Book Antiqua" w:cs="宋体"/>
          <w:color w:val="000000" w:themeColor="text1"/>
          <w:sz w:val="21"/>
          <w:szCs w:val="21"/>
        </w:rPr>
        <w:t>: 1848-1857 [PMID: 22495068 DOI: 10.1038/ismej.2012.2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2 </w:t>
      </w:r>
      <w:r w:rsidRPr="00681C88">
        <w:rPr>
          <w:rFonts w:ascii="Book Antiqua" w:eastAsia="宋体" w:hAnsi="Book Antiqua" w:cs="宋体"/>
          <w:b/>
          <w:bCs/>
          <w:color w:val="000000" w:themeColor="text1"/>
          <w:sz w:val="21"/>
          <w:szCs w:val="21"/>
        </w:rPr>
        <w:t>Zhang C</w:t>
      </w:r>
      <w:r w:rsidRPr="00681C88">
        <w:rPr>
          <w:rFonts w:ascii="Book Antiqua" w:eastAsia="宋体" w:hAnsi="Book Antiqua" w:cs="宋体"/>
          <w:color w:val="000000" w:themeColor="text1"/>
          <w:sz w:val="21"/>
          <w:szCs w:val="21"/>
        </w:rPr>
        <w:t>, Zhang M, Wang S, Han R, Cao Y, Hua W, Mao Y, Zhang X, Pang X, Wei C, Zhao G, Chen Y, Zhao L. Interactions between gut microbiota, host genetics and diet relevant to development of metabolic syndromes in mice.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4</w:t>
      </w:r>
      <w:r w:rsidRPr="00681C88">
        <w:rPr>
          <w:rFonts w:ascii="Book Antiqua" w:eastAsia="宋体" w:hAnsi="Book Antiqua" w:cs="宋体"/>
          <w:color w:val="000000" w:themeColor="text1"/>
          <w:sz w:val="21"/>
          <w:szCs w:val="21"/>
        </w:rPr>
        <w:t>: 232-241 [PMID: 19865183 DOI: 10.1038/ismej.2009.11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3 </w:t>
      </w:r>
      <w:r w:rsidRPr="00681C88">
        <w:rPr>
          <w:rFonts w:ascii="Book Antiqua" w:eastAsia="宋体" w:hAnsi="Book Antiqua" w:cs="宋体"/>
          <w:b/>
          <w:bCs/>
          <w:color w:val="000000" w:themeColor="text1"/>
          <w:sz w:val="21"/>
          <w:szCs w:val="21"/>
        </w:rPr>
        <w:t>Ravussin Y</w:t>
      </w:r>
      <w:r w:rsidRPr="00681C88">
        <w:rPr>
          <w:rFonts w:ascii="Book Antiqua" w:eastAsia="宋体" w:hAnsi="Book Antiqua" w:cs="宋体"/>
          <w:color w:val="000000" w:themeColor="text1"/>
          <w:sz w:val="21"/>
          <w:szCs w:val="21"/>
        </w:rPr>
        <w:t>, Koren O, Spor A, LeDuc C, Gutman R, Stombaugh J, Knight R, Ley RE, Leibel RL. Responses of gut microbiota to diet composition and weight loss in lean and obese mice. </w:t>
      </w:r>
      <w:r w:rsidRPr="00681C88">
        <w:rPr>
          <w:rFonts w:ascii="Book Antiqua" w:eastAsia="宋体" w:hAnsi="Book Antiqua" w:cs="宋体"/>
          <w:i/>
          <w:iCs/>
          <w:color w:val="000000" w:themeColor="text1"/>
          <w:sz w:val="21"/>
          <w:szCs w:val="21"/>
        </w:rPr>
        <w:t xml:space="preserve">Obesity </w:t>
      </w:r>
      <w:r w:rsidRPr="00681C88">
        <w:rPr>
          <w:rFonts w:ascii="Book Antiqua" w:eastAsia="宋体" w:hAnsi="Book Antiqua" w:cs="宋体"/>
          <w:iCs/>
          <w:color w:val="000000" w:themeColor="text1"/>
          <w:sz w:val="21"/>
          <w:szCs w:val="21"/>
        </w:rPr>
        <w:t>(Silver Spring)</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20</w:t>
      </w:r>
      <w:r w:rsidRPr="00681C88">
        <w:rPr>
          <w:rFonts w:ascii="Book Antiqua" w:eastAsia="宋体" w:hAnsi="Book Antiqua" w:cs="宋体"/>
          <w:color w:val="000000" w:themeColor="text1"/>
          <w:sz w:val="21"/>
          <w:szCs w:val="21"/>
        </w:rPr>
        <w:t>: 738-747 [PMID: 21593810 DOI: 10.1038/oby.2011.11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4 </w:t>
      </w:r>
      <w:r w:rsidRPr="00681C88">
        <w:rPr>
          <w:rFonts w:ascii="Book Antiqua" w:eastAsia="宋体" w:hAnsi="Book Antiqua" w:cs="宋体"/>
          <w:b/>
          <w:bCs/>
          <w:color w:val="000000" w:themeColor="text1"/>
          <w:sz w:val="21"/>
          <w:szCs w:val="21"/>
        </w:rPr>
        <w:t>Zhang C</w:t>
      </w:r>
      <w:r w:rsidRPr="00681C88">
        <w:rPr>
          <w:rFonts w:ascii="Book Antiqua" w:eastAsia="宋体" w:hAnsi="Book Antiqua" w:cs="宋体"/>
          <w:color w:val="000000" w:themeColor="text1"/>
          <w:sz w:val="21"/>
          <w:szCs w:val="21"/>
        </w:rPr>
        <w:t>, Li S, Yang L, Huang P, Li W, Wang S, Zhao G, Zhang M, Pang X, Yan Z, Liu Y, Zhao L. Structural modulation of gut microbiota in life-long calorie-restricted mice. </w:t>
      </w:r>
      <w:r w:rsidRPr="00681C88">
        <w:rPr>
          <w:rFonts w:ascii="Book Antiqua" w:eastAsia="宋体" w:hAnsi="Book Antiqua" w:cs="宋体"/>
          <w:i/>
          <w:iCs/>
          <w:color w:val="000000" w:themeColor="text1"/>
          <w:sz w:val="21"/>
          <w:szCs w:val="21"/>
        </w:rPr>
        <w:t>Nat Commun</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4</w:t>
      </w:r>
      <w:r w:rsidRPr="00681C88">
        <w:rPr>
          <w:rFonts w:ascii="Book Antiqua" w:eastAsia="宋体" w:hAnsi="Book Antiqua" w:cs="宋体"/>
          <w:color w:val="000000" w:themeColor="text1"/>
          <w:sz w:val="21"/>
          <w:szCs w:val="21"/>
        </w:rPr>
        <w:t>: 2163 [PMID: 23860099 DOI: 10.1038/ncomms316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5 </w:t>
      </w:r>
      <w:r w:rsidRPr="00681C88">
        <w:rPr>
          <w:rFonts w:ascii="Book Antiqua" w:eastAsia="宋体" w:hAnsi="Book Antiqua" w:cs="宋体"/>
          <w:b/>
          <w:bCs/>
          <w:color w:val="000000" w:themeColor="text1"/>
          <w:sz w:val="21"/>
          <w:szCs w:val="21"/>
        </w:rPr>
        <w:t>Zhou B</w:t>
      </w:r>
      <w:r w:rsidRPr="00681C88">
        <w:rPr>
          <w:rFonts w:ascii="Book Antiqua" w:eastAsia="宋体" w:hAnsi="Book Antiqua" w:cs="宋体"/>
          <w:color w:val="000000" w:themeColor="text1"/>
          <w:sz w:val="21"/>
          <w:szCs w:val="21"/>
        </w:rPr>
        <w:t>, Yang L, Li S, Huang J, Chen H, Hou L, Wang J, Green CD, Yan Z, Huang X, Kaeberlein M, Zhu L, Xiao H, Liu Y, Han JD. Midlife gene expressions identify modulators of aging through dietary interventions.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109</w:t>
      </w:r>
      <w:r w:rsidRPr="00681C88">
        <w:rPr>
          <w:rFonts w:ascii="Book Antiqua" w:eastAsia="宋体" w:hAnsi="Book Antiqua" w:cs="宋体"/>
          <w:color w:val="000000" w:themeColor="text1"/>
          <w:sz w:val="21"/>
          <w:szCs w:val="21"/>
        </w:rPr>
        <w:t>: E1201-E1209 [PMID: 22509016 DOI: 10.1073/pnas.111930410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6 </w:t>
      </w:r>
      <w:r w:rsidRPr="00681C88">
        <w:rPr>
          <w:rFonts w:ascii="Book Antiqua" w:eastAsia="宋体" w:hAnsi="Book Antiqua" w:cs="宋体"/>
          <w:b/>
          <w:bCs/>
          <w:color w:val="000000" w:themeColor="text1"/>
          <w:sz w:val="21"/>
          <w:szCs w:val="21"/>
        </w:rPr>
        <w:t>Huang EY</w:t>
      </w:r>
      <w:r w:rsidRPr="00681C88">
        <w:rPr>
          <w:rFonts w:ascii="Book Antiqua" w:eastAsia="宋体" w:hAnsi="Book Antiqua" w:cs="宋体"/>
          <w:color w:val="000000" w:themeColor="text1"/>
          <w:sz w:val="21"/>
          <w:szCs w:val="21"/>
        </w:rPr>
        <w:t>, Leone VA, Devkota S, Wang Y, Brady MJ, Chang EB. Composition of dietary fat source shapes gut microbiota architecture and alters host inflammatory mediators in mouse adipose tissue. </w:t>
      </w:r>
      <w:r w:rsidRPr="00681C88">
        <w:rPr>
          <w:rFonts w:ascii="Book Antiqua" w:eastAsia="宋体" w:hAnsi="Book Antiqua" w:cs="宋体"/>
          <w:i/>
          <w:iCs/>
          <w:color w:val="000000" w:themeColor="text1"/>
          <w:sz w:val="21"/>
          <w:szCs w:val="21"/>
        </w:rPr>
        <w:t>JPEN J Parenter Enteral Nutr</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37</w:t>
      </w:r>
      <w:r w:rsidRPr="00681C88">
        <w:rPr>
          <w:rFonts w:ascii="Book Antiqua" w:eastAsia="宋体" w:hAnsi="Book Antiqua" w:cs="宋体"/>
          <w:color w:val="000000" w:themeColor="text1"/>
          <w:sz w:val="21"/>
          <w:szCs w:val="21"/>
        </w:rPr>
        <w:t>: 746-754 [PMID: 23639897 DOI: 10.1177/014860711348693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7 </w:t>
      </w:r>
      <w:r w:rsidRPr="00681C88">
        <w:rPr>
          <w:rFonts w:ascii="Book Antiqua" w:eastAsia="宋体" w:hAnsi="Book Antiqua" w:cs="宋体"/>
          <w:b/>
          <w:bCs/>
          <w:color w:val="000000" w:themeColor="text1"/>
          <w:sz w:val="21"/>
          <w:szCs w:val="21"/>
        </w:rPr>
        <w:t>de Wit N</w:t>
      </w:r>
      <w:r w:rsidRPr="00681C88">
        <w:rPr>
          <w:rFonts w:ascii="Book Antiqua" w:eastAsia="宋体" w:hAnsi="Book Antiqua" w:cs="宋体"/>
          <w:color w:val="000000" w:themeColor="text1"/>
          <w:sz w:val="21"/>
          <w:szCs w:val="21"/>
        </w:rPr>
        <w:t>, Derrien M, Bosch-Vermeulen H, Oosterink E, Keshtkar S, Duval C, de Vogel-van den Bosch J, Kleerebezem M, Müller M, van der Meer R. Saturated fat stimulates obesity and hepatic steatosis and affects gut microbiota composition by an enhanced overflow of dietary fat to the distal intestine. </w:t>
      </w:r>
      <w:r w:rsidRPr="00681C88">
        <w:rPr>
          <w:rFonts w:ascii="Book Antiqua" w:eastAsia="宋体" w:hAnsi="Book Antiqua" w:cs="宋体"/>
          <w:i/>
          <w:iCs/>
          <w:color w:val="000000" w:themeColor="text1"/>
          <w:sz w:val="21"/>
          <w:szCs w:val="21"/>
        </w:rPr>
        <w:t>Am J Physiol Gastrointest Liver Physiol</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303</w:t>
      </w:r>
      <w:r w:rsidRPr="00681C88">
        <w:rPr>
          <w:rFonts w:ascii="Book Antiqua" w:eastAsia="宋体" w:hAnsi="Book Antiqua" w:cs="宋体"/>
          <w:color w:val="000000" w:themeColor="text1"/>
          <w:sz w:val="21"/>
          <w:szCs w:val="21"/>
        </w:rPr>
        <w:t>: G589-G599 [PMID: 22700822 DOI: 10.1152/ajpgi.00488.201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 xml:space="preserve">48 </w:t>
      </w:r>
      <w:r w:rsidRPr="00681C88">
        <w:rPr>
          <w:rFonts w:ascii="Book Antiqua" w:eastAsia="宋体" w:hAnsi="Book Antiqua" w:cs="宋体"/>
          <w:b/>
          <w:color w:val="000000" w:themeColor="text1"/>
          <w:sz w:val="21"/>
          <w:szCs w:val="21"/>
        </w:rPr>
        <w:t>Human Microbiome Project Consortium</w:t>
      </w:r>
      <w:r w:rsidRPr="00681C88">
        <w:rPr>
          <w:rFonts w:ascii="Book Antiqua" w:eastAsia="宋体" w:hAnsi="Book Antiqua" w:cs="宋体"/>
          <w:color w:val="000000" w:themeColor="text1"/>
          <w:sz w:val="21"/>
          <w:szCs w:val="21"/>
        </w:rPr>
        <w:t>. Structure, function and diversity of the healthy human microbiome.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486</w:t>
      </w:r>
      <w:r w:rsidRPr="00681C88">
        <w:rPr>
          <w:rFonts w:ascii="Book Antiqua" w:eastAsia="宋体" w:hAnsi="Book Antiqua" w:cs="宋体"/>
          <w:color w:val="000000" w:themeColor="text1"/>
          <w:sz w:val="21"/>
          <w:szCs w:val="21"/>
        </w:rPr>
        <w:t>: 207-214 [PMID: 22699609 DOI: 10.1038/nature1123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49 </w:t>
      </w:r>
      <w:r w:rsidRPr="00681C88">
        <w:rPr>
          <w:rFonts w:ascii="Book Antiqua" w:eastAsia="宋体" w:hAnsi="Book Antiqua" w:cs="宋体"/>
          <w:b/>
          <w:bCs/>
          <w:color w:val="000000" w:themeColor="text1"/>
          <w:sz w:val="21"/>
          <w:szCs w:val="21"/>
        </w:rPr>
        <w:t>Ley RE</w:t>
      </w:r>
      <w:r w:rsidRPr="00681C88">
        <w:rPr>
          <w:rFonts w:ascii="Book Antiqua" w:eastAsia="宋体" w:hAnsi="Book Antiqua" w:cs="宋体"/>
          <w:color w:val="000000" w:themeColor="text1"/>
          <w:sz w:val="21"/>
          <w:szCs w:val="21"/>
        </w:rPr>
        <w:t>, Bäckhed F, Turnbaugh P, Lozupone CA, Knight RD, Gordon JI. Obesity alters gut microbial ecology.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102</w:t>
      </w:r>
      <w:r w:rsidRPr="00681C88">
        <w:rPr>
          <w:rFonts w:ascii="Book Antiqua" w:eastAsia="宋体" w:hAnsi="Book Antiqua" w:cs="宋体"/>
          <w:color w:val="000000" w:themeColor="text1"/>
          <w:sz w:val="21"/>
          <w:szCs w:val="21"/>
        </w:rPr>
        <w:t>: 11070-11075 [PMID: 16033867 DOI: 10.1073/pnas.050497810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50 </w:t>
      </w:r>
      <w:r w:rsidRPr="00681C88">
        <w:rPr>
          <w:rFonts w:ascii="Book Antiqua" w:eastAsia="宋体" w:hAnsi="Book Antiqua" w:cs="宋体"/>
          <w:b/>
          <w:bCs/>
          <w:color w:val="000000" w:themeColor="text1"/>
          <w:sz w:val="21"/>
          <w:szCs w:val="21"/>
        </w:rPr>
        <w:t>Duncan SH</w:t>
      </w:r>
      <w:r w:rsidRPr="00681C88">
        <w:rPr>
          <w:rFonts w:ascii="Book Antiqua" w:eastAsia="宋体" w:hAnsi="Book Antiqua" w:cs="宋体"/>
          <w:color w:val="000000" w:themeColor="text1"/>
          <w:sz w:val="21"/>
          <w:szCs w:val="21"/>
        </w:rPr>
        <w:t>, Lobley GE, Holtrop G, Ince J, Johnstone AM, Louis P, Flint HJ. Human colonic microbiota associated with diet, obesity and weight loss. </w:t>
      </w:r>
      <w:r w:rsidRPr="00681C88">
        <w:rPr>
          <w:rFonts w:ascii="Book Antiqua" w:eastAsia="宋体" w:hAnsi="Book Antiqua" w:cs="宋体"/>
          <w:i/>
          <w:iCs/>
          <w:color w:val="000000" w:themeColor="text1"/>
          <w:sz w:val="21"/>
          <w:szCs w:val="21"/>
        </w:rPr>
        <w:t xml:space="preserve">Int J Obes </w:t>
      </w:r>
      <w:r w:rsidRPr="00681C88">
        <w:rPr>
          <w:rFonts w:ascii="Book Antiqua" w:eastAsia="宋体" w:hAnsi="Book Antiqua" w:cs="宋体"/>
          <w:iCs/>
          <w:color w:val="000000" w:themeColor="text1"/>
          <w:sz w:val="21"/>
          <w:szCs w:val="21"/>
        </w:rPr>
        <w:t>(Lond)</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32</w:t>
      </w:r>
      <w:r w:rsidRPr="00681C88">
        <w:rPr>
          <w:rFonts w:ascii="Book Antiqua" w:eastAsia="宋体" w:hAnsi="Book Antiqua" w:cs="宋体"/>
          <w:color w:val="000000" w:themeColor="text1"/>
          <w:sz w:val="21"/>
          <w:szCs w:val="21"/>
        </w:rPr>
        <w:t>: 1720-1724 [PMID: 18779823 DOI: 10.1038/ijo.2008.15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1 </w:t>
      </w:r>
      <w:r w:rsidRPr="00681C88">
        <w:rPr>
          <w:rFonts w:ascii="Book Antiqua" w:eastAsia="宋体" w:hAnsi="Book Antiqua" w:cs="宋体"/>
          <w:b/>
          <w:bCs/>
          <w:color w:val="000000" w:themeColor="text1"/>
          <w:sz w:val="21"/>
          <w:szCs w:val="21"/>
        </w:rPr>
        <w:t>Schwiertz A</w:t>
      </w:r>
      <w:r w:rsidRPr="00681C88">
        <w:rPr>
          <w:rFonts w:ascii="Book Antiqua" w:eastAsia="宋体" w:hAnsi="Book Antiqua" w:cs="宋体"/>
          <w:color w:val="000000" w:themeColor="text1"/>
          <w:sz w:val="21"/>
          <w:szCs w:val="21"/>
        </w:rPr>
        <w:t>, Taras D, Schäfer K, Beijer S, Bos NA, Donus C, Hardt PD. Microbiota and SCFA in lean and overweight healthy subjects. </w:t>
      </w:r>
      <w:r w:rsidRPr="00681C88">
        <w:rPr>
          <w:rFonts w:ascii="Book Antiqua" w:eastAsia="宋体" w:hAnsi="Book Antiqua" w:cs="宋体"/>
          <w:i/>
          <w:iCs/>
          <w:color w:val="000000" w:themeColor="text1"/>
          <w:sz w:val="21"/>
          <w:szCs w:val="21"/>
        </w:rPr>
        <w:t xml:space="preserve">Obesity </w:t>
      </w:r>
      <w:r w:rsidRPr="00681C88">
        <w:rPr>
          <w:rFonts w:ascii="Book Antiqua" w:eastAsia="宋体" w:hAnsi="Book Antiqua" w:cs="宋体"/>
          <w:iCs/>
          <w:color w:val="000000" w:themeColor="text1"/>
          <w:sz w:val="21"/>
          <w:szCs w:val="21"/>
        </w:rPr>
        <w:t>(Silver Spring)</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8</w:t>
      </w:r>
      <w:r w:rsidRPr="00681C88">
        <w:rPr>
          <w:rFonts w:ascii="Book Antiqua" w:eastAsia="宋体" w:hAnsi="Book Antiqua" w:cs="宋体"/>
          <w:color w:val="000000" w:themeColor="text1"/>
          <w:sz w:val="21"/>
          <w:szCs w:val="21"/>
        </w:rPr>
        <w:t>: 190-195 [PMID: 19498350 DOI: 10.1038/oby.2009.16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2 </w:t>
      </w:r>
      <w:r w:rsidRPr="00681C88">
        <w:rPr>
          <w:rFonts w:ascii="Book Antiqua" w:eastAsia="宋体" w:hAnsi="Book Antiqua" w:cs="宋体"/>
          <w:b/>
          <w:bCs/>
          <w:color w:val="000000" w:themeColor="text1"/>
          <w:sz w:val="21"/>
          <w:szCs w:val="21"/>
        </w:rPr>
        <w:t>Arumugam M</w:t>
      </w:r>
      <w:r w:rsidRPr="00681C88">
        <w:rPr>
          <w:rFonts w:ascii="Book Antiqua" w:eastAsia="宋体" w:hAnsi="Book Antiqua" w:cs="宋体"/>
          <w:color w:val="000000" w:themeColor="text1"/>
          <w:sz w:val="21"/>
          <w:szCs w:val="21"/>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473</w:t>
      </w:r>
      <w:r w:rsidRPr="00681C88">
        <w:rPr>
          <w:rFonts w:ascii="Book Antiqua" w:eastAsia="宋体" w:hAnsi="Book Antiqua" w:cs="宋体"/>
          <w:color w:val="000000" w:themeColor="text1"/>
          <w:sz w:val="21"/>
          <w:szCs w:val="21"/>
        </w:rPr>
        <w:t>: 174-180 [PMID: 21508958 DOI: 10.1038/nature0994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3 </w:t>
      </w:r>
      <w:r w:rsidRPr="00681C88">
        <w:rPr>
          <w:rFonts w:ascii="Book Antiqua" w:eastAsia="宋体" w:hAnsi="Book Antiqua" w:cs="宋体"/>
          <w:b/>
          <w:bCs/>
          <w:color w:val="000000" w:themeColor="text1"/>
          <w:sz w:val="21"/>
          <w:szCs w:val="21"/>
        </w:rPr>
        <w:t>Finucane MM</w:t>
      </w:r>
      <w:r w:rsidRPr="00681C88">
        <w:rPr>
          <w:rFonts w:ascii="Book Antiqua" w:eastAsia="宋体" w:hAnsi="Book Antiqua" w:cs="宋体"/>
          <w:color w:val="000000" w:themeColor="text1"/>
          <w:sz w:val="21"/>
          <w:szCs w:val="21"/>
        </w:rPr>
        <w:t>, Sharpton TJ, Laurent TJ, Pollard KS. A taxonomic signature of obesity in the microbiome? Getting to the guts of the matter.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9</w:t>
      </w:r>
      <w:r w:rsidRPr="00681C88">
        <w:rPr>
          <w:rFonts w:ascii="Book Antiqua" w:eastAsia="宋体" w:hAnsi="Book Antiqua" w:cs="宋体"/>
          <w:color w:val="000000" w:themeColor="text1"/>
          <w:sz w:val="21"/>
          <w:szCs w:val="21"/>
        </w:rPr>
        <w:t>: e84689 [PMID: 24416266 DOI: 10.1371/journal.pone.008468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4 </w:t>
      </w:r>
      <w:r w:rsidRPr="00681C88">
        <w:rPr>
          <w:rFonts w:ascii="Book Antiqua" w:eastAsia="宋体" w:hAnsi="Book Antiqua" w:cs="宋体"/>
          <w:b/>
          <w:bCs/>
          <w:color w:val="000000" w:themeColor="text1"/>
          <w:sz w:val="21"/>
          <w:szCs w:val="21"/>
        </w:rPr>
        <w:t>Mahowald MA</w:t>
      </w:r>
      <w:r w:rsidRPr="00681C88">
        <w:rPr>
          <w:rFonts w:ascii="Book Antiqua" w:eastAsia="宋体" w:hAnsi="Book Antiqua" w:cs="宋体"/>
          <w:color w:val="000000" w:themeColor="text1"/>
          <w:sz w:val="21"/>
          <w:szCs w:val="21"/>
        </w:rPr>
        <w:t>, Rey FE, Seedorf H, Turnbaugh PJ, Fulton RS, Wollam A, Shah N, Wang C, Magrini V, Wilson RK, Cantarel BL, Coutinho PM, Henrissat B, Crock LW, Russell A, Verberkmoes NC, Hettich RL, Gordon JI. Characterizing a model human gut microbiota composed of members of its two dominant bacterial phyla.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106</w:t>
      </w:r>
      <w:r w:rsidRPr="00681C88">
        <w:rPr>
          <w:rFonts w:ascii="Book Antiqua" w:eastAsia="宋体" w:hAnsi="Book Antiqua" w:cs="宋体"/>
          <w:color w:val="000000" w:themeColor="text1"/>
          <w:sz w:val="21"/>
          <w:szCs w:val="21"/>
        </w:rPr>
        <w:t>: 5859-5864 [PMID: 19321416 DOI: 10.1073/pnas.090152910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5 </w:t>
      </w:r>
      <w:r w:rsidRPr="00681C88">
        <w:rPr>
          <w:rFonts w:ascii="Book Antiqua" w:eastAsia="宋体" w:hAnsi="Book Antiqua" w:cs="宋体"/>
          <w:b/>
          <w:bCs/>
          <w:color w:val="000000" w:themeColor="text1"/>
          <w:sz w:val="21"/>
          <w:szCs w:val="21"/>
        </w:rPr>
        <w:t>Koren O</w:t>
      </w:r>
      <w:r w:rsidRPr="00681C88">
        <w:rPr>
          <w:rFonts w:ascii="Book Antiqua" w:eastAsia="宋体" w:hAnsi="Book Antiqua" w:cs="宋体"/>
          <w:color w:val="000000" w:themeColor="text1"/>
          <w:sz w:val="21"/>
          <w:szCs w:val="21"/>
        </w:rPr>
        <w:t>, Knights D, Gonzalez A, Waldron L, Segata N, Knight R, Huttenhower C, Ley RE. A guide to enterotypes across the human body: meta-analysis of microbial community structures in human microbiome datasets. </w:t>
      </w:r>
      <w:r w:rsidRPr="00681C88">
        <w:rPr>
          <w:rFonts w:ascii="Book Antiqua" w:eastAsia="宋体" w:hAnsi="Book Antiqua" w:cs="宋体"/>
          <w:i/>
          <w:iCs/>
          <w:color w:val="000000" w:themeColor="text1"/>
          <w:sz w:val="21"/>
          <w:szCs w:val="21"/>
        </w:rPr>
        <w:t>PLoS Comput Biol</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9</w:t>
      </w:r>
      <w:r w:rsidRPr="00681C88">
        <w:rPr>
          <w:rFonts w:ascii="Book Antiqua" w:eastAsia="宋体" w:hAnsi="Book Antiqua" w:cs="宋体"/>
          <w:color w:val="000000" w:themeColor="text1"/>
          <w:sz w:val="21"/>
          <w:szCs w:val="21"/>
        </w:rPr>
        <w:t>: e1002863 [PMID: 23326225 DOI: 10.1371/journal.pcbi.100286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6 </w:t>
      </w:r>
      <w:r w:rsidRPr="00681C88">
        <w:rPr>
          <w:rFonts w:ascii="Book Antiqua" w:eastAsia="宋体" w:hAnsi="Book Antiqua" w:cs="宋体"/>
          <w:b/>
          <w:bCs/>
          <w:color w:val="000000" w:themeColor="text1"/>
          <w:sz w:val="21"/>
          <w:szCs w:val="21"/>
        </w:rPr>
        <w:t>Young SL</w:t>
      </w:r>
      <w:r w:rsidRPr="00681C88">
        <w:rPr>
          <w:rFonts w:ascii="Book Antiqua" w:eastAsia="宋体" w:hAnsi="Book Antiqua" w:cs="宋体"/>
          <w:color w:val="000000" w:themeColor="text1"/>
          <w:sz w:val="21"/>
          <w:szCs w:val="21"/>
        </w:rPr>
        <w:t>, Simon MA, Baird MA, Tannock GW, Bibiloni R, Spencely K, Lane JM, Fitzharris P, Crane J, Town I, Addo-Yobo E, Murray CS, Woodcock A. Bifidobacterial species differentially affect expression of cell surface markers and cytokines of dendritic cells harvested from cord blood. </w:t>
      </w:r>
      <w:r w:rsidRPr="00681C88">
        <w:rPr>
          <w:rFonts w:ascii="Book Antiqua" w:eastAsia="宋体" w:hAnsi="Book Antiqua" w:cs="宋体"/>
          <w:i/>
          <w:iCs/>
          <w:color w:val="000000" w:themeColor="text1"/>
          <w:sz w:val="21"/>
          <w:szCs w:val="21"/>
        </w:rPr>
        <w:t>Clin Diagn Lab Immunol</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11</w:t>
      </w:r>
      <w:r w:rsidRPr="00681C88">
        <w:rPr>
          <w:rFonts w:ascii="Book Antiqua" w:eastAsia="宋体" w:hAnsi="Book Antiqua" w:cs="宋体"/>
          <w:color w:val="000000" w:themeColor="text1"/>
          <w:sz w:val="21"/>
          <w:szCs w:val="21"/>
        </w:rPr>
        <w:t>: 686-690 [PMID: 15242942 DOI: 10.1128/cdli.11.4.686-690.200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7 </w:t>
      </w:r>
      <w:r w:rsidRPr="00681C88">
        <w:rPr>
          <w:rFonts w:ascii="Book Antiqua" w:eastAsia="宋体" w:hAnsi="Book Antiqua" w:cs="宋体"/>
          <w:b/>
          <w:bCs/>
          <w:color w:val="000000" w:themeColor="text1"/>
          <w:sz w:val="21"/>
          <w:szCs w:val="21"/>
        </w:rPr>
        <w:t>Walker AW</w:t>
      </w:r>
      <w:r w:rsidRPr="00681C88">
        <w:rPr>
          <w:rFonts w:ascii="Book Antiqua" w:eastAsia="宋体" w:hAnsi="Book Antiqua" w:cs="宋体"/>
          <w:color w:val="000000" w:themeColor="text1"/>
          <w:sz w:val="21"/>
          <w:szCs w:val="21"/>
        </w:rPr>
        <w:t>, Ince J, Duncan SH, Webster LM, Holtrop G, Ze X, Brown D, Stares MD, Scott P, Bergerat A, Louis P, McIntosh F, Johnstone AM, Lobley GE, Parkhill J, Flint HJ. Dominant and diet-responsive groups of bacteria within the human colonic microbiota.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5</w:t>
      </w:r>
      <w:r w:rsidRPr="00681C88">
        <w:rPr>
          <w:rFonts w:ascii="Book Antiqua" w:eastAsia="宋体" w:hAnsi="Book Antiqua" w:cs="宋体"/>
          <w:color w:val="000000" w:themeColor="text1"/>
          <w:sz w:val="21"/>
          <w:szCs w:val="21"/>
        </w:rPr>
        <w:t>: 220-230 [PMID: 20686513 DOI: 10.1038/ismej.2010.11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58 </w:t>
      </w:r>
      <w:r w:rsidRPr="00681C88">
        <w:rPr>
          <w:rFonts w:ascii="Book Antiqua" w:eastAsia="宋体" w:hAnsi="Book Antiqua" w:cs="宋体"/>
          <w:b/>
          <w:bCs/>
          <w:color w:val="000000" w:themeColor="text1"/>
          <w:sz w:val="21"/>
          <w:szCs w:val="21"/>
        </w:rPr>
        <w:t>Li M</w:t>
      </w:r>
      <w:r w:rsidRPr="00681C88">
        <w:rPr>
          <w:rFonts w:ascii="Book Antiqua" w:eastAsia="宋体" w:hAnsi="Book Antiqua" w:cs="宋体"/>
          <w:color w:val="000000" w:themeColor="text1"/>
          <w:sz w:val="21"/>
          <w:szCs w:val="21"/>
        </w:rPr>
        <w:t>, Wang B, Zhang M, Rantalainen M, Wang S, Zhou H, Zhang Y, Shen J, Pang X, Zhang M, Wei H, Chen Y, Lu H, Zuo J, Su M, Qiu Y, Jia W, Xiao C, Smith LM, Yang S, Holmes E, Tang H, Zhao G, Nicholson JK, Li L, Zhao L. Symbiotic gut microbes modulate human metabolic phenotypes.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105</w:t>
      </w:r>
      <w:r w:rsidRPr="00681C88">
        <w:rPr>
          <w:rFonts w:ascii="Book Antiqua" w:eastAsia="宋体" w:hAnsi="Book Antiqua" w:cs="宋体"/>
          <w:color w:val="000000" w:themeColor="text1"/>
          <w:sz w:val="21"/>
          <w:szCs w:val="21"/>
        </w:rPr>
        <w:t>: 2117-2122 [PMID: 18252821 DOI: 10.1073/pnas.07120381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59 </w:t>
      </w:r>
      <w:r w:rsidRPr="00681C88">
        <w:rPr>
          <w:rFonts w:ascii="Book Antiqua" w:eastAsia="宋体" w:hAnsi="Book Antiqua" w:cs="宋体"/>
          <w:b/>
          <w:bCs/>
          <w:color w:val="000000" w:themeColor="text1"/>
          <w:sz w:val="21"/>
          <w:szCs w:val="21"/>
        </w:rPr>
        <w:t>Balamurugan R</w:t>
      </w:r>
      <w:r w:rsidRPr="00681C88">
        <w:rPr>
          <w:rFonts w:ascii="Book Antiqua" w:eastAsia="宋体" w:hAnsi="Book Antiqua" w:cs="宋体"/>
          <w:color w:val="000000" w:themeColor="text1"/>
          <w:sz w:val="21"/>
          <w:szCs w:val="21"/>
        </w:rPr>
        <w:t>, George G, Kabeerdoss J, Hepsiba J, Chandragunasekaran AM, Ramakrishna BS. Quantitative differences in intestinal Faecalibacterium prausnitzii in obese Indian children. </w:t>
      </w:r>
      <w:r w:rsidRPr="00681C88">
        <w:rPr>
          <w:rFonts w:ascii="Book Antiqua" w:eastAsia="宋体" w:hAnsi="Book Antiqua" w:cs="宋体"/>
          <w:i/>
          <w:iCs/>
          <w:color w:val="000000" w:themeColor="text1"/>
          <w:sz w:val="21"/>
          <w:szCs w:val="21"/>
        </w:rPr>
        <w:t>Br J Nutr</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03</w:t>
      </w:r>
      <w:r w:rsidRPr="00681C88">
        <w:rPr>
          <w:rFonts w:ascii="Book Antiqua" w:eastAsia="宋体" w:hAnsi="Book Antiqua" w:cs="宋体"/>
          <w:color w:val="000000" w:themeColor="text1"/>
          <w:sz w:val="21"/>
          <w:szCs w:val="21"/>
        </w:rPr>
        <w:t>: 335-338 [PMID: 19849869 DOI: 10.1017/s000711450999218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0 </w:t>
      </w:r>
      <w:r w:rsidRPr="00681C88">
        <w:rPr>
          <w:rFonts w:ascii="Book Antiqua" w:eastAsia="宋体" w:hAnsi="Book Antiqua" w:cs="宋体"/>
          <w:b/>
          <w:bCs/>
          <w:color w:val="000000" w:themeColor="text1"/>
          <w:sz w:val="21"/>
          <w:szCs w:val="21"/>
        </w:rPr>
        <w:t>Furet JP</w:t>
      </w:r>
      <w:r w:rsidRPr="00681C88">
        <w:rPr>
          <w:rFonts w:ascii="Book Antiqua" w:eastAsia="宋体" w:hAnsi="Book Antiqua" w:cs="宋体"/>
          <w:color w:val="000000" w:themeColor="text1"/>
          <w:sz w:val="21"/>
          <w:szCs w:val="21"/>
        </w:rPr>
        <w:t>, Kong LC, Tap J, Poitou C, Basdevant A, Bouillot JL, Mariat D, Corthier G, Doré J, Henegar C, Rizkalla S, Clément K. Differential adaptation of human gut microbiota to bariatric surgery-induced weight loss: links with metabolic and low-grade inflammation markers.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59</w:t>
      </w:r>
      <w:r w:rsidRPr="00681C88">
        <w:rPr>
          <w:rFonts w:ascii="Book Antiqua" w:eastAsia="宋体" w:hAnsi="Book Antiqua" w:cs="宋体"/>
          <w:color w:val="000000" w:themeColor="text1"/>
          <w:sz w:val="21"/>
          <w:szCs w:val="21"/>
        </w:rPr>
        <w:t>: 3049-3057 [PMID: 20876719 DOI: 10.2337/db10-025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1 </w:t>
      </w:r>
      <w:r w:rsidRPr="00681C88">
        <w:rPr>
          <w:rFonts w:ascii="Book Antiqua" w:eastAsia="宋体" w:hAnsi="Book Antiqua" w:cs="宋体"/>
          <w:b/>
          <w:bCs/>
          <w:color w:val="000000" w:themeColor="text1"/>
          <w:sz w:val="21"/>
          <w:szCs w:val="21"/>
        </w:rPr>
        <w:t>Everard A</w:t>
      </w:r>
      <w:r w:rsidRPr="00681C88">
        <w:rPr>
          <w:rFonts w:ascii="Book Antiqua" w:eastAsia="宋体" w:hAnsi="Book Antiqua" w:cs="宋体"/>
          <w:color w:val="000000" w:themeColor="text1"/>
          <w:sz w:val="21"/>
          <w:szCs w:val="21"/>
        </w:rPr>
        <w:t>, Belzer C, Geurts L, Ouwerkerk JP, Druart C, Bindels LB, Guiot Y, Derrien M, Muccioli GG, Delzenne NM, de Vos WM, Cani PD. Cross-talk between Akkermansia muciniphila and intestinal epithelium controls diet-induced obesity.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10</w:t>
      </w:r>
      <w:r w:rsidRPr="00681C88">
        <w:rPr>
          <w:rFonts w:ascii="Book Antiqua" w:eastAsia="宋体" w:hAnsi="Book Antiqua" w:cs="宋体"/>
          <w:color w:val="000000" w:themeColor="text1"/>
          <w:sz w:val="21"/>
          <w:szCs w:val="21"/>
        </w:rPr>
        <w:t>: 9066-9071 [PMID: 23671105 DOI: 10.1073/pnas.12194511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2 </w:t>
      </w:r>
      <w:r w:rsidRPr="00681C88">
        <w:rPr>
          <w:rFonts w:ascii="Book Antiqua" w:eastAsia="宋体" w:hAnsi="Book Antiqua" w:cs="宋体"/>
          <w:b/>
          <w:bCs/>
          <w:color w:val="000000" w:themeColor="text1"/>
          <w:sz w:val="21"/>
          <w:szCs w:val="21"/>
        </w:rPr>
        <w:t>Ganesh BP</w:t>
      </w:r>
      <w:r w:rsidRPr="00681C88">
        <w:rPr>
          <w:rFonts w:ascii="Book Antiqua" w:eastAsia="宋体" w:hAnsi="Book Antiqua" w:cs="宋体"/>
          <w:color w:val="000000" w:themeColor="text1"/>
          <w:sz w:val="21"/>
          <w:szCs w:val="21"/>
        </w:rPr>
        <w:t>, Klopfleisch R, Loh G, Blaut M. Commensal Akkermansia muciniphila exacerbates gut inflammation in Salmonella Typhimurium-infected gnotobiotic mice.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8</w:t>
      </w:r>
      <w:r w:rsidRPr="00681C88">
        <w:rPr>
          <w:rFonts w:ascii="Book Antiqua" w:eastAsia="宋体" w:hAnsi="Book Antiqua" w:cs="宋体"/>
          <w:color w:val="000000" w:themeColor="text1"/>
          <w:sz w:val="21"/>
          <w:szCs w:val="21"/>
        </w:rPr>
        <w:t>: e74963 [PMID: 24040367 DOI: 10.1371/journal.pone.007496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3 </w:t>
      </w:r>
      <w:r w:rsidRPr="00681C88">
        <w:rPr>
          <w:rFonts w:ascii="Book Antiqua" w:eastAsia="宋体" w:hAnsi="Book Antiqua" w:cs="宋体"/>
          <w:b/>
          <w:bCs/>
          <w:color w:val="000000" w:themeColor="text1"/>
          <w:sz w:val="21"/>
          <w:szCs w:val="21"/>
        </w:rPr>
        <w:t>Louis P</w:t>
      </w:r>
      <w:r w:rsidRPr="00681C88">
        <w:rPr>
          <w:rFonts w:ascii="Book Antiqua" w:eastAsia="宋体" w:hAnsi="Book Antiqua" w:cs="宋体"/>
          <w:color w:val="000000" w:themeColor="text1"/>
          <w:sz w:val="21"/>
          <w:szCs w:val="21"/>
        </w:rPr>
        <w:t>, Flint HJ. Diversity, metabolism and microbial ecology of butyrate-producing bacteria from the human large intestine. </w:t>
      </w:r>
      <w:r w:rsidRPr="00681C88">
        <w:rPr>
          <w:rFonts w:ascii="Book Antiqua" w:eastAsia="宋体" w:hAnsi="Book Antiqua" w:cs="宋体"/>
          <w:i/>
          <w:iCs/>
          <w:color w:val="000000" w:themeColor="text1"/>
          <w:sz w:val="21"/>
          <w:szCs w:val="21"/>
        </w:rPr>
        <w:t>FEMS Microbiol Lett</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294</w:t>
      </w:r>
      <w:r w:rsidRPr="00681C88">
        <w:rPr>
          <w:rFonts w:ascii="Book Antiqua" w:eastAsia="宋体" w:hAnsi="Book Antiqua" w:cs="宋体"/>
          <w:color w:val="000000" w:themeColor="text1"/>
          <w:sz w:val="21"/>
          <w:szCs w:val="21"/>
        </w:rPr>
        <w:t>: 1-8 [PMID: 19222573 DOI: 10.1111/j.1574-6968.2009.01514.x]</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4 </w:t>
      </w:r>
      <w:r w:rsidRPr="00681C88">
        <w:rPr>
          <w:rFonts w:ascii="Book Antiqua" w:eastAsia="宋体" w:hAnsi="Book Antiqua" w:cs="宋体"/>
          <w:b/>
          <w:bCs/>
          <w:color w:val="000000" w:themeColor="text1"/>
          <w:sz w:val="21"/>
          <w:szCs w:val="21"/>
        </w:rPr>
        <w:t>Turnbaugh PJ</w:t>
      </w:r>
      <w:r w:rsidRPr="00681C88">
        <w:rPr>
          <w:rFonts w:ascii="Book Antiqua" w:eastAsia="宋体" w:hAnsi="Book Antiqua" w:cs="宋体"/>
          <w:color w:val="000000" w:themeColor="text1"/>
          <w:sz w:val="21"/>
          <w:szCs w:val="21"/>
        </w:rPr>
        <w:t>, Ley RE, Mahowald MA, Magrini V, Mardis ER, Gordon JI. An obesity-associated gut microbiome with increased capacity for energy harvest.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444</w:t>
      </w:r>
      <w:r w:rsidRPr="00681C88">
        <w:rPr>
          <w:rFonts w:ascii="Book Antiqua" w:eastAsia="宋体" w:hAnsi="Book Antiqua" w:cs="宋体"/>
          <w:color w:val="000000" w:themeColor="text1"/>
          <w:sz w:val="21"/>
          <w:szCs w:val="21"/>
        </w:rPr>
        <w:t>: 1027-1031 [PMID: 17183312 DOI: 10.1038/nature0541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5 </w:t>
      </w:r>
      <w:r w:rsidRPr="00681C88">
        <w:rPr>
          <w:rFonts w:ascii="Book Antiqua" w:eastAsia="宋体" w:hAnsi="Book Antiqua" w:cs="宋体"/>
          <w:b/>
          <w:bCs/>
          <w:color w:val="000000" w:themeColor="text1"/>
          <w:sz w:val="21"/>
          <w:szCs w:val="21"/>
        </w:rPr>
        <w:t>Ferrer M</w:t>
      </w:r>
      <w:r w:rsidRPr="00681C88">
        <w:rPr>
          <w:rFonts w:ascii="Book Antiqua" w:eastAsia="宋体" w:hAnsi="Book Antiqua" w:cs="宋体"/>
          <w:color w:val="000000" w:themeColor="text1"/>
          <w:sz w:val="21"/>
          <w:szCs w:val="21"/>
        </w:rPr>
        <w:t>, Ruiz A, Lanza F, Haange SB, Oberbach A, Till H, Bargiela R, Campoy C, Segura MT, Richter M, von Bergen M, Seifert J, Suarez A. Microbiota from the distal guts of lean and obese adolescents exhibit partial functional redundancy besides clear differences in community structure. </w:t>
      </w:r>
      <w:r w:rsidRPr="00681C88">
        <w:rPr>
          <w:rFonts w:ascii="Book Antiqua" w:eastAsia="宋体" w:hAnsi="Book Antiqua" w:cs="宋体"/>
          <w:i/>
          <w:iCs/>
          <w:color w:val="000000" w:themeColor="text1"/>
          <w:sz w:val="21"/>
          <w:szCs w:val="21"/>
        </w:rPr>
        <w:t>Environ Microbiol</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5</w:t>
      </w:r>
      <w:r w:rsidRPr="00681C88">
        <w:rPr>
          <w:rFonts w:ascii="Book Antiqua" w:eastAsia="宋体" w:hAnsi="Book Antiqua" w:cs="宋体"/>
          <w:color w:val="000000" w:themeColor="text1"/>
          <w:sz w:val="21"/>
          <w:szCs w:val="21"/>
        </w:rPr>
        <w:t>: 211-226 [PMID: 22891823 DOI: 10.1111/j.1462-2920.2012.02845.x]</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6 </w:t>
      </w:r>
      <w:r w:rsidRPr="00681C88">
        <w:rPr>
          <w:rFonts w:ascii="Book Antiqua" w:eastAsia="宋体" w:hAnsi="Book Antiqua" w:cs="宋体"/>
          <w:b/>
          <w:bCs/>
          <w:color w:val="000000" w:themeColor="text1"/>
          <w:sz w:val="21"/>
          <w:szCs w:val="21"/>
        </w:rPr>
        <w:t>Pendyala S</w:t>
      </w:r>
      <w:r w:rsidRPr="00681C88">
        <w:rPr>
          <w:rFonts w:ascii="Book Antiqua" w:eastAsia="宋体" w:hAnsi="Book Antiqua" w:cs="宋体"/>
          <w:color w:val="000000" w:themeColor="text1"/>
          <w:sz w:val="21"/>
          <w:szCs w:val="21"/>
        </w:rPr>
        <w:t>, Walker JM, Holt PR. A high-fat diet is associated with endotoxemia that originates from the gut.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142</w:t>
      </w:r>
      <w:r w:rsidRPr="00681C88">
        <w:rPr>
          <w:rFonts w:ascii="Book Antiqua" w:eastAsia="宋体" w:hAnsi="Book Antiqua" w:cs="宋体"/>
          <w:color w:val="000000" w:themeColor="text1"/>
          <w:sz w:val="21"/>
          <w:szCs w:val="21"/>
        </w:rPr>
        <w:t>: 1100-1101.e2 [PMID: 22326433 DOI: 10.1053/j.gastro.2012.01.03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7 </w:t>
      </w:r>
      <w:r w:rsidRPr="00681C88">
        <w:rPr>
          <w:rFonts w:ascii="Book Antiqua" w:eastAsia="宋体" w:hAnsi="Book Antiqua" w:cs="宋体"/>
          <w:b/>
          <w:bCs/>
          <w:color w:val="000000" w:themeColor="text1"/>
          <w:sz w:val="21"/>
          <w:szCs w:val="21"/>
        </w:rPr>
        <w:t>Clemente-Postigo M</w:t>
      </w:r>
      <w:r w:rsidRPr="00681C88">
        <w:rPr>
          <w:rFonts w:ascii="Book Antiqua" w:eastAsia="宋体" w:hAnsi="Book Antiqua" w:cs="宋体"/>
          <w:color w:val="000000" w:themeColor="text1"/>
          <w:sz w:val="21"/>
          <w:szCs w:val="21"/>
        </w:rPr>
        <w:t>, Queipo-Ortuño MI, Murri M, Boto-Ordoñez M, Perez-Martinez P, Andres-Lacueva C, Cardona F, Tinahones FJ. Endotoxin increase after fat overload is related to postprandial hypertriglyceridemia in morbidly obese patients. </w:t>
      </w:r>
      <w:r w:rsidRPr="00681C88">
        <w:rPr>
          <w:rFonts w:ascii="Book Antiqua" w:eastAsia="宋体" w:hAnsi="Book Antiqua" w:cs="宋体"/>
          <w:i/>
          <w:iCs/>
          <w:color w:val="000000" w:themeColor="text1"/>
          <w:sz w:val="21"/>
          <w:szCs w:val="21"/>
        </w:rPr>
        <w:t>J Lipid Res</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53</w:t>
      </w:r>
      <w:r w:rsidRPr="00681C88">
        <w:rPr>
          <w:rFonts w:ascii="Book Antiqua" w:eastAsia="宋体" w:hAnsi="Book Antiqua" w:cs="宋体"/>
          <w:color w:val="000000" w:themeColor="text1"/>
          <w:sz w:val="21"/>
          <w:szCs w:val="21"/>
        </w:rPr>
        <w:t>: 973-978 [PMID: 22394503 DOI: 10.1194/jlr.P02090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68 </w:t>
      </w:r>
      <w:r w:rsidRPr="00681C88">
        <w:rPr>
          <w:rFonts w:ascii="Book Antiqua" w:eastAsia="宋体" w:hAnsi="Book Antiqua" w:cs="宋体"/>
          <w:b/>
          <w:bCs/>
          <w:color w:val="000000" w:themeColor="text1"/>
          <w:sz w:val="21"/>
          <w:szCs w:val="21"/>
        </w:rPr>
        <w:t>Amar J</w:t>
      </w:r>
      <w:r w:rsidRPr="00681C88">
        <w:rPr>
          <w:rFonts w:ascii="Book Antiqua" w:eastAsia="宋体" w:hAnsi="Book Antiqua" w:cs="宋体"/>
          <w:color w:val="000000" w:themeColor="text1"/>
          <w:sz w:val="21"/>
          <w:szCs w:val="21"/>
        </w:rPr>
        <w:t>, Burcelin R, Ruidavets JB, Cani PD, Fauvel J, Alessi MC, Chamontin B, Ferriéres J. Energy intake is associated with endotoxemia in apparently healthy men. </w:t>
      </w:r>
      <w:r w:rsidRPr="00681C88">
        <w:rPr>
          <w:rFonts w:ascii="Book Antiqua" w:eastAsia="宋体" w:hAnsi="Book Antiqua" w:cs="宋体"/>
          <w:i/>
          <w:iCs/>
          <w:color w:val="000000" w:themeColor="text1"/>
          <w:sz w:val="21"/>
          <w:szCs w:val="21"/>
        </w:rPr>
        <w:t>Am J Clin Nutr</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87</w:t>
      </w:r>
      <w:r w:rsidRPr="00681C88">
        <w:rPr>
          <w:rFonts w:ascii="Book Antiqua" w:eastAsia="宋体" w:hAnsi="Book Antiqua" w:cs="宋体"/>
          <w:color w:val="000000" w:themeColor="text1"/>
          <w:sz w:val="21"/>
          <w:szCs w:val="21"/>
        </w:rPr>
        <w:t>: 1219-1223 [PMID: 1846924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69 </w:t>
      </w:r>
      <w:r w:rsidRPr="00681C88">
        <w:rPr>
          <w:rFonts w:ascii="Book Antiqua" w:eastAsia="宋体" w:hAnsi="Book Antiqua" w:cs="宋体"/>
          <w:b/>
          <w:bCs/>
          <w:color w:val="000000" w:themeColor="text1"/>
          <w:sz w:val="21"/>
          <w:szCs w:val="21"/>
        </w:rPr>
        <w:t>Harte AL</w:t>
      </w:r>
      <w:r w:rsidRPr="00681C88">
        <w:rPr>
          <w:rFonts w:ascii="Book Antiqua" w:eastAsia="宋体" w:hAnsi="Book Antiqua" w:cs="宋体"/>
          <w:color w:val="000000" w:themeColor="text1"/>
          <w:sz w:val="21"/>
          <w:szCs w:val="21"/>
        </w:rPr>
        <w:t>, da Silva NF, Creely SJ, McGee KC, Billyard T, Youssef-Elabd EM, Tripathi G, Ashour E, Abdalla MS, Sharada HM, Amin AI, Burt AD, Kumar S, Day CP, McTernan PG. Elevated endotoxin levels in non-alcoholic fatty liver disease. </w:t>
      </w:r>
      <w:r w:rsidRPr="00681C88">
        <w:rPr>
          <w:rFonts w:ascii="Book Antiqua" w:eastAsia="宋体" w:hAnsi="Book Antiqua" w:cs="宋体"/>
          <w:i/>
          <w:iCs/>
          <w:color w:val="000000" w:themeColor="text1"/>
          <w:sz w:val="21"/>
          <w:szCs w:val="21"/>
        </w:rPr>
        <w:t xml:space="preserve">J Inflamm </w:t>
      </w:r>
      <w:r w:rsidRPr="00681C88">
        <w:rPr>
          <w:rFonts w:ascii="Book Antiqua" w:eastAsia="宋体" w:hAnsi="Book Antiqua" w:cs="宋体"/>
          <w:iCs/>
          <w:color w:val="000000" w:themeColor="text1"/>
          <w:sz w:val="21"/>
          <w:szCs w:val="21"/>
        </w:rPr>
        <w:t>(Lond)</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15 [PMID: 20353583 DOI: 10.1186/1476-9255-7-1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0 </w:t>
      </w:r>
      <w:r w:rsidRPr="00681C88">
        <w:rPr>
          <w:rFonts w:ascii="Book Antiqua" w:eastAsia="宋体" w:hAnsi="Book Antiqua" w:cs="宋体"/>
          <w:b/>
          <w:bCs/>
          <w:color w:val="000000" w:themeColor="text1"/>
          <w:sz w:val="21"/>
          <w:szCs w:val="21"/>
        </w:rPr>
        <w:t>Kurdi P</w:t>
      </w:r>
      <w:r w:rsidRPr="00681C88">
        <w:rPr>
          <w:rFonts w:ascii="Book Antiqua" w:eastAsia="宋体" w:hAnsi="Book Antiqua" w:cs="宋体"/>
          <w:color w:val="000000" w:themeColor="text1"/>
          <w:sz w:val="21"/>
          <w:szCs w:val="21"/>
        </w:rPr>
        <w:t>, Kawanishi K, Mizutani K, Yokota A. Mechanism of growth inhibition by free bile acids in lactobacilli and bifidobacteria. </w:t>
      </w:r>
      <w:r w:rsidRPr="00681C88">
        <w:rPr>
          <w:rFonts w:ascii="Book Antiqua" w:eastAsia="宋体" w:hAnsi="Book Antiqua" w:cs="宋体"/>
          <w:i/>
          <w:iCs/>
          <w:color w:val="000000" w:themeColor="text1"/>
          <w:sz w:val="21"/>
          <w:szCs w:val="21"/>
        </w:rPr>
        <w:t>J Bacteriol</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188</w:t>
      </w:r>
      <w:r w:rsidRPr="00681C88">
        <w:rPr>
          <w:rFonts w:ascii="Book Antiqua" w:eastAsia="宋体" w:hAnsi="Book Antiqua" w:cs="宋体"/>
          <w:color w:val="000000" w:themeColor="text1"/>
          <w:sz w:val="21"/>
          <w:szCs w:val="21"/>
        </w:rPr>
        <w:t>: 1979-1986 [PMID: 16484210 DOI: 10.1128/jb.188.5.1979-1986.200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1 </w:t>
      </w:r>
      <w:r w:rsidRPr="00681C88">
        <w:rPr>
          <w:rFonts w:ascii="Book Antiqua" w:eastAsia="宋体" w:hAnsi="Book Antiqua" w:cs="宋体"/>
          <w:b/>
          <w:bCs/>
          <w:color w:val="000000" w:themeColor="text1"/>
          <w:sz w:val="21"/>
          <w:szCs w:val="21"/>
        </w:rPr>
        <w:t>Islam KB</w:t>
      </w:r>
      <w:r w:rsidRPr="00681C88">
        <w:rPr>
          <w:rFonts w:ascii="Book Antiqua" w:eastAsia="宋体" w:hAnsi="Book Antiqua" w:cs="宋体"/>
          <w:color w:val="000000" w:themeColor="text1"/>
          <w:sz w:val="21"/>
          <w:szCs w:val="21"/>
        </w:rPr>
        <w:t>, Fukiya S, Hagio M, Fujii N, Ishizuka S, Ooka T, Ogura Y, Hayashi T, Yokota A. Bile acid is a host factor that regulates the composition of the cecal microbiota in rats.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141</w:t>
      </w:r>
      <w:r w:rsidRPr="00681C88">
        <w:rPr>
          <w:rFonts w:ascii="Book Antiqua" w:eastAsia="宋体" w:hAnsi="Book Antiqua" w:cs="宋体"/>
          <w:color w:val="000000" w:themeColor="text1"/>
          <w:sz w:val="21"/>
          <w:szCs w:val="21"/>
        </w:rPr>
        <w:t>: 1773-1781 [PMID: 21839040 DOI: 10.1053/j.gastro.2011.07.04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2 </w:t>
      </w:r>
      <w:r w:rsidRPr="00681C88">
        <w:rPr>
          <w:rFonts w:ascii="Book Antiqua" w:eastAsia="宋体" w:hAnsi="Book Antiqua" w:cs="宋体"/>
          <w:b/>
          <w:bCs/>
          <w:color w:val="000000" w:themeColor="text1"/>
          <w:sz w:val="21"/>
          <w:szCs w:val="21"/>
        </w:rPr>
        <w:t>Cullender TC</w:t>
      </w:r>
      <w:r w:rsidRPr="00681C88">
        <w:rPr>
          <w:rFonts w:ascii="Book Antiqua" w:eastAsia="宋体" w:hAnsi="Book Antiqua" w:cs="宋体"/>
          <w:color w:val="000000" w:themeColor="text1"/>
          <w:sz w:val="21"/>
          <w:szCs w:val="21"/>
        </w:rPr>
        <w:t>, Chassaing B, Janzon A, Kumar K, Muller CE, Werner JJ, Angenent LT, Bell ME, Hay AG, Peterson DA, Walter J, Vijay-Kumar M, Gewirtz AT, Ley RE. Innate and adaptive immunity interact to quench microbiome flagellar motility in the gut. </w:t>
      </w:r>
      <w:r w:rsidRPr="00681C88">
        <w:rPr>
          <w:rFonts w:ascii="Book Antiqua" w:eastAsia="宋体" w:hAnsi="Book Antiqua" w:cs="宋体"/>
          <w:i/>
          <w:iCs/>
          <w:color w:val="000000" w:themeColor="text1"/>
          <w:sz w:val="21"/>
          <w:szCs w:val="21"/>
        </w:rPr>
        <w:t>Cell Host Microb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4</w:t>
      </w:r>
      <w:r w:rsidRPr="00681C88">
        <w:rPr>
          <w:rFonts w:ascii="Book Antiqua" w:eastAsia="宋体" w:hAnsi="Book Antiqua" w:cs="宋体"/>
          <w:color w:val="000000" w:themeColor="text1"/>
          <w:sz w:val="21"/>
          <w:szCs w:val="21"/>
        </w:rPr>
        <w:t>: 571-581 [PMID: 24237702 DOI: 10.1016/j.chom.2013.10.00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3 </w:t>
      </w:r>
      <w:r w:rsidRPr="00681C88">
        <w:rPr>
          <w:rFonts w:ascii="Book Antiqua" w:eastAsia="宋体" w:hAnsi="Book Antiqua" w:cs="宋体"/>
          <w:b/>
          <w:bCs/>
          <w:color w:val="000000" w:themeColor="text1"/>
          <w:sz w:val="21"/>
          <w:szCs w:val="21"/>
        </w:rPr>
        <w:t>Chamaillard M</w:t>
      </w:r>
      <w:r w:rsidRPr="00681C88">
        <w:rPr>
          <w:rFonts w:ascii="Book Antiqua" w:eastAsia="宋体" w:hAnsi="Book Antiqua" w:cs="宋体"/>
          <w:color w:val="000000" w:themeColor="text1"/>
          <w:sz w:val="21"/>
          <w:szCs w:val="21"/>
        </w:rPr>
        <w:t>, Dessein R. Defensins couple dysbiosis to primary immunodeficiency in Crohn's disease. </w:t>
      </w:r>
      <w:r w:rsidRPr="00681C88">
        <w:rPr>
          <w:rFonts w:ascii="Book Antiqua" w:eastAsia="宋体" w:hAnsi="Book Antiqua" w:cs="宋体"/>
          <w:i/>
          <w:iCs/>
          <w:color w:val="000000" w:themeColor="text1"/>
          <w:sz w:val="21"/>
          <w:szCs w:val="21"/>
        </w:rPr>
        <w:t>World J Gastroenterol</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17</w:t>
      </w:r>
      <w:r w:rsidRPr="00681C88">
        <w:rPr>
          <w:rFonts w:ascii="Book Antiqua" w:eastAsia="宋体" w:hAnsi="Book Antiqua" w:cs="宋体"/>
          <w:color w:val="000000" w:themeColor="text1"/>
          <w:sz w:val="21"/>
          <w:szCs w:val="21"/>
        </w:rPr>
        <w:t>: 567-571 [PMID: 21350705 DOI: 10.3748/wjg.v17.i5.56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4 </w:t>
      </w:r>
      <w:r w:rsidRPr="00681C88">
        <w:rPr>
          <w:rFonts w:ascii="Book Antiqua" w:eastAsia="宋体" w:hAnsi="Book Antiqua" w:cs="宋体"/>
          <w:b/>
          <w:bCs/>
          <w:color w:val="000000" w:themeColor="text1"/>
          <w:sz w:val="21"/>
          <w:szCs w:val="21"/>
        </w:rPr>
        <w:t>Vaishnava S</w:t>
      </w:r>
      <w:r w:rsidRPr="00681C88">
        <w:rPr>
          <w:rFonts w:ascii="Book Antiqua" w:eastAsia="宋体" w:hAnsi="Book Antiqua" w:cs="宋体"/>
          <w:color w:val="000000" w:themeColor="text1"/>
          <w:sz w:val="21"/>
          <w:szCs w:val="21"/>
        </w:rPr>
        <w:t>, Yamamoto M, Severson KM, Ruhn KA, Yu X, Koren O, Ley R, Wakeland EK, Hooper LV. The antibacterial lectin RegIIIgamma promotes the spatial segregation of microbiota and host in the intestine.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334</w:t>
      </w:r>
      <w:r w:rsidRPr="00681C88">
        <w:rPr>
          <w:rFonts w:ascii="Book Antiqua" w:eastAsia="宋体" w:hAnsi="Book Antiqua" w:cs="宋体"/>
          <w:color w:val="000000" w:themeColor="text1"/>
          <w:sz w:val="21"/>
          <w:szCs w:val="21"/>
        </w:rPr>
        <w:t>: 255-258 [PMID: 21998396 DOI: 10.1126/science.120979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5 </w:t>
      </w:r>
      <w:r w:rsidRPr="00681C88">
        <w:rPr>
          <w:rFonts w:ascii="Book Antiqua" w:eastAsia="宋体" w:hAnsi="Book Antiqua" w:cs="宋体"/>
          <w:b/>
          <w:bCs/>
          <w:color w:val="000000" w:themeColor="text1"/>
          <w:sz w:val="21"/>
          <w:szCs w:val="21"/>
        </w:rPr>
        <w:t>Salzman NH</w:t>
      </w:r>
      <w:r w:rsidRPr="00681C88">
        <w:rPr>
          <w:rFonts w:ascii="Book Antiqua" w:eastAsia="宋体" w:hAnsi="Book Antiqua" w:cs="宋体"/>
          <w:color w:val="000000" w:themeColor="text1"/>
          <w:sz w:val="21"/>
          <w:szCs w:val="21"/>
        </w:rPr>
        <w:t>, Hung K, Haribhai D, Chu H, Karlsson-Sjöberg J, Amir E, Teggatz P, Barman M, Hayward M, Eastwood D, Stoel M, Zhou Y, Sodergren E, Weinstock GM, Bevins CL, Williams CB, Bos NA. Enteric defensins are essential regulators of intestinal microbial ecology. </w:t>
      </w:r>
      <w:r w:rsidRPr="00681C88">
        <w:rPr>
          <w:rFonts w:ascii="Book Antiqua" w:eastAsia="宋体" w:hAnsi="Book Antiqua" w:cs="宋体"/>
          <w:i/>
          <w:iCs/>
          <w:color w:val="000000" w:themeColor="text1"/>
          <w:sz w:val="21"/>
          <w:szCs w:val="21"/>
        </w:rPr>
        <w:t>Nat Immunol</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1</w:t>
      </w:r>
      <w:r w:rsidRPr="00681C88">
        <w:rPr>
          <w:rFonts w:ascii="Book Antiqua" w:eastAsia="宋体" w:hAnsi="Book Antiqua" w:cs="宋体"/>
          <w:color w:val="000000" w:themeColor="text1"/>
          <w:sz w:val="21"/>
          <w:szCs w:val="21"/>
        </w:rPr>
        <w:t>: 76-83 [PMID: 19855381 DOI: 10.1038/ni.182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6 </w:t>
      </w:r>
      <w:r w:rsidRPr="00681C88">
        <w:rPr>
          <w:rFonts w:ascii="Book Antiqua" w:eastAsia="宋体" w:hAnsi="Book Antiqua" w:cs="宋体"/>
          <w:b/>
          <w:bCs/>
          <w:color w:val="000000" w:themeColor="text1"/>
          <w:sz w:val="21"/>
          <w:szCs w:val="21"/>
        </w:rPr>
        <w:t>Mukherjee S</w:t>
      </w:r>
      <w:r w:rsidRPr="00681C88">
        <w:rPr>
          <w:rFonts w:ascii="Book Antiqua" w:eastAsia="宋体" w:hAnsi="Book Antiqua" w:cs="宋体"/>
          <w:color w:val="000000" w:themeColor="text1"/>
          <w:sz w:val="21"/>
          <w:szCs w:val="21"/>
        </w:rPr>
        <w:t>, Zheng H, Derebe MG, Callenberg KM, Partch CL, Rollins D, Propheter DC, Rizo J, Grabe M, Jiang QX, Hooper LV. Antibacterial membrane attack by a pore-forming intestinal C-type lectin.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505</w:t>
      </w:r>
      <w:r w:rsidRPr="00681C88">
        <w:rPr>
          <w:rFonts w:ascii="Book Antiqua" w:eastAsia="宋体" w:hAnsi="Book Antiqua" w:cs="宋体"/>
          <w:color w:val="000000" w:themeColor="text1"/>
          <w:sz w:val="21"/>
          <w:szCs w:val="21"/>
        </w:rPr>
        <w:t>: 103-107 [PMID: 24256734 DOI: 10.1038/nature1272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7 </w:t>
      </w:r>
      <w:r w:rsidRPr="00681C88">
        <w:rPr>
          <w:rFonts w:ascii="Book Antiqua" w:eastAsia="宋体" w:hAnsi="Book Antiqua" w:cs="宋体"/>
          <w:b/>
          <w:bCs/>
          <w:color w:val="000000" w:themeColor="text1"/>
          <w:sz w:val="21"/>
          <w:szCs w:val="21"/>
        </w:rPr>
        <w:t>Png CW</w:t>
      </w:r>
      <w:r w:rsidRPr="00681C88">
        <w:rPr>
          <w:rFonts w:ascii="Book Antiqua" w:eastAsia="宋体" w:hAnsi="Book Antiqua" w:cs="宋体"/>
          <w:color w:val="000000" w:themeColor="text1"/>
          <w:sz w:val="21"/>
          <w:szCs w:val="21"/>
        </w:rPr>
        <w:t>, Lindén SK, Gilshenan KS, Zoetendal EG, McSweeney CS, Sly LI, McGuckin MA, Florin TH. Mucolytic bacteria with increased prevalence in IBD mucosa augment in vitro utilization of mucin by other bacteria. </w:t>
      </w:r>
      <w:r w:rsidRPr="00681C88">
        <w:rPr>
          <w:rFonts w:ascii="Book Antiqua" w:eastAsia="宋体" w:hAnsi="Book Antiqua" w:cs="宋体"/>
          <w:i/>
          <w:iCs/>
          <w:color w:val="000000" w:themeColor="text1"/>
          <w:sz w:val="21"/>
          <w:szCs w:val="21"/>
        </w:rPr>
        <w:t>Am J Gastroenterol</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05</w:t>
      </w:r>
      <w:r w:rsidRPr="00681C88">
        <w:rPr>
          <w:rFonts w:ascii="Book Antiqua" w:eastAsia="宋体" w:hAnsi="Book Antiqua" w:cs="宋体"/>
          <w:color w:val="000000" w:themeColor="text1"/>
          <w:sz w:val="21"/>
          <w:szCs w:val="21"/>
        </w:rPr>
        <w:t>: 2420-2428 [PMID: 20648002 DOI: 10.1038/ajg.2010.28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8 </w:t>
      </w:r>
      <w:r w:rsidRPr="00681C88">
        <w:rPr>
          <w:rFonts w:ascii="Book Antiqua" w:eastAsia="宋体" w:hAnsi="Book Antiqua" w:cs="宋体"/>
          <w:b/>
          <w:bCs/>
          <w:color w:val="000000" w:themeColor="text1"/>
          <w:sz w:val="21"/>
          <w:szCs w:val="21"/>
        </w:rPr>
        <w:t>Sonnenburg JL</w:t>
      </w:r>
      <w:r w:rsidRPr="00681C88">
        <w:rPr>
          <w:rFonts w:ascii="Book Antiqua" w:eastAsia="宋体" w:hAnsi="Book Antiqua" w:cs="宋体"/>
          <w:color w:val="000000" w:themeColor="text1"/>
          <w:sz w:val="21"/>
          <w:szCs w:val="21"/>
        </w:rPr>
        <w:t>, Xu J, Leip DD, Chen CH, Westover BP, Weatherford J, Buhler JD, Gordon JI. Glycan foraging in vivo by an intestine-adapted bacterial symbiont.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307</w:t>
      </w:r>
      <w:r w:rsidRPr="00681C88">
        <w:rPr>
          <w:rFonts w:ascii="Book Antiqua" w:eastAsia="宋体" w:hAnsi="Book Antiqua" w:cs="宋体"/>
          <w:color w:val="000000" w:themeColor="text1"/>
          <w:sz w:val="21"/>
          <w:szCs w:val="21"/>
        </w:rPr>
        <w:t>: 1955-1959 [PMID: 15790854 DOI: 10.1126/science.110905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79 </w:t>
      </w:r>
      <w:r w:rsidRPr="00681C88">
        <w:rPr>
          <w:rFonts w:ascii="Book Antiqua" w:eastAsia="宋体" w:hAnsi="Book Antiqua" w:cs="宋体"/>
          <w:b/>
          <w:bCs/>
          <w:color w:val="000000" w:themeColor="text1"/>
          <w:sz w:val="21"/>
          <w:szCs w:val="21"/>
        </w:rPr>
        <w:t>Derrien M</w:t>
      </w:r>
      <w:r w:rsidRPr="00681C88">
        <w:rPr>
          <w:rFonts w:ascii="Book Antiqua" w:eastAsia="宋体" w:hAnsi="Book Antiqua" w:cs="宋体"/>
          <w:color w:val="000000" w:themeColor="text1"/>
          <w:sz w:val="21"/>
          <w:szCs w:val="21"/>
        </w:rPr>
        <w:t>, Vaughan EE, Plugge CM, de Vos WM. Akkermansia muciniphila gen. nov., sp. nov., a human intestinal mucin-degrading bacterium. </w:t>
      </w:r>
      <w:r w:rsidRPr="00681C88">
        <w:rPr>
          <w:rFonts w:ascii="Book Antiqua" w:eastAsia="宋体" w:hAnsi="Book Antiqua" w:cs="宋体"/>
          <w:i/>
          <w:iCs/>
          <w:color w:val="000000" w:themeColor="text1"/>
          <w:sz w:val="21"/>
          <w:szCs w:val="21"/>
        </w:rPr>
        <w:t>Int J Syst Evol Microbiol</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54</w:t>
      </w:r>
      <w:r w:rsidRPr="00681C88">
        <w:rPr>
          <w:rFonts w:ascii="Book Antiqua" w:eastAsia="宋体" w:hAnsi="Book Antiqua" w:cs="宋体"/>
          <w:color w:val="000000" w:themeColor="text1"/>
          <w:sz w:val="21"/>
          <w:szCs w:val="21"/>
        </w:rPr>
        <w:t>: 1469-1476 [PMID: 15388697 DOI: 10.1099/ijs.0.02873-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80 </w:t>
      </w:r>
      <w:r w:rsidRPr="00681C88">
        <w:rPr>
          <w:rFonts w:ascii="Book Antiqua" w:eastAsia="宋体" w:hAnsi="Book Antiqua" w:cs="宋体"/>
          <w:b/>
          <w:bCs/>
          <w:color w:val="000000" w:themeColor="text1"/>
          <w:sz w:val="21"/>
          <w:szCs w:val="21"/>
        </w:rPr>
        <w:t>Kolios G</w:t>
      </w:r>
      <w:r w:rsidRPr="00681C88">
        <w:rPr>
          <w:rFonts w:ascii="Book Antiqua" w:eastAsia="宋体" w:hAnsi="Book Antiqua" w:cs="宋体"/>
          <w:color w:val="000000" w:themeColor="text1"/>
          <w:sz w:val="21"/>
          <w:szCs w:val="21"/>
        </w:rPr>
        <w:t>, Valatas V, Ward SG. Nitric oxide in inflammatory bowel disease: a universal messenger in an unsolved puzzle. </w:t>
      </w:r>
      <w:r w:rsidRPr="00681C88">
        <w:rPr>
          <w:rFonts w:ascii="Book Antiqua" w:eastAsia="宋体" w:hAnsi="Book Antiqua" w:cs="宋体"/>
          <w:i/>
          <w:iCs/>
          <w:color w:val="000000" w:themeColor="text1"/>
          <w:sz w:val="21"/>
          <w:szCs w:val="21"/>
        </w:rPr>
        <w:t>Immunology</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113</w:t>
      </w:r>
      <w:r w:rsidRPr="00681C88">
        <w:rPr>
          <w:rFonts w:ascii="Book Antiqua" w:eastAsia="宋体" w:hAnsi="Book Antiqua" w:cs="宋体"/>
          <w:color w:val="000000" w:themeColor="text1"/>
          <w:sz w:val="21"/>
          <w:szCs w:val="21"/>
        </w:rPr>
        <w:t>: 427-437 [PMID: 15554920 DOI: 10.1111/j.1365-2567.2004.01984.x]</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1 </w:t>
      </w:r>
      <w:r w:rsidRPr="00681C88">
        <w:rPr>
          <w:rFonts w:ascii="Book Antiqua" w:eastAsia="宋体" w:hAnsi="Book Antiqua" w:cs="宋体"/>
          <w:b/>
          <w:bCs/>
          <w:color w:val="000000" w:themeColor="text1"/>
          <w:sz w:val="21"/>
          <w:szCs w:val="21"/>
        </w:rPr>
        <w:t>Reinders CA</w:t>
      </w:r>
      <w:r w:rsidRPr="00681C88">
        <w:rPr>
          <w:rFonts w:ascii="Book Antiqua" w:eastAsia="宋体" w:hAnsi="Book Antiqua" w:cs="宋体"/>
          <w:color w:val="000000" w:themeColor="text1"/>
          <w:sz w:val="21"/>
          <w:szCs w:val="21"/>
        </w:rPr>
        <w:t>, Jonkers D, Janson EA, Stockbrügger RW, Stobberingh EE, Hellström PM, Lundberg JO. Rectal nitric oxide and fecal calprotectin in inflammatory bowel disease. </w:t>
      </w:r>
      <w:r w:rsidRPr="00681C88">
        <w:rPr>
          <w:rFonts w:ascii="Book Antiqua" w:eastAsia="宋体" w:hAnsi="Book Antiqua" w:cs="宋体"/>
          <w:i/>
          <w:iCs/>
          <w:color w:val="000000" w:themeColor="text1"/>
          <w:sz w:val="21"/>
          <w:szCs w:val="21"/>
        </w:rPr>
        <w:t>Scand J Gastroenterol</w:t>
      </w:r>
      <w:r w:rsidRPr="00681C88">
        <w:rPr>
          <w:rFonts w:ascii="Book Antiqua" w:eastAsia="宋体" w:hAnsi="Book Antiqua" w:cs="宋体"/>
          <w:color w:val="000000" w:themeColor="text1"/>
          <w:sz w:val="21"/>
          <w:szCs w:val="21"/>
        </w:rPr>
        <w:t> 2007; </w:t>
      </w:r>
      <w:r w:rsidRPr="00681C88">
        <w:rPr>
          <w:rFonts w:ascii="Book Antiqua" w:eastAsia="宋体" w:hAnsi="Book Antiqua" w:cs="宋体"/>
          <w:b/>
          <w:bCs/>
          <w:color w:val="000000" w:themeColor="text1"/>
          <w:sz w:val="21"/>
          <w:szCs w:val="21"/>
        </w:rPr>
        <w:t>42</w:t>
      </w:r>
      <w:r w:rsidRPr="00681C88">
        <w:rPr>
          <w:rFonts w:ascii="Book Antiqua" w:eastAsia="宋体" w:hAnsi="Book Antiqua" w:cs="宋体"/>
          <w:color w:val="000000" w:themeColor="text1"/>
          <w:sz w:val="21"/>
          <w:szCs w:val="21"/>
        </w:rPr>
        <w:t>: 1151-1157 [PMID: 17852876 DOI: 10.1080/003655207013205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2 </w:t>
      </w:r>
      <w:r w:rsidRPr="00681C88">
        <w:rPr>
          <w:rFonts w:ascii="Book Antiqua" w:eastAsia="宋体" w:hAnsi="Book Antiqua" w:cs="宋体"/>
          <w:b/>
          <w:bCs/>
          <w:color w:val="000000" w:themeColor="text1"/>
          <w:sz w:val="21"/>
          <w:szCs w:val="21"/>
        </w:rPr>
        <w:t>Winter SE</w:t>
      </w:r>
      <w:r w:rsidRPr="00681C88">
        <w:rPr>
          <w:rFonts w:ascii="Book Antiqua" w:eastAsia="宋体" w:hAnsi="Book Antiqua" w:cs="宋体"/>
          <w:color w:val="000000" w:themeColor="text1"/>
          <w:sz w:val="21"/>
          <w:szCs w:val="21"/>
        </w:rPr>
        <w:t>, Winter MG, Xavier MN, Thiennimitr P, Poon V, Keestra AM, Laughlin RC, Gomez G, Wu J, Lawhon SD, Popova IE, Parikh SJ, Adams LG, Tsolis RM, Stewart VJ, Bäumler AJ. Host-derived nitrate boosts growth of E. coli in the inflamed gut.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339</w:t>
      </w:r>
      <w:r w:rsidRPr="00681C88">
        <w:rPr>
          <w:rFonts w:ascii="Book Antiqua" w:eastAsia="宋体" w:hAnsi="Book Antiqua" w:cs="宋体"/>
          <w:color w:val="000000" w:themeColor="text1"/>
          <w:sz w:val="21"/>
          <w:szCs w:val="21"/>
        </w:rPr>
        <w:t>: 708-711 [PMID: 23393266 DOI: 10.1126/science.123246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3 </w:t>
      </w:r>
      <w:r w:rsidRPr="00681C88">
        <w:rPr>
          <w:rFonts w:ascii="Book Antiqua" w:eastAsia="宋体" w:hAnsi="Book Antiqua" w:cs="宋体"/>
          <w:b/>
          <w:bCs/>
          <w:color w:val="000000" w:themeColor="text1"/>
          <w:sz w:val="21"/>
          <w:szCs w:val="21"/>
        </w:rPr>
        <w:t>Spees AM</w:t>
      </w:r>
      <w:r w:rsidRPr="00681C88">
        <w:rPr>
          <w:rFonts w:ascii="Book Antiqua" w:eastAsia="宋体" w:hAnsi="Book Antiqua" w:cs="宋体"/>
          <w:color w:val="000000" w:themeColor="text1"/>
          <w:sz w:val="21"/>
          <w:szCs w:val="21"/>
        </w:rPr>
        <w:t>, Lopez CA, Kingsbury DD, Winter SE, Bäumler AJ. Colonization resistance: battle of the bugs or Ménage à Trois with the host? </w:t>
      </w:r>
      <w:r w:rsidRPr="00681C88">
        <w:rPr>
          <w:rFonts w:ascii="Book Antiqua" w:eastAsia="宋体" w:hAnsi="Book Antiqua" w:cs="宋体"/>
          <w:i/>
          <w:iCs/>
          <w:color w:val="000000" w:themeColor="text1"/>
          <w:sz w:val="21"/>
          <w:szCs w:val="21"/>
        </w:rPr>
        <w:t>PLoS Pathog</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9</w:t>
      </w:r>
      <w:r w:rsidRPr="00681C88">
        <w:rPr>
          <w:rFonts w:ascii="Book Antiqua" w:eastAsia="宋体" w:hAnsi="Book Antiqua" w:cs="宋体"/>
          <w:color w:val="000000" w:themeColor="text1"/>
          <w:sz w:val="21"/>
          <w:szCs w:val="21"/>
        </w:rPr>
        <w:t>: e1003730 [PMID: 24278012 DOI: 10.1371/journal.ppat.100373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4 </w:t>
      </w:r>
      <w:r w:rsidRPr="00681C88">
        <w:rPr>
          <w:rFonts w:ascii="Book Antiqua" w:eastAsia="宋体" w:hAnsi="Book Antiqua" w:cs="宋体"/>
          <w:b/>
          <w:bCs/>
          <w:color w:val="000000" w:themeColor="text1"/>
          <w:sz w:val="21"/>
          <w:szCs w:val="21"/>
        </w:rPr>
        <w:t>Licht TR</w:t>
      </w:r>
      <w:r w:rsidRPr="00681C88">
        <w:rPr>
          <w:rFonts w:ascii="Book Antiqua" w:eastAsia="宋体" w:hAnsi="Book Antiqua" w:cs="宋体"/>
          <w:color w:val="000000" w:themeColor="text1"/>
          <w:sz w:val="21"/>
          <w:szCs w:val="21"/>
        </w:rPr>
        <w:t>, Hansen M, Poulsen M, Dragsted LO. Dietary carbohydrate source influences molecular fingerprints of the rat faecal microbiota. </w:t>
      </w:r>
      <w:r w:rsidRPr="00681C88">
        <w:rPr>
          <w:rFonts w:ascii="Book Antiqua" w:eastAsia="宋体" w:hAnsi="Book Antiqua" w:cs="宋体"/>
          <w:i/>
          <w:iCs/>
          <w:color w:val="000000" w:themeColor="text1"/>
          <w:sz w:val="21"/>
          <w:szCs w:val="21"/>
        </w:rPr>
        <w:t>BMC Microbiol</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6</w:t>
      </w:r>
      <w:r w:rsidRPr="00681C88">
        <w:rPr>
          <w:rFonts w:ascii="Book Antiqua" w:eastAsia="宋体" w:hAnsi="Book Antiqua" w:cs="宋体"/>
          <w:color w:val="000000" w:themeColor="text1"/>
          <w:sz w:val="21"/>
          <w:szCs w:val="21"/>
        </w:rPr>
        <w:t>: 98 [PMID: 17137493 DOI: 10.1186/1471-2180-6-9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5 </w:t>
      </w:r>
      <w:r w:rsidRPr="00681C88">
        <w:rPr>
          <w:rFonts w:ascii="Book Antiqua" w:eastAsia="宋体" w:hAnsi="Book Antiqua" w:cs="宋体"/>
          <w:b/>
          <w:bCs/>
          <w:color w:val="000000" w:themeColor="text1"/>
          <w:sz w:val="21"/>
          <w:szCs w:val="21"/>
        </w:rPr>
        <w:t>Koropatkin NM</w:t>
      </w:r>
      <w:r w:rsidRPr="00681C88">
        <w:rPr>
          <w:rFonts w:ascii="Book Antiqua" w:eastAsia="宋体" w:hAnsi="Book Antiqua" w:cs="宋体"/>
          <w:color w:val="000000" w:themeColor="text1"/>
          <w:sz w:val="21"/>
          <w:szCs w:val="21"/>
        </w:rPr>
        <w:t>, Cameron EA, Martens EC. How glycan metabolism shapes the human gut microbiota. </w:t>
      </w:r>
      <w:r w:rsidRPr="00681C88">
        <w:rPr>
          <w:rFonts w:ascii="Book Antiqua" w:eastAsia="宋体" w:hAnsi="Book Antiqua" w:cs="宋体"/>
          <w:i/>
          <w:iCs/>
          <w:color w:val="000000" w:themeColor="text1"/>
          <w:sz w:val="21"/>
          <w:szCs w:val="21"/>
        </w:rPr>
        <w:t>Nat Rev Microbiol</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10</w:t>
      </w:r>
      <w:r w:rsidRPr="00681C88">
        <w:rPr>
          <w:rFonts w:ascii="Book Antiqua" w:eastAsia="宋体" w:hAnsi="Book Antiqua" w:cs="宋体"/>
          <w:color w:val="000000" w:themeColor="text1"/>
          <w:sz w:val="21"/>
          <w:szCs w:val="21"/>
        </w:rPr>
        <w:t>: 323-335 [PMID: 22491358 DOI: 10.1038/nrmicro274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6 </w:t>
      </w:r>
      <w:r w:rsidRPr="00681C88">
        <w:rPr>
          <w:rFonts w:ascii="Book Antiqua" w:eastAsia="宋体" w:hAnsi="Book Antiqua" w:cs="宋体"/>
          <w:b/>
          <w:bCs/>
          <w:color w:val="000000" w:themeColor="text1"/>
          <w:sz w:val="21"/>
          <w:szCs w:val="21"/>
        </w:rPr>
        <w:t>Crost EH</w:t>
      </w:r>
      <w:r w:rsidRPr="00681C88">
        <w:rPr>
          <w:rFonts w:ascii="Book Antiqua" w:eastAsia="宋体" w:hAnsi="Book Antiqua" w:cs="宋体"/>
          <w:color w:val="000000" w:themeColor="text1"/>
          <w:sz w:val="21"/>
          <w:szCs w:val="21"/>
        </w:rPr>
        <w:t>, Tailford LE, Le Gall G, Fons M, Henrissat B, Juge N. Utilisation of mucin glycans by the human gut symbiont Ruminococcus gnavus is strain-dependent.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8</w:t>
      </w:r>
      <w:r w:rsidRPr="00681C88">
        <w:rPr>
          <w:rFonts w:ascii="Book Antiqua" w:eastAsia="宋体" w:hAnsi="Book Antiqua" w:cs="宋体"/>
          <w:color w:val="000000" w:themeColor="text1"/>
          <w:sz w:val="21"/>
          <w:szCs w:val="21"/>
        </w:rPr>
        <w:t>: e76341 [PMID: 24204617 DOI: 10.1371/journal.pone.007634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7 </w:t>
      </w:r>
      <w:r w:rsidRPr="00681C88">
        <w:rPr>
          <w:rFonts w:ascii="Book Antiqua" w:eastAsia="宋体" w:hAnsi="Book Antiqua" w:cs="宋体"/>
          <w:b/>
          <w:bCs/>
          <w:color w:val="000000" w:themeColor="text1"/>
          <w:sz w:val="21"/>
          <w:szCs w:val="21"/>
        </w:rPr>
        <w:t>Ferenci T</w:t>
      </w:r>
      <w:r w:rsidRPr="00681C88">
        <w:rPr>
          <w:rFonts w:ascii="Book Antiqua" w:eastAsia="宋体" w:hAnsi="Book Antiqua" w:cs="宋体"/>
          <w:color w:val="000000" w:themeColor="text1"/>
          <w:sz w:val="21"/>
          <w:szCs w:val="21"/>
        </w:rPr>
        <w:t>. Maintaining a healthy SPANC balance through regulatory and mutational adaptation. </w:t>
      </w:r>
      <w:r w:rsidRPr="00681C88">
        <w:rPr>
          <w:rFonts w:ascii="Book Antiqua" w:eastAsia="宋体" w:hAnsi="Book Antiqua" w:cs="宋体"/>
          <w:i/>
          <w:iCs/>
          <w:color w:val="000000" w:themeColor="text1"/>
          <w:sz w:val="21"/>
          <w:szCs w:val="21"/>
        </w:rPr>
        <w:t>Mol Microbiol</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57</w:t>
      </w:r>
      <w:r w:rsidRPr="00681C88">
        <w:rPr>
          <w:rFonts w:ascii="Book Antiqua" w:eastAsia="宋体" w:hAnsi="Book Antiqua" w:cs="宋体"/>
          <w:color w:val="000000" w:themeColor="text1"/>
          <w:sz w:val="21"/>
          <w:szCs w:val="21"/>
        </w:rPr>
        <w:t>: 1-8 [PMID: 15948944 DOI: 10.1111/j.1365-2958.2005.04649.x]</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8 </w:t>
      </w:r>
      <w:r w:rsidRPr="00681C88">
        <w:rPr>
          <w:rFonts w:ascii="Book Antiqua" w:eastAsia="宋体" w:hAnsi="Book Antiqua" w:cs="宋体"/>
          <w:b/>
          <w:bCs/>
          <w:color w:val="000000" w:themeColor="text1"/>
          <w:sz w:val="21"/>
          <w:szCs w:val="21"/>
        </w:rPr>
        <w:t>De Paepe M</w:t>
      </w:r>
      <w:r w:rsidRPr="00681C88">
        <w:rPr>
          <w:rFonts w:ascii="Book Antiqua" w:eastAsia="宋体" w:hAnsi="Book Antiqua" w:cs="宋体"/>
          <w:color w:val="000000" w:themeColor="text1"/>
          <w:sz w:val="21"/>
          <w:szCs w:val="21"/>
        </w:rPr>
        <w:t>, Gaboriau-Routhiau V, Rainteau D, Rakotobe S, Taddei F, Cerf-Bensussan N. Trade-off between bile resistance and nutritional competence drives Escherichia coli diversification in the mouse gut. </w:t>
      </w:r>
      <w:r w:rsidRPr="00681C88">
        <w:rPr>
          <w:rFonts w:ascii="Book Antiqua" w:eastAsia="宋体" w:hAnsi="Book Antiqua" w:cs="宋体"/>
          <w:i/>
          <w:iCs/>
          <w:color w:val="000000" w:themeColor="text1"/>
          <w:sz w:val="21"/>
          <w:szCs w:val="21"/>
        </w:rPr>
        <w:t>PLoS Genet</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e1002107 [PMID: 21698140 DOI: 10.1371/journal.pgen.100210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89 </w:t>
      </w:r>
      <w:r w:rsidRPr="00681C88">
        <w:rPr>
          <w:rFonts w:ascii="Book Antiqua" w:eastAsia="宋体" w:hAnsi="Book Antiqua" w:cs="宋体"/>
          <w:b/>
          <w:bCs/>
          <w:color w:val="000000" w:themeColor="text1"/>
          <w:sz w:val="21"/>
          <w:szCs w:val="21"/>
        </w:rPr>
        <w:t>Kashyap PC</w:t>
      </w:r>
      <w:r w:rsidRPr="00681C88">
        <w:rPr>
          <w:rFonts w:ascii="Book Antiqua" w:eastAsia="宋体" w:hAnsi="Book Antiqua" w:cs="宋体"/>
          <w:color w:val="000000" w:themeColor="text1"/>
          <w:sz w:val="21"/>
          <w:szCs w:val="21"/>
        </w:rPr>
        <w:t>, Marcobal A, Ursell LK, Larauche M, Duboc H, Earle KA, Sonnenburg ED, Ferreyra JA, Higginbottom SK, Million M, Tache Y, Pasricha PJ, Knight R, Farrugia G, Sonnenburg JL. Complex interactions among diet, gastrointestinal transit, and gut microbiota in humanized mice.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44</w:t>
      </w:r>
      <w:r w:rsidRPr="00681C88">
        <w:rPr>
          <w:rFonts w:ascii="Book Antiqua" w:eastAsia="宋体" w:hAnsi="Book Antiqua" w:cs="宋体"/>
          <w:color w:val="000000" w:themeColor="text1"/>
          <w:sz w:val="21"/>
          <w:szCs w:val="21"/>
        </w:rPr>
        <w:t>: 967-977 [PMID: 23380084 DOI: 10.1053/j.gastro.2013.01.04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0 </w:t>
      </w:r>
      <w:r w:rsidRPr="00681C88">
        <w:rPr>
          <w:rFonts w:ascii="Book Antiqua" w:eastAsia="宋体" w:hAnsi="Book Antiqua" w:cs="宋体"/>
          <w:b/>
          <w:bCs/>
          <w:color w:val="000000" w:themeColor="text1"/>
          <w:sz w:val="21"/>
          <w:szCs w:val="21"/>
        </w:rPr>
        <w:t>Wichmann A</w:t>
      </w:r>
      <w:r w:rsidRPr="00681C88">
        <w:rPr>
          <w:rFonts w:ascii="Book Antiqua" w:eastAsia="宋体" w:hAnsi="Book Antiqua" w:cs="宋体"/>
          <w:color w:val="000000" w:themeColor="text1"/>
          <w:sz w:val="21"/>
          <w:szCs w:val="21"/>
        </w:rPr>
        <w:t>, Allahyar A, Greiner TU, Plovier H, Lundén GÖ, Larsson T, Drucker DJ, Delzenne NM, Cani PD, Bäckhed F. Microbial modulation of energy availability in the colon regulates intestinal transit. </w:t>
      </w:r>
      <w:r w:rsidRPr="00681C88">
        <w:rPr>
          <w:rFonts w:ascii="Book Antiqua" w:eastAsia="宋体" w:hAnsi="Book Antiqua" w:cs="宋体"/>
          <w:i/>
          <w:iCs/>
          <w:color w:val="000000" w:themeColor="text1"/>
          <w:sz w:val="21"/>
          <w:szCs w:val="21"/>
        </w:rPr>
        <w:t>Cell Host Microb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4</w:t>
      </w:r>
      <w:r w:rsidRPr="00681C88">
        <w:rPr>
          <w:rFonts w:ascii="Book Antiqua" w:eastAsia="宋体" w:hAnsi="Book Antiqua" w:cs="宋体"/>
          <w:color w:val="000000" w:themeColor="text1"/>
          <w:sz w:val="21"/>
          <w:szCs w:val="21"/>
        </w:rPr>
        <w:t>: 582-590 [PMID: 24237703 DOI: 10.1016/j.chom.2013.09.01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1 </w:t>
      </w:r>
      <w:r w:rsidRPr="00681C88">
        <w:rPr>
          <w:rFonts w:ascii="Book Antiqua" w:eastAsia="宋体" w:hAnsi="Book Antiqua" w:cs="宋体"/>
          <w:b/>
          <w:bCs/>
          <w:color w:val="000000" w:themeColor="text1"/>
          <w:sz w:val="21"/>
          <w:szCs w:val="21"/>
        </w:rPr>
        <w:t>Chapman RW</w:t>
      </w:r>
      <w:r w:rsidRPr="00681C88">
        <w:rPr>
          <w:rFonts w:ascii="Book Antiqua" w:eastAsia="宋体" w:hAnsi="Book Antiqua" w:cs="宋体"/>
          <w:color w:val="000000" w:themeColor="text1"/>
          <w:sz w:val="21"/>
          <w:szCs w:val="21"/>
        </w:rPr>
        <w:t>, Sillery JK, Graham MM, Saunders DR. Absorption of starch by healthy ileostomates: effect of transit time and of carbohydrate load. </w:t>
      </w:r>
      <w:r w:rsidRPr="00681C88">
        <w:rPr>
          <w:rFonts w:ascii="Book Antiqua" w:eastAsia="宋体" w:hAnsi="Book Antiqua" w:cs="宋体"/>
          <w:i/>
          <w:iCs/>
          <w:color w:val="000000" w:themeColor="text1"/>
          <w:sz w:val="21"/>
          <w:szCs w:val="21"/>
        </w:rPr>
        <w:t>Am J Clin Nutr</w:t>
      </w:r>
      <w:r w:rsidRPr="00681C88">
        <w:rPr>
          <w:rFonts w:ascii="Book Antiqua" w:eastAsia="宋体" w:hAnsi="Book Antiqua" w:cs="宋体"/>
          <w:color w:val="000000" w:themeColor="text1"/>
          <w:sz w:val="21"/>
          <w:szCs w:val="21"/>
        </w:rPr>
        <w:t> 1985; </w:t>
      </w:r>
      <w:r w:rsidRPr="00681C88">
        <w:rPr>
          <w:rFonts w:ascii="Book Antiqua" w:eastAsia="宋体" w:hAnsi="Book Antiqua" w:cs="宋体"/>
          <w:b/>
          <w:bCs/>
          <w:color w:val="000000" w:themeColor="text1"/>
          <w:sz w:val="21"/>
          <w:szCs w:val="21"/>
        </w:rPr>
        <w:t>41</w:t>
      </w:r>
      <w:r w:rsidRPr="00681C88">
        <w:rPr>
          <w:rFonts w:ascii="Book Antiqua" w:eastAsia="宋体" w:hAnsi="Book Antiqua" w:cs="宋体"/>
          <w:color w:val="000000" w:themeColor="text1"/>
          <w:sz w:val="21"/>
          <w:szCs w:val="21"/>
        </w:rPr>
        <w:t>: 1244-1248 [PMID: 400333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92 </w:t>
      </w:r>
      <w:r w:rsidRPr="00681C88">
        <w:rPr>
          <w:rFonts w:ascii="Book Antiqua" w:eastAsia="宋体" w:hAnsi="Book Antiqua" w:cs="宋体"/>
          <w:b/>
          <w:bCs/>
          <w:color w:val="000000" w:themeColor="text1"/>
          <w:sz w:val="21"/>
          <w:szCs w:val="21"/>
        </w:rPr>
        <w:t>Holgate AM</w:t>
      </w:r>
      <w:r w:rsidRPr="00681C88">
        <w:rPr>
          <w:rFonts w:ascii="Book Antiqua" w:eastAsia="宋体" w:hAnsi="Book Antiqua" w:cs="宋体"/>
          <w:color w:val="000000" w:themeColor="text1"/>
          <w:sz w:val="21"/>
          <w:szCs w:val="21"/>
        </w:rPr>
        <w:t>, Read NW. Relationship between small bowel transit time and absorption of a solid meal. Influence of metoclopramide, magnesium sulfate, and lactulose. </w:t>
      </w:r>
      <w:r w:rsidRPr="00681C88">
        <w:rPr>
          <w:rFonts w:ascii="Book Antiqua" w:eastAsia="宋体" w:hAnsi="Book Antiqua" w:cs="宋体"/>
          <w:i/>
          <w:iCs/>
          <w:color w:val="000000" w:themeColor="text1"/>
          <w:sz w:val="21"/>
          <w:szCs w:val="21"/>
        </w:rPr>
        <w:t>Dig Dis Sci</w:t>
      </w:r>
      <w:r w:rsidRPr="00681C88">
        <w:rPr>
          <w:rFonts w:ascii="Book Antiqua" w:eastAsia="宋体" w:hAnsi="Book Antiqua" w:cs="宋体"/>
          <w:color w:val="000000" w:themeColor="text1"/>
          <w:sz w:val="21"/>
          <w:szCs w:val="21"/>
        </w:rPr>
        <w:t> 1983; </w:t>
      </w:r>
      <w:r w:rsidRPr="00681C88">
        <w:rPr>
          <w:rFonts w:ascii="Book Antiqua" w:eastAsia="宋体" w:hAnsi="Book Antiqua" w:cs="宋体"/>
          <w:b/>
          <w:bCs/>
          <w:color w:val="000000" w:themeColor="text1"/>
          <w:sz w:val="21"/>
          <w:szCs w:val="21"/>
        </w:rPr>
        <w:t>28</w:t>
      </w:r>
      <w:r w:rsidRPr="00681C88">
        <w:rPr>
          <w:rFonts w:ascii="Book Antiqua" w:eastAsia="宋体" w:hAnsi="Book Antiqua" w:cs="宋体"/>
          <w:color w:val="000000" w:themeColor="text1"/>
          <w:sz w:val="21"/>
          <w:szCs w:val="21"/>
        </w:rPr>
        <w:t>: 812-819 [PMID: 688416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3 </w:t>
      </w:r>
      <w:r w:rsidRPr="00681C88">
        <w:rPr>
          <w:rFonts w:ascii="Book Antiqua" w:eastAsia="宋体" w:hAnsi="Book Antiqua" w:cs="宋体"/>
          <w:b/>
          <w:bCs/>
          <w:color w:val="000000" w:themeColor="text1"/>
          <w:sz w:val="21"/>
          <w:szCs w:val="21"/>
        </w:rPr>
        <w:t>Reddy BS</w:t>
      </w:r>
      <w:r w:rsidRPr="00681C88">
        <w:rPr>
          <w:rFonts w:ascii="Book Antiqua" w:eastAsia="宋体" w:hAnsi="Book Antiqua" w:cs="宋体"/>
          <w:color w:val="000000" w:themeColor="text1"/>
          <w:sz w:val="21"/>
          <w:szCs w:val="21"/>
        </w:rPr>
        <w:t>. Diet and excretion of bile acids. </w:t>
      </w:r>
      <w:r w:rsidRPr="00681C88">
        <w:rPr>
          <w:rFonts w:ascii="Book Antiqua" w:eastAsia="宋体" w:hAnsi="Book Antiqua" w:cs="宋体"/>
          <w:i/>
          <w:iCs/>
          <w:color w:val="000000" w:themeColor="text1"/>
          <w:sz w:val="21"/>
          <w:szCs w:val="21"/>
        </w:rPr>
        <w:t>Cancer Res</w:t>
      </w:r>
      <w:r w:rsidRPr="00681C88">
        <w:rPr>
          <w:rFonts w:ascii="Book Antiqua" w:eastAsia="宋体" w:hAnsi="Book Antiqua" w:cs="宋体"/>
          <w:color w:val="000000" w:themeColor="text1"/>
          <w:sz w:val="21"/>
          <w:szCs w:val="21"/>
        </w:rPr>
        <w:t> 1981; </w:t>
      </w:r>
      <w:r w:rsidRPr="00681C88">
        <w:rPr>
          <w:rFonts w:ascii="Book Antiqua" w:eastAsia="宋体" w:hAnsi="Book Antiqua" w:cs="宋体"/>
          <w:b/>
          <w:bCs/>
          <w:color w:val="000000" w:themeColor="text1"/>
          <w:sz w:val="21"/>
          <w:szCs w:val="21"/>
        </w:rPr>
        <w:t>41</w:t>
      </w:r>
      <w:r w:rsidRPr="00681C88">
        <w:rPr>
          <w:rFonts w:ascii="Book Antiqua" w:eastAsia="宋体" w:hAnsi="Book Antiqua" w:cs="宋体"/>
          <w:color w:val="000000" w:themeColor="text1"/>
          <w:sz w:val="21"/>
          <w:szCs w:val="21"/>
        </w:rPr>
        <w:t>: 3766-3768 [PMID: 626666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4 </w:t>
      </w:r>
      <w:r w:rsidRPr="00681C88">
        <w:rPr>
          <w:rFonts w:ascii="Book Antiqua" w:eastAsia="宋体" w:hAnsi="Book Antiqua" w:cs="宋体"/>
          <w:b/>
          <w:bCs/>
          <w:color w:val="000000" w:themeColor="text1"/>
          <w:sz w:val="21"/>
          <w:szCs w:val="21"/>
        </w:rPr>
        <w:t>Lindstedt S</w:t>
      </w:r>
      <w:r w:rsidRPr="00681C88">
        <w:rPr>
          <w:rFonts w:ascii="Book Antiqua" w:eastAsia="宋体" w:hAnsi="Book Antiqua" w:cs="宋体"/>
          <w:color w:val="000000" w:themeColor="text1"/>
          <w:sz w:val="21"/>
          <w:szCs w:val="21"/>
        </w:rPr>
        <w:t>, Avigan J, Goodman DS, Sjövall J, Steinberg D. The effect of dietary fat on the turnover of cholic acid and on the composition of the biliary bile acids in man. </w:t>
      </w:r>
      <w:r w:rsidRPr="00681C88">
        <w:rPr>
          <w:rFonts w:ascii="Book Antiqua" w:eastAsia="宋体" w:hAnsi="Book Antiqua" w:cs="宋体"/>
          <w:i/>
          <w:iCs/>
          <w:color w:val="000000" w:themeColor="text1"/>
          <w:sz w:val="21"/>
          <w:szCs w:val="21"/>
        </w:rPr>
        <w:t>J Clin Invest</w:t>
      </w:r>
      <w:r w:rsidRPr="00681C88">
        <w:rPr>
          <w:rFonts w:ascii="Book Antiqua" w:eastAsia="宋体" w:hAnsi="Book Antiqua" w:cs="宋体"/>
          <w:color w:val="000000" w:themeColor="text1"/>
          <w:sz w:val="21"/>
          <w:szCs w:val="21"/>
        </w:rPr>
        <w:t> 1965; </w:t>
      </w:r>
      <w:r w:rsidRPr="00681C88">
        <w:rPr>
          <w:rFonts w:ascii="Book Antiqua" w:eastAsia="宋体" w:hAnsi="Book Antiqua" w:cs="宋体"/>
          <w:b/>
          <w:bCs/>
          <w:color w:val="000000" w:themeColor="text1"/>
          <w:sz w:val="21"/>
          <w:szCs w:val="21"/>
        </w:rPr>
        <w:t>44</w:t>
      </w:r>
      <w:r w:rsidRPr="00681C88">
        <w:rPr>
          <w:rFonts w:ascii="Book Antiqua" w:eastAsia="宋体" w:hAnsi="Book Antiqua" w:cs="宋体"/>
          <w:color w:val="000000" w:themeColor="text1"/>
          <w:sz w:val="21"/>
          <w:szCs w:val="21"/>
        </w:rPr>
        <w:t>: 1754-1765 [PMID: 5843709 DOI: 10.1172/jci10528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5 </w:t>
      </w:r>
      <w:r w:rsidRPr="00681C88">
        <w:rPr>
          <w:rFonts w:ascii="Book Antiqua" w:eastAsia="宋体" w:hAnsi="Book Antiqua" w:cs="宋体"/>
          <w:b/>
          <w:bCs/>
          <w:color w:val="000000" w:themeColor="text1"/>
          <w:sz w:val="21"/>
          <w:szCs w:val="21"/>
        </w:rPr>
        <w:t>Wu GD</w:t>
      </w:r>
      <w:r w:rsidRPr="00681C88">
        <w:rPr>
          <w:rFonts w:ascii="Book Antiqua" w:eastAsia="宋体" w:hAnsi="Book Antiqua" w:cs="宋体"/>
          <w:color w:val="000000" w:themeColor="text1"/>
          <w:sz w:val="21"/>
          <w:szCs w:val="21"/>
        </w:rPr>
        <w:t>, Chen J, Hoffmann C, Bittinger K, Chen YY, Keilbaugh SA, Bewtra M, Knights D, Walters WA, Knight R, Sinha R, Gilroy E, Gupta K, Baldassano R, Nessel L, Li H, Bushman FD, Lewis JD. Linking long-term dietary patterns with gut microbial enterotypes.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334</w:t>
      </w:r>
      <w:r w:rsidRPr="00681C88">
        <w:rPr>
          <w:rFonts w:ascii="Book Antiqua" w:eastAsia="宋体" w:hAnsi="Book Antiqua" w:cs="宋体"/>
          <w:color w:val="000000" w:themeColor="text1"/>
          <w:sz w:val="21"/>
          <w:szCs w:val="21"/>
        </w:rPr>
        <w:t>: 105-108 [PMID: 21885731 DOI: 10.1126/science.120834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6 </w:t>
      </w:r>
      <w:r w:rsidRPr="00681C88">
        <w:rPr>
          <w:rFonts w:ascii="Book Antiqua" w:eastAsia="宋体" w:hAnsi="Book Antiqua" w:cs="宋体"/>
          <w:b/>
          <w:bCs/>
          <w:color w:val="000000" w:themeColor="text1"/>
          <w:sz w:val="21"/>
          <w:szCs w:val="21"/>
        </w:rPr>
        <w:t>Jumpertz R</w:t>
      </w:r>
      <w:r w:rsidRPr="00681C88">
        <w:rPr>
          <w:rFonts w:ascii="Book Antiqua" w:eastAsia="宋体" w:hAnsi="Book Antiqua" w:cs="宋体"/>
          <w:color w:val="000000" w:themeColor="text1"/>
          <w:sz w:val="21"/>
          <w:szCs w:val="21"/>
        </w:rPr>
        <w:t>, Le DS, Turnbaugh PJ, Trinidad C, Bogardus C, Gordon JI, Krakoff J. Energy-balance studies reveal associations between gut microbes, caloric load, and nutrient absorption in humans. </w:t>
      </w:r>
      <w:r w:rsidRPr="00681C88">
        <w:rPr>
          <w:rFonts w:ascii="Book Antiqua" w:eastAsia="宋体" w:hAnsi="Book Antiqua" w:cs="宋体"/>
          <w:i/>
          <w:iCs/>
          <w:color w:val="000000" w:themeColor="text1"/>
          <w:sz w:val="21"/>
          <w:szCs w:val="21"/>
        </w:rPr>
        <w:t>Am J Clin Nutr</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94</w:t>
      </w:r>
      <w:r w:rsidRPr="00681C88">
        <w:rPr>
          <w:rFonts w:ascii="Book Antiqua" w:eastAsia="宋体" w:hAnsi="Book Antiqua" w:cs="宋体"/>
          <w:color w:val="000000" w:themeColor="text1"/>
          <w:sz w:val="21"/>
          <w:szCs w:val="21"/>
        </w:rPr>
        <w:t>: 58-65 [PMID: 21543530 DOI: 10.3945/ajcn.110.01013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7 </w:t>
      </w:r>
      <w:r w:rsidRPr="00681C88">
        <w:rPr>
          <w:rFonts w:ascii="Book Antiqua" w:eastAsia="宋体" w:hAnsi="Book Antiqua" w:cs="宋体"/>
          <w:b/>
          <w:bCs/>
          <w:color w:val="000000" w:themeColor="text1"/>
          <w:sz w:val="21"/>
          <w:szCs w:val="21"/>
        </w:rPr>
        <w:t>Marcobal A</w:t>
      </w:r>
      <w:r w:rsidRPr="00681C88">
        <w:rPr>
          <w:rFonts w:ascii="Book Antiqua" w:eastAsia="宋体" w:hAnsi="Book Antiqua" w:cs="宋体"/>
          <w:color w:val="000000" w:themeColor="text1"/>
          <w:sz w:val="21"/>
          <w:szCs w:val="21"/>
        </w:rPr>
        <w:t>, Kashyap PC, Nelson TA, Aronov PA, Donia MS, Spormann A, Fischbach MA, Sonnenburg JL. A metabolomic view of how the human gut microbiota impacts the host metabolome using humanized and gnotobiotic mice.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1933-1943 [PMID: 23739052 DOI: 10.1038/ismej.2013.8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8 </w:t>
      </w:r>
      <w:r w:rsidRPr="00681C88">
        <w:rPr>
          <w:rFonts w:ascii="Book Antiqua" w:eastAsia="宋体" w:hAnsi="Book Antiqua" w:cs="宋体"/>
          <w:b/>
          <w:bCs/>
          <w:color w:val="000000" w:themeColor="text1"/>
          <w:sz w:val="21"/>
          <w:szCs w:val="21"/>
        </w:rPr>
        <w:t>Abreu MT</w:t>
      </w:r>
      <w:r w:rsidRPr="00681C88">
        <w:rPr>
          <w:rFonts w:ascii="Book Antiqua" w:eastAsia="宋体" w:hAnsi="Book Antiqua" w:cs="宋体"/>
          <w:color w:val="000000" w:themeColor="text1"/>
          <w:sz w:val="21"/>
          <w:szCs w:val="21"/>
        </w:rPr>
        <w:t>. Toll-like receptor signalling in the intestinal epithelium: how bacterial recognition shapes intestinal function. </w:t>
      </w:r>
      <w:r w:rsidRPr="00681C88">
        <w:rPr>
          <w:rFonts w:ascii="Book Antiqua" w:eastAsia="宋体" w:hAnsi="Book Antiqua" w:cs="宋体"/>
          <w:i/>
          <w:iCs/>
          <w:color w:val="000000" w:themeColor="text1"/>
          <w:sz w:val="21"/>
          <w:szCs w:val="21"/>
        </w:rPr>
        <w:t>Nat Rev Immunol</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0</w:t>
      </w:r>
      <w:r w:rsidRPr="00681C88">
        <w:rPr>
          <w:rFonts w:ascii="Book Antiqua" w:eastAsia="宋体" w:hAnsi="Book Antiqua" w:cs="宋体"/>
          <w:color w:val="000000" w:themeColor="text1"/>
          <w:sz w:val="21"/>
          <w:szCs w:val="21"/>
        </w:rPr>
        <w:t>: 131-144 [PMID: 20098461 DOI: 10.1038/nri270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99 </w:t>
      </w:r>
      <w:r w:rsidRPr="00681C88">
        <w:rPr>
          <w:rFonts w:ascii="Book Antiqua" w:eastAsia="宋体" w:hAnsi="Book Antiqua" w:cs="宋体"/>
          <w:b/>
          <w:bCs/>
          <w:color w:val="000000" w:themeColor="text1"/>
          <w:sz w:val="21"/>
          <w:szCs w:val="21"/>
        </w:rPr>
        <w:t>Lozupone C</w:t>
      </w:r>
      <w:r w:rsidRPr="00681C88">
        <w:rPr>
          <w:rFonts w:ascii="Book Antiqua" w:eastAsia="宋体" w:hAnsi="Book Antiqua" w:cs="宋体"/>
          <w:color w:val="000000" w:themeColor="text1"/>
          <w:sz w:val="21"/>
          <w:szCs w:val="21"/>
        </w:rPr>
        <w:t>, Faust K, Raes J, Faith JJ, Frank DN, Zaneveld J, Gordon JI, Knight R. Identifying genomic and metabolic features that can underlie early successional and opportunistic lifestyles of human gut symbionts. </w:t>
      </w:r>
      <w:r w:rsidRPr="00681C88">
        <w:rPr>
          <w:rFonts w:ascii="Book Antiqua" w:eastAsia="宋体" w:hAnsi="Book Antiqua" w:cs="宋体"/>
          <w:i/>
          <w:iCs/>
          <w:color w:val="000000" w:themeColor="text1"/>
          <w:sz w:val="21"/>
          <w:szCs w:val="21"/>
        </w:rPr>
        <w:t>Genome Res</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22</w:t>
      </w:r>
      <w:r w:rsidRPr="00681C88">
        <w:rPr>
          <w:rFonts w:ascii="Book Antiqua" w:eastAsia="宋体" w:hAnsi="Book Antiqua" w:cs="宋体"/>
          <w:color w:val="000000" w:themeColor="text1"/>
          <w:sz w:val="21"/>
          <w:szCs w:val="21"/>
        </w:rPr>
        <w:t>: 1974-1984 [PMID: 22665442 DOI: 10.1101/gr.138198.11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0 </w:t>
      </w:r>
      <w:r w:rsidRPr="00681C88">
        <w:rPr>
          <w:rFonts w:ascii="Book Antiqua" w:eastAsia="宋体" w:hAnsi="Book Antiqua" w:cs="宋体"/>
          <w:b/>
          <w:bCs/>
          <w:color w:val="000000" w:themeColor="text1"/>
          <w:sz w:val="21"/>
          <w:szCs w:val="21"/>
        </w:rPr>
        <w:t>Feng T</w:t>
      </w:r>
      <w:r w:rsidRPr="00681C88">
        <w:rPr>
          <w:rFonts w:ascii="Book Antiqua" w:eastAsia="宋体" w:hAnsi="Book Antiqua" w:cs="宋体"/>
          <w:color w:val="000000" w:themeColor="text1"/>
          <w:sz w:val="21"/>
          <w:szCs w:val="21"/>
        </w:rPr>
        <w:t>, Cong Y, Alexander K, Elson CO. Regulation of Toll-like receptor 5 gene expression and function on mucosal dendritic cells.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e35918 [PMID: 22545147 DOI: 10.1371/journal.pone.003591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1 </w:t>
      </w:r>
      <w:r w:rsidRPr="00681C88">
        <w:rPr>
          <w:rFonts w:ascii="Book Antiqua" w:eastAsia="宋体" w:hAnsi="Book Antiqua" w:cs="宋体"/>
          <w:b/>
          <w:bCs/>
          <w:color w:val="000000" w:themeColor="text1"/>
          <w:sz w:val="21"/>
          <w:szCs w:val="21"/>
        </w:rPr>
        <w:t>Carvalho FA</w:t>
      </w:r>
      <w:r w:rsidRPr="00681C88">
        <w:rPr>
          <w:rFonts w:ascii="Book Antiqua" w:eastAsia="宋体" w:hAnsi="Book Antiqua" w:cs="宋体"/>
          <w:color w:val="000000" w:themeColor="text1"/>
          <w:sz w:val="21"/>
          <w:szCs w:val="21"/>
        </w:rPr>
        <w:t>, Koren O, Goodrich JK, Johansson ME, Nalbantoglu I, Aitken JD, Su Y, Chassaing B, Walters WA, González A, Clemente JC, Cullender TC, Barnich N, Darfeuille-Michaud A, Vijay-Kumar M, Knight R, Ley RE, Gewirtz AT. Transient inability to manage proteobacteria promotes chronic gut inflammation in TLR5-deficient mice. </w:t>
      </w:r>
      <w:r w:rsidRPr="00681C88">
        <w:rPr>
          <w:rFonts w:ascii="Book Antiqua" w:eastAsia="宋体" w:hAnsi="Book Antiqua" w:cs="宋体"/>
          <w:i/>
          <w:iCs/>
          <w:color w:val="000000" w:themeColor="text1"/>
          <w:sz w:val="21"/>
          <w:szCs w:val="21"/>
        </w:rPr>
        <w:t>Cell Host Microb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12</w:t>
      </w:r>
      <w:r w:rsidRPr="00681C88">
        <w:rPr>
          <w:rFonts w:ascii="Book Antiqua" w:eastAsia="宋体" w:hAnsi="Book Antiqua" w:cs="宋体"/>
          <w:color w:val="000000" w:themeColor="text1"/>
          <w:sz w:val="21"/>
          <w:szCs w:val="21"/>
        </w:rPr>
        <w:t>: 139-152 [PMID: 22863420 DOI: 10.1016/j.chom.2012.07.00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2 </w:t>
      </w:r>
      <w:r w:rsidRPr="00681C88">
        <w:rPr>
          <w:rFonts w:ascii="Book Antiqua" w:eastAsia="宋体" w:hAnsi="Book Antiqua" w:cs="宋体"/>
          <w:b/>
          <w:bCs/>
          <w:color w:val="000000" w:themeColor="text1"/>
          <w:sz w:val="21"/>
          <w:szCs w:val="21"/>
        </w:rPr>
        <w:t>Vijay-Kumar M</w:t>
      </w:r>
      <w:r w:rsidRPr="00681C88">
        <w:rPr>
          <w:rFonts w:ascii="Book Antiqua" w:eastAsia="宋体" w:hAnsi="Book Antiqua" w:cs="宋体"/>
          <w:color w:val="000000" w:themeColor="text1"/>
          <w:sz w:val="21"/>
          <w:szCs w:val="21"/>
        </w:rPr>
        <w:t>, Aitken JD, Carvalho FA, Cullender TC, Mwangi S, Srinivasan S, Sitaraman SV, Knight R, Ley RE, Gewirtz AT. Metabolic syndrome and altered gut microbiota in mice lacking Toll-like receptor 5.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328</w:t>
      </w:r>
      <w:r w:rsidRPr="00681C88">
        <w:rPr>
          <w:rFonts w:ascii="Book Antiqua" w:eastAsia="宋体" w:hAnsi="Book Antiqua" w:cs="宋体"/>
          <w:color w:val="000000" w:themeColor="text1"/>
          <w:sz w:val="21"/>
          <w:szCs w:val="21"/>
        </w:rPr>
        <w:t>: 228-231 [PMID: 20203013 DOI: 10.1126/science.117972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3 </w:t>
      </w:r>
      <w:r w:rsidRPr="00681C88">
        <w:rPr>
          <w:rFonts w:ascii="Book Antiqua" w:eastAsia="宋体" w:hAnsi="Book Antiqua" w:cs="宋体"/>
          <w:b/>
          <w:bCs/>
          <w:color w:val="000000" w:themeColor="text1"/>
          <w:sz w:val="21"/>
          <w:szCs w:val="21"/>
        </w:rPr>
        <w:t>Coats SR</w:t>
      </w:r>
      <w:r w:rsidRPr="00681C88">
        <w:rPr>
          <w:rFonts w:ascii="Book Antiqua" w:eastAsia="宋体" w:hAnsi="Book Antiqua" w:cs="宋体"/>
          <w:color w:val="000000" w:themeColor="text1"/>
          <w:sz w:val="21"/>
          <w:szCs w:val="21"/>
        </w:rPr>
        <w:t xml:space="preserve">, Berezow AB, To TT, Jain S, Bainbridge BW, Banani KP, Darveau RP. The lipid A phosphate position determines differential host Toll-like receptor 4 responses to phylogenetically </w:t>
      </w:r>
      <w:r w:rsidRPr="00681C88">
        <w:rPr>
          <w:rFonts w:ascii="Book Antiqua" w:eastAsia="宋体" w:hAnsi="Book Antiqua" w:cs="宋体"/>
          <w:color w:val="000000" w:themeColor="text1"/>
          <w:sz w:val="21"/>
          <w:szCs w:val="21"/>
        </w:rPr>
        <w:lastRenderedPageBreak/>
        <w:t>related symbiotic and pathogenic bacteria. </w:t>
      </w:r>
      <w:r w:rsidRPr="00681C88">
        <w:rPr>
          <w:rFonts w:ascii="Book Antiqua" w:eastAsia="宋体" w:hAnsi="Book Antiqua" w:cs="宋体"/>
          <w:i/>
          <w:iCs/>
          <w:color w:val="000000" w:themeColor="text1"/>
          <w:sz w:val="21"/>
          <w:szCs w:val="21"/>
        </w:rPr>
        <w:t>Infect Immun</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79</w:t>
      </w:r>
      <w:r w:rsidRPr="00681C88">
        <w:rPr>
          <w:rFonts w:ascii="Book Antiqua" w:eastAsia="宋体" w:hAnsi="Book Antiqua" w:cs="宋体"/>
          <w:color w:val="000000" w:themeColor="text1"/>
          <w:sz w:val="21"/>
          <w:szCs w:val="21"/>
        </w:rPr>
        <w:t>: 203-210 [PMID: 20974832 DOI: 10.1128/iai.00937-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4 </w:t>
      </w:r>
      <w:r w:rsidRPr="00681C88">
        <w:rPr>
          <w:rFonts w:ascii="Book Antiqua" w:eastAsia="宋体" w:hAnsi="Book Antiqua" w:cs="宋体"/>
          <w:b/>
          <w:bCs/>
          <w:color w:val="000000" w:themeColor="text1"/>
          <w:sz w:val="21"/>
          <w:szCs w:val="21"/>
        </w:rPr>
        <w:t>Lindberg AA</w:t>
      </w:r>
      <w:r w:rsidRPr="00681C88">
        <w:rPr>
          <w:rFonts w:ascii="Book Antiqua" w:eastAsia="宋体" w:hAnsi="Book Antiqua" w:cs="宋体"/>
          <w:color w:val="000000" w:themeColor="text1"/>
          <w:sz w:val="21"/>
          <w:szCs w:val="21"/>
        </w:rPr>
        <w:t>, Weintraub A, Zähringer U, Rietschel ET. Structure-activity relationships in lipopolysaccharides of Bacteroides fragilis. </w:t>
      </w:r>
      <w:r w:rsidRPr="00681C88">
        <w:rPr>
          <w:rFonts w:ascii="Book Antiqua" w:eastAsia="宋体" w:hAnsi="Book Antiqua" w:cs="宋体"/>
          <w:i/>
          <w:iCs/>
          <w:color w:val="000000" w:themeColor="text1"/>
          <w:sz w:val="21"/>
          <w:szCs w:val="21"/>
        </w:rPr>
        <w:t>Rev Infect Dis</w:t>
      </w:r>
      <w:r w:rsidRPr="00681C88">
        <w:rPr>
          <w:rFonts w:ascii="Book Antiqua" w:eastAsia="宋体" w:hAnsi="Book Antiqua" w:cs="宋体"/>
          <w:color w:val="000000" w:themeColor="text1"/>
          <w:sz w:val="21"/>
          <w:szCs w:val="21"/>
        </w:rPr>
        <w:t> </w:t>
      </w:r>
      <w:r w:rsidRPr="00681C88">
        <w:rPr>
          <w:rFonts w:ascii="Book Antiqua" w:eastAsia="宋体" w:hAnsi="Book Antiqua" w:cs="宋体" w:hint="eastAsia"/>
          <w:color w:val="000000" w:themeColor="text1"/>
          <w:szCs w:val="21"/>
        </w:rPr>
        <w:t>1990</w:t>
      </w:r>
      <w:r w:rsidRPr="00681C88">
        <w:rPr>
          <w:rFonts w:ascii="Book Antiqua" w:eastAsia="宋体" w:hAnsi="Book Antiqua" w:cs="宋体"/>
          <w:color w:val="000000" w:themeColor="text1"/>
          <w:sz w:val="21"/>
          <w:szCs w:val="21"/>
        </w:rPr>
        <w:t>; </w:t>
      </w:r>
      <w:r w:rsidRPr="00681C88">
        <w:rPr>
          <w:rFonts w:ascii="Book Antiqua" w:eastAsia="宋体" w:hAnsi="Book Antiqua" w:cs="宋体"/>
          <w:b/>
          <w:bCs/>
          <w:color w:val="000000" w:themeColor="text1"/>
          <w:sz w:val="21"/>
          <w:szCs w:val="21"/>
        </w:rPr>
        <w:t xml:space="preserve">12 </w:t>
      </w:r>
      <w:r w:rsidRPr="00681C88">
        <w:rPr>
          <w:rFonts w:ascii="Book Antiqua" w:eastAsia="宋体" w:hAnsi="Book Antiqua" w:cs="宋体"/>
          <w:bCs/>
          <w:color w:val="000000" w:themeColor="text1"/>
          <w:sz w:val="21"/>
          <w:szCs w:val="21"/>
        </w:rPr>
        <w:t>Suppl 2</w:t>
      </w:r>
      <w:r w:rsidRPr="00681C88">
        <w:rPr>
          <w:rFonts w:ascii="Book Antiqua" w:eastAsia="宋体" w:hAnsi="Book Antiqua" w:cs="宋体"/>
          <w:color w:val="000000" w:themeColor="text1"/>
          <w:sz w:val="21"/>
          <w:szCs w:val="21"/>
        </w:rPr>
        <w:t>: S133-S141 [PMID: 240686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5 </w:t>
      </w:r>
      <w:r w:rsidRPr="00681C88">
        <w:rPr>
          <w:rFonts w:ascii="Book Antiqua" w:eastAsia="宋体" w:hAnsi="Book Antiqua" w:cs="宋体"/>
          <w:b/>
          <w:bCs/>
          <w:color w:val="000000" w:themeColor="text1"/>
          <w:sz w:val="21"/>
          <w:szCs w:val="21"/>
        </w:rPr>
        <w:t>Cario E</w:t>
      </w:r>
      <w:r w:rsidRPr="00681C88">
        <w:rPr>
          <w:rFonts w:ascii="Book Antiqua" w:eastAsia="宋体" w:hAnsi="Book Antiqua" w:cs="宋体"/>
          <w:color w:val="000000" w:themeColor="text1"/>
          <w:sz w:val="21"/>
          <w:szCs w:val="21"/>
        </w:rPr>
        <w:t>, Podolsky DK. Differential alteration in intestinal epithelial cell expression of toll-like receptor 3 (TLR3) and TLR4 in inflammatory bowel disease. </w:t>
      </w:r>
      <w:r w:rsidRPr="00681C88">
        <w:rPr>
          <w:rFonts w:ascii="Book Antiqua" w:eastAsia="宋体" w:hAnsi="Book Antiqua" w:cs="宋体"/>
          <w:i/>
          <w:iCs/>
          <w:color w:val="000000" w:themeColor="text1"/>
          <w:sz w:val="21"/>
          <w:szCs w:val="21"/>
        </w:rPr>
        <w:t>Infect Immun</w:t>
      </w:r>
      <w:r w:rsidRPr="00681C88">
        <w:rPr>
          <w:rFonts w:ascii="Book Antiqua" w:eastAsia="宋体" w:hAnsi="Book Antiqua" w:cs="宋体"/>
          <w:color w:val="000000" w:themeColor="text1"/>
          <w:sz w:val="21"/>
          <w:szCs w:val="21"/>
        </w:rPr>
        <w:t> 2000; </w:t>
      </w:r>
      <w:r w:rsidRPr="00681C88">
        <w:rPr>
          <w:rFonts w:ascii="Book Antiqua" w:eastAsia="宋体" w:hAnsi="Book Antiqua" w:cs="宋体"/>
          <w:b/>
          <w:bCs/>
          <w:color w:val="000000" w:themeColor="text1"/>
          <w:sz w:val="21"/>
          <w:szCs w:val="21"/>
        </w:rPr>
        <w:t>68</w:t>
      </w:r>
      <w:r w:rsidRPr="00681C88">
        <w:rPr>
          <w:rFonts w:ascii="Book Antiqua" w:eastAsia="宋体" w:hAnsi="Book Antiqua" w:cs="宋体"/>
          <w:color w:val="000000" w:themeColor="text1"/>
          <w:sz w:val="21"/>
          <w:szCs w:val="21"/>
        </w:rPr>
        <w:t>: 7010-7017 [PMID: 11083826 DOI: 10.1128/IAI.68.12.7010-7017.200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6 </w:t>
      </w:r>
      <w:r w:rsidRPr="00681C88">
        <w:rPr>
          <w:rFonts w:ascii="Book Antiqua" w:eastAsia="宋体" w:hAnsi="Book Antiqua" w:cs="宋体"/>
          <w:b/>
          <w:bCs/>
          <w:color w:val="000000" w:themeColor="text1"/>
          <w:sz w:val="21"/>
          <w:szCs w:val="21"/>
        </w:rPr>
        <w:t>Cani PD</w:t>
      </w:r>
      <w:r w:rsidRPr="00681C88">
        <w:rPr>
          <w:rFonts w:ascii="Book Antiqua" w:eastAsia="宋体" w:hAnsi="Book Antiqua" w:cs="宋体"/>
          <w:color w:val="000000" w:themeColor="text1"/>
          <w:sz w:val="21"/>
          <w:szCs w:val="21"/>
        </w:rPr>
        <w:t>, Bibiloni R, Knauf C, Waget A, Neyrinck AM, Delzenne NM, Burcelin R. Changes in gut microbiota control metabolic endotoxemia-induced inflammation in high-fat diet-induced obesity and diabetes in mice.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57</w:t>
      </w:r>
      <w:r w:rsidRPr="00681C88">
        <w:rPr>
          <w:rFonts w:ascii="Book Antiqua" w:eastAsia="宋体" w:hAnsi="Book Antiqua" w:cs="宋体"/>
          <w:color w:val="000000" w:themeColor="text1"/>
          <w:sz w:val="21"/>
          <w:szCs w:val="21"/>
        </w:rPr>
        <w:t>: 1470-1481 [PMID: 18305141 DOI: 10.2337/db07-140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7 </w:t>
      </w:r>
      <w:r w:rsidRPr="00681C88">
        <w:rPr>
          <w:rFonts w:ascii="Book Antiqua" w:eastAsia="宋体" w:hAnsi="Book Antiqua" w:cs="宋体"/>
          <w:b/>
          <w:bCs/>
          <w:color w:val="000000" w:themeColor="text1"/>
          <w:sz w:val="21"/>
          <w:szCs w:val="21"/>
        </w:rPr>
        <w:t>Ghoshal S</w:t>
      </w:r>
      <w:r w:rsidRPr="00681C88">
        <w:rPr>
          <w:rFonts w:ascii="Book Antiqua" w:eastAsia="宋体" w:hAnsi="Book Antiqua" w:cs="宋体"/>
          <w:color w:val="000000" w:themeColor="text1"/>
          <w:sz w:val="21"/>
          <w:szCs w:val="21"/>
        </w:rPr>
        <w:t>, Witta J, Zhong J, de Villiers W, Eckhardt E. Chylomicrons promote intestinal absorption of lipopolysaccharides. </w:t>
      </w:r>
      <w:r w:rsidRPr="00681C88">
        <w:rPr>
          <w:rFonts w:ascii="Book Antiqua" w:eastAsia="宋体" w:hAnsi="Book Antiqua" w:cs="宋体"/>
          <w:i/>
          <w:iCs/>
          <w:color w:val="000000" w:themeColor="text1"/>
          <w:sz w:val="21"/>
          <w:szCs w:val="21"/>
        </w:rPr>
        <w:t>J Lipid Res</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50</w:t>
      </w:r>
      <w:r w:rsidRPr="00681C88">
        <w:rPr>
          <w:rFonts w:ascii="Book Antiqua" w:eastAsia="宋体" w:hAnsi="Book Antiqua" w:cs="宋体"/>
          <w:color w:val="000000" w:themeColor="text1"/>
          <w:sz w:val="21"/>
          <w:szCs w:val="21"/>
        </w:rPr>
        <w:t>: 90-97 [PMID: 18815435 DOI: 10.1194/jlr.M800156-JLR20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8 </w:t>
      </w:r>
      <w:r w:rsidRPr="00681C88">
        <w:rPr>
          <w:rFonts w:ascii="Book Antiqua" w:eastAsia="宋体" w:hAnsi="Book Antiqua" w:cs="宋体"/>
          <w:b/>
          <w:bCs/>
          <w:color w:val="000000" w:themeColor="text1"/>
          <w:sz w:val="21"/>
          <w:szCs w:val="21"/>
        </w:rPr>
        <w:t>Laugerette F</w:t>
      </w:r>
      <w:r w:rsidRPr="00681C88">
        <w:rPr>
          <w:rFonts w:ascii="Book Antiqua" w:eastAsia="宋体" w:hAnsi="Book Antiqua" w:cs="宋体"/>
          <w:color w:val="000000" w:themeColor="text1"/>
          <w:sz w:val="21"/>
          <w:szCs w:val="21"/>
        </w:rPr>
        <w:t>, Vors C, Géloën A, Chauvin MA, Soulage C, Lambert-Porcheron S, Peretti N, Alligier M, Burcelin R, Laville M, Vidal H, Michalski MC. Emulsified lipids increase endotoxemia: possible role in early postprandial low-grade inflammation. </w:t>
      </w:r>
      <w:r w:rsidRPr="00681C88">
        <w:rPr>
          <w:rFonts w:ascii="Book Antiqua" w:eastAsia="宋体" w:hAnsi="Book Antiqua" w:cs="宋体"/>
          <w:i/>
          <w:iCs/>
          <w:color w:val="000000" w:themeColor="text1"/>
          <w:sz w:val="21"/>
          <w:szCs w:val="21"/>
        </w:rPr>
        <w:t>J Nutr Biochem</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22</w:t>
      </w:r>
      <w:r w:rsidRPr="00681C88">
        <w:rPr>
          <w:rFonts w:ascii="Book Antiqua" w:eastAsia="宋体" w:hAnsi="Book Antiqua" w:cs="宋体"/>
          <w:color w:val="000000" w:themeColor="text1"/>
          <w:sz w:val="21"/>
          <w:szCs w:val="21"/>
        </w:rPr>
        <w:t>: 53-59 [PMID: 20303729 DOI: 10.1016/j.jnutbio.2009.11.01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09 </w:t>
      </w:r>
      <w:r w:rsidRPr="00681C88">
        <w:rPr>
          <w:rFonts w:ascii="Book Antiqua" w:eastAsia="宋体" w:hAnsi="Book Antiqua" w:cs="宋体"/>
          <w:b/>
          <w:bCs/>
          <w:color w:val="000000" w:themeColor="text1"/>
          <w:sz w:val="21"/>
          <w:szCs w:val="21"/>
        </w:rPr>
        <w:t>Kim JJ</w:t>
      </w:r>
      <w:r w:rsidRPr="00681C88">
        <w:rPr>
          <w:rFonts w:ascii="Book Antiqua" w:eastAsia="宋体" w:hAnsi="Book Antiqua" w:cs="宋体"/>
          <w:color w:val="000000" w:themeColor="text1"/>
          <w:sz w:val="21"/>
          <w:szCs w:val="21"/>
        </w:rPr>
        <w:t>, Sears DD. TLR4 and Insulin Resistance. </w:t>
      </w:r>
      <w:r w:rsidRPr="00681C88">
        <w:rPr>
          <w:rFonts w:ascii="Book Antiqua" w:eastAsia="宋体" w:hAnsi="Book Antiqua" w:cs="宋体"/>
          <w:i/>
          <w:iCs/>
          <w:color w:val="000000" w:themeColor="text1"/>
          <w:sz w:val="21"/>
          <w:szCs w:val="21"/>
        </w:rPr>
        <w:t>Gastroenterol Res Pract</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2010</w:t>
      </w:r>
      <w:r w:rsidRPr="00681C88">
        <w:rPr>
          <w:rFonts w:ascii="Book Antiqua" w:eastAsia="宋体" w:hAnsi="Book Antiqua" w:cs="宋体"/>
          <w:color w:val="000000" w:themeColor="text1"/>
          <w:sz w:val="21"/>
          <w:szCs w:val="21"/>
        </w:rPr>
        <w:t>: [PMID: 20814545 DOI: 10.1155/2010/21256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0 </w:t>
      </w:r>
      <w:r w:rsidRPr="00681C88">
        <w:rPr>
          <w:rFonts w:ascii="Book Antiqua" w:eastAsia="宋体" w:hAnsi="Book Antiqua" w:cs="宋体"/>
          <w:b/>
          <w:bCs/>
          <w:color w:val="000000" w:themeColor="text1"/>
          <w:sz w:val="21"/>
          <w:szCs w:val="21"/>
        </w:rPr>
        <w:t>McAleer JP</w:t>
      </w:r>
      <w:r w:rsidRPr="00681C88">
        <w:rPr>
          <w:rFonts w:ascii="Book Antiqua" w:eastAsia="宋体" w:hAnsi="Book Antiqua" w:cs="宋体"/>
          <w:color w:val="000000" w:themeColor="text1"/>
          <w:sz w:val="21"/>
          <w:szCs w:val="21"/>
        </w:rPr>
        <w:t>, Vella AT. Understanding how lipopolysaccharide impacts CD4 T-cell immunity. </w:t>
      </w:r>
      <w:r w:rsidRPr="00681C88">
        <w:rPr>
          <w:rFonts w:ascii="Book Antiqua" w:eastAsia="宋体" w:hAnsi="Book Antiqua" w:cs="宋体"/>
          <w:i/>
          <w:iCs/>
          <w:color w:val="000000" w:themeColor="text1"/>
          <w:sz w:val="21"/>
          <w:szCs w:val="21"/>
        </w:rPr>
        <w:t>Crit Rev Immunol</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28</w:t>
      </w:r>
      <w:r w:rsidRPr="00681C88">
        <w:rPr>
          <w:rFonts w:ascii="Book Antiqua" w:eastAsia="宋体" w:hAnsi="Book Antiqua" w:cs="宋体"/>
          <w:color w:val="000000" w:themeColor="text1"/>
          <w:sz w:val="21"/>
          <w:szCs w:val="21"/>
        </w:rPr>
        <w:t>: 281-299 [PMID: 19166381 DOI: 10.1615/CritRevImmunol.v28.i4.2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1 </w:t>
      </w:r>
      <w:r w:rsidRPr="00681C88">
        <w:rPr>
          <w:rFonts w:ascii="Book Antiqua" w:eastAsia="宋体" w:hAnsi="Book Antiqua" w:cs="宋体"/>
          <w:b/>
          <w:bCs/>
          <w:color w:val="000000" w:themeColor="text1"/>
          <w:sz w:val="21"/>
          <w:szCs w:val="21"/>
        </w:rPr>
        <w:t>Saberi M</w:t>
      </w:r>
      <w:r w:rsidRPr="00681C88">
        <w:rPr>
          <w:rFonts w:ascii="Book Antiqua" w:eastAsia="宋体" w:hAnsi="Book Antiqua" w:cs="宋体"/>
          <w:color w:val="000000" w:themeColor="text1"/>
          <w:sz w:val="21"/>
          <w:szCs w:val="21"/>
        </w:rPr>
        <w:t>, Woods NB, de Luca C, Schenk S, Lu JC, Bandyopadhyay G, Verma IM, Olefsky JM. Hematopoietic cell-specific deletion of toll-like receptor 4 ameliorates hepatic and adipose tissue insulin resistance in high-fat-fed mice. </w:t>
      </w:r>
      <w:r w:rsidRPr="00681C88">
        <w:rPr>
          <w:rFonts w:ascii="Book Antiqua" w:eastAsia="宋体" w:hAnsi="Book Antiqua" w:cs="宋体"/>
          <w:i/>
          <w:iCs/>
          <w:color w:val="000000" w:themeColor="text1"/>
          <w:sz w:val="21"/>
          <w:szCs w:val="21"/>
        </w:rPr>
        <w:t>Cell Metab</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10</w:t>
      </w:r>
      <w:r w:rsidRPr="00681C88">
        <w:rPr>
          <w:rFonts w:ascii="Book Antiqua" w:eastAsia="宋体" w:hAnsi="Book Antiqua" w:cs="宋体"/>
          <w:color w:val="000000" w:themeColor="text1"/>
          <w:sz w:val="21"/>
          <w:szCs w:val="21"/>
        </w:rPr>
        <w:t>: 419-429 [PMID: 19883619 DOI: 10.1016/j.cmet.2009.09.00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2 </w:t>
      </w:r>
      <w:r w:rsidRPr="00681C88">
        <w:rPr>
          <w:rFonts w:ascii="Book Antiqua" w:eastAsia="宋体" w:hAnsi="Book Antiqua" w:cs="宋体"/>
          <w:b/>
          <w:bCs/>
          <w:color w:val="000000" w:themeColor="text1"/>
          <w:sz w:val="21"/>
          <w:szCs w:val="21"/>
        </w:rPr>
        <w:t>Lee JY</w:t>
      </w:r>
      <w:r w:rsidRPr="00681C88">
        <w:rPr>
          <w:rFonts w:ascii="Book Antiqua" w:eastAsia="宋体" w:hAnsi="Book Antiqua" w:cs="宋体"/>
          <w:color w:val="000000" w:themeColor="text1"/>
          <w:sz w:val="21"/>
          <w:szCs w:val="21"/>
        </w:rPr>
        <w:t>, Zhao L, Hwang DH. Modulation of pattern recognition receptor-mediated inflammation and risk of chronic diseases by dietary fatty acids. </w:t>
      </w:r>
      <w:r w:rsidRPr="00681C88">
        <w:rPr>
          <w:rFonts w:ascii="Book Antiqua" w:eastAsia="宋体" w:hAnsi="Book Antiqua" w:cs="宋体"/>
          <w:i/>
          <w:iCs/>
          <w:color w:val="000000" w:themeColor="text1"/>
          <w:sz w:val="21"/>
          <w:szCs w:val="21"/>
        </w:rPr>
        <w:t>Nutr Rev</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68</w:t>
      </w:r>
      <w:r w:rsidRPr="00681C88">
        <w:rPr>
          <w:rFonts w:ascii="Book Antiqua" w:eastAsia="宋体" w:hAnsi="Book Antiqua" w:cs="宋体"/>
          <w:color w:val="000000" w:themeColor="text1"/>
          <w:sz w:val="21"/>
          <w:szCs w:val="21"/>
        </w:rPr>
        <w:t>: 38-61 [PMID: 20041999 DOI: 10.1111/j.1753-4887.2009.00259.x]</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 xml:space="preserve">113 </w:t>
      </w:r>
      <w:r w:rsidRPr="00681C88">
        <w:rPr>
          <w:rFonts w:ascii="Book Antiqua" w:hAnsi="Book Antiqua"/>
          <w:b/>
          <w:bCs/>
          <w:color w:val="000000" w:themeColor="text1"/>
          <w:sz w:val="21"/>
          <w:szCs w:val="21"/>
        </w:rPr>
        <w:t>Shi H</w:t>
      </w:r>
      <w:r w:rsidRPr="00681C88">
        <w:rPr>
          <w:rFonts w:ascii="Book Antiqua" w:hAnsi="Book Antiqua"/>
          <w:color w:val="000000" w:themeColor="text1"/>
          <w:sz w:val="21"/>
          <w:szCs w:val="21"/>
        </w:rPr>
        <w:t>, Kokoeva MV, Inouye K, Tzameli I, Yin H, Flier JS. TLR4 links innate immunity and fatty acid-induced insulin resistance.</w:t>
      </w:r>
      <w:r w:rsidRPr="00681C88">
        <w:rPr>
          <w:rStyle w:val="apple-converted-space"/>
          <w:rFonts w:ascii="Book Antiqua" w:hAnsi="Book Antiqua"/>
          <w:color w:val="000000" w:themeColor="text1"/>
          <w:sz w:val="21"/>
          <w:szCs w:val="21"/>
        </w:rPr>
        <w:t> </w:t>
      </w:r>
      <w:r w:rsidRPr="00681C88">
        <w:rPr>
          <w:rFonts w:ascii="Book Antiqua" w:hAnsi="Book Antiqua"/>
          <w:i/>
          <w:iCs/>
          <w:color w:val="000000" w:themeColor="text1"/>
          <w:sz w:val="21"/>
          <w:szCs w:val="21"/>
        </w:rPr>
        <w:t>J Clin Invest</w:t>
      </w:r>
      <w:r w:rsidRPr="00681C88">
        <w:rPr>
          <w:rStyle w:val="apple-converted-space"/>
          <w:rFonts w:ascii="Book Antiqua" w:hAnsi="Book Antiqua"/>
          <w:color w:val="000000" w:themeColor="text1"/>
          <w:sz w:val="21"/>
          <w:szCs w:val="21"/>
        </w:rPr>
        <w:t> </w:t>
      </w:r>
      <w:r w:rsidRPr="00681C88">
        <w:rPr>
          <w:rFonts w:ascii="Book Antiqua" w:hAnsi="Book Antiqua"/>
          <w:color w:val="000000" w:themeColor="text1"/>
          <w:sz w:val="21"/>
          <w:szCs w:val="21"/>
        </w:rPr>
        <w:t>2006;</w:t>
      </w:r>
      <w:r w:rsidRPr="00681C88">
        <w:rPr>
          <w:rStyle w:val="apple-converted-space"/>
          <w:rFonts w:ascii="Book Antiqua" w:hAnsi="Book Antiqua"/>
          <w:color w:val="000000" w:themeColor="text1"/>
          <w:sz w:val="21"/>
          <w:szCs w:val="21"/>
        </w:rPr>
        <w:t> </w:t>
      </w:r>
      <w:r w:rsidRPr="00681C88">
        <w:rPr>
          <w:rFonts w:ascii="Book Antiqua" w:hAnsi="Book Antiqua"/>
          <w:b/>
          <w:bCs/>
          <w:color w:val="000000" w:themeColor="text1"/>
          <w:sz w:val="21"/>
          <w:szCs w:val="21"/>
        </w:rPr>
        <w:t>116</w:t>
      </w:r>
      <w:r w:rsidRPr="00681C88">
        <w:rPr>
          <w:rFonts w:ascii="Book Antiqua" w:hAnsi="Book Antiqua"/>
          <w:color w:val="000000" w:themeColor="text1"/>
          <w:sz w:val="21"/>
          <w:szCs w:val="21"/>
        </w:rPr>
        <w:t>: 3015-3025 [PMID: 17053832 DOI: 10.1172/jci2889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4 </w:t>
      </w:r>
      <w:r w:rsidRPr="00681C88">
        <w:rPr>
          <w:rFonts w:ascii="Book Antiqua" w:eastAsia="宋体" w:hAnsi="Book Antiqua" w:cs="宋体"/>
          <w:b/>
          <w:bCs/>
          <w:color w:val="000000" w:themeColor="text1"/>
          <w:sz w:val="21"/>
          <w:szCs w:val="21"/>
        </w:rPr>
        <w:t>Kaliannan K</w:t>
      </w:r>
      <w:r w:rsidRPr="00681C88">
        <w:rPr>
          <w:rFonts w:ascii="Book Antiqua" w:eastAsia="宋体" w:hAnsi="Book Antiqua" w:cs="宋体"/>
          <w:color w:val="000000" w:themeColor="text1"/>
          <w:sz w:val="21"/>
          <w:szCs w:val="21"/>
        </w:rPr>
        <w:t>, Hamarneh SR, Economopoulos KP, Nasrin Alam S, Moaven O, Patel P, Malo NS, Ray M, Abtahi SM, Muhammad N, Raychowdhury A, Teshager A, Mohamed MM, Moss AK, Ahmed R, Hakimian S, Narisawa S, Millán JL, Hohmann E, Warren HS, Bhan AK, Malo MS, Hodin RA. Intestinal alkaline phosphatase prevents metabolic syndrome in mice.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10</w:t>
      </w:r>
      <w:r w:rsidRPr="00681C88">
        <w:rPr>
          <w:rFonts w:ascii="Book Antiqua" w:eastAsia="宋体" w:hAnsi="Book Antiqua" w:cs="宋体"/>
          <w:color w:val="000000" w:themeColor="text1"/>
          <w:sz w:val="21"/>
          <w:szCs w:val="21"/>
        </w:rPr>
        <w:t>: 7003-7008 [PMID: 23569246 DOI: 10.1073/pnas.12201801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5 </w:t>
      </w:r>
      <w:r w:rsidRPr="00681C88">
        <w:rPr>
          <w:rFonts w:ascii="Book Antiqua" w:eastAsia="宋体" w:hAnsi="Book Antiqua" w:cs="宋体"/>
          <w:b/>
          <w:bCs/>
          <w:color w:val="000000" w:themeColor="text1"/>
          <w:sz w:val="21"/>
          <w:szCs w:val="21"/>
        </w:rPr>
        <w:t>Carvalho BM</w:t>
      </w:r>
      <w:r w:rsidRPr="00681C88">
        <w:rPr>
          <w:rFonts w:ascii="Book Antiqua" w:eastAsia="宋体" w:hAnsi="Book Antiqua" w:cs="宋体"/>
          <w:color w:val="000000" w:themeColor="text1"/>
          <w:sz w:val="21"/>
          <w:szCs w:val="21"/>
        </w:rPr>
        <w:t xml:space="preserve">, Guadagnini D, Tsukumo DM, Schenka AA, Latuf-Filho P, Vassallo J, Dias JC, Kubota LT, Carvalheira JB, Saad MJ. Modulation of gut microbiota by antibiotics improves insulin </w:t>
      </w:r>
      <w:r w:rsidRPr="00681C88">
        <w:rPr>
          <w:rFonts w:ascii="Book Antiqua" w:eastAsia="宋体" w:hAnsi="Book Antiqua" w:cs="宋体"/>
          <w:color w:val="000000" w:themeColor="text1"/>
          <w:sz w:val="21"/>
          <w:szCs w:val="21"/>
        </w:rPr>
        <w:lastRenderedPageBreak/>
        <w:t>signalling in high-fat fed mice. </w:t>
      </w:r>
      <w:r w:rsidRPr="00681C88">
        <w:rPr>
          <w:rFonts w:ascii="Book Antiqua" w:eastAsia="宋体" w:hAnsi="Book Antiqua" w:cs="宋体"/>
          <w:i/>
          <w:iCs/>
          <w:color w:val="000000" w:themeColor="text1"/>
          <w:sz w:val="21"/>
          <w:szCs w:val="21"/>
        </w:rPr>
        <w:t>Diabetologia</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55</w:t>
      </w:r>
      <w:r w:rsidRPr="00681C88">
        <w:rPr>
          <w:rFonts w:ascii="Book Antiqua" w:eastAsia="宋体" w:hAnsi="Book Antiqua" w:cs="宋体"/>
          <w:color w:val="000000" w:themeColor="text1"/>
          <w:sz w:val="21"/>
          <w:szCs w:val="21"/>
        </w:rPr>
        <w:t>: 2823-2834 [PMID: 22828956 DOI: 10.1007/s00125-012-2648-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6 </w:t>
      </w:r>
      <w:r w:rsidRPr="00681C88">
        <w:rPr>
          <w:rFonts w:ascii="Book Antiqua" w:eastAsia="宋体" w:hAnsi="Book Antiqua" w:cs="宋体"/>
          <w:b/>
          <w:bCs/>
          <w:color w:val="000000" w:themeColor="text1"/>
          <w:sz w:val="21"/>
          <w:szCs w:val="21"/>
        </w:rPr>
        <w:t>Everard A</w:t>
      </w:r>
      <w:r w:rsidRPr="00681C88">
        <w:rPr>
          <w:rFonts w:ascii="Book Antiqua" w:eastAsia="宋体" w:hAnsi="Book Antiqua" w:cs="宋体"/>
          <w:color w:val="000000" w:themeColor="text1"/>
          <w:sz w:val="21"/>
          <w:szCs w:val="21"/>
        </w:rPr>
        <w:t>, Lazarevic V, Derrien M, Girard M, Muccioli GG, Neyrinck AM, Possemiers S, Van Holle A, François P, de Vos WM, Delzenne NM, Schrenzel J, Cani PD. Responses of gut microbiota and glucose and lipid metabolism to prebiotics in genetic obese and diet-induced leptin-resistant mice.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60</w:t>
      </w:r>
      <w:r w:rsidRPr="00681C88">
        <w:rPr>
          <w:rFonts w:ascii="Book Antiqua" w:eastAsia="宋体" w:hAnsi="Book Antiqua" w:cs="宋体"/>
          <w:color w:val="000000" w:themeColor="text1"/>
          <w:sz w:val="21"/>
          <w:szCs w:val="21"/>
        </w:rPr>
        <w:t>: 2775-2786 [PMID: 21933985 DOI: 10.2337/db11-022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7 </w:t>
      </w:r>
      <w:r w:rsidRPr="00681C88">
        <w:rPr>
          <w:rFonts w:ascii="Book Antiqua" w:eastAsia="宋体" w:hAnsi="Book Antiqua" w:cs="宋体"/>
          <w:b/>
          <w:bCs/>
          <w:color w:val="000000" w:themeColor="text1"/>
          <w:sz w:val="21"/>
          <w:szCs w:val="21"/>
        </w:rPr>
        <w:t>Girardin SE</w:t>
      </w:r>
      <w:r w:rsidRPr="00681C88">
        <w:rPr>
          <w:rFonts w:ascii="Book Antiqua" w:eastAsia="宋体" w:hAnsi="Book Antiqua" w:cs="宋体"/>
          <w:color w:val="000000" w:themeColor="text1"/>
          <w:sz w:val="21"/>
          <w:szCs w:val="21"/>
        </w:rPr>
        <w:t>, Boneca IG, Carneiro LA, Antignac A, Jéhanno M, Viala J, Tedin K, Taha MK, Labigne A, Zähringer U, Coyle AJ, DiStefano PS, Bertin J, Sansonetti PJ, Philpott DJ. Nod1 detects a unique muropeptide from gram-negative bacterial peptidoglycan.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03; </w:t>
      </w:r>
      <w:r w:rsidRPr="00681C88">
        <w:rPr>
          <w:rFonts w:ascii="Book Antiqua" w:eastAsia="宋体" w:hAnsi="Book Antiqua" w:cs="宋体"/>
          <w:b/>
          <w:bCs/>
          <w:color w:val="000000" w:themeColor="text1"/>
          <w:sz w:val="21"/>
          <w:szCs w:val="21"/>
        </w:rPr>
        <w:t>300</w:t>
      </w:r>
      <w:r w:rsidRPr="00681C88">
        <w:rPr>
          <w:rFonts w:ascii="Book Antiqua" w:eastAsia="宋体" w:hAnsi="Book Antiqua" w:cs="宋体"/>
          <w:color w:val="000000" w:themeColor="text1"/>
          <w:sz w:val="21"/>
          <w:szCs w:val="21"/>
        </w:rPr>
        <w:t>: 1584-1587 [PMID: 12791997 DOI: 10.1126/science.108467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8 </w:t>
      </w:r>
      <w:r w:rsidRPr="00681C88">
        <w:rPr>
          <w:rFonts w:ascii="Book Antiqua" w:eastAsia="宋体" w:hAnsi="Book Antiqua" w:cs="宋体"/>
          <w:b/>
          <w:bCs/>
          <w:color w:val="000000" w:themeColor="text1"/>
          <w:sz w:val="21"/>
          <w:szCs w:val="21"/>
        </w:rPr>
        <w:t>Girardin SE</w:t>
      </w:r>
      <w:r w:rsidRPr="00681C88">
        <w:rPr>
          <w:rFonts w:ascii="Book Antiqua" w:eastAsia="宋体" w:hAnsi="Book Antiqua" w:cs="宋体"/>
          <w:color w:val="000000" w:themeColor="text1"/>
          <w:sz w:val="21"/>
          <w:szCs w:val="21"/>
        </w:rPr>
        <w:t>, Boneca IG, Viala J, Chamaillard M, Labigne A, Thomas G, Philpott DJ, Sansonetti PJ. Nod2 is a general sensor of peptidoglycan through muramyl dipeptide (MDP) detection. </w:t>
      </w:r>
      <w:r w:rsidRPr="00681C88">
        <w:rPr>
          <w:rFonts w:ascii="Book Antiqua" w:eastAsia="宋体" w:hAnsi="Book Antiqua" w:cs="宋体"/>
          <w:i/>
          <w:iCs/>
          <w:color w:val="000000" w:themeColor="text1"/>
          <w:sz w:val="21"/>
          <w:szCs w:val="21"/>
        </w:rPr>
        <w:t>J Biol Chem</w:t>
      </w:r>
      <w:r w:rsidRPr="00681C88">
        <w:rPr>
          <w:rFonts w:ascii="Book Antiqua" w:eastAsia="宋体" w:hAnsi="Book Antiqua" w:cs="宋体"/>
          <w:color w:val="000000" w:themeColor="text1"/>
          <w:sz w:val="21"/>
          <w:szCs w:val="21"/>
        </w:rPr>
        <w:t> 2003; </w:t>
      </w:r>
      <w:r w:rsidRPr="00681C88">
        <w:rPr>
          <w:rFonts w:ascii="Book Antiqua" w:eastAsia="宋体" w:hAnsi="Book Antiqua" w:cs="宋体"/>
          <w:b/>
          <w:bCs/>
          <w:color w:val="000000" w:themeColor="text1"/>
          <w:sz w:val="21"/>
          <w:szCs w:val="21"/>
        </w:rPr>
        <w:t>278</w:t>
      </w:r>
      <w:r w:rsidRPr="00681C88">
        <w:rPr>
          <w:rFonts w:ascii="Book Antiqua" w:eastAsia="宋体" w:hAnsi="Book Antiqua" w:cs="宋体"/>
          <w:color w:val="000000" w:themeColor="text1"/>
          <w:sz w:val="21"/>
          <w:szCs w:val="21"/>
        </w:rPr>
        <w:t>: 8869-8872 [PMID: 12527755 DOI: 10.1074/jbc.C20065120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19 </w:t>
      </w:r>
      <w:r w:rsidRPr="00681C88">
        <w:rPr>
          <w:rFonts w:ascii="Book Antiqua" w:eastAsia="宋体" w:hAnsi="Book Antiqua" w:cs="宋体"/>
          <w:b/>
          <w:bCs/>
          <w:color w:val="000000" w:themeColor="text1"/>
          <w:sz w:val="21"/>
          <w:szCs w:val="21"/>
        </w:rPr>
        <w:t>Zhao L</w:t>
      </w:r>
      <w:r w:rsidRPr="00681C88">
        <w:rPr>
          <w:rFonts w:ascii="Book Antiqua" w:eastAsia="宋体" w:hAnsi="Book Antiqua" w:cs="宋体"/>
          <w:color w:val="000000" w:themeColor="text1"/>
          <w:sz w:val="21"/>
          <w:szCs w:val="21"/>
        </w:rPr>
        <w:t>, Hu P, Zhou Y, Purohit J, Hwang D. NOD1 activation induces proinflammatory gene expression and insulin resistance in 3T3-L1 adipocytes. </w:t>
      </w:r>
      <w:r w:rsidRPr="00681C88">
        <w:rPr>
          <w:rFonts w:ascii="Book Antiqua" w:eastAsia="宋体" w:hAnsi="Book Antiqua" w:cs="宋体"/>
          <w:i/>
          <w:iCs/>
          <w:color w:val="000000" w:themeColor="text1"/>
          <w:sz w:val="21"/>
          <w:szCs w:val="21"/>
        </w:rPr>
        <w:t>Am J Physiol Endocrinol Metab</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301</w:t>
      </w:r>
      <w:r w:rsidRPr="00681C88">
        <w:rPr>
          <w:rFonts w:ascii="Book Antiqua" w:eastAsia="宋体" w:hAnsi="Book Antiqua" w:cs="宋体"/>
          <w:color w:val="000000" w:themeColor="text1"/>
          <w:sz w:val="21"/>
          <w:szCs w:val="21"/>
        </w:rPr>
        <w:t>: E587-E598 [PMID: 21693690 DOI: 10.1152/ajpendo.00709.20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0 </w:t>
      </w:r>
      <w:r w:rsidRPr="00681C88">
        <w:rPr>
          <w:rFonts w:ascii="Book Antiqua" w:eastAsia="宋体" w:hAnsi="Book Antiqua" w:cs="宋体"/>
          <w:b/>
          <w:bCs/>
          <w:color w:val="000000" w:themeColor="text1"/>
          <w:sz w:val="21"/>
          <w:szCs w:val="21"/>
        </w:rPr>
        <w:t>Amar J</w:t>
      </w:r>
      <w:r w:rsidRPr="00681C88">
        <w:rPr>
          <w:rFonts w:ascii="Book Antiqua" w:eastAsia="宋体" w:hAnsi="Book Antiqua" w:cs="宋体"/>
          <w:color w:val="000000" w:themeColor="text1"/>
          <w:sz w:val="21"/>
          <w:szCs w:val="21"/>
        </w:rPr>
        <w:t>, Chabo C, Waget A, Klopp P, Vachoux C, Bermúdez-Humarán LG, Smirnova N, Bergé M, Sulpice T, Lahtinen S, Ouwehand A, Langella P, Rautonen N, Sansonetti PJ, Burcelin R. Intestinal mucosal adherence and translocation of commensal bacteria at the early onset of type 2 diabetes: molecular mechanisms and probiotic treatment. </w:t>
      </w:r>
      <w:r w:rsidRPr="00681C88">
        <w:rPr>
          <w:rFonts w:ascii="Book Antiqua" w:eastAsia="宋体" w:hAnsi="Book Antiqua" w:cs="宋体"/>
          <w:i/>
          <w:iCs/>
          <w:color w:val="000000" w:themeColor="text1"/>
          <w:sz w:val="21"/>
          <w:szCs w:val="21"/>
        </w:rPr>
        <w:t>EMBO Mol Med</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3</w:t>
      </w:r>
      <w:r w:rsidRPr="00681C88">
        <w:rPr>
          <w:rFonts w:ascii="Book Antiqua" w:eastAsia="宋体" w:hAnsi="Book Antiqua" w:cs="宋体"/>
          <w:color w:val="000000" w:themeColor="text1"/>
          <w:sz w:val="21"/>
          <w:szCs w:val="21"/>
        </w:rPr>
        <w:t>: 559-572 [PMID: 21735552 DOI: 10.1002/emmm.20110015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1 </w:t>
      </w:r>
      <w:r w:rsidRPr="00681C88">
        <w:rPr>
          <w:rFonts w:ascii="Book Antiqua" w:eastAsia="宋体" w:hAnsi="Book Antiqua" w:cs="宋体"/>
          <w:b/>
          <w:bCs/>
          <w:color w:val="000000" w:themeColor="text1"/>
          <w:sz w:val="21"/>
          <w:szCs w:val="21"/>
        </w:rPr>
        <w:t>Tamrakar AK</w:t>
      </w:r>
      <w:r w:rsidRPr="00681C88">
        <w:rPr>
          <w:rFonts w:ascii="Book Antiqua" w:eastAsia="宋体" w:hAnsi="Book Antiqua" w:cs="宋体"/>
          <w:color w:val="000000" w:themeColor="text1"/>
          <w:sz w:val="21"/>
          <w:szCs w:val="21"/>
        </w:rPr>
        <w:t>, Schertzer JD, Chiu TT, Foley KP, Bilan PJ, Philpott DJ, Klip A. NOD2 activation induces muscle cell-autonomous innate immune responses and insulin resistance. </w:t>
      </w:r>
      <w:r w:rsidRPr="00681C88">
        <w:rPr>
          <w:rFonts w:ascii="Book Antiqua" w:eastAsia="宋体" w:hAnsi="Book Antiqua" w:cs="宋体"/>
          <w:i/>
          <w:iCs/>
          <w:color w:val="000000" w:themeColor="text1"/>
          <w:sz w:val="21"/>
          <w:szCs w:val="21"/>
        </w:rPr>
        <w:t>Endocrinology</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51</w:t>
      </w:r>
      <w:r w:rsidRPr="00681C88">
        <w:rPr>
          <w:rFonts w:ascii="Book Antiqua" w:eastAsia="宋体" w:hAnsi="Book Antiqua" w:cs="宋体"/>
          <w:color w:val="000000" w:themeColor="text1"/>
          <w:sz w:val="21"/>
          <w:szCs w:val="21"/>
        </w:rPr>
        <w:t>: 5624-5637 [PMID: 20926588 DOI: 10.1210/en.2010-043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2 </w:t>
      </w:r>
      <w:r w:rsidRPr="00681C88">
        <w:rPr>
          <w:rFonts w:ascii="Book Antiqua" w:eastAsia="宋体" w:hAnsi="Book Antiqua" w:cs="宋体"/>
          <w:b/>
          <w:bCs/>
          <w:color w:val="000000" w:themeColor="text1"/>
          <w:sz w:val="21"/>
          <w:szCs w:val="21"/>
        </w:rPr>
        <w:t>Rehman A</w:t>
      </w:r>
      <w:r w:rsidRPr="00681C88">
        <w:rPr>
          <w:rFonts w:ascii="Book Antiqua" w:eastAsia="宋体" w:hAnsi="Book Antiqua" w:cs="宋体"/>
          <w:color w:val="000000" w:themeColor="text1"/>
          <w:sz w:val="21"/>
          <w:szCs w:val="21"/>
        </w:rPr>
        <w:t>, Sina C, Gavrilova O, Häsler R, Ott S, Baines JF, Schreiber S, Rosenstiel P. Nod2 is essential for temporal development of intestinal microbial communities. </w:t>
      </w:r>
      <w:r w:rsidRPr="00681C88">
        <w:rPr>
          <w:rFonts w:ascii="Book Antiqua" w:eastAsia="宋体" w:hAnsi="Book Antiqua" w:cs="宋体"/>
          <w:i/>
          <w:iCs/>
          <w:color w:val="000000" w:themeColor="text1"/>
          <w:sz w:val="21"/>
          <w:szCs w:val="21"/>
        </w:rPr>
        <w:t>Gut</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60</w:t>
      </w:r>
      <w:r w:rsidRPr="00681C88">
        <w:rPr>
          <w:rFonts w:ascii="Book Antiqua" w:eastAsia="宋体" w:hAnsi="Book Antiqua" w:cs="宋体"/>
          <w:color w:val="000000" w:themeColor="text1"/>
          <w:sz w:val="21"/>
          <w:szCs w:val="21"/>
        </w:rPr>
        <w:t>: 1354-1362 [PMID: 21421666 DOI: 10.1136/gut.2010.21625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3 </w:t>
      </w:r>
      <w:r w:rsidRPr="00681C88">
        <w:rPr>
          <w:rFonts w:ascii="Book Antiqua" w:eastAsia="宋体" w:hAnsi="Book Antiqua" w:cs="宋体"/>
          <w:b/>
          <w:bCs/>
          <w:color w:val="000000" w:themeColor="text1"/>
          <w:sz w:val="21"/>
          <w:szCs w:val="21"/>
        </w:rPr>
        <w:t>Kosovac K</w:t>
      </w:r>
      <w:r w:rsidRPr="00681C88">
        <w:rPr>
          <w:rFonts w:ascii="Book Antiqua" w:eastAsia="宋体" w:hAnsi="Book Antiqua" w:cs="宋体"/>
          <w:color w:val="000000" w:themeColor="text1"/>
          <w:sz w:val="21"/>
          <w:szCs w:val="21"/>
        </w:rPr>
        <w:t>, Brenmoehl J, Holler E, Falk W, Schoelmerich J, Hausmann M, Rogler G. Association of the NOD2 genotype with bacterial translocation via altered cell-cell contacts in Crohn's disease patients. </w:t>
      </w:r>
      <w:r w:rsidRPr="00681C88">
        <w:rPr>
          <w:rFonts w:ascii="Book Antiqua" w:eastAsia="宋体" w:hAnsi="Book Antiqua" w:cs="宋体"/>
          <w:i/>
          <w:iCs/>
          <w:color w:val="000000" w:themeColor="text1"/>
          <w:sz w:val="21"/>
          <w:szCs w:val="21"/>
        </w:rPr>
        <w:t>Inflamm Bowel Dis</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16</w:t>
      </w:r>
      <w:r w:rsidRPr="00681C88">
        <w:rPr>
          <w:rFonts w:ascii="Book Antiqua" w:eastAsia="宋体" w:hAnsi="Book Antiqua" w:cs="宋体"/>
          <w:color w:val="000000" w:themeColor="text1"/>
          <w:sz w:val="21"/>
          <w:szCs w:val="21"/>
        </w:rPr>
        <w:t>: 1311-1321 [PMID: 20232407 DOI: 10.1002/ibd.2122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4 </w:t>
      </w:r>
      <w:r w:rsidRPr="00681C88">
        <w:rPr>
          <w:rFonts w:ascii="Book Antiqua" w:eastAsia="宋体" w:hAnsi="Book Antiqua" w:cs="宋体"/>
          <w:b/>
          <w:bCs/>
          <w:color w:val="000000" w:themeColor="text1"/>
          <w:sz w:val="21"/>
          <w:szCs w:val="21"/>
        </w:rPr>
        <w:t>Macfarlane S</w:t>
      </w:r>
      <w:r w:rsidRPr="00681C88">
        <w:rPr>
          <w:rFonts w:ascii="Book Antiqua" w:eastAsia="宋体" w:hAnsi="Book Antiqua" w:cs="宋体"/>
          <w:color w:val="000000" w:themeColor="text1"/>
          <w:sz w:val="21"/>
          <w:szCs w:val="21"/>
        </w:rPr>
        <w:t>, Macfarlane GT. Regulation of short-chain fatty acid production. </w:t>
      </w:r>
      <w:r w:rsidRPr="00681C88">
        <w:rPr>
          <w:rFonts w:ascii="Book Antiqua" w:eastAsia="宋体" w:hAnsi="Book Antiqua" w:cs="宋体"/>
          <w:i/>
          <w:iCs/>
          <w:color w:val="000000" w:themeColor="text1"/>
          <w:sz w:val="21"/>
          <w:szCs w:val="21"/>
        </w:rPr>
        <w:t>Proc Nutr Soc</w:t>
      </w:r>
      <w:r w:rsidRPr="00681C88">
        <w:rPr>
          <w:rFonts w:ascii="Book Antiqua" w:eastAsia="宋体" w:hAnsi="Book Antiqua" w:cs="宋体"/>
          <w:color w:val="000000" w:themeColor="text1"/>
          <w:sz w:val="21"/>
          <w:szCs w:val="21"/>
        </w:rPr>
        <w:t> 2003; </w:t>
      </w:r>
      <w:r w:rsidRPr="00681C88">
        <w:rPr>
          <w:rFonts w:ascii="Book Antiqua" w:eastAsia="宋体" w:hAnsi="Book Antiqua" w:cs="宋体"/>
          <w:b/>
          <w:bCs/>
          <w:color w:val="000000" w:themeColor="text1"/>
          <w:sz w:val="21"/>
          <w:szCs w:val="21"/>
        </w:rPr>
        <w:t>62</w:t>
      </w:r>
      <w:r w:rsidRPr="00681C88">
        <w:rPr>
          <w:rFonts w:ascii="Book Antiqua" w:eastAsia="宋体" w:hAnsi="Book Antiqua" w:cs="宋体"/>
          <w:color w:val="000000" w:themeColor="text1"/>
          <w:sz w:val="21"/>
          <w:szCs w:val="21"/>
        </w:rPr>
        <w:t>: 67-72 [PMID: 12740060 DOI: 10.1079/pns200220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 xml:space="preserve">125 </w:t>
      </w:r>
      <w:r w:rsidRPr="00681C88">
        <w:rPr>
          <w:rFonts w:ascii="Book Antiqua" w:hAnsi="Book Antiqua"/>
          <w:b/>
          <w:bCs/>
          <w:color w:val="000000" w:themeColor="text1"/>
          <w:sz w:val="21"/>
          <w:szCs w:val="21"/>
        </w:rPr>
        <w:t>Salonen A</w:t>
      </w:r>
      <w:r w:rsidRPr="00681C88">
        <w:rPr>
          <w:rFonts w:ascii="Book Antiqua" w:hAnsi="Book Antiqua"/>
          <w:bCs/>
          <w:color w:val="000000" w:themeColor="text1"/>
          <w:sz w:val="21"/>
          <w:szCs w:val="21"/>
        </w:rPr>
        <w:t>, Lahti L, Salojarvi J, Holtrop G, Korpela K, Duncan SH, Date P, Farquharson F, Johnstone AM, Lobley GE, Louis P, Flint HJ, de Vos WM</w:t>
      </w:r>
      <w:r w:rsidRPr="00681C88">
        <w:rPr>
          <w:rFonts w:ascii="Book Antiqua" w:eastAsia="宋体" w:hAnsi="Book Antiqua" w:cs="宋体"/>
          <w:color w:val="000000" w:themeColor="text1"/>
          <w:sz w:val="21"/>
          <w:szCs w:val="21"/>
        </w:rPr>
        <w:t>. Impact of diet and individual variation on intestinal microbiota composition and fermentation products in obese men.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4; Epub ahead of print [PMID: 24763370 DOI: 10.1038/ismej.2014.6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126 </w:t>
      </w:r>
      <w:r w:rsidRPr="00681C88">
        <w:rPr>
          <w:rFonts w:ascii="Book Antiqua" w:eastAsia="宋体" w:hAnsi="Book Antiqua" w:cs="宋体"/>
          <w:b/>
          <w:bCs/>
          <w:color w:val="000000" w:themeColor="text1"/>
          <w:sz w:val="21"/>
          <w:szCs w:val="21"/>
        </w:rPr>
        <w:t>Fitch MD</w:t>
      </w:r>
      <w:r w:rsidRPr="00681C88">
        <w:rPr>
          <w:rFonts w:ascii="Book Antiqua" w:eastAsia="宋体" w:hAnsi="Book Antiqua" w:cs="宋体"/>
          <w:color w:val="000000" w:themeColor="text1"/>
          <w:sz w:val="21"/>
          <w:szCs w:val="21"/>
        </w:rPr>
        <w:t>, Fleming SE. Metabolism of short-chain fatty acids by rat colonic mucosa in vivo. </w:t>
      </w:r>
      <w:r w:rsidRPr="00681C88">
        <w:rPr>
          <w:rFonts w:ascii="Book Antiqua" w:eastAsia="宋体" w:hAnsi="Book Antiqua" w:cs="宋体"/>
          <w:i/>
          <w:iCs/>
          <w:color w:val="000000" w:themeColor="text1"/>
          <w:sz w:val="21"/>
          <w:szCs w:val="21"/>
        </w:rPr>
        <w:t>Am J Physiol</w:t>
      </w:r>
      <w:r w:rsidRPr="00681C88">
        <w:rPr>
          <w:rFonts w:ascii="Book Antiqua" w:eastAsia="宋体" w:hAnsi="Book Antiqua" w:cs="宋体"/>
          <w:color w:val="000000" w:themeColor="text1"/>
          <w:sz w:val="21"/>
          <w:szCs w:val="21"/>
        </w:rPr>
        <w:t> 1999; </w:t>
      </w:r>
      <w:r w:rsidRPr="00681C88">
        <w:rPr>
          <w:rFonts w:ascii="Book Antiqua" w:eastAsia="宋体" w:hAnsi="Book Antiqua" w:cs="宋体"/>
          <w:b/>
          <w:bCs/>
          <w:color w:val="000000" w:themeColor="text1"/>
          <w:sz w:val="21"/>
          <w:szCs w:val="21"/>
        </w:rPr>
        <w:t>277</w:t>
      </w:r>
      <w:r w:rsidRPr="00681C88">
        <w:rPr>
          <w:rFonts w:ascii="Book Antiqua" w:eastAsia="宋体" w:hAnsi="Book Antiqua" w:cs="宋体"/>
          <w:color w:val="000000" w:themeColor="text1"/>
          <w:sz w:val="21"/>
          <w:szCs w:val="21"/>
        </w:rPr>
        <w:t>: G31-G40 [PMID: 1040914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7 </w:t>
      </w:r>
      <w:r w:rsidRPr="00681C88">
        <w:rPr>
          <w:rFonts w:ascii="Book Antiqua" w:eastAsia="宋体" w:hAnsi="Book Antiqua" w:cs="宋体"/>
          <w:b/>
          <w:bCs/>
          <w:color w:val="000000" w:themeColor="text1"/>
          <w:sz w:val="21"/>
          <w:szCs w:val="21"/>
        </w:rPr>
        <w:t>Wong JM</w:t>
      </w:r>
      <w:r w:rsidRPr="00681C88">
        <w:rPr>
          <w:rFonts w:ascii="Book Antiqua" w:eastAsia="宋体" w:hAnsi="Book Antiqua" w:cs="宋体"/>
          <w:color w:val="000000" w:themeColor="text1"/>
          <w:sz w:val="21"/>
          <w:szCs w:val="21"/>
        </w:rPr>
        <w:t>, de Souza R, Kendall CW, Emam A, Jenkins DJ. Colonic health: fermentation and short chain fatty acids. </w:t>
      </w:r>
      <w:r w:rsidRPr="00681C88">
        <w:rPr>
          <w:rFonts w:ascii="Book Antiqua" w:eastAsia="宋体" w:hAnsi="Book Antiqua" w:cs="宋体"/>
          <w:i/>
          <w:iCs/>
          <w:color w:val="000000" w:themeColor="text1"/>
          <w:sz w:val="21"/>
          <w:szCs w:val="21"/>
        </w:rPr>
        <w:t>J Clin Gastroenterol</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40</w:t>
      </w:r>
      <w:r w:rsidRPr="00681C88">
        <w:rPr>
          <w:rFonts w:ascii="Book Antiqua" w:eastAsia="宋体" w:hAnsi="Book Antiqua" w:cs="宋体"/>
          <w:color w:val="000000" w:themeColor="text1"/>
          <w:sz w:val="21"/>
          <w:szCs w:val="21"/>
        </w:rPr>
        <w:t>: 235-243 [PMID: 16633129 DOI: 10.1097/00004836-200603000-0001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28 </w:t>
      </w:r>
      <w:r w:rsidRPr="00681C88">
        <w:rPr>
          <w:rFonts w:ascii="Book Antiqua" w:eastAsia="宋体" w:hAnsi="Book Antiqua" w:cs="宋体"/>
          <w:b/>
          <w:bCs/>
          <w:color w:val="000000" w:themeColor="text1"/>
          <w:sz w:val="21"/>
          <w:szCs w:val="21"/>
        </w:rPr>
        <w:t>McNeil NI</w:t>
      </w:r>
      <w:r w:rsidRPr="00681C88">
        <w:rPr>
          <w:rFonts w:ascii="Book Antiqua" w:eastAsia="宋体" w:hAnsi="Book Antiqua" w:cs="宋体"/>
          <w:color w:val="000000" w:themeColor="text1"/>
          <w:sz w:val="21"/>
          <w:szCs w:val="21"/>
        </w:rPr>
        <w:t>. The contribution of the large intestine to energy supplies in man. </w:t>
      </w:r>
      <w:r w:rsidRPr="00681C88">
        <w:rPr>
          <w:rFonts w:ascii="Book Antiqua" w:eastAsia="宋体" w:hAnsi="Book Antiqua" w:cs="宋体"/>
          <w:i/>
          <w:iCs/>
          <w:color w:val="000000" w:themeColor="text1"/>
          <w:sz w:val="21"/>
          <w:szCs w:val="21"/>
        </w:rPr>
        <w:t>Am J Clin Nutr</w:t>
      </w:r>
      <w:r w:rsidRPr="00681C88">
        <w:rPr>
          <w:rFonts w:ascii="Book Antiqua" w:eastAsia="宋体" w:hAnsi="Book Antiqua" w:cs="宋体"/>
          <w:color w:val="000000" w:themeColor="text1"/>
          <w:sz w:val="21"/>
          <w:szCs w:val="21"/>
        </w:rPr>
        <w:t> 1984; </w:t>
      </w:r>
      <w:r w:rsidRPr="00681C88">
        <w:rPr>
          <w:rFonts w:ascii="Book Antiqua" w:eastAsia="宋体" w:hAnsi="Book Antiqua" w:cs="宋体"/>
          <w:b/>
          <w:bCs/>
          <w:color w:val="000000" w:themeColor="text1"/>
          <w:sz w:val="21"/>
          <w:szCs w:val="21"/>
        </w:rPr>
        <w:t>39</w:t>
      </w:r>
      <w:r w:rsidRPr="00681C88">
        <w:rPr>
          <w:rFonts w:ascii="Book Antiqua" w:eastAsia="宋体" w:hAnsi="Book Antiqua" w:cs="宋体"/>
          <w:color w:val="000000" w:themeColor="text1"/>
          <w:sz w:val="21"/>
          <w:szCs w:val="21"/>
        </w:rPr>
        <w:t>: 338-342 [PMID: 632063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 xml:space="preserve">129 </w:t>
      </w:r>
      <w:r w:rsidRPr="00681C88">
        <w:rPr>
          <w:rFonts w:ascii="Book Antiqua" w:eastAsia="宋体" w:hAnsi="Book Antiqua" w:cs="宋体"/>
          <w:b/>
          <w:color w:val="000000" w:themeColor="text1"/>
          <w:sz w:val="21"/>
          <w:szCs w:val="21"/>
        </w:rPr>
        <w:t>Hume ID</w:t>
      </w:r>
      <w:r w:rsidRPr="00681C88">
        <w:rPr>
          <w:rFonts w:ascii="Book Antiqua" w:eastAsia="宋体" w:hAnsi="Book Antiqua" w:cs="宋体"/>
          <w:color w:val="000000" w:themeColor="text1"/>
          <w:sz w:val="21"/>
          <w:szCs w:val="21"/>
        </w:rPr>
        <w:t>. Fermentation in the hindgut of mammals. In: Mackie RI, White BA. Gastrointestinal Microbiology. New York, USA: Chapman &amp; Hall, 1997: 84-10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0 </w:t>
      </w:r>
      <w:r w:rsidRPr="00681C88">
        <w:rPr>
          <w:rFonts w:ascii="Book Antiqua" w:eastAsia="宋体" w:hAnsi="Book Antiqua" w:cs="宋体"/>
          <w:b/>
          <w:bCs/>
          <w:color w:val="000000" w:themeColor="text1"/>
          <w:sz w:val="21"/>
          <w:szCs w:val="21"/>
        </w:rPr>
        <w:t>Brown AJ</w:t>
      </w:r>
      <w:r w:rsidRPr="00681C88">
        <w:rPr>
          <w:rFonts w:ascii="Book Antiqua" w:eastAsia="宋体" w:hAnsi="Book Antiqua" w:cs="宋体"/>
          <w:color w:val="000000" w:themeColor="text1"/>
          <w:sz w:val="21"/>
          <w:szCs w:val="21"/>
        </w:rPr>
        <w:t>, Goldsworthy SM, Barnes AA, Eilert MM, Tcheang L, Daniels D, Muir AI, Wigglesworth MJ, Kinghorn I, Fraser NJ, Pike NB, Strum JC, Steplewski KM, Murdock PR, Holder JC, Marshall FH, Szekeres PG, Wilson S, Ignar DM, Foord SM, Wise A, Dowell SJ. The Orphan G protein-coupled receptors GPR41 and GPR43 are activated by propionate and other short chain carboxylic acids. </w:t>
      </w:r>
      <w:r w:rsidRPr="00681C88">
        <w:rPr>
          <w:rFonts w:ascii="Book Antiqua" w:eastAsia="宋体" w:hAnsi="Book Antiqua" w:cs="宋体"/>
          <w:i/>
          <w:iCs/>
          <w:color w:val="000000" w:themeColor="text1"/>
          <w:sz w:val="21"/>
          <w:szCs w:val="21"/>
        </w:rPr>
        <w:t>J Biol Chem</w:t>
      </w:r>
      <w:r w:rsidRPr="00681C88">
        <w:rPr>
          <w:rFonts w:ascii="Book Antiqua" w:eastAsia="宋体" w:hAnsi="Book Antiqua" w:cs="宋体"/>
          <w:color w:val="000000" w:themeColor="text1"/>
          <w:sz w:val="21"/>
          <w:szCs w:val="21"/>
        </w:rPr>
        <w:t> 2003; </w:t>
      </w:r>
      <w:r w:rsidRPr="00681C88">
        <w:rPr>
          <w:rFonts w:ascii="Book Antiqua" w:eastAsia="宋体" w:hAnsi="Book Antiqua" w:cs="宋体"/>
          <w:b/>
          <w:bCs/>
          <w:color w:val="000000" w:themeColor="text1"/>
          <w:sz w:val="21"/>
          <w:szCs w:val="21"/>
        </w:rPr>
        <w:t>278</w:t>
      </w:r>
      <w:r w:rsidRPr="00681C88">
        <w:rPr>
          <w:rFonts w:ascii="Book Antiqua" w:eastAsia="宋体" w:hAnsi="Book Antiqua" w:cs="宋体"/>
          <w:color w:val="000000" w:themeColor="text1"/>
          <w:sz w:val="21"/>
          <w:szCs w:val="21"/>
        </w:rPr>
        <w:t>: 11312-11319 [PMID: 12496283 DOI: 10.1074/jbc.M21160920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1 </w:t>
      </w:r>
      <w:r w:rsidRPr="00681C88">
        <w:rPr>
          <w:rFonts w:ascii="Book Antiqua" w:eastAsia="宋体" w:hAnsi="Book Antiqua" w:cs="宋体"/>
          <w:b/>
          <w:bCs/>
          <w:color w:val="000000" w:themeColor="text1"/>
          <w:sz w:val="21"/>
          <w:szCs w:val="21"/>
        </w:rPr>
        <w:t>Samuel BS</w:t>
      </w:r>
      <w:r w:rsidRPr="00681C88">
        <w:rPr>
          <w:rFonts w:ascii="Book Antiqua" w:eastAsia="宋体" w:hAnsi="Book Antiqua" w:cs="宋体"/>
          <w:color w:val="000000" w:themeColor="text1"/>
          <w:sz w:val="21"/>
          <w:szCs w:val="21"/>
        </w:rPr>
        <w:t>, Shaito A, Motoike T, Rey FE, Backhed F, Manchester JK, Hammer RE, Williams SC, Crowley J, Yanagisawa M, Gordon JI. Effects of the gut microbiota on host adiposity are modulated by the short-chain fatty-acid binding G protein-coupled receptor, Gpr41.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8; </w:t>
      </w:r>
      <w:r w:rsidRPr="00681C88">
        <w:rPr>
          <w:rFonts w:ascii="Book Antiqua" w:eastAsia="宋体" w:hAnsi="Book Antiqua" w:cs="宋体"/>
          <w:b/>
          <w:bCs/>
          <w:color w:val="000000" w:themeColor="text1"/>
          <w:sz w:val="21"/>
          <w:szCs w:val="21"/>
        </w:rPr>
        <w:t>105</w:t>
      </w:r>
      <w:r w:rsidRPr="00681C88">
        <w:rPr>
          <w:rFonts w:ascii="Book Antiqua" w:eastAsia="宋体" w:hAnsi="Book Antiqua" w:cs="宋体"/>
          <w:color w:val="000000" w:themeColor="text1"/>
          <w:sz w:val="21"/>
          <w:szCs w:val="21"/>
        </w:rPr>
        <w:t>: 16767-16772 [PMID: 18931303 DOI: 10.1073/pnas.08085671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2 </w:t>
      </w:r>
      <w:r w:rsidRPr="00681C88">
        <w:rPr>
          <w:rFonts w:ascii="Book Antiqua" w:eastAsia="宋体" w:hAnsi="Book Antiqua" w:cs="宋体"/>
          <w:b/>
          <w:bCs/>
          <w:color w:val="000000" w:themeColor="text1"/>
          <w:sz w:val="21"/>
          <w:szCs w:val="21"/>
        </w:rPr>
        <w:t>Bjursell M</w:t>
      </w:r>
      <w:r w:rsidRPr="00681C88">
        <w:rPr>
          <w:rFonts w:ascii="Book Antiqua" w:eastAsia="宋体" w:hAnsi="Book Antiqua" w:cs="宋体"/>
          <w:color w:val="000000" w:themeColor="text1"/>
          <w:sz w:val="21"/>
          <w:szCs w:val="21"/>
        </w:rPr>
        <w:t>, Admyre T, Göransson M, Marley AE, Smith DM, Oscarsson J, Bohlooly-Y M. Improved glucose control and reduced body fat mass in free fatty acid receptor 2-deficient mice fed a high-fat diet. </w:t>
      </w:r>
      <w:r w:rsidRPr="00681C88">
        <w:rPr>
          <w:rFonts w:ascii="Book Antiqua" w:eastAsia="宋体" w:hAnsi="Book Antiqua" w:cs="宋体"/>
          <w:i/>
          <w:iCs/>
          <w:color w:val="000000" w:themeColor="text1"/>
          <w:sz w:val="21"/>
          <w:szCs w:val="21"/>
        </w:rPr>
        <w:t>Am J Physiol Endocrinol Metab</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300</w:t>
      </w:r>
      <w:r w:rsidRPr="00681C88">
        <w:rPr>
          <w:rFonts w:ascii="Book Antiqua" w:eastAsia="宋体" w:hAnsi="Book Antiqua" w:cs="宋体"/>
          <w:color w:val="000000" w:themeColor="text1"/>
          <w:sz w:val="21"/>
          <w:szCs w:val="21"/>
        </w:rPr>
        <w:t>: E211-E220 [PMID: 20959533 DOI: 10.1152/ajpendo.00229.20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3 </w:t>
      </w:r>
      <w:r w:rsidRPr="00681C88">
        <w:rPr>
          <w:rFonts w:ascii="Book Antiqua" w:eastAsia="宋体" w:hAnsi="Book Antiqua" w:cs="宋体"/>
          <w:b/>
          <w:bCs/>
          <w:color w:val="000000" w:themeColor="text1"/>
          <w:sz w:val="21"/>
          <w:szCs w:val="21"/>
        </w:rPr>
        <w:t>Hong YH</w:t>
      </w:r>
      <w:r w:rsidRPr="00681C88">
        <w:rPr>
          <w:rFonts w:ascii="Book Antiqua" w:eastAsia="宋体" w:hAnsi="Book Antiqua" w:cs="宋体"/>
          <w:color w:val="000000" w:themeColor="text1"/>
          <w:sz w:val="21"/>
          <w:szCs w:val="21"/>
        </w:rPr>
        <w:t>, Nishimura Y, Hishikawa D, Tsuzuki H, Miyahara H, Gotoh C, Choi KC, Feng DD, Chen C, Lee HG, Katoh K, Roh SG, Sasaki S. Acetate and propionate short chain fatty acids stimulate adipogenesis via GPCR43. </w:t>
      </w:r>
      <w:r w:rsidRPr="00681C88">
        <w:rPr>
          <w:rFonts w:ascii="Book Antiqua" w:eastAsia="宋体" w:hAnsi="Book Antiqua" w:cs="宋体"/>
          <w:i/>
          <w:iCs/>
          <w:color w:val="000000" w:themeColor="text1"/>
          <w:sz w:val="21"/>
          <w:szCs w:val="21"/>
        </w:rPr>
        <w:t>Endocrinology</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146</w:t>
      </w:r>
      <w:r w:rsidRPr="00681C88">
        <w:rPr>
          <w:rFonts w:ascii="Book Antiqua" w:eastAsia="宋体" w:hAnsi="Book Antiqua" w:cs="宋体"/>
          <w:color w:val="000000" w:themeColor="text1"/>
          <w:sz w:val="21"/>
          <w:szCs w:val="21"/>
        </w:rPr>
        <w:t>: 5092-5099 [PMID: 16123168 DOI: 10.1210/en.2005-054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4 </w:t>
      </w:r>
      <w:r w:rsidRPr="00681C88">
        <w:rPr>
          <w:rFonts w:ascii="Book Antiqua" w:eastAsia="宋体" w:hAnsi="Book Antiqua" w:cs="宋体"/>
          <w:b/>
          <w:bCs/>
          <w:color w:val="000000" w:themeColor="text1"/>
          <w:sz w:val="21"/>
          <w:szCs w:val="21"/>
        </w:rPr>
        <w:t>Doyle ME</w:t>
      </w:r>
      <w:r w:rsidRPr="00681C88">
        <w:rPr>
          <w:rFonts w:ascii="Book Antiqua" w:eastAsia="宋体" w:hAnsi="Book Antiqua" w:cs="宋体"/>
          <w:color w:val="000000" w:themeColor="text1"/>
          <w:sz w:val="21"/>
          <w:szCs w:val="21"/>
        </w:rPr>
        <w:t>, Egan JM. Mechanisms of action of glucagon-like peptide 1 in the pancreas. </w:t>
      </w:r>
      <w:r w:rsidRPr="00681C88">
        <w:rPr>
          <w:rFonts w:ascii="Book Antiqua" w:eastAsia="宋体" w:hAnsi="Book Antiqua" w:cs="宋体"/>
          <w:i/>
          <w:iCs/>
          <w:color w:val="000000" w:themeColor="text1"/>
          <w:sz w:val="21"/>
          <w:szCs w:val="21"/>
        </w:rPr>
        <w:t>Pharmacol Ther</w:t>
      </w:r>
      <w:r w:rsidRPr="00681C88">
        <w:rPr>
          <w:rFonts w:ascii="Book Antiqua" w:eastAsia="宋体" w:hAnsi="Book Antiqua" w:cs="宋体"/>
          <w:color w:val="000000" w:themeColor="text1"/>
          <w:sz w:val="21"/>
          <w:szCs w:val="21"/>
        </w:rPr>
        <w:t> 2007; </w:t>
      </w:r>
      <w:r w:rsidRPr="00681C88">
        <w:rPr>
          <w:rFonts w:ascii="Book Antiqua" w:eastAsia="宋体" w:hAnsi="Book Antiqua" w:cs="宋体"/>
          <w:b/>
          <w:bCs/>
          <w:color w:val="000000" w:themeColor="text1"/>
          <w:sz w:val="21"/>
          <w:szCs w:val="21"/>
        </w:rPr>
        <w:t>113</w:t>
      </w:r>
      <w:r w:rsidRPr="00681C88">
        <w:rPr>
          <w:rFonts w:ascii="Book Antiqua" w:eastAsia="宋体" w:hAnsi="Book Antiqua" w:cs="宋体"/>
          <w:color w:val="000000" w:themeColor="text1"/>
          <w:sz w:val="21"/>
          <w:szCs w:val="21"/>
        </w:rPr>
        <w:t>: 546-593 [PMID: 17306374 DOI: 10.1016/j.pharmthera.2006.11.00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5 </w:t>
      </w:r>
      <w:r w:rsidRPr="00681C88">
        <w:rPr>
          <w:rFonts w:ascii="Book Antiqua" w:eastAsia="宋体" w:hAnsi="Book Antiqua" w:cs="宋体"/>
          <w:b/>
          <w:bCs/>
          <w:color w:val="000000" w:themeColor="text1"/>
          <w:sz w:val="21"/>
          <w:szCs w:val="21"/>
        </w:rPr>
        <w:t>Lin HV</w:t>
      </w:r>
      <w:r w:rsidRPr="00681C88">
        <w:rPr>
          <w:rFonts w:ascii="Book Antiqua" w:eastAsia="宋体" w:hAnsi="Book Antiqua" w:cs="宋体"/>
          <w:color w:val="000000" w:themeColor="text1"/>
          <w:sz w:val="21"/>
          <w:szCs w:val="21"/>
        </w:rPr>
        <w:t>, Frassetto A, Kowalik EJ, Nawrocki AR, Lu MM, Kosinski JR, Hubert JA, Szeto D, Yao X, Forrest G, Marsh DJ. Butyrate and propionate protect against diet-induced obesity and regulate gut hormones via free fatty acid receptor 3-independent mechanisms. </w:t>
      </w:r>
      <w:r w:rsidRPr="00681C88">
        <w:rPr>
          <w:rFonts w:ascii="Book Antiqua" w:eastAsia="宋体" w:hAnsi="Book Antiqua" w:cs="宋体"/>
          <w:i/>
          <w:iCs/>
          <w:color w:val="000000" w:themeColor="text1"/>
          <w:sz w:val="21"/>
          <w:szCs w:val="21"/>
        </w:rPr>
        <w:t>PLoS One</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7</w:t>
      </w:r>
      <w:r w:rsidRPr="00681C88">
        <w:rPr>
          <w:rFonts w:ascii="Book Antiqua" w:eastAsia="宋体" w:hAnsi="Book Antiqua" w:cs="宋体"/>
          <w:color w:val="000000" w:themeColor="text1"/>
          <w:sz w:val="21"/>
          <w:szCs w:val="21"/>
        </w:rPr>
        <w:t>: e35240 [PMID: 22506074 DOI: 10.1371/journal.pone.003524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6 </w:t>
      </w:r>
      <w:r w:rsidRPr="00681C88">
        <w:rPr>
          <w:rFonts w:ascii="Book Antiqua" w:eastAsia="宋体" w:hAnsi="Book Antiqua" w:cs="宋体"/>
          <w:b/>
          <w:bCs/>
          <w:color w:val="000000" w:themeColor="text1"/>
          <w:sz w:val="21"/>
          <w:szCs w:val="21"/>
        </w:rPr>
        <w:t>Tolhurst G</w:t>
      </w:r>
      <w:r w:rsidRPr="00681C88">
        <w:rPr>
          <w:rFonts w:ascii="Book Antiqua" w:eastAsia="宋体" w:hAnsi="Book Antiqua" w:cs="宋体"/>
          <w:color w:val="000000" w:themeColor="text1"/>
          <w:sz w:val="21"/>
          <w:szCs w:val="21"/>
        </w:rPr>
        <w:t>, Heffron H, Lam YS, Parker HE, Habib AM, Diakogiannaki E, Cameron J, Grosse J, Reimann F, Gribble FM. Short-chain fatty acids stimulate glucagon-like peptide-1 secretion via the G-protein-coupled receptor FFAR2.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61</w:t>
      </w:r>
      <w:r w:rsidRPr="00681C88">
        <w:rPr>
          <w:rFonts w:ascii="Book Antiqua" w:eastAsia="宋体" w:hAnsi="Book Antiqua" w:cs="宋体"/>
          <w:color w:val="000000" w:themeColor="text1"/>
          <w:sz w:val="21"/>
          <w:szCs w:val="21"/>
        </w:rPr>
        <w:t>: 364-371 [PMID: 22190648 DOI: 10.2337/db11-101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137 </w:t>
      </w:r>
      <w:r w:rsidRPr="00681C88">
        <w:rPr>
          <w:rFonts w:ascii="Book Antiqua" w:eastAsia="宋体" w:hAnsi="Book Antiqua" w:cs="宋体"/>
          <w:b/>
          <w:bCs/>
          <w:color w:val="000000" w:themeColor="text1"/>
          <w:sz w:val="21"/>
          <w:szCs w:val="21"/>
        </w:rPr>
        <w:t>Xiong Y</w:t>
      </w:r>
      <w:r w:rsidRPr="00681C88">
        <w:rPr>
          <w:rFonts w:ascii="Book Antiqua" w:eastAsia="宋体" w:hAnsi="Book Antiqua" w:cs="宋体"/>
          <w:color w:val="000000" w:themeColor="text1"/>
          <w:sz w:val="21"/>
          <w:szCs w:val="21"/>
        </w:rPr>
        <w:t>, Miyamoto N, Shibata K, Valasek MA, Motoike T, Kedzierski RM, Yanagisawa M. Short-chain fatty acids stimulate leptin production in adipocytes through the G protein-coupled receptor GPR41.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101</w:t>
      </w:r>
      <w:r w:rsidRPr="00681C88">
        <w:rPr>
          <w:rFonts w:ascii="Book Antiqua" w:eastAsia="宋体" w:hAnsi="Book Antiqua" w:cs="宋体"/>
          <w:color w:val="000000" w:themeColor="text1"/>
          <w:sz w:val="21"/>
          <w:szCs w:val="21"/>
        </w:rPr>
        <w:t>: 1045-1050 [PMID: 14722361 DOI: 10.1073/pnas.263700210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8 </w:t>
      </w:r>
      <w:r w:rsidRPr="00681C88">
        <w:rPr>
          <w:rFonts w:ascii="Book Antiqua" w:eastAsia="宋体" w:hAnsi="Book Antiqua" w:cs="宋体"/>
          <w:b/>
          <w:bCs/>
          <w:color w:val="000000" w:themeColor="text1"/>
          <w:sz w:val="21"/>
          <w:szCs w:val="21"/>
        </w:rPr>
        <w:t>De Vadder F</w:t>
      </w:r>
      <w:r w:rsidRPr="00681C88">
        <w:rPr>
          <w:rFonts w:ascii="Book Antiqua" w:eastAsia="宋体" w:hAnsi="Book Antiqua" w:cs="宋体"/>
          <w:color w:val="000000" w:themeColor="text1"/>
          <w:sz w:val="21"/>
          <w:szCs w:val="21"/>
        </w:rPr>
        <w:t>, Kovatcheva-Datchary P, Goncalves D, Vinera J, Zitoun C, Duchampt A, Bäckhed F, Mithieux G. Microbiota-generated metabolites promote metabolic benefits via gut-brain neural circuits. </w:t>
      </w:r>
      <w:r w:rsidRPr="00681C88">
        <w:rPr>
          <w:rFonts w:ascii="Book Antiqua" w:eastAsia="宋体" w:hAnsi="Book Antiqua" w:cs="宋体"/>
          <w:i/>
          <w:iCs/>
          <w:color w:val="000000" w:themeColor="text1"/>
          <w:sz w:val="21"/>
          <w:szCs w:val="21"/>
        </w:rPr>
        <w:t>Cell</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156</w:t>
      </w:r>
      <w:r w:rsidRPr="00681C88">
        <w:rPr>
          <w:rFonts w:ascii="Book Antiqua" w:eastAsia="宋体" w:hAnsi="Book Antiqua" w:cs="宋体"/>
          <w:color w:val="000000" w:themeColor="text1"/>
          <w:sz w:val="21"/>
          <w:szCs w:val="21"/>
        </w:rPr>
        <w:t>: 84-96 [PMID: 24412651 DOI: 10.1016/j.cell.2013.12.01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39 </w:t>
      </w:r>
      <w:r w:rsidRPr="00681C88">
        <w:rPr>
          <w:rFonts w:ascii="Book Antiqua" w:eastAsia="宋体" w:hAnsi="Book Antiqua" w:cs="宋体"/>
          <w:b/>
          <w:bCs/>
          <w:color w:val="000000" w:themeColor="text1"/>
          <w:sz w:val="21"/>
          <w:szCs w:val="21"/>
        </w:rPr>
        <w:t>Mithieux G</w:t>
      </w:r>
      <w:r w:rsidRPr="00681C88">
        <w:rPr>
          <w:rFonts w:ascii="Book Antiqua" w:eastAsia="宋体" w:hAnsi="Book Antiqua" w:cs="宋体"/>
          <w:color w:val="000000" w:themeColor="text1"/>
          <w:sz w:val="21"/>
          <w:szCs w:val="21"/>
        </w:rPr>
        <w:t>, Misery P, Magnan C, Pillot B, Gautier-Stein A, Bernard C, Rajas F, Zitoun C. Portal sensing of intestinal gluconeogenesis is a mechanistic link in the diminution of food intake induced by diet protein. </w:t>
      </w:r>
      <w:r w:rsidRPr="00681C88">
        <w:rPr>
          <w:rFonts w:ascii="Book Antiqua" w:eastAsia="宋体" w:hAnsi="Book Antiqua" w:cs="宋体"/>
          <w:i/>
          <w:iCs/>
          <w:color w:val="000000" w:themeColor="text1"/>
          <w:sz w:val="21"/>
          <w:szCs w:val="21"/>
        </w:rPr>
        <w:t>Cell Metab</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2</w:t>
      </w:r>
      <w:r w:rsidRPr="00681C88">
        <w:rPr>
          <w:rFonts w:ascii="Book Antiqua" w:eastAsia="宋体" w:hAnsi="Book Antiqua" w:cs="宋体"/>
          <w:color w:val="000000" w:themeColor="text1"/>
          <w:sz w:val="21"/>
          <w:szCs w:val="21"/>
        </w:rPr>
        <w:t>: 321-329 [PMID: 16271532 DOI: 10.1016/j.cmet.2005.09.01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0 </w:t>
      </w:r>
      <w:r w:rsidRPr="00681C88">
        <w:rPr>
          <w:rFonts w:ascii="Book Antiqua" w:eastAsia="宋体" w:hAnsi="Book Antiqua" w:cs="宋体"/>
          <w:b/>
          <w:bCs/>
          <w:color w:val="000000" w:themeColor="text1"/>
          <w:sz w:val="21"/>
          <w:szCs w:val="21"/>
        </w:rPr>
        <w:t>Maslowski KM</w:t>
      </w:r>
      <w:r w:rsidRPr="00681C88">
        <w:rPr>
          <w:rFonts w:ascii="Book Antiqua" w:eastAsia="宋体" w:hAnsi="Book Antiqua" w:cs="宋体"/>
          <w:color w:val="000000" w:themeColor="text1"/>
          <w:sz w:val="21"/>
          <w:szCs w:val="21"/>
        </w:rPr>
        <w:t>, Vieira AT, Ng A, Kranich J, Sierro F, Yu D, Schilter HC, Rolph MS, Mackay F, Artis D, Xavier RJ, Teixeira MM, Mackay CR. Regulation of inflammatory responses by gut microbiota and chemoattractant receptor GPR43.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461</w:t>
      </w:r>
      <w:r w:rsidRPr="00681C88">
        <w:rPr>
          <w:rFonts w:ascii="Book Antiqua" w:eastAsia="宋体" w:hAnsi="Book Antiqua" w:cs="宋体"/>
          <w:color w:val="000000" w:themeColor="text1"/>
          <w:sz w:val="21"/>
          <w:szCs w:val="21"/>
        </w:rPr>
        <w:t>: 1282-1286 [PMID: 19865172 DOI: 10.1038/nature0853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1 </w:t>
      </w:r>
      <w:r w:rsidRPr="00681C88">
        <w:rPr>
          <w:rFonts w:ascii="Book Antiqua" w:eastAsia="宋体" w:hAnsi="Book Antiqua" w:cs="宋体"/>
          <w:b/>
          <w:bCs/>
          <w:color w:val="000000" w:themeColor="text1"/>
          <w:sz w:val="21"/>
          <w:szCs w:val="21"/>
        </w:rPr>
        <w:t>Sina C</w:t>
      </w:r>
      <w:r w:rsidRPr="00681C88">
        <w:rPr>
          <w:rFonts w:ascii="Book Antiqua" w:eastAsia="宋体" w:hAnsi="Book Antiqua" w:cs="宋体"/>
          <w:color w:val="000000" w:themeColor="text1"/>
          <w:sz w:val="21"/>
          <w:szCs w:val="21"/>
        </w:rPr>
        <w:t>, Gavrilova O, Förster M, Till A, Derer S, Hildebrand F, Raabe B, Chalaris A, Scheller J, Rehmann A, Franke A, Ott S, Häsler R, Nikolaus S, Fölsch UR, Rose-John S, Jiang HP, Li J, Schreiber S, Rosenstiel P. G protein-coupled receptor 43 is essential for neutrophil recruitment during intestinal inflammation. </w:t>
      </w:r>
      <w:r w:rsidRPr="00681C88">
        <w:rPr>
          <w:rFonts w:ascii="Book Antiqua" w:eastAsia="宋体" w:hAnsi="Book Antiqua" w:cs="宋体"/>
          <w:i/>
          <w:iCs/>
          <w:color w:val="000000" w:themeColor="text1"/>
          <w:sz w:val="21"/>
          <w:szCs w:val="21"/>
        </w:rPr>
        <w:t>J Immunol</w:t>
      </w:r>
      <w:r w:rsidRPr="00681C88">
        <w:rPr>
          <w:rFonts w:ascii="Book Antiqua" w:eastAsia="宋体" w:hAnsi="Book Antiqua" w:cs="宋体"/>
          <w:color w:val="000000" w:themeColor="text1"/>
          <w:sz w:val="21"/>
          <w:szCs w:val="21"/>
        </w:rPr>
        <w:t> 2009; </w:t>
      </w:r>
      <w:r w:rsidRPr="00681C88">
        <w:rPr>
          <w:rFonts w:ascii="Book Antiqua" w:eastAsia="宋体" w:hAnsi="Book Antiqua" w:cs="宋体"/>
          <w:b/>
          <w:bCs/>
          <w:color w:val="000000" w:themeColor="text1"/>
          <w:sz w:val="21"/>
          <w:szCs w:val="21"/>
        </w:rPr>
        <w:t>183</w:t>
      </w:r>
      <w:r w:rsidRPr="00681C88">
        <w:rPr>
          <w:rFonts w:ascii="Book Antiqua" w:eastAsia="宋体" w:hAnsi="Book Antiqua" w:cs="宋体"/>
          <w:color w:val="000000" w:themeColor="text1"/>
          <w:sz w:val="21"/>
          <w:szCs w:val="21"/>
        </w:rPr>
        <w:t>: 7514-7522 [PMID: 19917676 DOI: 10.4049/jimmunol.090006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2 </w:t>
      </w:r>
      <w:r w:rsidRPr="00681C88">
        <w:rPr>
          <w:rFonts w:ascii="Book Antiqua" w:eastAsia="宋体" w:hAnsi="Book Antiqua" w:cs="宋体"/>
          <w:b/>
          <w:bCs/>
          <w:color w:val="000000" w:themeColor="text1"/>
          <w:sz w:val="21"/>
          <w:szCs w:val="21"/>
        </w:rPr>
        <w:t>Kim MH</w:t>
      </w:r>
      <w:r w:rsidRPr="00681C88">
        <w:rPr>
          <w:rFonts w:ascii="Book Antiqua" w:eastAsia="宋体" w:hAnsi="Book Antiqua" w:cs="宋体"/>
          <w:color w:val="000000" w:themeColor="text1"/>
          <w:sz w:val="21"/>
          <w:szCs w:val="21"/>
        </w:rPr>
        <w:t>, Kang SG, Park JH, Yanagisawa M, Kim CH. Short-chain fatty acids activate GPR41 and GPR43 on intestinal epithelial cells to promote inflammatory responses in mice.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45</w:t>
      </w:r>
      <w:r w:rsidRPr="00681C88">
        <w:rPr>
          <w:rFonts w:ascii="Book Antiqua" w:eastAsia="宋体" w:hAnsi="Book Antiqua" w:cs="宋体"/>
          <w:color w:val="000000" w:themeColor="text1"/>
          <w:sz w:val="21"/>
          <w:szCs w:val="21"/>
        </w:rPr>
        <w:t>: 396-406.e1-10 [PMID: 23665276 DOI: 10.1053/j.gastro.2013.04.05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3 </w:t>
      </w:r>
      <w:r w:rsidRPr="00681C88">
        <w:rPr>
          <w:rFonts w:ascii="Book Antiqua" w:eastAsia="宋体" w:hAnsi="Book Antiqua" w:cs="宋体"/>
          <w:b/>
          <w:bCs/>
          <w:color w:val="000000" w:themeColor="text1"/>
          <w:sz w:val="21"/>
          <w:szCs w:val="21"/>
        </w:rPr>
        <w:t>Atarashi K</w:t>
      </w:r>
      <w:r w:rsidRPr="00681C88">
        <w:rPr>
          <w:rFonts w:ascii="Book Antiqua" w:eastAsia="宋体" w:hAnsi="Book Antiqua" w:cs="宋体"/>
          <w:color w:val="000000" w:themeColor="text1"/>
          <w:sz w:val="21"/>
          <w:szCs w:val="21"/>
        </w:rPr>
        <w:t>, Tanoue T, Shima T, Imaoka A, Kuwahara T, Momose Y, Cheng G, Yamasaki S, Saito T, Ohba Y, Taniguchi T, Takeda K, Hori S, Ivanov II, Umesaki Y, Itoh K, Honda K. Induction of colonic regulatory T cells by indigenous Clostridium species.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11; </w:t>
      </w:r>
      <w:r w:rsidRPr="00681C88">
        <w:rPr>
          <w:rFonts w:ascii="Book Antiqua" w:eastAsia="宋体" w:hAnsi="Book Antiqua" w:cs="宋体"/>
          <w:b/>
          <w:bCs/>
          <w:color w:val="000000" w:themeColor="text1"/>
          <w:sz w:val="21"/>
          <w:szCs w:val="21"/>
        </w:rPr>
        <w:t>331</w:t>
      </w:r>
      <w:r w:rsidRPr="00681C88">
        <w:rPr>
          <w:rFonts w:ascii="Book Antiqua" w:eastAsia="宋体" w:hAnsi="Book Antiqua" w:cs="宋体"/>
          <w:color w:val="000000" w:themeColor="text1"/>
          <w:sz w:val="21"/>
          <w:szCs w:val="21"/>
        </w:rPr>
        <w:t>: 337-341 [PMID: 21205640 DOI: 10.1126/science.1198469]</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4 </w:t>
      </w:r>
      <w:r w:rsidRPr="00681C88">
        <w:rPr>
          <w:rFonts w:ascii="Book Antiqua" w:eastAsia="宋体" w:hAnsi="Book Antiqua" w:cs="宋体"/>
          <w:b/>
          <w:bCs/>
          <w:color w:val="000000" w:themeColor="text1"/>
          <w:sz w:val="21"/>
          <w:szCs w:val="21"/>
        </w:rPr>
        <w:t>Smith PM</w:t>
      </w:r>
      <w:r w:rsidRPr="00681C88">
        <w:rPr>
          <w:rFonts w:ascii="Book Antiqua" w:eastAsia="宋体" w:hAnsi="Book Antiqua" w:cs="宋体"/>
          <w:color w:val="000000" w:themeColor="text1"/>
          <w:sz w:val="21"/>
          <w:szCs w:val="21"/>
        </w:rPr>
        <w:t>, Howitt MR, Panikov N, Michaud M, Gallini CA, Bohlooly-Y M, Glickman JN, Garrett WS. The microbial metabolites, short-chain fatty acids, regulate colonic Treg cell homeostasis. </w:t>
      </w:r>
      <w:r w:rsidRPr="00681C88">
        <w:rPr>
          <w:rFonts w:ascii="Book Antiqua" w:eastAsia="宋体" w:hAnsi="Book Antiqua" w:cs="宋体"/>
          <w:i/>
          <w:iCs/>
          <w:color w:val="000000" w:themeColor="text1"/>
          <w:sz w:val="21"/>
          <w:szCs w:val="21"/>
        </w:rPr>
        <w:t>Scienc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341</w:t>
      </w:r>
      <w:r w:rsidRPr="00681C88">
        <w:rPr>
          <w:rFonts w:ascii="Book Antiqua" w:eastAsia="宋体" w:hAnsi="Book Antiqua" w:cs="宋体"/>
          <w:color w:val="000000" w:themeColor="text1"/>
          <w:sz w:val="21"/>
          <w:szCs w:val="21"/>
        </w:rPr>
        <w:t>: 569-573 [PMID: 23828891 DOI: 10.1126/science.124116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5 </w:t>
      </w:r>
      <w:r w:rsidRPr="00681C88">
        <w:rPr>
          <w:rFonts w:ascii="Book Antiqua" w:eastAsia="宋体" w:hAnsi="Book Antiqua" w:cs="宋体"/>
          <w:b/>
          <w:bCs/>
          <w:color w:val="000000" w:themeColor="text1"/>
          <w:sz w:val="21"/>
          <w:szCs w:val="21"/>
        </w:rPr>
        <w:t>Arpaia N</w:t>
      </w:r>
      <w:r w:rsidRPr="00681C88">
        <w:rPr>
          <w:rFonts w:ascii="Book Antiqua" w:eastAsia="宋体" w:hAnsi="Book Antiqua" w:cs="宋体"/>
          <w:color w:val="000000" w:themeColor="text1"/>
          <w:sz w:val="21"/>
          <w:szCs w:val="21"/>
        </w:rPr>
        <w:t>, Campbell C, Fan X, Dikiy S, van der Veeken J, deRoos P, Liu H, Cross JR, Pfeffer K, Coffer PJ, Rudensky AY. Metabolites produced by commensal bacteria promote peripheral regulatory T-cell generation.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504</w:t>
      </w:r>
      <w:r w:rsidRPr="00681C88">
        <w:rPr>
          <w:rFonts w:ascii="Book Antiqua" w:eastAsia="宋体" w:hAnsi="Book Antiqua" w:cs="宋体"/>
          <w:color w:val="000000" w:themeColor="text1"/>
          <w:sz w:val="21"/>
          <w:szCs w:val="21"/>
        </w:rPr>
        <w:t>: 451-455 [PMID: 24226773 DOI: 10.1038/nature1272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6 </w:t>
      </w:r>
      <w:r w:rsidRPr="00681C88">
        <w:rPr>
          <w:rFonts w:ascii="Book Antiqua" w:eastAsia="宋体" w:hAnsi="Book Antiqua" w:cs="宋体"/>
          <w:b/>
          <w:bCs/>
          <w:color w:val="000000" w:themeColor="text1"/>
          <w:sz w:val="21"/>
          <w:szCs w:val="21"/>
        </w:rPr>
        <w:t>Furusawa Y</w:t>
      </w:r>
      <w:r w:rsidRPr="00681C88">
        <w:rPr>
          <w:rFonts w:ascii="Book Antiqua" w:eastAsia="宋体" w:hAnsi="Book Antiqua" w:cs="宋体"/>
          <w:color w:val="000000" w:themeColor="text1"/>
          <w:sz w:val="21"/>
          <w:szCs w:val="21"/>
        </w:rPr>
        <w:t>, Obata Y, Fukuda S, Endo TA, Nakato G, Takahashi D, Nakanishi Y, Uetake C, Kato K, Kato T, Takahashi M, Fukuda NN, Murakami S, Miyauchi E, Hino S, Atarashi K, Onawa S, Fujimura Y, Lockett T, Clarke JM, Topping DL, Tomita M, Hori S, Ohara O, Morita T, Koseki H, Kikuchi J, Honda K, Hase K, Ohno H. Commensal microbe-derived butyrate induces the differentiation of colonic regulatory T cells. </w:t>
      </w:r>
      <w:r w:rsidRPr="00681C88">
        <w:rPr>
          <w:rFonts w:ascii="Book Antiqua" w:eastAsia="宋体" w:hAnsi="Book Antiqua" w:cs="宋体"/>
          <w:i/>
          <w:iCs/>
          <w:color w:val="000000" w:themeColor="text1"/>
          <w:sz w:val="21"/>
          <w:szCs w:val="21"/>
        </w:rPr>
        <w:t>Nature</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504</w:t>
      </w:r>
      <w:r w:rsidRPr="00681C88">
        <w:rPr>
          <w:rFonts w:ascii="Book Antiqua" w:eastAsia="宋体" w:hAnsi="Book Antiqua" w:cs="宋体"/>
          <w:color w:val="000000" w:themeColor="text1"/>
          <w:sz w:val="21"/>
          <w:szCs w:val="21"/>
        </w:rPr>
        <w:t>: 446-450 [PMID: 24226770 DOI: 10.1038/nature1272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147 </w:t>
      </w:r>
      <w:r w:rsidRPr="00681C88">
        <w:rPr>
          <w:rFonts w:ascii="Book Antiqua" w:eastAsia="宋体" w:hAnsi="Book Antiqua" w:cs="宋体"/>
          <w:b/>
          <w:bCs/>
          <w:color w:val="000000" w:themeColor="text1"/>
          <w:sz w:val="21"/>
          <w:szCs w:val="21"/>
        </w:rPr>
        <w:t>Chang PV</w:t>
      </w:r>
      <w:r w:rsidRPr="00681C88">
        <w:rPr>
          <w:rFonts w:ascii="Book Antiqua" w:eastAsia="宋体" w:hAnsi="Book Antiqua" w:cs="宋体"/>
          <w:color w:val="000000" w:themeColor="text1"/>
          <w:sz w:val="21"/>
          <w:szCs w:val="21"/>
        </w:rPr>
        <w:t>, Hao L, Offermanns S, Medzhitov R. The microbial metabolite butyrate regulates intestinal macrophage function via histone deacetylase inhibition. </w:t>
      </w:r>
      <w:r w:rsidRPr="00681C88">
        <w:rPr>
          <w:rFonts w:ascii="Book Antiqua" w:eastAsia="宋体" w:hAnsi="Book Antiqua" w:cs="宋体"/>
          <w:i/>
          <w:iCs/>
          <w:color w:val="000000" w:themeColor="text1"/>
          <w:sz w:val="21"/>
          <w:szCs w:val="21"/>
        </w:rPr>
        <w:t xml:space="preserve">Proc Natl Acad Sci </w:t>
      </w:r>
      <w:r w:rsidRPr="00681C88">
        <w:rPr>
          <w:rFonts w:ascii="Book Antiqua" w:eastAsia="宋体" w:hAnsi="Book Antiqua" w:cs="宋体"/>
          <w:i/>
          <w:iCs/>
          <w:color w:val="000000" w:themeColor="text1"/>
          <w:szCs w:val="21"/>
        </w:rPr>
        <w:t>USA</w:t>
      </w:r>
      <w:r w:rsidRPr="00681C88">
        <w:rPr>
          <w:rFonts w:ascii="Book Antiqua" w:eastAsia="宋体" w:hAnsi="Book Antiqua" w:cs="宋体"/>
          <w:color w:val="000000" w:themeColor="text1"/>
          <w:sz w:val="21"/>
          <w:szCs w:val="21"/>
        </w:rPr>
        <w:t> 2014; </w:t>
      </w:r>
      <w:r w:rsidRPr="00681C88">
        <w:rPr>
          <w:rFonts w:ascii="Book Antiqua" w:eastAsia="宋体" w:hAnsi="Book Antiqua" w:cs="宋体"/>
          <w:b/>
          <w:bCs/>
          <w:color w:val="000000" w:themeColor="text1"/>
          <w:sz w:val="21"/>
          <w:szCs w:val="21"/>
        </w:rPr>
        <w:t>111</w:t>
      </w:r>
      <w:r w:rsidRPr="00681C88">
        <w:rPr>
          <w:rFonts w:ascii="Book Antiqua" w:eastAsia="宋体" w:hAnsi="Book Antiqua" w:cs="宋体"/>
          <w:color w:val="000000" w:themeColor="text1"/>
          <w:sz w:val="21"/>
          <w:szCs w:val="21"/>
        </w:rPr>
        <w:t>: 2247-2252 [PMID: 24390544 DOI: 10.1073/pnas.1322269111]</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8 </w:t>
      </w:r>
      <w:r w:rsidRPr="00681C88">
        <w:rPr>
          <w:rFonts w:ascii="Book Antiqua" w:eastAsia="宋体" w:hAnsi="Book Antiqua" w:cs="宋体"/>
          <w:b/>
          <w:bCs/>
          <w:color w:val="000000" w:themeColor="text1"/>
          <w:sz w:val="21"/>
          <w:szCs w:val="21"/>
        </w:rPr>
        <w:t>Kukreja A</w:t>
      </w:r>
      <w:r w:rsidRPr="00681C88">
        <w:rPr>
          <w:rFonts w:ascii="Book Antiqua" w:eastAsia="宋体" w:hAnsi="Book Antiqua" w:cs="宋体"/>
          <w:color w:val="000000" w:themeColor="text1"/>
          <w:sz w:val="21"/>
          <w:szCs w:val="21"/>
        </w:rPr>
        <w:t>, Cost G, Marker J, Zhang C, Sun Z, Lin-Su K, Ten S, Sanz M, Exley M, Wilson B, Porcelli S, Maclaren N. Multiple immuno-regulatory defects in type-1 diabetes. </w:t>
      </w:r>
      <w:r w:rsidRPr="00681C88">
        <w:rPr>
          <w:rFonts w:ascii="Book Antiqua" w:eastAsia="宋体" w:hAnsi="Book Antiqua" w:cs="宋体"/>
          <w:i/>
          <w:iCs/>
          <w:color w:val="000000" w:themeColor="text1"/>
          <w:sz w:val="21"/>
          <w:szCs w:val="21"/>
        </w:rPr>
        <w:t>J Clin Invest</w:t>
      </w:r>
      <w:r w:rsidRPr="00681C88">
        <w:rPr>
          <w:rFonts w:ascii="Book Antiqua" w:eastAsia="宋体" w:hAnsi="Book Antiqua" w:cs="宋体"/>
          <w:color w:val="000000" w:themeColor="text1"/>
          <w:sz w:val="21"/>
          <w:szCs w:val="21"/>
        </w:rPr>
        <w:t> 2002; </w:t>
      </w:r>
      <w:r w:rsidRPr="00681C88">
        <w:rPr>
          <w:rFonts w:ascii="Book Antiqua" w:eastAsia="宋体" w:hAnsi="Book Antiqua" w:cs="宋体"/>
          <w:b/>
          <w:bCs/>
          <w:color w:val="000000" w:themeColor="text1"/>
          <w:sz w:val="21"/>
          <w:szCs w:val="21"/>
        </w:rPr>
        <w:t>109</w:t>
      </w:r>
      <w:r w:rsidRPr="00681C88">
        <w:rPr>
          <w:rFonts w:ascii="Book Antiqua" w:eastAsia="宋体" w:hAnsi="Book Antiqua" w:cs="宋体"/>
          <w:color w:val="000000" w:themeColor="text1"/>
          <w:sz w:val="21"/>
          <w:szCs w:val="21"/>
        </w:rPr>
        <w:t>: 131-140 [PMID: 11781358 DOI: 10.1172/jci136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49 </w:t>
      </w:r>
      <w:r w:rsidRPr="00681C88">
        <w:rPr>
          <w:rFonts w:ascii="Book Antiqua" w:eastAsia="宋体" w:hAnsi="Book Antiqua" w:cs="宋体"/>
          <w:b/>
          <w:bCs/>
          <w:color w:val="000000" w:themeColor="text1"/>
          <w:sz w:val="21"/>
          <w:szCs w:val="21"/>
        </w:rPr>
        <w:t>Lindley S</w:t>
      </w:r>
      <w:r w:rsidRPr="00681C88">
        <w:rPr>
          <w:rFonts w:ascii="Book Antiqua" w:eastAsia="宋体" w:hAnsi="Book Antiqua" w:cs="宋体"/>
          <w:color w:val="000000" w:themeColor="text1"/>
          <w:sz w:val="21"/>
          <w:szCs w:val="21"/>
        </w:rPr>
        <w:t>, Dayan CM, Bishop A, Roep BO, Peakman M, Tree TI. Defective suppressor function in CD4(+)CD25(+) T-cells from patients with type 1 diabetes. </w:t>
      </w:r>
      <w:r w:rsidRPr="00681C88">
        <w:rPr>
          <w:rFonts w:ascii="Book Antiqua" w:eastAsia="宋体" w:hAnsi="Book Antiqua" w:cs="宋体"/>
          <w:i/>
          <w:iCs/>
          <w:color w:val="000000" w:themeColor="text1"/>
          <w:sz w:val="21"/>
          <w:szCs w:val="21"/>
        </w:rPr>
        <w:t>Diabetes</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54</w:t>
      </w:r>
      <w:r w:rsidRPr="00681C88">
        <w:rPr>
          <w:rFonts w:ascii="Book Antiqua" w:eastAsia="宋体" w:hAnsi="Book Antiqua" w:cs="宋体"/>
          <w:color w:val="000000" w:themeColor="text1"/>
          <w:sz w:val="21"/>
          <w:szCs w:val="21"/>
        </w:rPr>
        <w:t>: 92-99 [PMID: 15616015 DOI: 10.2337/diabetes.54.1.92]</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0 </w:t>
      </w:r>
      <w:r w:rsidRPr="00681C88">
        <w:rPr>
          <w:rFonts w:ascii="Book Antiqua" w:eastAsia="宋体" w:hAnsi="Book Antiqua" w:cs="宋体"/>
          <w:b/>
          <w:bCs/>
          <w:color w:val="000000" w:themeColor="text1"/>
          <w:sz w:val="21"/>
          <w:szCs w:val="21"/>
        </w:rPr>
        <w:t>Bosi E</w:t>
      </w:r>
      <w:r w:rsidRPr="00681C88">
        <w:rPr>
          <w:rFonts w:ascii="Book Antiqua" w:eastAsia="宋体" w:hAnsi="Book Antiqua" w:cs="宋体"/>
          <w:color w:val="000000" w:themeColor="text1"/>
          <w:sz w:val="21"/>
          <w:szCs w:val="21"/>
        </w:rPr>
        <w:t>, Molteni L, Radaelli MG, Folini L, Fermo I, Bazzigaluppi E, Piemonti L, Pastore MR, Paroni R. Increased intestinal permeability precedes clinical onset of type 1 diabetes. </w:t>
      </w:r>
      <w:r w:rsidRPr="00681C88">
        <w:rPr>
          <w:rFonts w:ascii="Book Antiqua" w:eastAsia="宋体" w:hAnsi="Book Antiqua" w:cs="宋体"/>
          <w:i/>
          <w:iCs/>
          <w:color w:val="000000" w:themeColor="text1"/>
          <w:sz w:val="21"/>
          <w:szCs w:val="21"/>
        </w:rPr>
        <w:t>Diabetologia</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49</w:t>
      </w:r>
      <w:r w:rsidRPr="00681C88">
        <w:rPr>
          <w:rFonts w:ascii="Book Antiqua" w:eastAsia="宋体" w:hAnsi="Book Antiqua" w:cs="宋体"/>
          <w:color w:val="000000" w:themeColor="text1"/>
          <w:sz w:val="21"/>
          <w:szCs w:val="21"/>
        </w:rPr>
        <w:t>: 2824-2827 [PMID: 17028899 DOI: 10.1007/s00125-006-0465-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1 </w:t>
      </w:r>
      <w:r w:rsidRPr="00681C88">
        <w:rPr>
          <w:rFonts w:ascii="Book Antiqua" w:eastAsia="宋体" w:hAnsi="Book Antiqua" w:cs="宋体"/>
          <w:b/>
          <w:bCs/>
          <w:color w:val="000000" w:themeColor="text1"/>
          <w:sz w:val="21"/>
          <w:szCs w:val="21"/>
        </w:rPr>
        <w:t>Secondulfo M</w:t>
      </w:r>
      <w:r w:rsidRPr="00681C88">
        <w:rPr>
          <w:rFonts w:ascii="Book Antiqua" w:eastAsia="宋体" w:hAnsi="Book Antiqua" w:cs="宋体"/>
          <w:color w:val="000000" w:themeColor="text1"/>
          <w:sz w:val="21"/>
          <w:szCs w:val="21"/>
        </w:rPr>
        <w:t>, Iafusco D, Carratù R, deMagistris L, Sapone A, Generoso M, Mezzogiomo A, Sasso FC, Cartenì M, De Rosa R, Prisco F, Esposito V. Ultrastructural mucosal alterations and increased intestinal permeability in non-celiac, type I diabetic patients. </w:t>
      </w:r>
      <w:r w:rsidRPr="00681C88">
        <w:rPr>
          <w:rFonts w:ascii="Book Antiqua" w:eastAsia="宋体" w:hAnsi="Book Antiqua" w:cs="宋体"/>
          <w:i/>
          <w:iCs/>
          <w:color w:val="000000" w:themeColor="text1"/>
          <w:sz w:val="21"/>
          <w:szCs w:val="21"/>
        </w:rPr>
        <w:t>Dig Liver Dis</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36</w:t>
      </w:r>
      <w:r w:rsidRPr="00681C88">
        <w:rPr>
          <w:rFonts w:ascii="Book Antiqua" w:eastAsia="宋体" w:hAnsi="Book Antiqua" w:cs="宋体"/>
          <w:color w:val="000000" w:themeColor="text1"/>
          <w:sz w:val="21"/>
          <w:szCs w:val="21"/>
        </w:rPr>
        <w:t>: 35-45 [PMID: 14971814]</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2 </w:t>
      </w:r>
      <w:r w:rsidRPr="00681C88">
        <w:rPr>
          <w:rFonts w:ascii="Book Antiqua" w:eastAsia="宋体" w:hAnsi="Book Antiqua" w:cs="宋体"/>
          <w:b/>
          <w:bCs/>
          <w:color w:val="000000" w:themeColor="text1"/>
          <w:sz w:val="21"/>
          <w:szCs w:val="21"/>
        </w:rPr>
        <w:t>Sorini C</w:t>
      </w:r>
      <w:r w:rsidRPr="00681C88">
        <w:rPr>
          <w:rFonts w:ascii="Book Antiqua" w:eastAsia="宋体" w:hAnsi="Book Antiqua" w:cs="宋体"/>
          <w:color w:val="000000" w:themeColor="text1"/>
          <w:sz w:val="21"/>
          <w:szCs w:val="21"/>
        </w:rPr>
        <w:t>, Falcone M. Shaping the (auto)immune response in the gut: the role of intestinal immune regulation in the prevention of type 1 diabetes. </w:t>
      </w:r>
      <w:r w:rsidRPr="00681C88">
        <w:rPr>
          <w:rFonts w:ascii="Book Antiqua" w:eastAsia="宋体" w:hAnsi="Book Antiqua" w:cs="宋体"/>
          <w:i/>
          <w:iCs/>
          <w:color w:val="000000" w:themeColor="text1"/>
          <w:sz w:val="21"/>
          <w:szCs w:val="21"/>
        </w:rPr>
        <w:t>Am J Clin Exp Immunol</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2</w:t>
      </w:r>
      <w:r w:rsidRPr="00681C88">
        <w:rPr>
          <w:rFonts w:ascii="Book Antiqua" w:eastAsia="宋体" w:hAnsi="Book Antiqua" w:cs="宋体"/>
          <w:color w:val="000000" w:themeColor="text1"/>
          <w:sz w:val="21"/>
          <w:szCs w:val="21"/>
        </w:rPr>
        <w:t>: 156-171 [PMID: 23885333]</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3 </w:t>
      </w:r>
      <w:r w:rsidRPr="00681C88">
        <w:rPr>
          <w:rFonts w:ascii="Book Antiqua" w:eastAsia="宋体" w:hAnsi="Book Antiqua" w:cs="宋体"/>
          <w:b/>
          <w:bCs/>
          <w:color w:val="000000" w:themeColor="text1"/>
          <w:sz w:val="21"/>
          <w:szCs w:val="21"/>
        </w:rPr>
        <w:t>Vaarala O</w:t>
      </w:r>
      <w:r w:rsidRPr="00681C88">
        <w:rPr>
          <w:rFonts w:ascii="Book Antiqua" w:eastAsia="宋体" w:hAnsi="Book Antiqua" w:cs="宋体"/>
          <w:color w:val="000000" w:themeColor="text1"/>
          <w:sz w:val="21"/>
          <w:szCs w:val="21"/>
        </w:rPr>
        <w:t>. Human intestinal microbiota and type 1 diabetes. </w:t>
      </w:r>
      <w:r w:rsidRPr="00681C88">
        <w:rPr>
          <w:rFonts w:ascii="Book Antiqua" w:eastAsia="宋体" w:hAnsi="Book Antiqua" w:cs="宋体"/>
          <w:i/>
          <w:iCs/>
          <w:color w:val="000000" w:themeColor="text1"/>
          <w:sz w:val="21"/>
          <w:szCs w:val="21"/>
        </w:rPr>
        <w:t>Curr Diab Rep</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13</w:t>
      </w:r>
      <w:r w:rsidRPr="00681C88">
        <w:rPr>
          <w:rFonts w:ascii="Book Antiqua" w:eastAsia="宋体" w:hAnsi="Book Antiqua" w:cs="宋体"/>
          <w:color w:val="000000" w:themeColor="text1"/>
          <w:sz w:val="21"/>
          <w:szCs w:val="21"/>
        </w:rPr>
        <w:t>: 601-607 [PMID: 23934614 DOI: 10.1007/s11892-013-0409-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4 </w:t>
      </w:r>
      <w:r w:rsidRPr="00681C88">
        <w:rPr>
          <w:rFonts w:ascii="Book Antiqua" w:eastAsia="宋体" w:hAnsi="Book Antiqua" w:cs="宋体"/>
          <w:b/>
          <w:bCs/>
          <w:color w:val="000000" w:themeColor="text1"/>
          <w:sz w:val="21"/>
          <w:szCs w:val="21"/>
        </w:rPr>
        <w:t>Wagner M</w:t>
      </w:r>
      <w:r w:rsidRPr="00681C88">
        <w:rPr>
          <w:rFonts w:ascii="Book Antiqua" w:eastAsia="宋体" w:hAnsi="Book Antiqua" w:cs="宋体"/>
          <w:color w:val="000000" w:themeColor="text1"/>
          <w:sz w:val="21"/>
          <w:szCs w:val="21"/>
        </w:rPr>
        <w:t>, Roger AJ, Flax JL, Brusseau GA, Stahl DA. Phylogeny of dissimilatory sulfite reductases supports an early origin of sulfate respiration. </w:t>
      </w:r>
      <w:r w:rsidRPr="00681C88">
        <w:rPr>
          <w:rFonts w:ascii="Book Antiqua" w:eastAsia="宋体" w:hAnsi="Book Antiqua" w:cs="宋体"/>
          <w:i/>
          <w:iCs/>
          <w:color w:val="000000" w:themeColor="text1"/>
          <w:sz w:val="21"/>
          <w:szCs w:val="21"/>
        </w:rPr>
        <w:t>J Bacteriol</w:t>
      </w:r>
      <w:r w:rsidRPr="00681C88">
        <w:rPr>
          <w:rFonts w:ascii="Book Antiqua" w:eastAsia="宋体" w:hAnsi="Book Antiqua" w:cs="宋体"/>
          <w:color w:val="000000" w:themeColor="text1"/>
          <w:sz w:val="21"/>
          <w:szCs w:val="21"/>
        </w:rPr>
        <w:t> 1998; </w:t>
      </w:r>
      <w:r w:rsidRPr="00681C88">
        <w:rPr>
          <w:rFonts w:ascii="Book Antiqua" w:eastAsia="宋体" w:hAnsi="Book Antiqua" w:cs="宋体"/>
          <w:b/>
          <w:bCs/>
          <w:color w:val="000000" w:themeColor="text1"/>
          <w:sz w:val="21"/>
          <w:szCs w:val="21"/>
        </w:rPr>
        <w:t>180</w:t>
      </w:r>
      <w:r w:rsidRPr="00681C88">
        <w:rPr>
          <w:rFonts w:ascii="Book Antiqua" w:eastAsia="宋体" w:hAnsi="Book Antiqua" w:cs="宋体"/>
          <w:color w:val="000000" w:themeColor="text1"/>
          <w:sz w:val="21"/>
          <w:szCs w:val="21"/>
        </w:rPr>
        <w:t>: 2975-2982 [PMID: 960389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5 </w:t>
      </w:r>
      <w:r w:rsidRPr="00681C88">
        <w:rPr>
          <w:rFonts w:ascii="Book Antiqua" w:eastAsia="宋体" w:hAnsi="Book Antiqua" w:cs="宋体"/>
          <w:b/>
          <w:bCs/>
          <w:color w:val="000000" w:themeColor="text1"/>
          <w:sz w:val="21"/>
          <w:szCs w:val="21"/>
        </w:rPr>
        <w:t>Babidge W</w:t>
      </w:r>
      <w:r w:rsidRPr="00681C88">
        <w:rPr>
          <w:rFonts w:ascii="Book Antiqua" w:eastAsia="宋体" w:hAnsi="Book Antiqua" w:cs="宋体"/>
          <w:color w:val="000000" w:themeColor="text1"/>
          <w:sz w:val="21"/>
          <w:szCs w:val="21"/>
        </w:rPr>
        <w:t>, Millard S, Roediger W. Sulfides impair short chain fatty acid beta-oxidation at acyl-CoA dehydrogenase level in colonocytes: implications for ulcerative colitis. </w:t>
      </w:r>
      <w:r w:rsidRPr="00681C88">
        <w:rPr>
          <w:rFonts w:ascii="Book Antiqua" w:eastAsia="宋体" w:hAnsi="Book Antiqua" w:cs="宋体"/>
          <w:i/>
          <w:iCs/>
          <w:color w:val="000000" w:themeColor="text1"/>
          <w:sz w:val="21"/>
          <w:szCs w:val="21"/>
        </w:rPr>
        <w:t>Mol Cell Biochem</w:t>
      </w:r>
      <w:r w:rsidRPr="00681C88">
        <w:rPr>
          <w:rFonts w:ascii="Book Antiqua" w:eastAsia="宋体" w:hAnsi="Book Antiqua" w:cs="宋体"/>
          <w:color w:val="000000" w:themeColor="text1"/>
          <w:sz w:val="21"/>
          <w:szCs w:val="21"/>
        </w:rPr>
        <w:t> 1998; </w:t>
      </w:r>
      <w:r w:rsidRPr="00681C88">
        <w:rPr>
          <w:rFonts w:ascii="Book Antiqua" w:eastAsia="宋体" w:hAnsi="Book Antiqua" w:cs="宋体"/>
          <w:b/>
          <w:bCs/>
          <w:color w:val="000000" w:themeColor="text1"/>
          <w:sz w:val="21"/>
          <w:szCs w:val="21"/>
        </w:rPr>
        <w:t>181</w:t>
      </w:r>
      <w:r w:rsidRPr="00681C88">
        <w:rPr>
          <w:rFonts w:ascii="Book Antiqua" w:eastAsia="宋体" w:hAnsi="Book Antiqua" w:cs="宋体"/>
          <w:color w:val="000000" w:themeColor="text1"/>
          <w:sz w:val="21"/>
          <w:szCs w:val="21"/>
        </w:rPr>
        <w:t>: 117-124 [PMID: 9562248]</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6 </w:t>
      </w:r>
      <w:r w:rsidRPr="00681C88">
        <w:rPr>
          <w:rFonts w:ascii="Book Antiqua" w:eastAsia="宋体" w:hAnsi="Book Antiqua" w:cs="宋体"/>
          <w:b/>
          <w:bCs/>
          <w:color w:val="000000" w:themeColor="text1"/>
          <w:sz w:val="21"/>
          <w:szCs w:val="21"/>
        </w:rPr>
        <w:t>Den Hond E</w:t>
      </w:r>
      <w:r w:rsidRPr="00681C88">
        <w:rPr>
          <w:rFonts w:ascii="Book Antiqua" w:eastAsia="宋体" w:hAnsi="Book Antiqua" w:cs="宋体"/>
          <w:color w:val="000000" w:themeColor="text1"/>
          <w:sz w:val="21"/>
          <w:szCs w:val="21"/>
        </w:rPr>
        <w:t>, Hiele M, Evenepoel P, Peeters M, Ghoos Y, Rutgeerts P. In vivo butyrate metabolism and colonic permeability in extensive ulcerative colitis. </w:t>
      </w:r>
      <w:r w:rsidRPr="00681C88">
        <w:rPr>
          <w:rFonts w:ascii="Book Antiqua" w:eastAsia="宋体" w:hAnsi="Book Antiqua" w:cs="宋体"/>
          <w:i/>
          <w:iCs/>
          <w:color w:val="000000" w:themeColor="text1"/>
          <w:sz w:val="21"/>
          <w:szCs w:val="21"/>
        </w:rPr>
        <w:t>Gastroenterology</w:t>
      </w:r>
      <w:r w:rsidRPr="00681C88">
        <w:rPr>
          <w:rFonts w:ascii="Book Antiqua" w:eastAsia="宋体" w:hAnsi="Book Antiqua" w:cs="宋体"/>
          <w:color w:val="000000" w:themeColor="text1"/>
          <w:sz w:val="21"/>
          <w:szCs w:val="21"/>
        </w:rPr>
        <w:t> 1998; </w:t>
      </w:r>
      <w:r w:rsidRPr="00681C88">
        <w:rPr>
          <w:rFonts w:ascii="Book Antiqua" w:eastAsia="宋体" w:hAnsi="Book Antiqua" w:cs="宋体"/>
          <w:b/>
          <w:bCs/>
          <w:color w:val="000000" w:themeColor="text1"/>
          <w:sz w:val="21"/>
          <w:szCs w:val="21"/>
        </w:rPr>
        <w:t>115</w:t>
      </w:r>
      <w:r w:rsidRPr="00681C88">
        <w:rPr>
          <w:rFonts w:ascii="Book Antiqua" w:eastAsia="宋体" w:hAnsi="Book Antiqua" w:cs="宋体"/>
          <w:color w:val="000000" w:themeColor="text1"/>
          <w:sz w:val="21"/>
          <w:szCs w:val="21"/>
        </w:rPr>
        <w:t>: 584-590 [PMID: 972115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7 </w:t>
      </w:r>
      <w:r w:rsidRPr="00681C88">
        <w:rPr>
          <w:rFonts w:ascii="Book Antiqua" w:eastAsia="宋体" w:hAnsi="Book Antiqua" w:cs="宋体"/>
          <w:b/>
          <w:bCs/>
          <w:color w:val="000000" w:themeColor="text1"/>
          <w:sz w:val="21"/>
          <w:szCs w:val="21"/>
        </w:rPr>
        <w:t>Attene-Ramos MS</w:t>
      </w:r>
      <w:r w:rsidRPr="00681C88">
        <w:rPr>
          <w:rFonts w:ascii="Book Antiqua" w:eastAsia="宋体" w:hAnsi="Book Antiqua" w:cs="宋体"/>
          <w:color w:val="000000" w:themeColor="text1"/>
          <w:sz w:val="21"/>
          <w:szCs w:val="21"/>
        </w:rPr>
        <w:t>, Nava GM, Muellner MG, Wagner ED, Plewa MJ, Gaskins HR. DNA damage and toxicogenomic analyses of hydrogen sulfide in human intestinal epithelial FHs 74 Int cells. </w:t>
      </w:r>
      <w:r w:rsidRPr="00681C88">
        <w:rPr>
          <w:rFonts w:ascii="Book Antiqua" w:eastAsia="宋体" w:hAnsi="Book Antiqua" w:cs="宋体"/>
          <w:i/>
          <w:iCs/>
          <w:color w:val="000000" w:themeColor="text1"/>
          <w:sz w:val="21"/>
          <w:szCs w:val="21"/>
        </w:rPr>
        <w:t>Environ Mol Mutagen</w:t>
      </w:r>
      <w:r w:rsidRPr="00681C88">
        <w:rPr>
          <w:rFonts w:ascii="Book Antiqua" w:eastAsia="宋体" w:hAnsi="Book Antiqua" w:cs="宋体"/>
          <w:color w:val="000000" w:themeColor="text1"/>
          <w:sz w:val="21"/>
          <w:szCs w:val="21"/>
        </w:rPr>
        <w:t> 2010; </w:t>
      </w:r>
      <w:r w:rsidRPr="00681C88">
        <w:rPr>
          <w:rFonts w:ascii="Book Antiqua" w:eastAsia="宋体" w:hAnsi="Book Antiqua" w:cs="宋体"/>
          <w:b/>
          <w:bCs/>
          <w:color w:val="000000" w:themeColor="text1"/>
          <w:sz w:val="21"/>
          <w:szCs w:val="21"/>
        </w:rPr>
        <w:t>51</w:t>
      </w:r>
      <w:r w:rsidRPr="00681C88">
        <w:rPr>
          <w:rFonts w:ascii="Book Antiqua" w:eastAsia="宋体" w:hAnsi="Book Antiqua" w:cs="宋体"/>
          <w:color w:val="000000" w:themeColor="text1"/>
          <w:sz w:val="21"/>
          <w:szCs w:val="21"/>
        </w:rPr>
        <w:t>: 304-314 [PMID: 20120018 DOI: 10.1002/em.2054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8 </w:t>
      </w:r>
      <w:r w:rsidRPr="00681C88">
        <w:rPr>
          <w:rFonts w:ascii="Book Antiqua" w:eastAsia="宋体" w:hAnsi="Book Antiqua" w:cs="宋体"/>
          <w:b/>
          <w:bCs/>
          <w:color w:val="000000" w:themeColor="text1"/>
          <w:sz w:val="21"/>
          <w:szCs w:val="21"/>
        </w:rPr>
        <w:t>Attene-Ramos MS</w:t>
      </w:r>
      <w:r w:rsidRPr="00681C88">
        <w:rPr>
          <w:rFonts w:ascii="Book Antiqua" w:eastAsia="宋体" w:hAnsi="Book Antiqua" w:cs="宋体"/>
          <w:color w:val="000000" w:themeColor="text1"/>
          <w:sz w:val="21"/>
          <w:szCs w:val="21"/>
        </w:rPr>
        <w:t>, Wagner ED, Plewa MJ, Gaskins HR. Evidence that hydrogen sulfide is a genotoxic agent. </w:t>
      </w:r>
      <w:r w:rsidRPr="00681C88">
        <w:rPr>
          <w:rFonts w:ascii="Book Antiqua" w:eastAsia="宋体" w:hAnsi="Book Antiqua" w:cs="宋体"/>
          <w:i/>
          <w:iCs/>
          <w:color w:val="000000" w:themeColor="text1"/>
          <w:sz w:val="21"/>
          <w:szCs w:val="21"/>
        </w:rPr>
        <w:t>Mol Cancer Res</w:t>
      </w:r>
      <w:r w:rsidRPr="00681C88">
        <w:rPr>
          <w:rFonts w:ascii="Book Antiqua" w:eastAsia="宋体" w:hAnsi="Book Antiqua" w:cs="宋体"/>
          <w:color w:val="000000" w:themeColor="text1"/>
          <w:sz w:val="21"/>
          <w:szCs w:val="21"/>
        </w:rPr>
        <w:t> 2006; </w:t>
      </w:r>
      <w:r w:rsidRPr="00681C88">
        <w:rPr>
          <w:rFonts w:ascii="Book Antiqua" w:eastAsia="宋体" w:hAnsi="Book Antiqua" w:cs="宋体"/>
          <w:b/>
          <w:bCs/>
          <w:color w:val="000000" w:themeColor="text1"/>
          <w:sz w:val="21"/>
          <w:szCs w:val="21"/>
        </w:rPr>
        <w:t>4</w:t>
      </w:r>
      <w:r w:rsidRPr="00681C88">
        <w:rPr>
          <w:rFonts w:ascii="Book Antiqua" w:eastAsia="宋体" w:hAnsi="Book Antiqua" w:cs="宋体"/>
          <w:color w:val="000000" w:themeColor="text1"/>
          <w:sz w:val="21"/>
          <w:szCs w:val="21"/>
        </w:rPr>
        <w:t>: 9-14 [PMID: 16446402 DOI: 10.1158/1541-7786.mcr-05-0126]</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59 </w:t>
      </w:r>
      <w:r w:rsidRPr="00681C88">
        <w:rPr>
          <w:rFonts w:ascii="Book Antiqua" w:eastAsia="宋体" w:hAnsi="Book Antiqua" w:cs="宋体"/>
          <w:b/>
          <w:bCs/>
          <w:color w:val="000000" w:themeColor="text1"/>
          <w:sz w:val="21"/>
          <w:szCs w:val="21"/>
        </w:rPr>
        <w:t>Mantovani A</w:t>
      </w:r>
      <w:r w:rsidRPr="00681C88">
        <w:rPr>
          <w:rFonts w:ascii="Book Antiqua" w:eastAsia="宋体" w:hAnsi="Book Antiqua" w:cs="宋体"/>
          <w:color w:val="000000" w:themeColor="text1"/>
          <w:sz w:val="21"/>
          <w:szCs w:val="21"/>
        </w:rPr>
        <w:t>, Sica A, Sozzani S, Allavena P, Vecchi A, Locati M. The chemokine system in diverse forms of macrophage activation and polarization. </w:t>
      </w:r>
      <w:r w:rsidRPr="00681C88">
        <w:rPr>
          <w:rFonts w:ascii="Book Antiqua" w:eastAsia="宋体" w:hAnsi="Book Antiqua" w:cs="宋体"/>
          <w:i/>
          <w:iCs/>
          <w:color w:val="000000" w:themeColor="text1"/>
          <w:sz w:val="21"/>
          <w:szCs w:val="21"/>
        </w:rPr>
        <w:t>Trends Immunol</w:t>
      </w:r>
      <w:r w:rsidRPr="00681C88">
        <w:rPr>
          <w:rFonts w:ascii="Book Antiqua" w:eastAsia="宋体" w:hAnsi="Book Antiqua" w:cs="宋体"/>
          <w:color w:val="000000" w:themeColor="text1"/>
          <w:sz w:val="21"/>
          <w:szCs w:val="21"/>
        </w:rPr>
        <w:t> 2004; </w:t>
      </w:r>
      <w:r w:rsidRPr="00681C88">
        <w:rPr>
          <w:rFonts w:ascii="Book Antiqua" w:eastAsia="宋体" w:hAnsi="Book Antiqua" w:cs="宋体"/>
          <w:b/>
          <w:bCs/>
          <w:color w:val="000000" w:themeColor="text1"/>
          <w:sz w:val="21"/>
          <w:szCs w:val="21"/>
        </w:rPr>
        <w:t>25</w:t>
      </w:r>
      <w:r w:rsidRPr="00681C88">
        <w:rPr>
          <w:rFonts w:ascii="Book Antiqua" w:eastAsia="宋体" w:hAnsi="Book Antiqua" w:cs="宋体"/>
          <w:color w:val="000000" w:themeColor="text1"/>
          <w:sz w:val="21"/>
          <w:szCs w:val="21"/>
        </w:rPr>
        <w:t>: 677-686 [PMID: 15530839 DOI: 10.1016/j.it.2004.09.01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lastRenderedPageBreak/>
        <w:t>160 </w:t>
      </w:r>
      <w:r w:rsidRPr="00681C88">
        <w:rPr>
          <w:rFonts w:ascii="Book Antiqua" w:eastAsia="宋体" w:hAnsi="Book Antiqua" w:cs="宋体"/>
          <w:b/>
          <w:bCs/>
          <w:color w:val="000000" w:themeColor="text1"/>
          <w:sz w:val="21"/>
          <w:szCs w:val="21"/>
        </w:rPr>
        <w:t>Osborn O</w:t>
      </w:r>
      <w:r w:rsidRPr="00681C88">
        <w:rPr>
          <w:rFonts w:ascii="Book Antiqua" w:eastAsia="宋体" w:hAnsi="Book Antiqua" w:cs="宋体"/>
          <w:color w:val="000000" w:themeColor="text1"/>
          <w:sz w:val="21"/>
          <w:szCs w:val="21"/>
        </w:rPr>
        <w:t>, Olefsky JM. The cellular and signaling networks linking the immune system and metabolism in disease. </w:t>
      </w:r>
      <w:r w:rsidRPr="00681C88">
        <w:rPr>
          <w:rFonts w:ascii="Book Antiqua" w:eastAsia="宋体" w:hAnsi="Book Antiqua" w:cs="宋体"/>
          <w:i/>
          <w:iCs/>
          <w:color w:val="000000" w:themeColor="text1"/>
          <w:sz w:val="21"/>
          <w:szCs w:val="21"/>
        </w:rPr>
        <w:t>Nat Med</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18</w:t>
      </w:r>
      <w:r w:rsidRPr="00681C88">
        <w:rPr>
          <w:rFonts w:ascii="Book Antiqua" w:eastAsia="宋体" w:hAnsi="Book Antiqua" w:cs="宋体"/>
          <w:color w:val="000000" w:themeColor="text1"/>
          <w:sz w:val="21"/>
          <w:szCs w:val="21"/>
        </w:rPr>
        <w:t>: 363-374 [PMID: 22395709 DOI: 10.1038/nm.2627]</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61 </w:t>
      </w:r>
      <w:r w:rsidRPr="00681C88">
        <w:rPr>
          <w:rFonts w:ascii="Book Antiqua" w:eastAsia="宋体" w:hAnsi="Book Antiqua" w:cs="宋体"/>
          <w:b/>
          <w:bCs/>
          <w:color w:val="000000" w:themeColor="text1"/>
          <w:sz w:val="21"/>
          <w:szCs w:val="21"/>
        </w:rPr>
        <w:t>Nava GM</w:t>
      </w:r>
      <w:r w:rsidRPr="00681C88">
        <w:rPr>
          <w:rFonts w:ascii="Book Antiqua" w:eastAsia="宋体" w:hAnsi="Book Antiqua" w:cs="宋体"/>
          <w:color w:val="000000" w:themeColor="text1"/>
          <w:sz w:val="21"/>
          <w:szCs w:val="21"/>
        </w:rPr>
        <w:t>, Carbonero F, Croix JA, Greenberg E, Gaskins HR. Abundance and diversity of mucosa-associated hydrogenotrophic microbes in the healthy human colon. </w:t>
      </w:r>
      <w:r w:rsidRPr="00681C88">
        <w:rPr>
          <w:rFonts w:ascii="Book Antiqua" w:eastAsia="宋体" w:hAnsi="Book Antiqua" w:cs="宋体"/>
          <w:i/>
          <w:iCs/>
          <w:color w:val="000000" w:themeColor="text1"/>
          <w:sz w:val="21"/>
          <w:szCs w:val="21"/>
        </w:rPr>
        <w:t>ISME J</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6</w:t>
      </w:r>
      <w:r w:rsidRPr="00681C88">
        <w:rPr>
          <w:rFonts w:ascii="Book Antiqua" w:eastAsia="宋体" w:hAnsi="Book Antiqua" w:cs="宋体"/>
          <w:color w:val="000000" w:themeColor="text1"/>
          <w:sz w:val="21"/>
          <w:szCs w:val="21"/>
        </w:rPr>
        <w:t>: 57-70 [PMID: 21753800 DOI: 10.1038/ismej.2011.90]</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62 </w:t>
      </w:r>
      <w:r w:rsidRPr="00681C88">
        <w:rPr>
          <w:rFonts w:ascii="Book Antiqua" w:eastAsia="宋体" w:hAnsi="Book Antiqua" w:cs="宋体"/>
          <w:b/>
          <w:bCs/>
          <w:color w:val="000000" w:themeColor="text1"/>
          <w:sz w:val="21"/>
          <w:szCs w:val="21"/>
        </w:rPr>
        <w:t>Warren YA</w:t>
      </w:r>
      <w:r w:rsidRPr="00681C88">
        <w:rPr>
          <w:rFonts w:ascii="Book Antiqua" w:eastAsia="宋体" w:hAnsi="Book Antiqua" w:cs="宋体"/>
          <w:color w:val="000000" w:themeColor="text1"/>
          <w:sz w:val="21"/>
          <w:szCs w:val="21"/>
        </w:rPr>
        <w:t>, Citron DM, Merriam CV, Goldstein EJ. Biochemical differentiation and comparison of Desulfovibrio species and other phenotypically similar genera. </w:t>
      </w:r>
      <w:r w:rsidRPr="00681C88">
        <w:rPr>
          <w:rFonts w:ascii="Book Antiqua" w:eastAsia="宋体" w:hAnsi="Book Antiqua" w:cs="宋体"/>
          <w:i/>
          <w:iCs/>
          <w:color w:val="000000" w:themeColor="text1"/>
          <w:sz w:val="21"/>
          <w:szCs w:val="21"/>
        </w:rPr>
        <w:t>J Clin Microbiol</w:t>
      </w:r>
      <w:r w:rsidRPr="00681C88">
        <w:rPr>
          <w:rFonts w:ascii="Book Antiqua" w:eastAsia="宋体" w:hAnsi="Book Antiqua" w:cs="宋体"/>
          <w:color w:val="000000" w:themeColor="text1"/>
          <w:sz w:val="21"/>
          <w:szCs w:val="21"/>
        </w:rPr>
        <w:t> 2005; </w:t>
      </w:r>
      <w:r w:rsidRPr="00681C88">
        <w:rPr>
          <w:rFonts w:ascii="Book Antiqua" w:eastAsia="宋体" w:hAnsi="Book Antiqua" w:cs="宋体"/>
          <w:b/>
          <w:bCs/>
          <w:color w:val="000000" w:themeColor="text1"/>
          <w:sz w:val="21"/>
          <w:szCs w:val="21"/>
        </w:rPr>
        <w:t>43</w:t>
      </w:r>
      <w:r w:rsidRPr="00681C88">
        <w:rPr>
          <w:rFonts w:ascii="Book Antiqua" w:eastAsia="宋体" w:hAnsi="Book Antiqua" w:cs="宋体"/>
          <w:color w:val="000000" w:themeColor="text1"/>
          <w:sz w:val="21"/>
          <w:szCs w:val="21"/>
        </w:rPr>
        <w:t>: 4041-4045 [PMID: 16081948 DOI: 10.1128/jcm.43.8.4041-4045.2005]</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63 </w:t>
      </w:r>
      <w:r w:rsidRPr="00681C88">
        <w:rPr>
          <w:rFonts w:ascii="Book Antiqua" w:eastAsia="宋体" w:hAnsi="Book Antiqua" w:cs="宋体"/>
          <w:b/>
          <w:bCs/>
          <w:color w:val="000000" w:themeColor="text1"/>
          <w:sz w:val="21"/>
          <w:szCs w:val="21"/>
        </w:rPr>
        <w:t>Flint HJ</w:t>
      </w:r>
      <w:r w:rsidRPr="00681C88">
        <w:rPr>
          <w:rFonts w:ascii="Book Antiqua" w:eastAsia="宋体" w:hAnsi="Book Antiqua" w:cs="宋体"/>
          <w:color w:val="000000" w:themeColor="text1"/>
          <w:sz w:val="21"/>
          <w:szCs w:val="21"/>
        </w:rPr>
        <w:t>, Duncan SH, Scott KP, Louis P. Interactions and competition within the microbial community of the human colon: links between diet and health. </w:t>
      </w:r>
      <w:r w:rsidRPr="00681C88">
        <w:rPr>
          <w:rFonts w:ascii="Book Antiqua" w:eastAsia="宋体" w:hAnsi="Book Antiqua" w:cs="宋体"/>
          <w:i/>
          <w:iCs/>
          <w:color w:val="000000" w:themeColor="text1"/>
          <w:sz w:val="21"/>
          <w:szCs w:val="21"/>
        </w:rPr>
        <w:t>Environ Microbiol</w:t>
      </w:r>
      <w:r w:rsidRPr="00681C88">
        <w:rPr>
          <w:rFonts w:ascii="Book Antiqua" w:eastAsia="宋体" w:hAnsi="Book Antiqua" w:cs="宋体"/>
          <w:color w:val="000000" w:themeColor="text1"/>
          <w:sz w:val="21"/>
          <w:szCs w:val="21"/>
        </w:rPr>
        <w:t> 2007; </w:t>
      </w:r>
      <w:r w:rsidRPr="00681C88">
        <w:rPr>
          <w:rFonts w:ascii="Book Antiqua" w:eastAsia="宋体" w:hAnsi="Book Antiqua" w:cs="宋体"/>
          <w:b/>
          <w:bCs/>
          <w:color w:val="000000" w:themeColor="text1"/>
          <w:sz w:val="21"/>
          <w:szCs w:val="21"/>
        </w:rPr>
        <w:t>9</w:t>
      </w:r>
      <w:r w:rsidRPr="00681C88">
        <w:rPr>
          <w:rFonts w:ascii="Book Antiqua" w:eastAsia="宋体" w:hAnsi="Book Antiqua" w:cs="宋体"/>
          <w:color w:val="000000" w:themeColor="text1"/>
          <w:sz w:val="21"/>
          <w:szCs w:val="21"/>
        </w:rPr>
        <w:t>: 1101-1111 [PMID: 17472627 DOI: 10.1111/j.1462-2920.2007.01281.x]</w:t>
      </w:r>
    </w:p>
    <w:p w:rsidR="0088675B" w:rsidRPr="00681C88" w:rsidRDefault="0088675B" w:rsidP="000F4E5E">
      <w:pPr>
        <w:adjustRightInd w:val="0"/>
        <w:snapToGrid w:val="0"/>
        <w:spacing w:after="0" w:line="360" w:lineRule="auto"/>
        <w:jc w:val="both"/>
        <w:rPr>
          <w:rFonts w:ascii="Book Antiqua" w:eastAsia="宋体" w:hAnsi="Book Antiqua" w:cs="宋体"/>
          <w:color w:val="000000" w:themeColor="text1"/>
          <w:sz w:val="21"/>
          <w:szCs w:val="21"/>
        </w:rPr>
      </w:pPr>
      <w:r w:rsidRPr="00681C88">
        <w:rPr>
          <w:rFonts w:ascii="Book Antiqua" w:eastAsia="宋体" w:hAnsi="Book Antiqua" w:cs="宋体"/>
          <w:color w:val="000000" w:themeColor="text1"/>
          <w:sz w:val="21"/>
          <w:szCs w:val="21"/>
        </w:rPr>
        <w:t>164 </w:t>
      </w:r>
      <w:r w:rsidRPr="00681C88">
        <w:rPr>
          <w:rFonts w:ascii="Book Antiqua" w:eastAsia="宋体" w:hAnsi="Book Antiqua" w:cs="宋体"/>
          <w:b/>
          <w:bCs/>
          <w:color w:val="000000" w:themeColor="text1"/>
          <w:sz w:val="21"/>
          <w:szCs w:val="21"/>
        </w:rPr>
        <w:t>Rios-Covian D</w:t>
      </w:r>
      <w:r w:rsidRPr="00681C88">
        <w:rPr>
          <w:rFonts w:ascii="Book Antiqua" w:eastAsia="宋体" w:hAnsi="Book Antiqua" w:cs="宋体"/>
          <w:color w:val="000000" w:themeColor="text1"/>
          <w:sz w:val="21"/>
          <w:szCs w:val="21"/>
        </w:rPr>
        <w:t>, Arboleya S, Hernandez-Barranco AM, Alvarez-Buylla JR, Ruas-Madiedo P, Gueimonde M, de los Reyes-Gavilan CG. Interactions between Bifidobacterium and Bacteroides species in cofermentations are affected by carbon sources, including exopolysaccharides produced by bifidobacteria. </w:t>
      </w:r>
      <w:r w:rsidRPr="00681C88">
        <w:rPr>
          <w:rFonts w:ascii="Book Antiqua" w:eastAsia="宋体" w:hAnsi="Book Antiqua" w:cs="宋体"/>
          <w:i/>
          <w:iCs/>
          <w:color w:val="000000" w:themeColor="text1"/>
          <w:sz w:val="21"/>
          <w:szCs w:val="21"/>
        </w:rPr>
        <w:t>Appl Environ Microbiol</w:t>
      </w:r>
      <w:r w:rsidRPr="00681C88">
        <w:rPr>
          <w:rFonts w:ascii="Book Antiqua" w:eastAsia="宋体" w:hAnsi="Book Antiqua" w:cs="宋体"/>
          <w:color w:val="000000" w:themeColor="text1"/>
          <w:sz w:val="21"/>
          <w:szCs w:val="21"/>
        </w:rPr>
        <w:t> 2013; </w:t>
      </w:r>
      <w:r w:rsidRPr="00681C88">
        <w:rPr>
          <w:rFonts w:ascii="Book Antiqua" w:eastAsia="宋体" w:hAnsi="Book Antiqua" w:cs="宋体"/>
          <w:b/>
          <w:bCs/>
          <w:color w:val="000000" w:themeColor="text1"/>
          <w:sz w:val="21"/>
          <w:szCs w:val="21"/>
        </w:rPr>
        <w:t>79</w:t>
      </w:r>
      <w:r w:rsidRPr="00681C88">
        <w:rPr>
          <w:rFonts w:ascii="Book Antiqua" w:eastAsia="宋体" w:hAnsi="Book Antiqua" w:cs="宋体"/>
          <w:color w:val="000000" w:themeColor="text1"/>
          <w:sz w:val="21"/>
          <w:szCs w:val="21"/>
        </w:rPr>
        <w:t>: 7518-7524 [PMID: 24077708 DOI: 10.1128/aem.02545-13]</w:t>
      </w:r>
    </w:p>
    <w:p w:rsidR="0088675B" w:rsidRPr="000F4E5E" w:rsidRDefault="0088675B" w:rsidP="000F4E5E">
      <w:pPr>
        <w:adjustRightInd w:val="0"/>
        <w:snapToGrid w:val="0"/>
        <w:spacing w:after="0" w:line="360" w:lineRule="auto"/>
        <w:jc w:val="both"/>
        <w:rPr>
          <w:rFonts w:ascii="Book Antiqua" w:eastAsia="宋体" w:hAnsi="Book Antiqua" w:cs="宋体"/>
          <w:color w:val="000000" w:themeColor="text1"/>
          <w:sz w:val="21"/>
          <w:szCs w:val="21"/>
          <w:lang w:eastAsia="zh-CN"/>
        </w:rPr>
      </w:pPr>
      <w:r w:rsidRPr="00681C88">
        <w:rPr>
          <w:rFonts w:ascii="Book Antiqua" w:eastAsia="宋体" w:hAnsi="Book Antiqua" w:cs="宋体"/>
          <w:color w:val="000000" w:themeColor="text1"/>
          <w:sz w:val="21"/>
          <w:szCs w:val="21"/>
        </w:rPr>
        <w:t>165 </w:t>
      </w:r>
      <w:r w:rsidRPr="00681C88">
        <w:rPr>
          <w:rFonts w:ascii="Book Antiqua" w:eastAsia="宋体" w:hAnsi="Book Antiqua" w:cs="宋体"/>
          <w:b/>
          <w:bCs/>
          <w:color w:val="000000" w:themeColor="text1"/>
          <w:sz w:val="21"/>
          <w:szCs w:val="21"/>
        </w:rPr>
        <w:t>Hatori M</w:t>
      </w:r>
      <w:r w:rsidRPr="00681C88">
        <w:rPr>
          <w:rFonts w:ascii="Book Antiqua" w:eastAsia="宋体" w:hAnsi="Book Antiqua" w:cs="宋体"/>
          <w:color w:val="000000" w:themeColor="text1"/>
          <w:sz w:val="21"/>
          <w:szCs w:val="21"/>
        </w:rPr>
        <w:t>, Vollmers C, Zarrinpar A, DiTacchio L, Bushong EA, Gill S, Leblanc M, Chaix A, Joens M, Fitzpatrick JA, Ellisman MH, Panda S. Time-restricted feeding without reducing caloric intake prevents metabolic diseases in mice fed a high-fat diet. </w:t>
      </w:r>
      <w:r w:rsidRPr="00681C88">
        <w:rPr>
          <w:rFonts w:ascii="Book Antiqua" w:eastAsia="宋体" w:hAnsi="Book Antiqua" w:cs="宋体"/>
          <w:i/>
          <w:iCs/>
          <w:color w:val="000000" w:themeColor="text1"/>
          <w:sz w:val="21"/>
          <w:szCs w:val="21"/>
        </w:rPr>
        <w:t>Cell Metab</w:t>
      </w:r>
      <w:r w:rsidRPr="00681C88">
        <w:rPr>
          <w:rFonts w:ascii="Book Antiqua" w:eastAsia="宋体" w:hAnsi="Book Antiqua" w:cs="宋体"/>
          <w:color w:val="000000" w:themeColor="text1"/>
          <w:sz w:val="21"/>
          <w:szCs w:val="21"/>
        </w:rPr>
        <w:t> 2012; </w:t>
      </w:r>
      <w:r w:rsidRPr="00681C88">
        <w:rPr>
          <w:rFonts w:ascii="Book Antiqua" w:eastAsia="宋体" w:hAnsi="Book Antiqua" w:cs="宋体"/>
          <w:b/>
          <w:bCs/>
          <w:color w:val="000000" w:themeColor="text1"/>
          <w:sz w:val="21"/>
          <w:szCs w:val="21"/>
        </w:rPr>
        <w:t>15</w:t>
      </w:r>
      <w:r w:rsidRPr="00681C88">
        <w:rPr>
          <w:rFonts w:ascii="Book Antiqua" w:eastAsia="宋体" w:hAnsi="Book Antiqua" w:cs="宋体"/>
          <w:color w:val="000000" w:themeColor="text1"/>
          <w:sz w:val="21"/>
          <w:szCs w:val="21"/>
        </w:rPr>
        <w:t>: 848-860 [PMID: 22608008 DOI: 10.1016/j.cmet.2012.04.019]</w:t>
      </w:r>
    </w:p>
    <w:p w:rsidR="000F4E5E" w:rsidRDefault="0088675B" w:rsidP="000F4E5E">
      <w:pPr>
        <w:adjustRightInd w:val="0"/>
        <w:snapToGrid w:val="0"/>
        <w:spacing w:after="0" w:line="360" w:lineRule="auto"/>
        <w:ind w:left="316" w:hangingChars="150" w:hanging="316"/>
        <w:jc w:val="right"/>
        <w:rPr>
          <w:rFonts w:ascii="Book Antiqua" w:hAnsi="Book Antiqua"/>
          <w:b/>
          <w:bCs/>
          <w:sz w:val="21"/>
          <w:szCs w:val="21"/>
        </w:rPr>
      </w:pPr>
      <w:r w:rsidRPr="003357D5">
        <w:rPr>
          <w:rFonts w:ascii="Book Antiqua" w:hAnsi="Book Antiqua"/>
          <w:b/>
          <w:bCs/>
          <w:sz w:val="21"/>
          <w:szCs w:val="21"/>
        </w:rPr>
        <w:t>P-Reviewer</w:t>
      </w:r>
      <w:r w:rsidRPr="003357D5">
        <w:rPr>
          <w:rFonts w:ascii="Book Antiqua" w:hAnsi="Book Antiqua" w:hint="eastAsia"/>
          <w:b/>
          <w:bCs/>
          <w:sz w:val="21"/>
          <w:szCs w:val="21"/>
        </w:rPr>
        <w:t>:</w:t>
      </w:r>
      <w:r w:rsidRPr="003357D5">
        <w:rPr>
          <w:rFonts w:ascii="Book Antiqua" w:hAnsi="Book Antiqua"/>
          <w:b/>
          <w:bCs/>
          <w:sz w:val="21"/>
          <w:szCs w:val="21"/>
        </w:rPr>
        <w:t xml:space="preserve"> </w:t>
      </w:r>
      <w:r w:rsidR="003357D5" w:rsidRPr="003357D5">
        <w:rPr>
          <w:rFonts w:ascii="Book Antiqua" w:hAnsi="Book Antiqua"/>
          <w:bCs/>
          <w:sz w:val="21"/>
          <w:szCs w:val="21"/>
        </w:rPr>
        <w:t>Bernardo</w:t>
      </w:r>
      <w:r w:rsidR="003357D5" w:rsidRPr="003357D5">
        <w:rPr>
          <w:rFonts w:ascii="Book Antiqua" w:hAnsi="Book Antiqua" w:hint="eastAsia"/>
          <w:bCs/>
          <w:sz w:val="21"/>
          <w:szCs w:val="21"/>
          <w:lang w:eastAsia="zh-CN"/>
        </w:rPr>
        <w:t xml:space="preserve"> </w:t>
      </w:r>
      <w:r w:rsidR="003357D5" w:rsidRPr="003357D5">
        <w:rPr>
          <w:rFonts w:ascii="Book Antiqua" w:hAnsi="Book Antiqua"/>
          <w:bCs/>
          <w:sz w:val="21"/>
          <w:szCs w:val="21"/>
        </w:rPr>
        <w:t>WM</w:t>
      </w:r>
      <w:r w:rsidR="003357D5" w:rsidRPr="003357D5">
        <w:rPr>
          <w:rFonts w:ascii="Book Antiqua" w:hAnsi="Book Antiqua" w:hint="eastAsia"/>
          <w:bCs/>
          <w:sz w:val="21"/>
          <w:szCs w:val="21"/>
          <w:lang w:eastAsia="zh-CN"/>
        </w:rPr>
        <w:t xml:space="preserve">, </w:t>
      </w:r>
      <w:r w:rsidR="003357D5" w:rsidRPr="003357D5">
        <w:rPr>
          <w:rFonts w:ascii="Book Antiqua" w:hAnsi="Book Antiqua"/>
          <w:bCs/>
          <w:sz w:val="21"/>
          <w:szCs w:val="21"/>
        </w:rPr>
        <w:t>Hu JZ</w:t>
      </w:r>
      <w:r w:rsidR="003357D5" w:rsidRPr="003357D5">
        <w:rPr>
          <w:rFonts w:ascii="Book Antiqua" w:hAnsi="Book Antiqua" w:hint="eastAsia"/>
          <w:bCs/>
          <w:sz w:val="21"/>
          <w:szCs w:val="21"/>
          <w:lang w:eastAsia="zh-CN"/>
        </w:rPr>
        <w:t xml:space="preserve">, </w:t>
      </w:r>
      <w:r w:rsidR="003357D5" w:rsidRPr="003357D5">
        <w:rPr>
          <w:rFonts w:ascii="Book Antiqua" w:hAnsi="Book Antiqua"/>
          <w:bCs/>
          <w:sz w:val="21"/>
          <w:szCs w:val="21"/>
        </w:rPr>
        <w:t>Mandi</w:t>
      </w:r>
      <w:r w:rsidR="003357D5" w:rsidRPr="003357D5">
        <w:rPr>
          <w:rFonts w:ascii="Book Antiqua" w:hAnsi="Book Antiqua" w:hint="eastAsia"/>
          <w:bCs/>
          <w:sz w:val="21"/>
          <w:szCs w:val="21"/>
          <w:lang w:eastAsia="zh-CN"/>
        </w:rPr>
        <w:t xml:space="preserve"> Y</w:t>
      </w:r>
      <w:r w:rsidR="003357D5" w:rsidRPr="003357D5">
        <w:rPr>
          <w:rFonts w:ascii="Book Antiqua" w:hAnsi="Book Antiqua" w:hint="eastAsia"/>
          <w:b/>
          <w:bCs/>
          <w:sz w:val="21"/>
          <w:szCs w:val="21"/>
          <w:lang w:eastAsia="zh-CN"/>
        </w:rPr>
        <w:t xml:space="preserve"> </w:t>
      </w:r>
      <w:r w:rsidRPr="003357D5">
        <w:rPr>
          <w:rFonts w:ascii="Book Antiqua" w:hAnsi="Book Antiqua"/>
          <w:b/>
          <w:bCs/>
          <w:sz w:val="21"/>
          <w:szCs w:val="21"/>
        </w:rPr>
        <w:t>S-Editor</w:t>
      </w:r>
      <w:r w:rsidRPr="003357D5">
        <w:rPr>
          <w:rFonts w:ascii="Book Antiqua" w:hAnsi="Book Antiqua" w:hint="eastAsia"/>
          <w:b/>
          <w:bCs/>
          <w:sz w:val="21"/>
          <w:szCs w:val="21"/>
        </w:rPr>
        <w:t>:</w:t>
      </w:r>
      <w:r w:rsidRPr="003357D5">
        <w:rPr>
          <w:rFonts w:ascii="Book Antiqua" w:hAnsi="Book Antiqua"/>
          <w:sz w:val="21"/>
          <w:szCs w:val="21"/>
        </w:rPr>
        <w:t xml:space="preserve"> </w:t>
      </w:r>
      <w:r w:rsidRPr="003357D5">
        <w:rPr>
          <w:rFonts w:ascii="Book Antiqua" w:hAnsi="Book Antiqua" w:hint="eastAsia"/>
          <w:sz w:val="21"/>
          <w:szCs w:val="21"/>
          <w:lang w:eastAsia="zh-CN"/>
        </w:rPr>
        <w:t>Ma YJ</w:t>
      </w:r>
      <w:r w:rsidRPr="003357D5">
        <w:rPr>
          <w:rFonts w:ascii="Book Antiqua" w:hAnsi="Book Antiqua"/>
          <w:sz w:val="21"/>
          <w:szCs w:val="21"/>
        </w:rPr>
        <w:t xml:space="preserve"> </w:t>
      </w:r>
      <w:r w:rsidRPr="003357D5">
        <w:rPr>
          <w:rFonts w:ascii="Book Antiqua" w:hAnsi="Book Antiqua"/>
          <w:b/>
          <w:bCs/>
          <w:sz w:val="21"/>
          <w:szCs w:val="21"/>
        </w:rPr>
        <w:t>L-Editor</w:t>
      </w:r>
      <w:r w:rsidRPr="003357D5">
        <w:rPr>
          <w:rFonts w:ascii="Book Antiqua" w:hAnsi="Book Antiqua" w:hint="eastAsia"/>
          <w:b/>
          <w:bCs/>
          <w:sz w:val="21"/>
          <w:szCs w:val="21"/>
        </w:rPr>
        <w:t>:</w:t>
      </w:r>
      <w:r w:rsidRPr="003357D5">
        <w:rPr>
          <w:rFonts w:ascii="Book Antiqua" w:hAnsi="Book Antiqua"/>
          <w:sz w:val="21"/>
          <w:szCs w:val="21"/>
        </w:rPr>
        <w:t xml:space="preserve">  </w:t>
      </w:r>
      <w:r w:rsidRPr="003357D5">
        <w:rPr>
          <w:rFonts w:ascii="Book Antiqua" w:hAnsi="Book Antiqua"/>
          <w:b/>
          <w:bCs/>
          <w:sz w:val="21"/>
          <w:szCs w:val="21"/>
        </w:rPr>
        <w:t>E-Editor</w:t>
      </w:r>
      <w:r w:rsidRPr="003357D5">
        <w:rPr>
          <w:rFonts w:ascii="Book Antiqua" w:hAnsi="Book Antiqua" w:hint="eastAsia"/>
          <w:b/>
          <w:bCs/>
          <w:sz w:val="21"/>
          <w:szCs w:val="21"/>
        </w:rPr>
        <w:t>:</w:t>
      </w:r>
      <w:r w:rsidR="000F4E5E">
        <w:rPr>
          <w:rFonts w:ascii="Book Antiqua" w:hAnsi="Book Antiqua"/>
          <w:b/>
          <w:bCs/>
          <w:sz w:val="21"/>
          <w:szCs w:val="21"/>
        </w:rPr>
        <w:br w:type="page"/>
      </w:r>
    </w:p>
    <w:p w:rsidR="0088675B" w:rsidRDefault="0088675B" w:rsidP="000F4E5E">
      <w:pPr>
        <w:adjustRightInd w:val="0"/>
        <w:snapToGrid w:val="0"/>
        <w:spacing w:after="0" w:line="360" w:lineRule="auto"/>
        <w:ind w:left="316" w:hangingChars="150" w:hanging="316"/>
        <w:jc w:val="right"/>
        <w:rPr>
          <w:rFonts w:ascii="Book Antiqua" w:hAnsi="Book Antiqua"/>
          <w:b/>
          <w:bCs/>
          <w:sz w:val="21"/>
          <w:szCs w:val="21"/>
          <w:lang w:eastAsia="zh-CN"/>
        </w:rPr>
      </w:pPr>
    </w:p>
    <w:p w:rsidR="0088675B" w:rsidRDefault="000F4E5E" w:rsidP="000F4E5E">
      <w:pPr>
        <w:adjustRightInd w:val="0"/>
        <w:snapToGrid w:val="0"/>
        <w:spacing w:after="0" w:line="360" w:lineRule="auto"/>
        <w:jc w:val="both"/>
        <w:outlineLvl w:val="2"/>
        <w:rPr>
          <w:rFonts w:ascii="Book Antiqua" w:hAnsi="Book Antiqua"/>
          <w:b/>
          <w:color w:val="000000" w:themeColor="text1"/>
          <w:sz w:val="24"/>
          <w:szCs w:val="24"/>
          <w:lang w:eastAsia="zh-CN"/>
        </w:rPr>
      </w:pPr>
      <w:r>
        <w:rPr>
          <w:noProof/>
          <w:lang w:val="en-US" w:eastAsia="zh-CN"/>
        </w:rPr>
        <w:drawing>
          <wp:inline distT="0" distB="0" distL="0" distR="0" wp14:anchorId="764E0549" wp14:editId="2A2DBE94">
            <wp:extent cx="2910064" cy="17015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13373" cy="1703514"/>
                    </a:xfrm>
                    <a:prstGeom prst="rect">
                      <a:avLst/>
                    </a:prstGeom>
                  </pic:spPr>
                </pic:pic>
              </a:graphicData>
            </a:graphic>
          </wp:inline>
        </w:drawing>
      </w:r>
    </w:p>
    <w:p w:rsidR="007613A2" w:rsidRDefault="00BE6F65" w:rsidP="000F4E5E">
      <w:pPr>
        <w:adjustRightInd w:val="0"/>
        <w:snapToGrid w:val="0"/>
        <w:spacing w:after="0" w:line="360" w:lineRule="auto"/>
        <w:jc w:val="both"/>
        <w:outlineLvl w:val="2"/>
        <w:rPr>
          <w:rFonts w:ascii="Book Antiqua" w:hAnsi="Book Antiqua"/>
          <w:color w:val="000000" w:themeColor="text1"/>
          <w:sz w:val="24"/>
          <w:szCs w:val="24"/>
          <w:lang w:eastAsia="zh-CN"/>
        </w:rPr>
      </w:pPr>
      <w:r>
        <w:rPr>
          <w:rFonts w:ascii="Book Antiqua" w:hAnsi="Book Antiqua"/>
          <w:b/>
          <w:color w:val="000000" w:themeColor="text1"/>
          <w:sz w:val="24"/>
          <w:szCs w:val="24"/>
        </w:rPr>
        <w:t>Figure 1</w:t>
      </w:r>
      <w:r w:rsidR="00FE214A" w:rsidRPr="00B82CDE">
        <w:rPr>
          <w:rFonts w:ascii="Book Antiqua" w:hAnsi="Book Antiqua"/>
          <w:b/>
          <w:color w:val="000000" w:themeColor="text1"/>
          <w:sz w:val="24"/>
          <w:szCs w:val="24"/>
        </w:rPr>
        <w:t xml:space="preserve"> </w:t>
      </w:r>
      <w:r w:rsidR="00FE214A" w:rsidRPr="00BE6F65">
        <w:rPr>
          <w:rFonts w:ascii="Book Antiqua" w:hAnsi="Book Antiqua"/>
          <w:b/>
          <w:color w:val="000000" w:themeColor="text1"/>
          <w:sz w:val="24"/>
          <w:szCs w:val="24"/>
        </w:rPr>
        <w:t xml:space="preserve">Axes of host-microbial interaction that influence health. </w:t>
      </w:r>
      <w:r w:rsidR="00AF5F8C" w:rsidRPr="00B82CDE">
        <w:rPr>
          <w:rFonts w:ascii="Book Antiqua" w:hAnsi="Book Antiqua"/>
          <w:color w:val="000000" w:themeColor="text1"/>
          <w:sz w:val="24"/>
          <w:szCs w:val="24"/>
          <w:lang w:val="en-US"/>
        </w:rPr>
        <w:t>S</w:t>
      </w:r>
      <w:r w:rsidR="00B91922" w:rsidRPr="00B82CDE">
        <w:rPr>
          <w:rFonts w:ascii="Book Antiqua" w:hAnsi="Book Antiqua"/>
          <w:color w:val="000000" w:themeColor="text1"/>
          <w:sz w:val="24"/>
          <w:szCs w:val="24"/>
          <w:lang w:val="en-US"/>
        </w:rPr>
        <w:t xml:space="preserve">hort chain fatty acids (SCFAs) </w:t>
      </w:r>
      <w:r w:rsidR="00A70E9D" w:rsidRPr="00B82CDE">
        <w:rPr>
          <w:rFonts w:ascii="Book Antiqua" w:hAnsi="Book Antiqua"/>
          <w:color w:val="000000" w:themeColor="text1"/>
          <w:sz w:val="24"/>
          <w:szCs w:val="24"/>
          <w:lang w:val="en-US"/>
        </w:rPr>
        <w:t>and microbe-</w:t>
      </w:r>
      <w:r w:rsidR="00FE214A" w:rsidRPr="00B82CDE">
        <w:rPr>
          <w:rFonts w:ascii="Book Antiqua" w:hAnsi="Book Antiqua"/>
          <w:color w:val="000000" w:themeColor="text1"/>
          <w:sz w:val="24"/>
          <w:szCs w:val="24"/>
          <w:lang w:val="en-US"/>
        </w:rPr>
        <w:t>associated molecular patterns (MAMPs)</w:t>
      </w:r>
      <w:r w:rsidR="00AF5F8C" w:rsidRPr="00B82CDE">
        <w:rPr>
          <w:rFonts w:ascii="Book Antiqua" w:hAnsi="Book Antiqua"/>
          <w:color w:val="000000" w:themeColor="text1"/>
          <w:sz w:val="24"/>
          <w:szCs w:val="24"/>
          <w:lang w:val="en-US"/>
        </w:rPr>
        <w:t xml:space="preserve"> are the key microbial signals detected by the host. Outcomes of host-microbiome</w:t>
      </w:r>
      <w:r w:rsidR="00FE214A" w:rsidRPr="00B82CDE">
        <w:rPr>
          <w:rFonts w:ascii="Book Antiqua" w:hAnsi="Book Antiqua"/>
          <w:color w:val="000000" w:themeColor="text1"/>
          <w:sz w:val="24"/>
          <w:szCs w:val="24"/>
          <w:lang w:val="en-US"/>
        </w:rPr>
        <w:t xml:space="preserve"> interactions are contingent on the microbial product involved, the type of host cells exposed to microbial signals and the location of contact. </w:t>
      </w:r>
      <w:r w:rsidR="00B91922" w:rsidRPr="00B82CDE">
        <w:rPr>
          <w:rFonts w:ascii="Book Antiqua" w:hAnsi="Book Antiqua"/>
          <w:color w:val="000000" w:themeColor="text1"/>
          <w:sz w:val="24"/>
          <w:szCs w:val="24"/>
          <w:lang w:val="en-US"/>
        </w:rPr>
        <w:t>The p</w:t>
      </w:r>
      <w:r w:rsidR="00FE214A" w:rsidRPr="00B82CDE">
        <w:rPr>
          <w:rFonts w:ascii="Book Antiqua" w:hAnsi="Book Antiqua"/>
          <w:color w:val="000000" w:themeColor="text1"/>
          <w:sz w:val="24"/>
          <w:szCs w:val="24"/>
          <w:lang w:val="en-US"/>
        </w:rPr>
        <w:t>rimary intersection points occur at the intestinal epithelial interface</w:t>
      </w:r>
      <w:r w:rsidR="00B91922" w:rsidRPr="00B82CDE">
        <w:rPr>
          <w:rFonts w:ascii="Book Antiqua" w:hAnsi="Book Antiqua"/>
          <w:color w:val="000000" w:themeColor="text1"/>
          <w:sz w:val="24"/>
          <w:szCs w:val="24"/>
          <w:lang w:val="en-US"/>
        </w:rPr>
        <w:t>. Sampling of luminal MAMP</w:t>
      </w:r>
      <w:r w:rsidR="00A70E9D" w:rsidRPr="00B82CDE">
        <w:rPr>
          <w:rFonts w:ascii="Book Antiqua" w:hAnsi="Book Antiqua"/>
          <w:color w:val="000000" w:themeColor="text1"/>
          <w:sz w:val="24"/>
          <w:szCs w:val="24"/>
          <w:lang w:val="en-US"/>
        </w:rPr>
        <w:t>s</w:t>
      </w:r>
      <w:r w:rsidR="007F574F" w:rsidRPr="00B82CDE">
        <w:rPr>
          <w:rFonts w:ascii="Book Antiqua" w:hAnsi="Book Antiqua"/>
          <w:color w:val="000000" w:themeColor="text1"/>
          <w:sz w:val="24"/>
          <w:szCs w:val="24"/>
          <w:lang w:val="en-US"/>
        </w:rPr>
        <w:t xml:space="preserve"> and uptake of S</w:t>
      </w:r>
      <w:r w:rsidR="00257A47" w:rsidRPr="00B82CDE">
        <w:rPr>
          <w:rFonts w:ascii="Book Antiqua" w:hAnsi="Book Antiqua"/>
          <w:color w:val="000000" w:themeColor="text1"/>
          <w:sz w:val="24"/>
          <w:szCs w:val="24"/>
          <w:lang w:val="en-US"/>
        </w:rPr>
        <w:t>CFAs have a direct impact on gut epithelium,</w:t>
      </w:r>
      <w:r w:rsidR="007F574F" w:rsidRPr="00B82CDE">
        <w:rPr>
          <w:rFonts w:ascii="Book Antiqua" w:hAnsi="Book Antiqua"/>
          <w:color w:val="000000" w:themeColor="text1"/>
          <w:sz w:val="24"/>
          <w:szCs w:val="24"/>
          <w:lang w:val="en-US"/>
        </w:rPr>
        <w:t xml:space="preserve"> lymphoid and ne</w:t>
      </w:r>
      <w:r w:rsidR="009D72D0" w:rsidRPr="00B82CDE">
        <w:rPr>
          <w:rFonts w:ascii="Book Antiqua" w:hAnsi="Book Antiqua"/>
          <w:color w:val="000000" w:themeColor="text1"/>
          <w:sz w:val="24"/>
          <w:szCs w:val="24"/>
          <w:lang w:val="en-US"/>
        </w:rPr>
        <w:t xml:space="preserve">uroendocrine </w:t>
      </w:r>
      <w:r w:rsidR="007F574F" w:rsidRPr="00B82CDE">
        <w:rPr>
          <w:rFonts w:ascii="Book Antiqua" w:hAnsi="Book Antiqua"/>
          <w:color w:val="000000" w:themeColor="text1"/>
          <w:sz w:val="24"/>
          <w:szCs w:val="24"/>
          <w:lang w:val="en-US"/>
        </w:rPr>
        <w:t xml:space="preserve">systems. </w:t>
      </w:r>
      <w:r w:rsidR="0088769A" w:rsidRPr="00B82CDE">
        <w:rPr>
          <w:rFonts w:ascii="Book Antiqua" w:hAnsi="Book Antiqua"/>
          <w:color w:val="000000" w:themeColor="text1"/>
          <w:sz w:val="24"/>
          <w:szCs w:val="24"/>
        </w:rPr>
        <w:t xml:space="preserve">The secondary intersection points occur externally to the intestinal tissues. Translocated or “escaped” microbial products can activate pattern recognition receptors (PRRs) and specific G protein coupled receptors (GPRs) on a wide range of host cells beyond the epithelium. A compromised gut barrier amplifies host-microbiome interactions in the secondary intersection points and the downstream effects of PRR and GPR signalling cascades. Host outcome is an emergent property of all axes of interactions. </w:t>
      </w:r>
    </w:p>
    <w:p w:rsidR="000F4E5E" w:rsidRDefault="000F4E5E" w:rsidP="000F4E5E">
      <w:pPr>
        <w:adjustRightInd w:val="0"/>
        <w:snapToGrid w:val="0"/>
        <w:spacing w:after="0" w:line="360" w:lineRule="auto"/>
        <w:jc w:val="both"/>
        <w:outlineLvl w:val="2"/>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br w:type="page"/>
      </w:r>
    </w:p>
    <w:p w:rsidR="00BE6F65" w:rsidRDefault="00BE6F65" w:rsidP="000F4E5E">
      <w:pPr>
        <w:adjustRightInd w:val="0"/>
        <w:snapToGrid w:val="0"/>
        <w:spacing w:after="0" w:line="360" w:lineRule="auto"/>
        <w:jc w:val="both"/>
        <w:outlineLvl w:val="2"/>
        <w:rPr>
          <w:rFonts w:ascii="Book Antiqua" w:hAnsi="Book Antiqua"/>
          <w:color w:val="000000" w:themeColor="text1"/>
          <w:sz w:val="24"/>
          <w:szCs w:val="24"/>
          <w:lang w:eastAsia="zh-CN"/>
        </w:rPr>
      </w:pPr>
    </w:p>
    <w:p w:rsidR="000F4E5E" w:rsidRPr="00B82CDE" w:rsidRDefault="000F4E5E" w:rsidP="000F4E5E">
      <w:pPr>
        <w:adjustRightInd w:val="0"/>
        <w:snapToGrid w:val="0"/>
        <w:spacing w:after="0" w:line="360" w:lineRule="auto"/>
        <w:jc w:val="both"/>
        <w:outlineLvl w:val="2"/>
        <w:rPr>
          <w:rFonts w:ascii="Book Antiqua" w:hAnsi="Book Antiqua"/>
          <w:color w:val="000000" w:themeColor="text1"/>
          <w:sz w:val="24"/>
          <w:szCs w:val="24"/>
          <w:lang w:eastAsia="zh-CN"/>
        </w:rPr>
      </w:pPr>
      <w:r>
        <w:rPr>
          <w:noProof/>
          <w:lang w:val="en-US" w:eastAsia="zh-CN"/>
        </w:rPr>
        <w:drawing>
          <wp:inline distT="0" distB="0" distL="0" distR="0" wp14:anchorId="4E940692" wp14:editId="167B89F8">
            <wp:extent cx="2619487" cy="175723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19487" cy="1757239"/>
                    </a:xfrm>
                    <a:prstGeom prst="rect">
                      <a:avLst/>
                    </a:prstGeom>
                  </pic:spPr>
                </pic:pic>
              </a:graphicData>
            </a:graphic>
          </wp:inline>
        </w:drawing>
      </w:r>
    </w:p>
    <w:p w:rsidR="00FE214A" w:rsidRPr="00B82CDE" w:rsidRDefault="00FE214A" w:rsidP="000F4E5E">
      <w:pPr>
        <w:adjustRightInd w:val="0"/>
        <w:snapToGrid w:val="0"/>
        <w:spacing w:after="0" w:line="360" w:lineRule="auto"/>
        <w:jc w:val="both"/>
        <w:outlineLvl w:val="2"/>
        <w:rPr>
          <w:rFonts w:ascii="Book Antiqua" w:hAnsi="Book Antiqua"/>
          <w:b/>
          <w:color w:val="000000" w:themeColor="text1"/>
          <w:sz w:val="24"/>
          <w:szCs w:val="24"/>
        </w:rPr>
      </w:pPr>
      <w:r w:rsidRPr="00B82CDE">
        <w:rPr>
          <w:rFonts w:ascii="Book Antiqua" w:hAnsi="Book Antiqua"/>
          <w:b/>
          <w:color w:val="000000" w:themeColor="text1"/>
          <w:sz w:val="24"/>
          <w:szCs w:val="24"/>
        </w:rPr>
        <w:t xml:space="preserve">Figure </w:t>
      </w:r>
      <w:r w:rsidR="00201BB1" w:rsidRPr="00B82CDE">
        <w:rPr>
          <w:rFonts w:ascii="Book Antiqua" w:hAnsi="Book Antiqua"/>
          <w:b/>
          <w:color w:val="000000" w:themeColor="text1"/>
          <w:sz w:val="24"/>
          <w:szCs w:val="24"/>
        </w:rPr>
        <w:t>2</w:t>
      </w:r>
      <w:r w:rsidRPr="00BE6F65">
        <w:rPr>
          <w:rFonts w:ascii="Book Antiqua" w:hAnsi="Book Antiqua"/>
          <w:b/>
          <w:color w:val="000000" w:themeColor="text1"/>
          <w:sz w:val="24"/>
          <w:szCs w:val="24"/>
        </w:rPr>
        <w:t xml:space="preserve"> </w:t>
      </w:r>
      <w:r w:rsidR="00067502" w:rsidRPr="00BE6F65">
        <w:rPr>
          <w:rFonts w:ascii="Book Antiqua" w:hAnsi="Book Antiqua"/>
          <w:b/>
          <w:color w:val="000000" w:themeColor="text1"/>
          <w:sz w:val="24"/>
          <w:szCs w:val="24"/>
        </w:rPr>
        <w:t>Multiple h</w:t>
      </w:r>
      <w:r w:rsidRPr="00BE6F65">
        <w:rPr>
          <w:rFonts w:ascii="Book Antiqua" w:hAnsi="Book Antiqua"/>
          <w:b/>
          <w:color w:val="000000" w:themeColor="text1"/>
          <w:sz w:val="24"/>
          <w:szCs w:val="24"/>
        </w:rPr>
        <w:t>ost</w:t>
      </w:r>
      <w:r w:rsidR="00067502" w:rsidRPr="00BE6F65">
        <w:rPr>
          <w:rFonts w:ascii="Book Antiqua" w:hAnsi="Book Antiqua"/>
          <w:b/>
          <w:color w:val="000000" w:themeColor="text1"/>
          <w:sz w:val="24"/>
          <w:szCs w:val="24"/>
        </w:rPr>
        <w:t>-mediated mechanisms regulate</w:t>
      </w:r>
      <w:r w:rsidRPr="00BE6F65">
        <w:rPr>
          <w:rFonts w:ascii="Book Antiqua" w:hAnsi="Book Antiqua"/>
          <w:b/>
          <w:color w:val="000000" w:themeColor="text1"/>
          <w:sz w:val="24"/>
          <w:szCs w:val="24"/>
        </w:rPr>
        <w:t xml:space="preserve"> bacterial growth and their activities. These pathways may act against the microbiota in a generalis</w:t>
      </w:r>
      <w:r w:rsidR="00A43DD9" w:rsidRPr="00BE6F65">
        <w:rPr>
          <w:rFonts w:ascii="Book Antiqua" w:hAnsi="Book Antiqua"/>
          <w:b/>
          <w:color w:val="000000" w:themeColor="text1"/>
          <w:sz w:val="24"/>
          <w:szCs w:val="24"/>
        </w:rPr>
        <w:t xml:space="preserve">ed manner or influence </w:t>
      </w:r>
      <w:r w:rsidRPr="00BE6F65">
        <w:rPr>
          <w:rFonts w:ascii="Book Antiqua" w:hAnsi="Book Antiqua"/>
          <w:b/>
          <w:color w:val="000000" w:themeColor="text1"/>
          <w:sz w:val="24"/>
          <w:szCs w:val="24"/>
        </w:rPr>
        <w:t xml:space="preserve">bacteria with distinct properties (blue). </w:t>
      </w:r>
      <w:r w:rsidR="00E70209" w:rsidRPr="00B82CDE">
        <w:rPr>
          <w:rFonts w:ascii="Book Antiqua" w:hAnsi="Book Antiqua"/>
          <w:color w:val="000000" w:themeColor="text1"/>
          <w:sz w:val="24"/>
          <w:szCs w:val="24"/>
        </w:rPr>
        <w:t>A:</w:t>
      </w:r>
      <w:r w:rsidR="00A43DD9" w:rsidRPr="00B82CDE">
        <w:rPr>
          <w:rFonts w:ascii="Book Antiqua" w:hAnsi="Book Antiqua"/>
          <w:color w:val="000000" w:themeColor="text1"/>
          <w:sz w:val="24"/>
          <w:szCs w:val="24"/>
        </w:rPr>
        <w:t xml:space="preserve"> Substrates from </w:t>
      </w:r>
      <w:r w:rsidRPr="00B82CDE">
        <w:rPr>
          <w:rFonts w:ascii="Book Antiqua" w:hAnsi="Book Antiqua"/>
          <w:color w:val="000000" w:themeColor="text1"/>
          <w:sz w:val="24"/>
          <w:szCs w:val="24"/>
        </w:rPr>
        <w:t xml:space="preserve">diet are key </w:t>
      </w:r>
      <w:r w:rsidR="00067502" w:rsidRPr="00B82CDE">
        <w:rPr>
          <w:rFonts w:ascii="Book Antiqua" w:hAnsi="Book Antiqua"/>
          <w:color w:val="000000" w:themeColor="text1"/>
          <w:sz w:val="24"/>
          <w:szCs w:val="24"/>
        </w:rPr>
        <w:t>energy</w:t>
      </w:r>
      <w:r w:rsidRPr="00B82CDE">
        <w:rPr>
          <w:rFonts w:ascii="Book Antiqua" w:hAnsi="Book Antiqua"/>
          <w:color w:val="000000" w:themeColor="text1"/>
          <w:sz w:val="24"/>
          <w:szCs w:val="24"/>
        </w:rPr>
        <w:t xml:space="preserve"> sources for bacterial growth</w:t>
      </w:r>
      <w:r w:rsidR="00067502" w:rsidRPr="00B82CDE">
        <w:rPr>
          <w:rFonts w:ascii="Book Antiqua" w:hAnsi="Book Antiqua"/>
          <w:color w:val="000000" w:themeColor="text1"/>
          <w:sz w:val="24"/>
          <w:szCs w:val="24"/>
        </w:rPr>
        <w:t>.</w:t>
      </w:r>
      <w:r w:rsidRPr="00B82CDE">
        <w:rPr>
          <w:rFonts w:ascii="Book Antiqua" w:hAnsi="Book Antiqua"/>
          <w:color w:val="000000" w:themeColor="text1"/>
          <w:sz w:val="24"/>
          <w:szCs w:val="24"/>
        </w:rPr>
        <w:t xml:space="preserve"> </w:t>
      </w:r>
      <w:r w:rsidR="00A43DD9" w:rsidRPr="00B82CDE">
        <w:rPr>
          <w:rFonts w:ascii="Book Antiqua" w:hAnsi="Book Antiqua"/>
          <w:color w:val="000000" w:themeColor="text1"/>
          <w:sz w:val="24"/>
          <w:szCs w:val="24"/>
        </w:rPr>
        <w:t xml:space="preserve">Changes in </w:t>
      </w:r>
      <w:r w:rsidRPr="00B82CDE">
        <w:rPr>
          <w:rFonts w:ascii="Book Antiqua" w:hAnsi="Book Antiqua"/>
          <w:color w:val="000000" w:themeColor="text1"/>
          <w:sz w:val="24"/>
          <w:szCs w:val="24"/>
        </w:rPr>
        <w:t xml:space="preserve">feeding pattern </w:t>
      </w:r>
      <w:r w:rsidR="00571AE2" w:rsidRPr="00B82CDE">
        <w:rPr>
          <w:rFonts w:ascii="Book Antiqua" w:hAnsi="Book Antiqua"/>
          <w:color w:val="000000" w:themeColor="text1"/>
          <w:sz w:val="24"/>
          <w:szCs w:val="24"/>
        </w:rPr>
        <w:t>will</w:t>
      </w:r>
      <w:r w:rsidR="00937C2F" w:rsidRPr="00B82CDE">
        <w:rPr>
          <w:rFonts w:ascii="Book Antiqua" w:hAnsi="Book Antiqua"/>
          <w:color w:val="000000" w:themeColor="text1"/>
          <w:sz w:val="24"/>
          <w:szCs w:val="24"/>
        </w:rPr>
        <w:t xml:space="preserve"> shape the microbiome structure and associated products</w:t>
      </w:r>
      <w:r w:rsidR="00E70209" w:rsidRPr="00B82CDE">
        <w:rPr>
          <w:rFonts w:ascii="Book Antiqua" w:hAnsi="Book Antiqua"/>
          <w:color w:val="000000" w:themeColor="text1"/>
          <w:sz w:val="24"/>
          <w:szCs w:val="24"/>
        </w:rPr>
        <w:t>; B:</w:t>
      </w:r>
      <w:r w:rsidRPr="00B82CDE">
        <w:rPr>
          <w:rFonts w:ascii="Book Antiqua" w:hAnsi="Book Antiqua"/>
          <w:color w:val="000000" w:themeColor="text1"/>
          <w:sz w:val="24"/>
          <w:szCs w:val="24"/>
        </w:rPr>
        <w:t xml:space="preserve"> Ingestion of dietary fibre and osmotically ac</w:t>
      </w:r>
      <w:r w:rsidR="00A43DD9" w:rsidRPr="00B82CDE">
        <w:rPr>
          <w:rFonts w:ascii="Book Antiqua" w:hAnsi="Book Antiqua"/>
          <w:color w:val="000000" w:themeColor="text1"/>
          <w:sz w:val="24"/>
          <w:szCs w:val="24"/>
        </w:rPr>
        <w:t xml:space="preserve">tive compounds </w:t>
      </w:r>
      <w:r w:rsidR="00937C2F" w:rsidRPr="00B82CDE">
        <w:rPr>
          <w:rFonts w:ascii="Book Antiqua" w:hAnsi="Book Antiqua"/>
          <w:color w:val="000000" w:themeColor="text1"/>
          <w:sz w:val="24"/>
          <w:szCs w:val="24"/>
        </w:rPr>
        <w:t xml:space="preserve">promotes </w:t>
      </w:r>
      <w:r w:rsidR="00A43DD9" w:rsidRPr="00B82CDE">
        <w:rPr>
          <w:rFonts w:ascii="Book Antiqua" w:hAnsi="Book Antiqua"/>
          <w:color w:val="000000" w:themeColor="text1"/>
          <w:sz w:val="24"/>
          <w:szCs w:val="24"/>
        </w:rPr>
        <w:t>gut</w:t>
      </w:r>
      <w:r w:rsidRPr="00B82CDE">
        <w:rPr>
          <w:rFonts w:ascii="Book Antiqua" w:hAnsi="Book Antiqua"/>
          <w:color w:val="000000" w:themeColor="text1"/>
          <w:sz w:val="24"/>
          <w:szCs w:val="24"/>
        </w:rPr>
        <w:t xml:space="preserve"> motility</w:t>
      </w:r>
      <w:r w:rsidR="00937C2F" w:rsidRPr="00B82CDE">
        <w:rPr>
          <w:rFonts w:ascii="Book Antiqua" w:hAnsi="Book Antiqua"/>
          <w:color w:val="000000" w:themeColor="text1"/>
          <w:sz w:val="24"/>
          <w:szCs w:val="24"/>
        </w:rPr>
        <w:t xml:space="preserve">. </w:t>
      </w:r>
      <w:r w:rsidRPr="00B82CDE">
        <w:rPr>
          <w:rFonts w:ascii="Book Antiqua" w:hAnsi="Book Antiqua"/>
          <w:color w:val="000000" w:themeColor="text1"/>
          <w:sz w:val="24"/>
          <w:szCs w:val="24"/>
        </w:rPr>
        <w:t xml:space="preserve">Faster transit rate flushes out </w:t>
      </w:r>
      <w:r w:rsidR="00571AE2" w:rsidRPr="00B82CDE">
        <w:rPr>
          <w:rFonts w:ascii="Book Antiqua" w:hAnsi="Book Antiqua"/>
          <w:color w:val="000000" w:themeColor="text1"/>
          <w:sz w:val="24"/>
          <w:szCs w:val="24"/>
        </w:rPr>
        <w:t xml:space="preserve">slow growing </w:t>
      </w:r>
      <w:r w:rsidRPr="00B82CDE">
        <w:rPr>
          <w:rFonts w:ascii="Book Antiqua" w:hAnsi="Book Antiqua"/>
          <w:color w:val="000000" w:themeColor="text1"/>
          <w:sz w:val="24"/>
          <w:szCs w:val="24"/>
        </w:rPr>
        <w:t xml:space="preserve">organisms and those without the ability to adhere to the </w:t>
      </w:r>
      <w:r w:rsidR="00386635" w:rsidRPr="00B82CDE">
        <w:rPr>
          <w:rFonts w:ascii="Book Antiqua" w:hAnsi="Book Antiqua"/>
          <w:color w:val="000000" w:themeColor="text1"/>
          <w:sz w:val="24"/>
          <w:szCs w:val="24"/>
        </w:rPr>
        <w:t>intestines</w:t>
      </w:r>
      <w:r w:rsidR="00E70209" w:rsidRPr="00B82CDE">
        <w:rPr>
          <w:rFonts w:ascii="Book Antiqua" w:hAnsi="Book Antiqua"/>
          <w:color w:val="000000" w:themeColor="text1"/>
          <w:sz w:val="24"/>
          <w:szCs w:val="24"/>
        </w:rPr>
        <w:t>; C:</w:t>
      </w:r>
      <w:r w:rsidRPr="00B82CDE">
        <w:rPr>
          <w:rFonts w:ascii="Book Antiqua" w:hAnsi="Book Antiqua"/>
          <w:color w:val="000000" w:themeColor="text1"/>
          <w:sz w:val="24"/>
          <w:szCs w:val="24"/>
        </w:rPr>
        <w:t xml:space="preserve"> </w:t>
      </w:r>
      <w:r w:rsidR="00937C2F" w:rsidRPr="00B82CDE">
        <w:rPr>
          <w:rFonts w:ascii="Book Antiqua" w:hAnsi="Book Antiqua"/>
          <w:color w:val="000000" w:themeColor="text1"/>
          <w:sz w:val="24"/>
          <w:szCs w:val="24"/>
        </w:rPr>
        <w:t xml:space="preserve">Release of bile in response to dietary fat </w:t>
      </w:r>
      <w:r w:rsidR="00F62FB1" w:rsidRPr="00B82CDE">
        <w:rPr>
          <w:rFonts w:ascii="Book Antiqua" w:hAnsi="Book Antiqua"/>
          <w:color w:val="000000" w:themeColor="text1"/>
          <w:sz w:val="24"/>
          <w:szCs w:val="24"/>
        </w:rPr>
        <w:t>selects against bile-</w:t>
      </w:r>
      <w:r w:rsidRPr="00B82CDE">
        <w:rPr>
          <w:rFonts w:ascii="Book Antiqua" w:hAnsi="Book Antiqua"/>
          <w:color w:val="000000" w:themeColor="text1"/>
          <w:sz w:val="24"/>
          <w:szCs w:val="24"/>
        </w:rPr>
        <w:t>sensitive bacteria</w:t>
      </w:r>
      <w:r w:rsidR="00453E6C" w:rsidRPr="00B82CDE">
        <w:rPr>
          <w:rFonts w:ascii="Book Antiqua" w:hAnsi="Book Antiqua"/>
          <w:color w:val="000000" w:themeColor="text1"/>
          <w:sz w:val="24"/>
          <w:szCs w:val="24"/>
        </w:rPr>
        <w:t xml:space="preserve"> but promote</w:t>
      </w:r>
      <w:r w:rsidR="00924B47" w:rsidRPr="00B82CDE">
        <w:rPr>
          <w:rFonts w:ascii="Book Antiqua" w:hAnsi="Book Antiqua"/>
          <w:color w:val="000000" w:themeColor="text1"/>
          <w:sz w:val="24"/>
          <w:szCs w:val="24"/>
        </w:rPr>
        <w:t>s</w:t>
      </w:r>
      <w:r w:rsidR="00453E6C" w:rsidRPr="00B82CDE">
        <w:rPr>
          <w:rFonts w:ascii="Book Antiqua" w:hAnsi="Book Antiqua"/>
          <w:color w:val="000000" w:themeColor="text1"/>
          <w:sz w:val="24"/>
          <w:szCs w:val="24"/>
        </w:rPr>
        <w:t xml:space="preserve"> those with the capacity to obtain energy via</w:t>
      </w:r>
      <w:r w:rsidRPr="00B82CDE">
        <w:rPr>
          <w:rFonts w:ascii="Book Antiqua" w:hAnsi="Book Antiqua"/>
          <w:color w:val="000000" w:themeColor="text1"/>
          <w:sz w:val="24"/>
          <w:szCs w:val="24"/>
        </w:rPr>
        <w:t xml:space="preserve"> anaerobic respiration</w:t>
      </w:r>
      <w:r w:rsidR="00E70209" w:rsidRPr="00B82CDE">
        <w:rPr>
          <w:rFonts w:ascii="Book Antiqua" w:hAnsi="Book Antiqua"/>
          <w:color w:val="000000" w:themeColor="text1"/>
          <w:sz w:val="24"/>
          <w:szCs w:val="24"/>
        </w:rPr>
        <w:t>; D:</w:t>
      </w:r>
      <w:r w:rsidRPr="00B82CDE">
        <w:rPr>
          <w:rFonts w:ascii="Book Antiqua" w:hAnsi="Book Antiqua"/>
          <w:color w:val="000000" w:themeColor="text1"/>
          <w:sz w:val="24"/>
          <w:szCs w:val="24"/>
        </w:rPr>
        <w:t xml:space="preserve"> Mucin secreted by goblet cells physically prevents</w:t>
      </w:r>
      <w:r w:rsidR="00386635" w:rsidRPr="00B82CDE">
        <w:rPr>
          <w:rFonts w:ascii="Book Antiqua" w:hAnsi="Book Antiqua"/>
          <w:color w:val="000000" w:themeColor="text1"/>
          <w:sz w:val="24"/>
          <w:szCs w:val="24"/>
        </w:rPr>
        <w:t xml:space="preserve"> the</w:t>
      </w:r>
      <w:r w:rsidRPr="00B82CDE">
        <w:rPr>
          <w:rFonts w:ascii="Book Antiqua" w:hAnsi="Book Antiqua"/>
          <w:color w:val="000000" w:themeColor="text1"/>
          <w:sz w:val="24"/>
          <w:szCs w:val="24"/>
        </w:rPr>
        <w:t xml:space="preserve"> penetration of bacteria into gut epithelium</w:t>
      </w:r>
      <w:r w:rsidR="00386635" w:rsidRPr="00B82CDE">
        <w:rPr>
          <w:rFonts w:ascii="Book Antiqua" w:hAnsi="Book Antiqua"/>
          <w:color w:val="000000" w:themeColor="text1"/>
          <w:sz w:val="24"/>
          <w:szCs w:val="24"/>
        </w:rPr>
        <w:t>,</w:t>
      </w:r>
      <w:r w:rsidR="00571AE2" w:rsidRPr="00B82CDE">
        <w:rPr>
          <w:rFonts w:ascii="Book Antiqua" w:hAnsi="Book Antiqua"/>
          <w:color w:val="000000" w:themeColor="text1"/>
          <w:sz w:val="24"/>
          <w:szCs w:val="24"/>
        </w:rPr>
        <w:t xml:space="preserve"> and it also </w:t>
      </w:r>
      <w:r w:rsidR="00386635" w:rsidRPr="00B82CDE">
        <w:rPr>
          <w:rFonts w:ascii="Book Antiqua" w:hAnsi="Book Antiqua"/>
          <w:color w:val="000000" w:themeColor="text1"/>
          <w:sz w:val="24"/>
          <w:szCs w:val="24"/>
        </w:rPr>
        <w:t>promote</w:t>
      </w:r>
      <w:r w:rsidR="00924B47" w:rsidRPr="00B82CDE">
        <w:rPr>
          <w:rFonts w:ascii="Book Antiqua" w:hAnsi="Book Antiqua"/>
          <w:color w:val="000000" w:themeColor="text1"/>
          <w:sz w:val="24"/>
          <w:szCs w:val="24"/>
        </w:rPr>
        <w:t>s</w:t>
      </w:r>
      <w:r w:rsidR="00571AE2" w:rsidRPr="00B82CDE">
        <w:rPr>
          <w:rFonts w:ascii="Book Antiqua" w:hAnsi="Book Antiqua"/>
          <w:color w:val="000000" w:themeColor="text1"/>
          <w:sz w:val="24"/>
          <w:szCs w:val="24"/>
        </w:rPr>
        <w:t xml:space="preserve"> bacteria that u</w:t>
      </w:r>
      <w:r w:rsidRPr="00B82CDE">
        <w:rPr>
          <w:rFonts w:ascii="Book Antiqua" w:hAnsi="Book Antiqua"/>
          <w:color w:val="000000" w:themeColor="text1"/>
          <w:sz w:val="24"/>
          <w:szCs w:val="24"/>
        </w:rPr>
        <w:t>tilise mucin as growth substrates</w:t>
      </w:r>
      <w:r w:rsidR="00E70209" w:rsidRPr="00B82CDE">
        <w:rPr>
          <w:rFonts w:ascii="Book Antiqua" w:hAnsi="Book Antiqua"/>
          <w:color w:val="000000" w:themeColor="text1"/>
          <w:sz w:val="24"/>
          <w:szCs w:val="24"/>
        </w:rPr>
        <w:t>; E:</w:t>
      </w:r>
      <w:r w:rsidRPr="00B82CDE">
        <w:rPr>
          <w:rFonts w:ascii="Book Antiqua" w:hAnsi="Book Antiqua"/>
          <w:color w:val="000000" w:themeColor="text1"/>
          <w:sz w:val="24"/>
          <w:szCs w:val="24"/>
        </w:rPr>
        <w:t xml:space="preserve"> Paneth cells in the gut epithelium secrete effector molecules with broad-spectru</w:t>
      </w:r>
      <w:r w:rsidR="00571AE2" w:rsidRPr="00B82CDE">
        <w:rPr>
          <w:rFonts w:ascii="Book Antiqua" w:hAnsi="Book Antiqua"/>
          <w:color w:val="000000" w:themeColor="text1"/>
          <w:sz w:val="24"/>
          <w:szCs w:val="24"/>
        </w:rPr>
        <w:t xml:space="preserve">m antimicrobial activity, </w:t>
      </w:r>
      <w:r w:rsidR="00817CDC" w:rsidRPr="00B82CDE">
        <w:rPr>
          <w:rFonts w:ascii="Book Antiqua" w:hAnsi="Book Antiqua"/>
          <w:i/>
          <w:color w:val="000000" w:themeColor="text1"/>
          <w:sz w:val="24"/>
          <w:szCs w:val="24"/>
        </w:rPr>
        <w:t>e.g.</w:t>
      </w:r>
      <w:r w:rsidRPr="00B82CDE">
        <w:rPr>
          <w:rFonts w:ascii="Book Antiqua" w:hAnsi="Book Antiqua"/>
          <w:color w:val="000000" w:themeColor="text1"/>
          <w:sz w:val="24"/>
          <w:szCs w:val="24"/>
        </w:rPr>
        <w:t xml:space="preserve"> </w:t>
      </w:r>
      <w:r w:rsidR="00571AE2" w:rsidRPr="00B82CDE">
        <w:rPr>
          <w:rFonts w:ascii="Book Antiqua" w:hAnsi="Book Antiqua"/>
          <w:color w:val="000000" w:themeColor="text1"/>
          <w:sz w:val="24"/>
          <w:szCs w:val="24"/>
        </w:rPr>
        <w:t>defensins, lysozyme and RegIIIγ, which contribute</w:t>
      </w:r>
      <w:r w:rsidRPr="00B82CDE">
        <w:rPr>
          <w:rFonts w:ascii="Book Antiqua" w:hAnsi="Book Antiqua"/>
          <w:color w:val="000000" w:themeColor="text1"/>
          <w:sz w:val="24"/>
          <w:szCs w:val="24"/>
        </w:rPr>
        <w:t xml:space="preserve"> to the innate barrier against microbial colonisation</w:t>
      </w:r>
      <w:r w:rsidR="00E70209" w:rsidRPr="00B82CDE">
        <w:rPr>
          <w:rFonts w:ascii="Book Antiqua" w:hAnsi="Book Antiqua"/>
          <w:color w:val="000000" w:themeColor="text1"/>
          <w:sz w:val="24"/>
          <w:szCs w:val="24"/>
        </w:rPr>
        <w:t>; F:</w:t>
      </w:r>
      <w:r w:rsidRPr="00B82CDE">
        <w:rPr>
          <w:rFonts w:ascii="Book Antiqua" w:hAnsi="Book Antiqua"/>
          <w:color w:val="000000" w:themeColor="text1"/>
          <w:sz w:val="24"/>
          <w:szCs w:val="24"/>
        </w:rPr>
        <w:t xml:space="preserve"> Migration of flagellated bacteria </w:t>
      </w:r>
      <w:r w:rsidR="00571AE2" w:rsidRPr="00B82CDE">
        <w:rPr>
          <w:rFonts w:ascii="Book Antiqua" w:hAnsi="Book Antiqua"/>
          <w:color w:val="000000" w:themeColor="text1"/>
          <w:sz w:val="24"/>
          <w:szCs w:val="24"/>
        </w:rPr>
        <w:t>is</w:t>
      </w:r>
      <w:r w:rsidRPr="00B82CDE">
        <w:rPr>
          <w:rFonts w:ascii="Book Antiqua" w:hAnsi="Book Antiqua"/>
          <w:color w:val="000000" w:themeColor="text1"/>
          <w:sz w:val="24"/>
          <w:szCs w:val="24"/>
        </w:rPr>
        <w:t xml:space="preserve"> inhibited by </w:t>
      </w:r>
      <w:r w:rsidR="00571AE2" w:rsidRPr="00B82CDE">
        <w:rPr>
          <w:rFonts w:ascii="Book Antiqua" w:hAnsi="Book Antiqua"/>
          <w:color w:val="000000" w:themeColor="text1"/>
          <w:sz w:val="24"/>
          <w:szCs w:val="24"/>
        </w:rPr>
        <w:t>secretory immunoglob</w:t>
      </w:r>
      <w:r w:rsidR="00BB0499" w:rsidRPr="00B82CDE">
        <w:rPr>
          <w:rFonts w:ascii="Book Antiqua" w:hAnsi="Book Antiqua"/>
          <w:color w:val="000000" w:themeColor="text1"/>
          <w:sz w:val="24"/>
          <w:szCs w:val="24"/>
        </w:rPr>
        <w:t>ul</w:t>
      </w:r>
      <w:r w:rsidR="00571AE2" w:rsidRPr="00B82CDE">
        <w:rPr>
          <w:rFonts w:ascii="Book Antiqua" w:hAnsi="Book Antiqua"/>
          <w:color w:val="000000" w:themeColor="text1"/>
          <w:sz w:val="24"/>
          <w:szCs w:val="24"/>
        </w:rPr>
        <w:t>in A</w:t>
      </w:r>
      <w:r w:rsidR="00BB0499" w:rsidRPr="00B82CDE">
        <w:rPr>
          <w:rFonts w:ascii="Book Antiqua" w:hAnsi="Book Antiqua"/>
          <w:color w:val="000000" w:themeColor="text1"/>
          <w:sz w:val="24"/>
          <w:szCs w:val="24"/>
        </w:rPr>
        <w:t xml:space="preserve"> (IgA)</w:t>
      </w:r>
      <w:r w:rsidR="00571AE2" w:rsidRPr="00B82CDE">
        <w:rPr>
          <w:rFonts w:ascii="Book Antiqua" w:hAnsi="Book Antiqua"/>
          <w:color w:val="000000" w:themeColor="text1"/>
          <w:sz w:val="24"/>
          <w:szCs w:val="24"/>
        </w:rPr>
        <w:t xml:space="preserve">, which </w:t>
      </w:r>
      <w:r w:rsidRPr="00B82CDE">
        <w:rPr>
          <w:rFonts w:ascii="Book Antiqua" w:hAnsi="Book Antiqua"/>
          <w:color w:val="000000" w:themeColor="text1"/>
          <w:sz w:val="24"/>
          <w:szCs w:val="24"/>
        </w:rPr>
        <w:t>facilitates the exclusion of bacteria at the epithelium</w:t>
      </w:r>
      <w:r w:rsidR="00E70209" w:rsidRPr="00B82CDE">
        <w:rPr>
          <w:rFonts w:ascii="Book Antiqua" w:hAnsi="Book Antiqua"/>
          <w:color w:val="000000" w:themeColor="text1"/>
          <w:sz w:val="24"/>
          <w:szCs w:val="24"/>
        </w:rPr>
        <w:t>; G:</w:t>
      </w:r>
      <w:r w:rsidRPr="00B82CDE">
        <w:rPr>
          <w:rFonts w:ascii="Book Antiqua" w:hAnsi="Book Antiqua"/>
          <w:color w:val="000000" w:themeColor="text1"/>
          <w:sz w:val="24"/>
          <w:szCs w:val="24"/>
        </w:rPr>
        <w:t xml:space="preserve"> When mucin synthesis and release is impaired, pathobionts may penetrate the mucosal epithelium and trigger</w:t>
      </w:r>
      <w:r w:rsidR="00571AE2" w:rsidRPr="00B82CDE">
        <w:rPr>
          <w:rFonts w:ascii="Book Antiqua" w:hAnsi="Book Antiqua"/>
          <w:color w:val="000000" w:themeColor="text1"/>
          <w:sz w:val="24"/>
          <w:szCs w:val="24"/>
        </w:rPr>
        <w:t xml:space="preserve"> the</w:t>
      </w:r>
      <w:r w:rsidRPr="00B82CDE">
        <w:rPr>
          <w:rFonts w:ascii="Book Antiqua" w:hAnsi="Book Antiqua"/>
          <w:color w:val="000000" w:themeColor="text1"/>
          <w:sz w:val="24"/>
          <w:szCs w:val="24"/>
        </w:rPr>
        <w:t xml:space="preserve"> inflammatory cascade. </w:t>
      </w:r>
      <w:r w:rsidR="00571AE2" w:rsidRPr="00B82CDE">
        <w:rPr>
          <w:rFonts w:ascii="Book Antiqua" w:hAnsi="Book Antiqua"/>
          <w:color w:val="000000" w:themeColor="text1"/>
          <w:sz w:val="24"/>
          <w:szCs w:val="24"/>
        </w:rPr>
        <w:t>Byproducts of inflammation confer</w:t>
      </w:r>
      <w:r w:rsidRPr="00B82CDE">
        <w:rPr>
          <w:rFonts w:ascii="Book Antiqua" w:hAnsi="Book Antiqua"/>
          <w:color w:val="000000" w:themeColor="text1"/>
          <w:sz w:val="24"/>
          <w:szCs w:val="24"/>
        </w:rPr>
        <w:t xml:space="preserve"> a growth advantage for organisms that </w:t>
      </w:r>
      <w:r w:rsidR="00F62FB1" w:rsidRPr="00B82CDE">
        <w:rPr>
          <w:rFonts w:ascii="Book Antiqua" w:hAnsi="Book Antiqua"/>
          <w:color w:val="000000" w:themeColor="text1"/>
          <w:sz w:val="24"/>
          <w:szCs w:val="24"/>
        </w:rPr>
        <w:t>obtain energy through</w:t>
      </w:r>
      <w:r w:rsidRPr="00B82CDE">
        <w:rPr>
          <w:rFonts w:ascii="Book Antiqua" w:hAnsi="Book Antiqua"/>
          <w:color w:val="000000" w:themeColor="text1"/>
          <w:sz w:val="24"/>
          <w:szCs w:val="24"/>
        </w:rPr>
        <w:t xml:space="preserve"> anaerobic respiration.</w:t>
      </w:r>
      <w:r w:rsidRPr="00B82CDE">
        <w:rPr>
          <w:rFonts w:ascii="Book Antiqua" w:hAnsi="Book Antiqua"/>
          <w:b/>
          <w:color w:val="000000" w:themeColor="text1"/>
          <w:sz w:val="24"/>
          <w:szCs w:val="24"/>
        </w:rPr>
        <w:t xml:space="preserve"> </w:t>
      </w:r>
    </w:p>
    <w:p w:rsidR="000F4E5E" w:rsidRDefault="000F4E5E" w:rsidP="000F4E5E">
      <w:pPr>
        <w:adjustRightInd w:val="0"/>
        <w:snapToGrid w:val="0"/>
        <w:spacing w:after="0" w:line="360" w:lineRule="auto"/>
        <w:jc w:val="both"/>
        <w:outlineLvl w:val="2"/>
        <w:rPr>
          <w:rFonts w:ascii="Book Antiqua" w:hAnsi="Book Antiqua"/>
          <w:b/>
          <w:color w:val="000000" w:themeColor="text1"/>
          <w:sz w:val="24"/>
          <w:szCs w:val="24"/>
        </w:rPr>
      </w:pPr>
      <w:r>
        <w:rPr>
          <w:rFonts w:ascii="Book Antiqua" w:hAnsi="Book Antiqua"/>
          <w:b/>
          <w:color w:val="000000" w:themeColor="text1"/>
          <w:sz w:val="24"/>
          <w:szCs w:val="24"/>
        </w:rPr>
        <w:br w:type="page"/>
      </w:r>
    </w:p>
    <w:p w:rsidR="00156FD8" w:rsidRPr="00B82CDE" w:rsidRDefault="000F4E5E" w:rsidP="000F4E5E">
      <w:pPr>
        <w:adjustRightInd w:val="0"/>
        <w:snapToGrid w:val="0"/>
        <w:spacing w:after="0" w:line="360" w:lineRule="auto"/>
        <w:jc w:val="both"/>
        <w:outlineLvl w:val="2"/>
        <w:rPr>
          <w:rFonts w:ascii="Book Antiqua" w:hAnsi="Book Antiqua"/>
          <w:b/>
          <w:color w:val="000000" w:themeColor="text1"/>
          <w:sz w:val="24"/>
          <w:szCs w:val="24"/>
        </w:rPr>
      </w:pPr>
      <w:r>
        <w:rPr>
          <w:noProof/>
          <w:lang w:val="en-US" w:eastAsia="zh-CN"/>
        </w:rPr>
        <w:lastRenderedPageBreak/>
        <w:drawing>
          <wp:inline distT="0" distB="0" distL="0" distR="0" wp14:anchorId="18C9BC69" wp14:editId="5BBB3F8A">
            <wp:extent cx="2542681" cy="172543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43907" cy="1726265"/>
                    </a:xfrm>
                    <a:prstGeom prst="rect">
                      <a:avLst/>
                    </a:prstGeom>
                  </pic:spPr>
                </pic:pic>
              </a:graphicData>
            </a:graphic>
          </wp:inline>
        </w:drawing>
      </w:r>
    </w:p>
    <w:p w:rsidR="00001806" w:rsidRPr="00BE6F65" w:rsidRDefault="00FE214A" w:rsidP="000F4E5E">
      <w:pPr>
        <w:adjustRightInd w:val="0"/>
        <w:snapToGrid w:val="0"/>
        <w:spacing w:after="0" w:line="360" w:lineRule="auto"/>
        <w:jc w:val="both"/>
        <w:rPr>
          <w:rFonts w:ascii="Book Antiqua" w:hAnsi="Book Antiqua"/>
          <w:b/>
          <w:color w:val="000000" w:themeColor="text1"/>
          <w:sz w:val="24"/>
          <w:szCs w:val="24"/>
          <w:lang w:eastAsia="zh-CN"/>
        </w:rPr>
      </w:pPr>
      <w:r w:rsidRPr="00B82CDE">
        <w:rPr>
          <w:rFonts w:ascii="Book Antiqua" w:hAnsi="Book Antiqua"/>
          <w:b/>
          <w:color w:val="000000" w:themeColor="text1"/>
          <w:sz w:val="24"/>
          <w:szCs w:val="24"/>
        </w:rPr>
        <w:t xml:space="preserve">Figure </w:t>
      </w:r>
      <w:r w:rsidR="00201BB1" w:rsidRPr="00B82CDE">
        <w:rPr>
          <w:rFonts w:ascii="Book Antiqua" w:hAnsi="Book Antiqua"/>
          <w:b/>
          <w:color w:val="000000" w:themeColor="text1"/>
          <w:sz w:val="24"/>
          <w:szCs w:val="24"/>
        </w:rPr>
        <w:t>3</w:t>
      </w:r>
      <w:r w:rsidRPr="00B82CDE">
        <w:rPr>
          <w:rFonts w:ascii="Book Antiqua" w:hAnsi="Book Antiqua"/>
          <w:b/>
          <w:color w:val="000000" w:themeColor="text1"/>
          <w:sz w:val="24"/>
          <w:szCs w:val="24"/>
        </w:rPr>
        <w:t xml:space="preserve"> </w:t>
      </w:r>
      <w:r w:rsidRPr="00BE6F65">
        <w:rPr>
          <w:rFonts w:ascii="Book Antiqua" w:hAnsi="Book Antiqua"/>
          <w:b/>
          <w:color w:val="000000" w:themeColor="text1"/>
          <w:sz w:val="24"/>
          <w:szCs w:val="24"/>
        </w:rPr>
        <w:t xml:space="preserve">Hypothesised triggers and drivers in diet-induced dysbiosis. </w:t>
      </w:r>
      <w:r w:rsidRPr="00B82CDE">
        <w:rPr>
          <w:rFonts w:ascii="Book Antiqua" w:hAnsi="Book Antiqua"/>
          <w:color w:val="000000" w:themeColor="text1"/>
          <w:sz w:val="24"/>
          <w:szCs w:val="24"/>
        </w:rPr>
        <w:t>Progression from homeostasis to clinical manifestation of metabolic dysfunction may emerge from shif</w:t>
      </w:r>
      <w:r w:rsidR="00F62FB1" w:rsidRPr="00B82CDE">
        <w:rPr>
          <w:rFonts w:ascii="Book Antiqua" w:hAnsi="Book Antiqua"/>
          <w:color w:val="000000" w:themeColor="text1"/>
          <w:sz w:val="24"/>
          <w:szCs w:val="24"/>
        </w:rPr>
        <w:t xml:space="preserve">ts in microbe-associated </w:t>
      </w:r>
      <w:r w:rsidRPr="00B82CDE">
        <w:rPr>
          <w:rFonts w:ascii="Book Antiqua" w:hAnsi="Book Antiqua"/>
          <w:color w:val="000000" w:themeColor="text1"/>
          <w:sz w:val="24"/>
          <w:szCs w:val="24"/>
        </w:rPr>
        <w:t xml:space="preserve">molecular patterns (MAMPs; green) and metabolites (blue), initiated by long-term consumption of </w:t>
      </w:r>
      <w:r w:rsidR="007D6B6F" w:rsidRPr="00B82CDE">
        <w:rPr>
          <w:rFonts w:ascii="Book Antiqua" w:hAnsi="Book Antiqua"/>
          <w:color w:val="000000" w:themeColor="text1"/>
          <w:sz w:val="24"/>
          <w:szCs w:val="24"/>
        </w:rPr>
        <w:t>diets w</w:t>
      </w:r>
      <w:r w:rsidRPr="00B82CDE">
        <w:rPr>
          <w:rFonts w:ascii="Book Antiqua" w:hAnsi="Book Antiqua"/>
          <w:color w:val="000000" w:themeColor="text1"/>
          <w:sz w:val="24"/>
          <w:szCs w:val="24"/>
        </w:rPr>
        <w:t>ith reduced amount of dietary fibre but high saturated fat</w:t>
      </w:r>
      <w:r w:rsidR="007D6B6F" w:rsidRPr="00B82CDE">
        <w:rPr>
          <w:rFonts w:ascii="Book Antiqua" w:hAnsi="Book Antiqua"/>
          <w:color w:val="000000" w:themeColor="text1"/>
          <w:sz w:val="24"/>
          <w:szCs w:val="24"/>
        </w:rPr>
        <w:t xml:space="preserve">. </w:t>
      </w:r>
      <w:r w:rsidR="00E70209" w:rsidRPr="00B82CDE">
        <w:rPr>
          <w:rFonts w:ascii="Book Antiqua" w:hAnsi="Book Antiqua"/>
          <w:color w:val="000000" w:themeColor="text1"/>
          <w:sz w:val="24"/>
          <w:szCs w:val="24"/>
        </w:rPr>
        <w:t>A: R</w:t>
      </w:r>
      <w:r w:rsidR="007D6B6F" w:rsidRPr="00B82CDE">
        <w:rPr>
          <w:rFonts w:ascii="Book Antiqua" w:hAnsi="Book Antiqua"/>
          <w:color w:val="000000" w:themeColor="text1"/>
          <w:sz w:val="24"/>
          <w:szCs w:val="24"/>
        </w:rPr>
        <w:t>eduction in the a</w:t>
      </w:r>
      <w:r w:rsidRPr="00B82CDE">
        <w:rPr>
          <w:rFonts w:ascii="Book Antiqua" w:hAnsi="Book Antiqua"/>
          <w:color w:val="000000" w:themeColor="text1"/>
          <w:sz w:val="24"/>
          <w:szCs w:val="24"/>
        </w:rPr>
        <w:t xml:space="preserve">vailability of fermenting substrates </w:t>
      </w:r>
      <w:r w:rsidR="007D6B6F" w:rsidRPr="00B82CDE">
        <w:rPr>
          <w:rFonts w:ascii="Book Antiqua" w:hAnsi="Book Antiqua"/>
          <w:color w:val="000000" w:themeColor="text1"/>
          <w:sz w:val="24"/>
          <w:szCs w:val="24"/>
        </w:rPr>
        <w:t>i</w:t>
      </w:r>
      <w:r w:rsidRPr="00B82CDE">
        <w:rPr>
          <w:rFonts w:ascii="Book Antiqua" w:hAnsi="Book Antiqua"/>
          <w:color w:val="000000" w:themeColor="text1"/>
          <w:sz w:val="24"/>
          <w:szCs w:val="24"/>
        </w:rPr>
        <w:t>n conjunction with excess secretion of a</w:t>
      </w:r>
      <w:r w:rsidR="007D6B6F" w:rsidRPr="00B82CDE">
        <w:rPr>
          <w:rFonts w:ascii="Book Antiqua" w:hAnsi="Book Antiqua"/>
          <w:color w:val="000000" w:themeColor="text1"/>
          <w:sz w:val="24"/>
          <w:szCs w:val="24"/>
        </w:rPr>
        <w:t xml:space="preserve">nti-bacterial bile acids can alter the competition dynamics of </w:t>
      </w:r>
      <w:r w:rsidRPr="00B82CDE">
        <w:rPr>
          <w:rFonts w:ascii="Book Antiqua" w:hAnsi="Book Antiqua"/>
          <w:color w:val="000000" w:themeColor="text1"/>
          <w:sz w:val="24"/>
          <w:szCs w:val="24"/>
        </w:rPr>
        <w:t>commensal organisms</w:t>
      </w:r>
      <w:r w:rsidR="00E70209" w:rsidRPr="00B82CDE">
        <w:rPr>
          <w:rFonts w:ascii="Book Antiqua" w:hAnsi="Book Antiqua"/>
          <w:color w:val="000000" w:themeColor="text1"/>
          <w:sz w:val="24"/>
          <w:szCs w:val="24"/>
        </w:rPr>
        <w:t xml:space="preserve"> and pathobionts</w:t>
      </w:r>
      <w:r w:rsidR="007C0EB8" w:rsidRPr="00B82CDE">
        <w:rPr>
          <w:rFonts w:ascii="Book Antiqua" w:hAnsi="Book Antiqua"/>
          <w:color w:val="000000" w:themeColor="text1"/>
          <w:sz w:val="24"/>
          <w:szCs w:val="24"/>
        </w:rPr>
        <w:t xml:space="preserve">. Consequent depletion of polysaccharide A and butyrate promotes immune dysfunction by </w:t>
      </w:r>
      <w:r w:rsidR="00236776" w:rsidRPr="00B82CDE">
        <w:rPr>
          <w:rFonts w:ascii="Book Antiqua" w:hAnsi="Book Antiqua"/>
          <w:color w:val="000000" w:themeColor="text1"/>
          <w:sz w:val="24"/>
          <w:szCs w:val="24"/>
        </w:rPr>
        <w:t>altering</w:t>
      </w:r>
      <w:r w:rsidR="007C0EB8" w:rsidRPr="00B82CDE">
        <w:rPr>
          <w:rFonts w:ascii="Book Antiqua" w:hAnsi="Book Antiqua"/>
          <w:color w:val="000000" w:themeColor="text1"/>
          <w:sz w:val="24"/>
          <w:szCs w:val="24"/>
        </w:rPr>
        <w:t xml:space="preserve"> the balance of regulatory T cells (T</w:t>
      </w:r>
      <w:r w:rsidR="007C0EB8" w:rsidRPr="00B82CDE">
        <w:rPr>
          <w:rFonts w:ascii="Book Antiqua" w:hAnsi="Book Antiqua"/>
          <w:color w:val="000000" w:themeColor="text1"/>
          <w:sz w:val="24"/>
          <w:szCs w:val="24"/>
          <w:vertAlign w:val="subscript"/>
        </w:rPr>
        <w:t>Reg</w:t>
      </w:r>
      <w:r w:rsidR="007C0EB8" w:rsidRPr="00B82CDE">
        <w:rPr>
          <w:rFonts w:ascii="Book Antiqua" w:hAnsi="Book Antiqua"/>
          <w:color w:val="000000" w:themeColor="text1"/>
          <w:sz w:val="24"/>
          <w:szCs w:val="24"/>
        </w:rPr>
        <w:t>) and helper T cells (T</w:t>
      </w:r>
      <w:r w:rsidR="007C0EB8" w:rsidRPr="00B82CDE">
        <w:rPr>
          <w:rFonts w:ascii="Book Antiqua" w:hAnsi="Book Antiqua"/>
          <w:color w:val="000000" w:themeColor="text1"/>
          <w:sz w:val="24"/>
          <w:szCs w:val="24"/>
          <w:vertAlign w:val="subscript"/>
        </w:rPr>
        <w:t>Helper</w:t>
      </w:r>
      <w:r w:rsidR="007C0EB8" w:rsidRPr="00B82CDE">
        <w:rPr>
          <w:rFonts w:ascii="Book Antiqua" w:hAnsi="Book Antiqua"/>
          <w:color w:val="000000" w:themeColor="text1"/>
          <w:sz w:val="24"/>
          <w:szCs w:val="24"/>
        </w:rPr>
        <w:t>)</w:t>
      </w:r>
      <w:r w:rsidR="00E70209" w:rsidRPr="00B82CDE">
        <w:rPr>
          <w:rFonts w:ascii="Book Antiqua" w:hAnsi="Book Antiqua"/>
          <w:color w:val="000000" w:themeColor="text1"/>
          <w:sz w:val="24"/>
          <w:szCs w:val="24"/>
        </w:rPr>
        <w:t xml:space="preserve">; B and C: </w:t>
      </w:r>
      <w:r w:rsidR="007C0EB8" w:rsidRPr="00B82CDE">
        <w:rPr>
          <w:rFonts w:ascii="Book Antiqua" w:hAnsi="Book Antiqua"/>
          <w:color w:val="000000" w:themeColor="text1"/>
          <w:sz w:val="24"/>
          <w:szCs w:val="24"/>
        </w:rPr>
        <w:t>Shift</w:t>
      </w:r>
      <w:r w:rsidR="002B4C10" w:rsidRPr="00B82CDE">
        <w:rPr>
          <w:rFonts w:ascii="Book Antiqua" w:hAnsi="Book Antiqua"/>
          <w:color w:val="000000" w:themeColor="text1"/>
          <w:sz w:val="24"/>
          <w:szCs w:val="24"/>
        </w:rPr>
        <w:t>s</w:t>
      </w:r>
      <w:r w:rsidR="007D6B6F" w:rsidRPr="00B82CDE">
        <w:rPr>
          <w:rFonts w:ascii="Book Antiqua" w:hAnsi="Book Antiqua"/>
          <w:color w:val="000000" w:themeColor="text1"/>
          <w:sz w:val="24"/>
          <w:szCs w:val="24"/>
        </w:rPr>
        <w:t xml:space="preserve"> in microbial </w:t>
      </w:r>
      <w:r w:rsidR="008250C2" w:rsidRPr="00B82CDE">
        <w:rPr>
          <w:rFonts w:ascii="Book Antiqua" w:hAnsi="Book Antiqua"/>
          <w:color w:val="000000" w:themeColor="text1"/>
          <w:sz w:val="24"/>
          <w:szCs w:val="24"/>
        </w:rPr>
        <w:t>products</w:t>
      </w:r>
      <w:r w:rsidR="007D6B6F" w:rsidRPr="00B82CDE">
        <w:rPr>
          <w:rFonts w:ascii="Book Antiqua" w:hAnsi="Book Antiqua"/>
          <w:color w:val="000000" w:themeColor="text1"/>
          <w:sz w:val="24"/>
          <w:szCs w:val="24"/>
        </w:rPr>
        <w:t xml:space="preserve"> </w:t>
      </w:r>
      <w:r w:rsidR="002B4C10" w:rsidRPr="00B82CDE">
        <w:rPr>
          <w:rFonts w:ascii="Book Antiqua" w:hAnsi="Book Antiqua"/>
          <w:color w:val="000000" w:themeColor="text1"/>
          <w:sz w:val="24"/>
          <w:szCs w:val="24"/>
        </w:rPr>
        <w:t>contribute</w:t>
      </w:r>
      <w:r w:rsidR="007C0EB8" w:rsidRPr="00B82CDE">
        <w:rPr>
          <w:rFonts w:ascii="Book Antiqua" w:hAnsi="Book Antiqua"/>
          <w:color w:val="000000" w:themeColor="text1"/>
          <w:sz w:val="24"/>
          <w:szCs w:val="24"/>
        </w:rPr>
        <w:t xml:space="preserve"> to the </w:t>
      </w:r>
      <w:r w:rsidR="007D6B6F" w:rsidRPr="00B82CDE">
        <w:rPr>
          <w:rFonts w:ascii="Book Antiqua" w:hAnsi="Book Antiqua"/>
          <w:color w:val="000000" w:themeColor="text1"/>
          <w:sz w:val="24"/>
          <w:szCs w:val="24"/>
        </w:rPr>
        <w:t>impairment of gut barrier function</w:t>
      </w:r>
      <w:r w:rsidR="00344468" w:rsidRPr="00B82CDE">
        <w:rPr>
          <w:rFonts w:ascii="Book Antiqua" w:hAnsi="Book Antiqua"/>
          <w:color w:val="000000" w:themeColor="text1"/>
          <w:sz w:val="24"/>
          <w:szCs w:val="24"/>
        </w:rPr>
        <w:t xml:space="preserve"> and the leakage of MAMPs</w:t>
      </w:r>
      <w:r w:rsidR="00E70209" w:rsidRPr="00B82CDE">
        <w:rPr>
          <w:rFonts w:ascii="Book Antiqua" w:hAnsi="Book Antiqua"/>
          <w:color w:val="000000" w:themeColor="text1"/>
          <w:sz w:val="24"/>
          <w:szCs w:val="24"/>
        </w:rPr>
        <w:t>;</w:t>
      </w:r>
      <w:r w:rsidR="007D6B6F" w:rsidRPr="00B82CDE">
        <w:rPr>
          <w:rFonts w:ascii="Book Antiqua" w:hAnsi="Book Antiqua"/>
          <w:color w:val="000000" w:themeColor="text1"/>
          <w:sz w:val="24"/>
          <w:szCs w:val="24"/>
        </w:rPr>
        <w:t xml:space="preserve"> </w:t>
      </w:r>
      <w:r w:rsidR="00E70209" w:rsidRPr="00B82CDE">
        <w:rPr>
          <w:rFonts w:ascii="Book Antiqua" w:hAnsi="Book Antiqua"/>
          <w:color w:val="000000" w:themeColor="text1"/>
          <w:sz w:val="24"/>
          <w:szCs w:val="24"/>
        </w:rPr>
        <w:t xml:space="preserve">D: </w:t>
      </w:r>
      <w:r w:rsidR="007D6B6F" w:rsidRPr="00B82CDE">
        <w:rPr>
          <w:rFonts w:ascii="Book Antiqua" w:hAnsi="Book Antiqua"/>
          <w:color w:val="000000" w:themeColor="text1"/>
          <w:sz w:val="24"/>
          <w:szCs w:val="24"/>
        </w:rPr>
        <w:t xml:space="preserve">Dietary factors, microbial signals and </w:t>
      </w:r>
      <w:r w:rsidR="008250C2" w:rsidRPr="00B82CDE">
        <w:rPr>
          <w:rFonts w:ascii="Book Antiqua" w:hAnsi="Book Antiqua"/>
          <w:color w:val="000000" w:themeColor="text1"/>
          <w:sz w:val="24"/>
          <w:szCs w:val="24"/>
        </w:rPr>
        <w:t xml:space="preserve">host responses act in concert to drive inflammation, which provides a positive feedback pathway </w:t>
      </w:r>
      <w:r w:rsidRPr="00B82CDE">
        <w:rPr>
          <w:rFonts w:ascii="Book Antiqua" w:hAnsi="Book Antiqua"/>
          <w:color w:val="000000" w:themeColor="text1"/>
          <w:sz w:val="24"/>
          <w:szCs w:val="24"/>
        </w:rPr>
        <w:t>in favour of chronic disease development.</w:t>
      </w:r>
      <w:r w:rsidR="0085305F" w:rsidRPr="00B82CDE">
        <w:rPr>
          <w:rFonts w:ascii="Book Antiqua" w:hAnsi="Book Antiqua"/>
          <w:color w:val="000000" w:themeColor="text1"/>
          <w:sz w:val="24"/>
          <w:szCs w:val="24"/>
        </w:rPr>
        <w:t xml:space="preserve"> </w:t>
      </w:r>
    </w:p>
    <w:p w:rsidR="006E3850" w:rsidRDefault="006E3850" w:rsidP="000F4E5E">
      <w:pPr>
        <w:adjustRightInd w:val="0"/>
        <w:snapToGrid w:val="0"/>
        <w:spacing w:after="0" w:line="360" w:lineRule="auto"/>
        <w:jc w:val="both"/>
        <w:rPr>
          <w:rFonts w:ascii="Book Antiqua" w:hAnsi="Book Antiqua"/>
          <w:b/>
          <w:color w:val="000000" w:themeColor="text1"/>
          <w:sz w:val="24"/>
          <w:szCs w:val="24"/>
          <w:lang w:eastAsia="zh-CN"/>
        </w:rPr>
      </w:pPr>
      <w:r>
        <w:rPr>
          <w:rFonts w:ascii="Book Antiqua" w:hAnsi="Book Antiqua"/>
          <w:b/>
          <w:color w:val="000000" w:themeColor="text1"/>
          <w:sz w:val="24"/>
          <w:szCs w:val="24"/>
          <w:lang w:eastAsia="zh-CN"/>
        </w:rPr>
        <w:br w:type="page"/>
      </w:r>
    </w:p>
    <w:p w:rsidR="00BE6F65" w:rsidRDefault="00BE6F65" w:rsidP="000F4E5E">
      <w:pPr>
        <w:adjustRightInd w:val="0"/>
        <w:snapToGrid w:val="0"/>
        <w:spacing w:after="0" w:line="360" w:lineRule="auto"/>
        <w:jc w:val="both"/>
        <w:rPr>
          <w:rFonts w:ascii="Book Antiqua" w:hAnsi="Book Antiqua"/>
          <w:b/>
          <w:color w:val="000000" w:themeColor="text1"/>
          <w:sz w:val="24"/>
          <w:szCs w:val="24"/>
          <w:lang w:eastAsia="zh-CN"/>
        </w:rPr>
      </w:pPr>
    </w:p>
    <w:p w:rsidR="004177AB" w:rsidRDefault="00BE6F65" w:rsidP="000F4E5E">
      <w:pPr>
        <w:adjustRightInd w:val="0"/>
        <w:snapToGrid w:val="0"/>
        <w:spacing w:after="0" w:line="360" w:lineRule="auto"/>
        <w:jc w:val="both"/>
        <w:rPr>
          <w:rFonts w:ascii="Book Antiqua" w:hAnsi="Book Antiqua"/>
          <w:b/>
          <w:sz w:val="24"/>
          <w:szCs w:val="24"/>
          <w:lang w:eastAsia="zh-CN"/>
        </w:rPr>
      </w:pPr>
      <w:r w:rsidRPr="006E3850">
        <w:rPr>
          <w:rFonts w:ascii="Book Antiqua" w:hAnsi="Book Antiqua"/>
          <w:b/>
          <w:sz w:val="24"/>
          <w:szCs w:val="24"/>
        </w:rPr>
        <w:t>Table 1</w:t>
      </w:r>
      <w:r w:rsidR="007C713A" w:rsidRPr="006E3850">
        <w:rPr>
          <w:rFonts w:ascii="Book Antiqua" w:hAnsi="Book Antiqua"/>
          <w:b/>
          <w:sz w:val="24"/>
          <w:szCs w:val="24"/>
        </w:rPr>
        <w:t xml:space="preserve"> Murine gut microbiome and host outcomes a</w:t>
      </w:r>
      <w:r w:rsidR="006E3850" w:rsidRPr="006E3850">
        <w:rPr>
          <w:rFonts w:ascii="Book Antiqua" w:hAnsi="Book Antiqua"/>
          <w:b/>
          <w:sz w:val="24"/>
          <w:szCs w:val="24"/>
        </w:rPr>
        <w:t>fter exposure to high fat diets</w:t>
      </w:r>
    </w:p>
    <w:tbl>
      <w:tblPr>
        <w:tblW w:w="9761" w:type="dxa"/>
        <w:tblInd w:w="93" w:type="dxa"/>
        <w:tblLook w:val="04A0" w:firstRow="1" w:lastRow="0" w:firstColumn="1" w:lastColumn="0" w:noHBand="0" w:noVBand="1"/>
      </w:tblPr>
      <w:tblGrid>
        <w:gridCol w:w="632"/>
        <w:gridCol w:w="816"/>
        <w:gridCol w:w="666"/>
        <w:gridCol w:w="970"/>
        <w:gridCol w:w="1089"/>
        <w:gridCol w:w="1008"/>
        <w:gridCol w:w="921"/>
        <w:gridCol w:w="771"/>
        <w:gridCol w:w="835"/>
        <w:gridCol w:w="815"/>
        <w:gridCol w:w="767"/>
        <w:gridCol w:w="471"/>
      </w:tblGrid>
      <w:tr w:rsidR="006E3850" w:rsidRPr="0068767B" w:rsidTr="00D15D44">
        <w:trPr>
          <w:trHeight w:val="510"/>
        </w:trPr>
        <w:tc>
          <w:tcPr>
            <w:tcW w:w="632" w:type="dxa"/>
            <w:vMerge w:val="restart"/>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Type of high fat diet and duration</w:t>
            </w:r>
          </w:p>
        </w:tc>
        <w:tc>
          <w:tcPr>
            <w:tcW w:w="816" w:type="dxa"/>
            <w:vMerge w:val="restart"/>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Detection method</w:t>
            </w:r>
          </w:p>
        </w:tc>
        <w:tc>
          <w:tcPr>
            <w:tcW w:w="5425" w:type="dxa"/>
            <w:gridSpan w:val="6"/>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Key microbial features</w:t>
            </w:r>
            <w:r w:rsidRPr="0068767B">
              <w:rPr>
                <w:rFonts w:ascii="Book Antiqua" w:eastAsia="宋体" w:hAnsi="Book Antiqua" w:cs="宋体" w:hint="eastAsia"/>
                <w:b/>
                <w:bCs/>
                <w:color w:val="000000"/>
                <w:sz w:val="20"/>
                <w:szCs w:val="20"/>
                <w:vertAlign w:val="superscript"/>
              </w:rPr>
              <w:t>1</w:t>
            </w:r>
          </w:p>
        </w:tc>
        <w:tc>
          <w:tcPr>
            <w:tcW w:w="835" w:type="dxa"/>
            <w:vMerge w:val="restart"/>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Observation and proposed mechanism for microbial outcomes</w:t>
            </w:r>
          </w:p>
        </w:tc>
        <w:tc>
          <w:tcPr>
            <w:tcW w:w="815" w:type="dxa"/>
            <w:vMerge w:val="restart"/>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Reported host phenotype</w:t>
            </w:r>
          </w:p>
        </w:tc>
        <w:tc>
          <w:tcPr>
            <w:tcW w:w="767" w:type="dxa"/>
            <w:vMerge w:val="restart"/>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Observation and proposed mechanism for host outcomes</w:t>
            </w:r>
          </w:p>
        </w:tc>
        <w:tc>
          <w:tcPr>
            <w:tcW w:w="471" w:type="dxa"/>
            <w:vMerge w:val="restart"/>
            <w:tcBorders>
              <w:top w:val="single" w:sz="4" w:space="0" w:color="auto"/>
              <w:left w:val="nil"/>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Ref.</w:t>
            </w:r>
          </w:p>
        </w:tc>
      </w:tr>
      <w:tr w:rsidR="00D15D44" w:rsidRPr="0068767B" w:rsidTr="00D15D44">
        <w:trPr>
          <w:trHeight w:val="600"/>
        </w:trPr>
        <w:tc>
          <w:tcPr>
            <w:tcW w:w="632" w:type="dxa"/>
            <w:vMerge/>
            <w:tcBorders>
              <w:left w:val="nil"/>
              <w:bottom w:val="single" w:sz="4" w:space="0" w:color="auto"/>
              <w:right w:val="nil"/>
            </w:tcBorders>
            <w:shd w:val="clear" w:color="auto" w:fill="auto"/>
            <w:vAlign w:val="center"/>
            <w:hideMark/>
          </w:tcPr>
          <w:p w:rsidR="006E3850" w:rsidRPr="0068767B" w:rsidRDefault="006E3850" w:rsidP="007C1EBB">
            <w:pPr>
              <w:rPr>
                <w:rFonts w:ascii="Book Antiqua" w:eastAsia="宋体" w:hAnsi="Book Antiqua" w:cs="宋体"/>
                <w:b/>
                <w:bCs/>
                <w:color w:val="000000"/>
                <w:sz w:val="20"/>
                <w:szCs w:val="20"/>
              </w:rPr>
            </w:pPr>
          </w:p>
        </w:tc>
        <w:tc>
          <w:tcPr>
            <w:tcW w:w="816" w:type="dxa"/>
            <w:vMerge/>
            <w:tcBorders>
              <w:left w:val="nil"/>
              <w:bottom w:val="single" w:sz="4" w:space="0" w:color="auto"/>
              <w:right w:val="nil"/>
            </w:tcBorders>
            <w:shd w:val="clear" w:color="auto" w:fill="auto"/>
            <w:vAlign w:val="center"/>
            <w:hideMark/>
          </w:tcPr>
          <w:p w:rsidR="006E3850" w:rsidRPr="0068767B" w:rsidRDefault="006E3850" w:rsidP="007C1EBB">
            <w:pPr>
              <w:rPr>
                <w:rFonts w:ascii="Book Antiqua" w:eastAsia="宋体" w:hAnsi="Book Antiqua" w:cs="宋体"/>
                <w:b/>
                <w:bCs/>
                <w:color w:val="000000"/>
                <w:sz w:val="20"/>
                <w:szCs w:val="20"/>
              </w:rPr>
            </w:pPr>
          </w:p>
        </w:tc>
        <w:tc>
          <w:tcPr>
            <w:tcW w:w="666" w:type="dxa"/>
            <w:tcBorders>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F:B</w:t>
            </w:r>
          </w:p>
        </w:tc>
        <w:tc>
          <w:tcPr>
            <w:tcW w:w="970" w:type="dxa"/>
            <w:tcBorders>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Firmicutes</w:t>
            </w:r>
          </w:p>
        </w:tc>
        <w:tc>
          <w:tcPr>
            <w:tcW w:w="1089" w:type="dxa"/>
            <w:tcBorders>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Bacteroidetes</w:t>
            </w:r>
          </w:p>
        </w:tc>
        <w:tc>
          <w:tcPr>
            <w:tcW w:w="1008" w:type="dxa"/>
            <w:tcBorders>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Proteobacteria</w:t>
            </w:r>
          </w:p>
        </w:tc>
        <w:tc>
          <w:tcPr>
            <w:tcW w:w="921" w:type="dxa"/>
            <w:tcBorders>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Actinobacteria</w:t>
            </w:r>
          </w:p>
        </w:tc>
        <w:tc>
          <w:tcPr>
            <w:tcW w:w="771" w:type="dxa"/>
            <w:tcBorders>
              <w:left w:val="nil"/>
              <w:bottom w:val="double" w:sz="6"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b/>
                <w:bCs/>
                <w:color w:val="000000"/>
                <w:sz w:val="20"/>
                <w:szCs w:val="20"/>
              </w:rPr>
            </w:pPr>
            <w:r w:rsidRPr="0068767B">
              <w:rPr>
                <w:rFonts w:ascii="Book Antiqua" w:eastAsia="宋体" w:hAnsi="Book Antiqua" w:cs="宋体"/>
                <w:b/>
                <w:bCs/>
                <w:color w:val="000000"/>
                <w:sz w:val="20"/>
                <w:szCs w:val="20"/>
              </w:rPr>
              <w:t>Other</w:t>
            </w:r>
          </w:p>
        </w:tc>
        <w:tc>
          <w:tcPr>
            <w:tcW w:w="835" w:type="dxa"/>
            <w:vMerge/>
            <w:tcBorders>
              <w:left w:val="nil"/>
              <w:bottom w:val="double" w:sz="6" w:space="0" w:color="000000"/>
              <w:right w:val="nil"/>
            </w:tcBorders>
            <w:shd w:val="clear" w:color="auto" w:fill="auto"/>
            <w:vAlign w:val="center"/>
            <w:hideMark/>
          </w:tcPr>
          <w:p w:rsidR="006E3850" w:rsidRPr="0068767B" w:rsidRDefault="006E3850" w:rsidP="007C1EBB">
            <w:pPr>
              <w:rPr>
                <w:rFonts w:ascii="Book Antiqua" w:eastAsia="宋体" w:hAnsi="Book Antiqua" w:cs="宋体"/>
                <w:b/>
                <w:bCs/>
                <w:color w:val="000000"/>
                <w:sz w:val="20"/>
                <w:szCs w:val="20"/>
              </w:rPr>
            </w:pPr>
          </w:p>
        </w:tc>
        <w:tc>
          <w:tcPr>
            <w:tcW w:w="815" w:type="dxa"/>
            <w:vMerge/>
            <w:tcBorders>
              <w:left w:val="nil"/>
              <w:bottom w:val="double" w:sz="6" w:space="0" w:color="000000"/>
              <w:right w:val="nil"/>
            </w:tcBorders>
            <w:shd w:val="clear" w:color="auto" w:fill="auto"/>
            <w:vAlign w:val="center"/>
            <w:hideMark/>
          </w:tcPr>
          <w:p w:rsidR="006E3850" w:rsidRPr="0068767B" w:rsidRDefault="006E3850" w:rsidP="007C1EBB">
            <w:pPr>
              <w:rPr>
                <w:rFonts w:ascii="Book Antiqua" w:eastAsia="宋体" w:hAnsi="Book Antiqua" w:cs="宋体"/>
                <w:b/>
                <w:bCs/>
                <w:color w:val="000000"/>
                <w:sz w:val="20"/>
                <w:szCs w:val="20"/>
              </w:rPr>
            </w:pPr>
          </w:p>
        </w:tc>
        <w:tc>
          <w:tcPr>
            <w:tcW w:w="767" w:type="dxa"/>
            <w:vMerge/>
            <w:tcBorders>
              <w:left w:val="nil"/>
              <w:bottom w:val="double" w:sz="6" w:space="0" w:color="000000"/>
              <w:right w:val="nil"/>
            </w:tcBorders>
            <w:shd w:val="clear" w:color="auto" w:fill="auto"/>
            <w:vAlign w:val="center"/>
            <w:hideMark/>
          </w:tcPr>
          <w:p w:rsidR="006E3850" w:rsidRPr="0068767B" w:rsidRDefault="006E3850" w:rsidP="007C1EBB">
            <w:pPr>
              <w:rPr>
                <w:rFonts w:ascii="Book Antiqua" w:eastAsia="宋体" w:hAnsi="Book Antiqua" w:cs="宋体"/>
                <w:b/>
                <w:bCs/>
                <w:color w:val="000000"/>
                <w:sz w:val="20"/>
                <w:szCs w:val="20"/>
              </w:rPr>
            </w:pPr>
          </w:p>
        </w:tc>
        <w:tc>
          <w:tcPr>
            <w:tcW w:w="471" w:type="dxa"/>
            <w:vMerge/>
            <w:tcBorders>
              <w:left w:val="nil"/>
              <w:bottom w:val="double" w:sz="6" w:space="0" w:color="000000"/>
              <w:right w:val="nil"/>
            </w:tcBorders>
            <w:shd w:val="clear" w:color="auto" w:fill="auto"/>
            <w:vAlign w:val="center"/>
            <w:hideMark/>
          </w:tcPr>
          <w:p w:rsidR="006E3850" w:rsidRPr="0068767B" w:rsidRDefault="006E3850" w:rsidP="007C1EBB">
            <w:pPr>
              <w:rPr>
                <w:rFonts w:ascii="Book Antiqua" w:eastAsia="宋体" w:hAnsi="Book Antiqua" w:cs="宋体"/>
                <w:b/>
                <w:bCs/>
                <w:color w:val="000000"/>
                <w:sz w:val="20"/>
                <w:szCs w:val="20"/>
              </w:rPr>
            </w:pPr>
          </w:p>
        </w:tc>
      </w:tr>
      <w:tr w:rsidR="006E3850" w:rsidRPr="0068767B" w:rsidTr="00D15D44">
        <w:trPr>
          <w:trHeight w:val="900"/>
        </w:trPr>
        <w:tc>
          <w:tcPr>
            <w:tcW w:w="632" w:type="dxa"/>
            <w:vMerge w:val="restart"/>
            <w:tcBorders>
              <w:top w:val="single" w:sz="4" w:space="0" w:color="auto"/>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HS</w:t>
            </w:r>
            <w:r>
              <w:rPr>
                <w:rFonts w:ascii="Book Antiqua" w:eastAsia="宋体" w:hAnsi="Book Antiqua" w:cs="宋体" w:hint="eastAsia"/>
                <w:color w:val="000000"/>
                <w:sz w:val="20"/>
                <w:szCs w:val="20"/>
                <w:vertAlign w:val="superscript"/>
              </w:rPr>
              <w:t>2</w:t>
            </w:r>
            <w:r w:rsidRPr="0068767B">
              <w:rPr>
                <w:rFonts w:ascii="Book Antiqua" w:eastAsia="宋体" w:hAnsi="Book Antiqua" w:cs="宋体"/>
                <w:color w:val="000000"/>
                <w:sz w:val="20"/>
                <w:szCs w:val="20"/>
              </w:rPr>
              <w:t xml:space="preserve"> for 8 weeks </w:t>
            </w:r>
          </w:p>
        </w:tc>
        <w:tc>
          <w:tcPr>
            <w:tcW w:w="816" w:type="dxa"/>
            <w:vMerge w:val="restart"/>
            <w:tcBorders>
              <w:top w:val="single" w:sz="4" w:space="0" w:color="auto"/>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4]</w:t>
            </w:r>
          </w:p>
        </w:tc>
        <w:tc>
          <w:tcPr>
            <w:tcW w:w="666" w:type="dxa"/>
            <w:vMerge w:val="restart"/>
            <w:tcBorders>
              <w:top w:val="single" w:sz="4" w:space="0" w:color="auto"/>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tcBorders>
              <w:top w:val="single" w:sz="4" w:space="0" w:color="auto"/>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unclassified Lachnospiraceae, unclassified Ruminococcaceae, Turicibacter, Dorea, Roseburia</w:t>
            </w:r>
          </w:p>
        </w:tc>
        <w:tc>
          <w:tcPr>
            <w:tcW w:w="1089" w:type="dxa"/>
            <w:vMerge w:val="restart"/>
            <w:tcBorders>
              <w:top w:val="single" w:sz="4" w:space="0" w:color="auto"/>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rnesiella, unclassified Porphyromonadaceae</w:t>
            </w:r>
          </w:p>
        </w:tc>
        <w:tc>
          <w:tcPr>
            <w:tcW w:w="1008" w:type="dxa"/>
            <w:vMerge w:val="restart"/>
            <w:tcBorders>
              <w:top w:val="single" w:sz="4" w:space="0" w:color="auto"/>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921" w:type="dxa"/>
            <w:vMerge w:val="restart"/>
            <w:tcBorders>
              <w:top w:val="single" w:sz="4" w:space="0" w:color="auto"/>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ifidobacterium</w:t>
            </w:r>
          </w:p>
        </w:tc>
        <w:tc>
          <w:tcPr>
            <w:tcW w:w="7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Akkermansia</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ost genetype influences gut microbiota plasticity in response to diet.</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w:t>
            </w:r>
            <w:r w:rsidRPr="0068767B">
              <w:rPr>
                <w:rFonts w:ascii="Book Antiqua" w:eastAsia="宋体" w:hAnsi="Book Antiqua" w:cs="宋体"/>
                <w:caps/>
                <w:color w:val="000000"/>
                <w:sz w:val="20"/>
                <w:szCs w:val="20"/>
              </w:rPr>
              <w:t>b</w:t>
            </w:r>
            <w:r w:rsidRPr="0068767B">
              <w:rPr>
                <w:rFonts w:ascii="Book Antiqua" w:eastAsia="宋体" w:hAnsi="Book Antiqua" w:cs="宋体"/>
                <w:color w:val="000000"/>
                <w:sz w:val="20"/>
                <w:szCs w:val="20"/>
              </w:rPr>
              <w:t>ody fat percent</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33]</w:t>
            </w:r>
          </w:p>
        </w:tc>
      </w:tr>
      <w:tr w:rsidR="006E3850" w:rsidRPr="0068767B" w:rsidTr="00D15D44">
        <w:trPr>
          <w:trHeight w:val="30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Oscillibacter</w:t>
            </w: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6E3850" w:rsidRPr="0068767B" w:rsidTr="00D15D44">
        <w:trPr>
          <w:trHeight w:val="615"/>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HS</w:t>
            </w:r>
            <w:r>
              <w:rPr>
                <w:rFonts w:ascii="Book Antiqua" w:eastAsia="宋体" w:hAnsi="Book Antiqua" w:cs="宋体" w:hint="eastAsia"/>
                <w:color w:val="000000"/>
                <w:sz w:val="20"/>
                <w:szCs w:val="20"/>
                <w:vertAlign w:val="superscript"/>
              </w:rPr>
              <w:t>3</w:t>
            </w:r>
            <w:r w:rsidRPr="0068767B">
              <w:rPr>
                <w:rFonts w:ascii="Book Antiqua" w:eastAsia="宋体" w:hAnsi="Book Antiqua" w:cs="宋体"/>
                <w:color w:val="000000"/>
                <w:sz w:val="20"/>
                <w:szCs w:val="20"/>
                <w:vertAlign w:val="superscript"/>
              </w:rPr>
              <w:t xml:space="preserve"> </w:t>
            </w:r>
            <w:r w:rsidRPr="0068767B">
              <w:rPr>
                <w:rFonts w:ascii="Book Antiqua" w:eastAsia="宋体" w:hAnsi="Book Antiqua" w:cs="宋体"/>
                <w:color w:val="000000"/>
                <w:sz w:val="20"/>
                <w:szCs w:val="20"/>
              </w:rPr>
              <w:t xml:space="preserve">for 8 weeks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Cecal full length 16S sequencing, shotgun sequencing and transcripto</w:t>
            </w:r>
            <w:r w:rsidRPr="0068767B">
              <w:rPr>
                <w:rFonts w:ascii="Book Antiqua" w:eastAsia="宋体" w:hAnsi="Book Antiqua" w:cs="宋体"/>
                <w:color w:val="000000"/>
                <w:sz w:val="20"/>
                <w:szCs w:val="20"/>
              </w:rPr>
              <w:lastRenderedPageBreak/>
              <w:t>mics</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F:B</w:t>
            </w:r>
          </w:p>
        </w:tc>
        <w:tc>
          <w:tcPr>
            <w:tcW w:w="970"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Mollicutes/ Erysipelotrichaceae</w:t>
            </w:r>
          </w:p>
        </w:tc>
        <w:tc>
          <w:tcPr>
            <w:tcW w:w="1089"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w:t>
            </w:r>
            <w:r w:rsidRPr="0068767B">
              <w:rPr>
                <w:rFonts w:ascii="Book Antiqua" w:eastAsia="宋体" w:hAnsi="Book Antiqua" w:cs="宋体"/>
                <w:caps/>
                <w:color w:val="000000"/>
                <w:sz w:val="20"/>
                <w:szCs w:val="20"/>
              </w:rPr>
              <w:t>m</w:t>
            </w:r>
            <w:r w:rsidRPr="0068767B">
              <w:rPr>
                <w:rFonts w:ascii="Book Antiqua" w:eastAsia="宋体" w:hAnsi="Book Antiqua" w:cs="宋体"/>
                <w:color w:val="000000"/>
                <w:sz w:val="20"/>
                <w:szCs w:val="20"/>
              </w:rPr>
              <w:t>icrobial diversity</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Altered substrate availability ↑ microbes with the capacity to import and </w:t>
            </w:r>
            <w:r w:rsidRPr="0068767B">
              <w:rPr>
                <w:rFonts w:ascii="Book Antiqua" w:eastAsia="宋体" w:hAnsi="Book Antiqua" w:cs="宋体"/>
                <w:color w:val="000000"/>
                <w:sz w:val="20"/>
                <w:szCs w:val="20"/>
              </w:rPr>
              <w:lastRenderedPageBreak/>
              <w:t>degrade sugars found in diet and/or host mucosa.</w:t>
            </w:r>
          </w:p>
        </w:tc>
        <w:tc>
          <w:tcPr>
            <w:tcW w:w="815"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xml:space="preserve">Weight gain, </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Increased energy harvest. Specific microbes facilitate the transf</w:t>
            </w:r>
            <w:r w:rsidRPr="0068767B">
              <w:rPr>
                <w:rFonts w:ascii="Book Antiqua" w:eastAsia="宋体" w:hAnsi="Book Antiqua" w:cs="宋体"/>
                <w:color w:val="000000"/>
                <w:sz w:val="20"/>
                <w:szCs w:val="20"/>
              </w:rPr>
              <w:lastRenderedPageBreak/>
              <w:t>er of calories from the diet to the host in the form of SCFAs.</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24]</w:t>
            </w:r>
          </w:p>
        </w:tc>
      </w:tr>
      <w:tr w:rsidR="006E3850" w:rsidRPr="0068767B" w:rsidTr="00D15D44">
        <w:trPr>
          <w:trHeight w:val="33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w:t>
            </w:r>
            <w:r w:rsidRPr="0068767B">
              <w:rPr>
                <w:rFonts w:ascii="Book Antiqua" w:eastAsia="宋体" w:hAnsi="Book Antiqua" w:cs="宋体"/>
                <w:caps/>
                <w:color w:val="000000"/>
                <w:sz w:val="20"/>
                <w:szCs w:val="20"/>
              </w:rPr>
              <w:t>g</w:t>
            </w:r>
            <w:r w:rsidRPr="0068767B">
              <w:rPr>
                <w:rFonts w:ascii="Book Antiqua" w:eastAsia="宋体" w:hAnsi="Book Antiqua" w:cs="宋体"/>
                <w:color w:val="000000"/>
                <w:sz w:val="20"/>
                <w:szCs w:val="20"/>
              </w:rPr>
              <w:t xml:space="preserve">enes for PTS system </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w:t>
            </w:r>
            <w:r w:rsidRPr="0068767B">
              <w:rPr>
                <w:rFonts w:ascii="Book Antiqua" w:eastAsia="宋体" w:hAnsi="Book Antiqua" w:cs="宋体"/>
                <w:caps/>
                <w:color w:val="000000"/>
                <w:sz w:val="20"/>
                <w:szCs w:val="20"/>
              </w:rPr>
              <w:t>b</w:t>
            </w:r>
            <w:r w:rsidRPr="0068767B">
              <w:rPr>
                <w:rFonts w:ascii="Book Antiqua" w:eastAsia="宋体" w:hAnsi="Book Antiqua" w:cs="宋体"/>
                <w:color w:val="000000"/>
                <w:sz w:val="20"/>
                <w:szCs w:val="20"/>
              </w:rPr>
              <w:t>ody fat percent</w:t>
            </w: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6E3850" w:rsidRPr="0068767B" w:rsidTr="00D15D44">
        <w:trPr>
          <w:trHeight w:val="42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SCFA</w:t>
            </w:r>
            <w:r w:rsidRPr="0068767B">
              <w:rPr>
                <w:rFonts w:ascii="Book Antiqua" w:eastAsia="宋体" w:hAnsi="Book Antiqua" w:cs="宋体"/>
                <w:color w:val="000000"/>
                <w:sz w:val="20"/>
                <w:szCs w:val="20"/>
              </w:rPr>
              <w:lastRenderedPageBreak/>
              <w:t>s concentration</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D15D44" w:rsidRPr="0068767B" w:rsidTr="00D15D44">
        <w:trPr>
          <w:trHeight w:val="1425"/>
        </w:trPr>
        <w:tc>
          <w:tcPr>
            <w:tcW w:w="632"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HS</w:t>
            </w:r>
            <w:r>
              <w:rPr>
                <w:rFonts w:ascii="Book Antiqua" w:eastAsia="宋体" w:hAnsi="Book Antiqua" w:cs="宋体" w:hint="eastAsia"/>
                <w:color w:val="000000"/>
                <w:sz w:val="20"/>
                <w:szCs w:val="20"/>
                <w:vertAlign w:val="superscript"/>
              </w:rPr>
              <w:t>4</w:t>
            </w:r>
            <w:r w:rsidRPr="0068767B">
              <w:rPr>
                <w:rFonts w:ascii="Book Antiqua" w:eastAsia="宋体" w:hAnsi="Book Antiqua" w:cs="宋体"/>
                <w:color w:val="000000"/>
                <w:sz w:val="20"/>
                <w:szCs w:val="20"/>
              </w:rPr>
              <w:t xml:space="preserve"> for 12 weeks </w:t>
            </w:r>
          </w:p>
        </w:tc>
        <w:tc>
          <w:tcPr>
            <w:tcW w:w="81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Colonic tissue 454 [V1-2], qPCR and DGGE [V3-5]</w:t>
            </w:r>
          </w:p>
        </w:tc>
        <w:tc>
          <w:tcPr>
            <w:tcW w:w="66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mucin-degrading Ruminococcus torques</w:t>
            </w: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teroides-Prevotella spp</w:t>
            </w:r>
          </w:p>
        </w:tc>
        <w:tc>
          <w:tcPr>
            <w:tcW w:w="1008"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Proteobacteria</w:t>
            </w:r>
          </w:p>
        </w:tc>
        <w:tc>
          <w:tcPr>
            <w:tcW w:w="921" w:type="dxa"/>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16S rRNA gene copies</w:t>
            </w:r>
          </w:p>
        </w:tc>
        <w:tc>
          <w:tcPr>
            <w:tcW w:w="83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Diet type and host genotype ↑ bacteria with the ability to bind to glycosylated proteins and colonise mucosal surfaces.</w:t>
            </w: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Leaky gut</w:t>
            </w:r>
          </w:p>
        </w:tc>
        <w:tc>
          <w:tcPr>
            <w:tcW w:w="767"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Diet-induced microbial changes at gut mucosa may aggravate inflammation in genetically susceptible host.</w:t>
            </w:r>
          </w:p>
        </w:tc>
        <w:tc>
          <w:tcPr>
            <w:tcW w:w="4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34]</w:t>
            </w:r>
          </w:p>
        </w:tc>
      </w:tr>
      <w:tr w:rsidR="006E3850" w:rsidRPr="0068767B" w:rsidTr="00D15D44">
        <w:trPr>
          <w:trHeight w:val="1350"/>
        </w:trPr>
        <w:tc>
          <w:tcPr>
            <w:tcW w:w="632"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5</w:t>
            </w:r>
            <w:r>
              <w:rPr>
                <w:rFonts w:ascii="Book Antiqua" w:eastAsia="宋体" w:hAnsi="Book Antiqua" w:cs="宋体"/>
                <w:color w:val="000000"/>
                <w:sz w:val="20"/>
                <w:szCs w:val="20"/>
              </w:rPr>
              <w:t xml:space="preserve"> for 8 wk</w:t>
            </w:r>
            <w:r w:rsidRPr="0068767B">
              <w:rPr>
                <w:rFonts w:ascii="Book Antiqua" w:eastAsia="宋体" w:hAnsi="Book Antiqua" w:cs="宋体"/>
                <w:color w:val="000000"/>
                <w:sz w:val="20"/>
                <w:szCs w:val="20"/>
              </w:rPr>
              <w:t xml:space="preserve"> </w:t>
            </w:r>
          </w:p>
        </w:tc>
        <w:tc>
          <w:tcPr>
            <w:tcW w:w="81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4] at baseline, Week 4 and Week 8</w:t>
            </w:r>
          </w:p>
        </w:tc>
        <w:tc>
          <w:tcPr>
            <w:tcW w:w="66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Progressive ↑ F:B</w:t>
            </w: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08"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Progressive ↓ Proteobacteria</w:t>
            </w:r>
          </w:p>
        </w:tc>
        <w:tc>
          <w:tcPr>
            <w:tcW w:w="92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Fecal energy and SCFAs fluctuate overtime, varied patterns in </w:t>
            </w:r>
            <w:r w:rsidRPr="0068767B">
              <w:rPr>
                <w:rFonts w:ascii="Book Antiqua" w:eastAsia="宋体" w:hAnsi="Book Antiqua" w:cs="宋体"/>
                <w:color w:val="000000"/>
                <w:sz w:val="20"/>
                <w:szCs w:val="20"/>
              </w:rPr>
              <w:lastRenderedPageBreak/>
              <w:t>cecum and stool</w:t>
            </w:r>
          </w:p>
        </w:tc>
        <w:tc>
          <w:tcPr>
            <w:tcW w:w="83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xml:space="preserve">Dietary factors determine microbial composition. Microbial community </w:t>
            </w:r>
            <w:r w:rsidRPr="0068767B">
              <w:rPr>
                <w:rFonts w:ascii="Book Antiqua" w:eastAsia="宋体" w:hAnsi="Book Antiqua" w:cs="宋体"/>
                <w:color w:val="000000"/>
                <w:sz w:val="20"/>
                <w:szCs w:val="20"/>
              </w:rPr>
              <w:lastRenderedPageBreak/>
              <w:t>may adapt to HFD overtime</w:t>
            </w: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Weight gain and ↑ fat mass</w:t>
            </w:r>
          </w:p>
        </w:tc>
        <w:tc>
          <w:tcPr>
            <w:tcW w:w="767"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Microbes may promote obesity via LPS or SCFA modulation of </w:t>
            </w:r>
            <w:r w:rsidRPr="0068767B">
              <w:rPr>
                <w:rFonts w:ascii="Book Antiqua" w:eastAsia="宋体" w:hAnsi="Book Antiqua" w:cs="宋体"/>
                <w:color w:val="000000"/>
                <w:sz w:val="20"/>
                <w:szCs w:val="20"/>
              </w:rPr>
              <w:lastRenderedPageBreak/>
              <w:t>host gene expression rather than energy harvesting.</w:t>
            </w:r>
          </w:p>
        </w:tc>
        <w:tc>
          <w:tcPr>
            <w:tcW w:w="4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35]</w:t>
            </w:r>
          </w:p>
        </w:tc>
      </w:tr>
      <w:tr w:rsidR="00D15D44" w:rsidRPr="0068767B" w:rsidTr="00D15D44">
        <w:trPr>
          <w:trHeight w:val="1200"/>
        </w:trPr>
        <w:tc>
          <w:tcPr>
            <w:tcW w:w="632"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D</w:t>
            </w:r>
            <w:r>
              <w:rPr>
                <w:rFonts w:ascii="Book Antiqua" w:eastAsia="宋体" w:hAnsi="Book Antiqua" w:cs="宋体" w:hint="eastAsia"/>
                <w:color w:val="000000"/>
                <w:sz w:val="20"/>
                <w:szCs w:val="20"/>
                <w:vertAlign w:val="superscript"/>
              </w:rPr>
              <w:t>5</w:t>
            </w:r>
            <w:r w:rsidRPr="0068767B">
              <w:rPr>
                <w:rFonts w:ascii="Book Antiqua" w:eastAsia="宋体" w:hAnsi="Book Antiqua" w:cs="宋体"/>
                <w:color w:val="000000"/>
                <w:sz w:val="20"/>
                <w:szCs w:val="20"/>
              </w:rPr>
              <w:t xml:space="preserve"> for 20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4] and qPCR</w:t>
            </w:r>
          </w:p>
        </w:tc>
        <w:tc>
          <w:tcPr>
            <w:tcW w:w="66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actobacillus</w:t>
            </w: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teroides</w:t>
            </w:r>
          </w:p>
        </w:tc>
        <w:tc>
          <w:tcPr>
            <w:tcW w:w="1008" w:type="dxa"/>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3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IR, fatty liver, adipose, and systemic inflammation</w:t>
            </w:r>
          </w:p>
        </w:tc>
        <w:tc>
          <w:tcPr>
            <w:tcW w:w="767"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Antibiotic improves metabolic abnormalities. Gut microbiota modulates inflammatory responses.</w:t>
            </w:r>
          </w:p>
        </w:tc>
        <w:tc>
          <w:tcPr>
            <w:tcW w:w="4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36]</w:t>
            </w:r>
          </w:p>
        </w:tc>
      </w:tr>
      <w:tr w:rsidR="006E3850" w:rsidRPr="0068767B" w:rsidTr="00D15D44">
        <w:trPr>
          <w:trHeight w:val="945"/>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5</w:t>
            </w:r>
            <w:r w:rsidRPr="0068767B">
              <w:rPr>
                <w:rFonts w:ascii="Book Antiqua" w:eastAsia="宋体" w:hAnsi="Book Antiqua" w:cs="宋体"/>
                <w:color w:val="000000"/>
                <w:sz w:val="20"/>
                <w:szCs w:val="20"/>
              </w:rPr>
              <w:t xml:space="preserve"> for 21 w</w:t>
            </w:r>
            <w:r>
              <w:rPr>
                <w:rFonts w:ascii="Book Antiqua" w:eastAsia="宋体" w:hAnsi="Book Antiqua" w:cs="宋体"/>
                <w:color w:val="000000"/>
                <w:sz w:val="20"/>
                <w:szCs w:val="20"/>
              </w:rPr>
              <w:t>k</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1-2] and shotgun sequencing</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Clostridiaceae</w:t>
            </w:r>
          </w:p>
        </w:tc>
        <w:tc>
          <w:tcPr>
            <w:tcW w:w="1089"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teroidaceae, Prevotellaceae and Rickenellaceae</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Desulfovibrionaceae</w:t>
            </w: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genes for ABC transporters, two-component system and cell motility</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Altered substrate availability ↑ microbes with the capacity to enhance nutrient uptake in an environment </w:t>
            </w:r>
            <w:r w:rsidRPr="0068767B">
              <w:rPr>
                <w:rFonts w:ascii="Book Antiqua" w:eastAsia="宋体" w:hAnsi="Book Antiqua" w:cs="宋体"/>
                <w:color w:val="000000"/>
                <w:sz w:val="20"/>
                <w:szCs w:val="20"/>
              </w:rPr>
              <w:lastRenderedPageBreak/>
              <w:t>of limiting substrates.</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Weight gain</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37]</w:t>
            </w:r>
          </w:p>
        </w:tc>
      </w:tr>
      <w:tr w:rsidR="006E3850" w:rsidRPr="0068767B" w:rsidTr="00D15D44">
        <w:trPr>
          <w:trHeight w:val="39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metabolic </w:t>
            </w:r>
            <w:r w:rsidRPr="0068767B">
              <w:rPr>
                <w:rFonts w:ascii="Book Antiqua" w:eastAsia="宋体" w:hAnsi="Book Antiqua" w:cs="宋体"/>
                <w:color w:val="000000"/>
                <w:sz w:val="20"/>
                <w:szCs w:val="20"/>
              </w:rPr>
              <w:lastRenderedPageBreak/>
              <w:t>genes</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D15D44" w:rsidRPr="0068767B" w:rsidTr="00D15D44">
        <w:trPr>
          <w:trHeight w:val="675"/>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D</w:t>
            </w:r>
            <w:r>
              <w:rPr>
                <w:rFonts w:ascii="Book Antiqua" w:eastAsia="宋体" w:hAnsi="Book Antiqua" w:cs="宋体" w:hint="eastAsia"/>
                <w:color w:val="000000"/>
                <w:sz w:val="20"/>
                <w:szCs w:val="20"/>
                <w:vertAlign w:val="superscript"/>
              </w:rPr>
              <w:t>6</w:t>
            </w:r>
            <w:r w:rsidRPr="0068767B">
              <w:rPr>
                <w:rFonts w:ascii="Book Antiqua" w:eastAsia="宋体" w:hAnsi="Book Antiqua" w:cs="宋体"/>
                <w:color w:val="000000"/>
                <w:sz w:val="20"/>
                <w:szCs w:val="20"/>
              </w:rPr>
              <w:t xml:space="preserve"> for 8 to 12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6-8]</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Oscillibacter, Blautia</w:t>
            </w:r>
          </w:p>
        </w:tc>
        <w:tc>
          <w:tcPr>
            <w:tcW w:w="1089"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rnesiella, Parabacteroides</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leaky gut, IR, adipose, gut and liver inflammation</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Gut bacteria modulate gut barrier integrity. Leaky gut coupled with aberrant microbiota drive metabolic dysfunction.</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38]</w:t>
            </w:r>
          </w:p>
        </w:tc>
      </w:tr>
      <w:tr w:rsidR="006E3850" w:rsidRPr="0068767B" w:rsidTr="00D15D44">
        <w:trPr>
          <w:trHeight w:val="75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actobacillus</w:t>
            </w: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6E3850" w:rsidRPr="0068767B" w:rsidTr="00D15D44">
        <w:trPr>
          <w:trHeight w:val="810"/>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7</w:t>
            </w:r>
            <w:r w:rsidRPr="0068767B">
              <w:rPr>
                <w:rFonts w:ascii="Book Antiqua" w:eastAsia="宋体" w:hAnsi="Book Antiqua" w:cs="宋体"/>
                <w:color w:val="000000"/>
                <w:sz w:val="20"/>
                <w:szCs w:val="20"/>
              </w:rPr>
              <w:t xml:space="preserve"> for 12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Cecal MiSeq [V4], metaproteome, metabolomics</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Ruminococcaceae</w:t>
            </w:r>
          </w:p>
        </w:tc>
        <w:tc>
          <w:tcPr>
            <w:tcW w:w="1089"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Rikenellaceae</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proteins for amino acid metabolism and transport and cell motility. </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Altered substrate availability shifts the composition and/or activity of microbiota, which favours </w:t>
            </w:r>
            <w:r w:rsidRPr="0068767B">
              <w:rPr>
                <w:rFonts w:ascii="Book Antiqua" w:eastAsia="宋体" w:hAnsi="Book Antiqua" w:cs="宋体"/>
                <w:color w:val="000000"/>
                <w:sz w:val="20"/>
                <w:szCs w:val="20"/>
              </w:rPr>
              <w:lastRenderedPageBreak/>
              <w:t>amino acid metabolism.</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Weight gain, hyperglycemia</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39]</w:t>
            </w:r>
          </w:p>
        </w:tc>
      </w:tr>
      <w:tr w:rsidR="006E3850" w:rsidRPr="0068767B" w:rsidTr="00D15D44">
        <w:trPr>
          <w:trHeight w:val="735"/>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Erysipelotrichal</w:t>
            </w:r>
            <w:r w:rsidRPr="0068767B">
              <w:rPr>
                <w:rFonts w:ascii="Book Antiqua" w:eastAsia="宋体" w:hAnsi="Book Antiqua" w:cs="宋体"/>
                <w:color w:val="000000"/>
                <w:sz w:val="20"/>
                <w:szCs w:val="20"/>
              </w:rPr>
              <w:lastRenderedPageBreak/>
              <w:t>es</w:t>
            </w: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No difference in </w:t>
            </w:r>
            <w:r w:rsidRPr="0068767B">
              <w:rPr>
                <w:rFonts w:ascii="Book Antiqua" w:eastAsia="宋体" w:hAnsi="Book Antiqua" w:cs="宋体"/>
                <w:color w:val="000000"/>
                <w:sz w:val="20"/>
                <w:szCs w:val="20"/>
              </w:rPr>
              <w:lastRenderedPageBreak/>
              <w:t>microbial richness.</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D15D44" w:rsidRPr="0068767B" w:rsidTr="00D15D44">
        <w:trPr>
          <w:trHeight w:val="600"/>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D</w:t>
            </w:r>
            <w:r>
              <w:rPr>
                <w:rFonts w:ascii="Book Antiqua" w:eastAsia="宋体" w:hAnsi="Book Antiqua" w:cs="宋体" w:hint="eastAsia"/>
                <w:color w:val="000000"/>
                <w:sz w:val="20"/>
                <w:szCs w:val="20"/>
                <w:vertAlign w:val="superscript"/>
              </w:rPr>
              <w:t>8</w:t>
            </w:r>
            <w:r w:rsidRPr="0068767B">
              <w:rPr>
                <w:rFonts w:ascii="Book Antiqua" w:eastAsia="宋体" w:hAnsi="Book Antiqua" w:cs="宋体"/>
                <w:color w:val="000000"/>
                <w:sz w:val="20"/>
                <w:szCs w:val="20"/>
              </w:rPr>
              <w:t xml:space="preserve"> for 8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1-3], culture</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Ruminococcaceae</w:t>
            </w:r>
          </w:p>
        </w:tc>
        <w:tc>
          <w:tcPr>
            <w:tcW w:w="1089"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Rikenellaceae</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Enterobacteriaceae</w:t>
            </w: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ifidobacterium</w:t>
            </w:r>
          </w:p>
        </w:tc>
        <w:tc>
          <w:tcPr>
            <w:tcW w:w="771"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PS</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hyperglycemia, adipose, systemic and gut inflammation</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Leaky gut and LPS induce pro-inflammatory cascade and accelerate obesity development.</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40]</w:t>
            </w:r>
          </w:p>
        </w:tc>
      </w:tr>
      <w:tr w:rsidR="006E3850" w:rsidRPr="0068767B" w:rsidTr="00D15D44">
        <w:trPr>
          <w:trHeight w:val="615"/>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Clostridiales</w:t>
            </w:r>
          </w:p>
        </w:tc>
        <w:tc>
          <w:tcPr>
            <w:tcW w:w="1089"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teroidaceae</w:t>
            </w: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No difference microbial diversity</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6E3850" w:rsidRPr="0068767B" w:rsidTr="00D15D44">
        <w:trPr>
          <w:trHeight w:val="720"/>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8</w:t>
            </w:r>
            <w:r w:rsidRPr="0068767B">
              <w:rPr>
                <w:rFonts w:ascii="Book Antiqua" w:eastAsia="宋体" w:hAnsi="Book Antiqua" w:cs="宋体"/>
                <w:color w:val="000000"/>
                <w:sz w:val="20"/>
                <w:szCs w:val="20"/>
              </w:rPr>
              <w:t xml:space="preserve"> for 12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454 [V3] at every 2-4 weeks</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Progressive ↑ F:B </w:t>
            </w:r>
          </w:p>
        </w:tc>
        <w:tc>
          <w:tcPr>
            <w:tcW w:w="970"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achnospiraceae, Ruminococcaceae, Lactococcus</w:t>
            </w:r>
          </w:p>
        </w:tc>
        <w:tc>
          <w:tcPr>
            <w:tcW w:w="1089"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selected OTUs in Bacteroides, Alistipes</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Progressive ↑ Desulfovibrionaceae</w:t>
            </w: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ifidobacterium</w:t>
            </w:r>
          </w:p>
        </w:tc>
        <w:tc>
          <w:tcPr>
            <w:tcW w:w="771"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microbial diversity</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Age-related effects and/or altered substrate availability.</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  fat mass, IGT</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antigen load (LPS) and H</w:t>
            </w:r>
            <w:r w:rsidRPr="0068767B">
              <w:rPr>
                <w:rFonts w:ascii="Book Antiqua" w:eastAsia="宋体" w:hAnsi="Book Antiqua" w:cs="宋体"/>
                <w:color w:val="000000"/>
                <w:sz w:val="20"/>
                <w:szCs w:val="20"/>
                <w:vertAlign w:val="subscript"/>
              </w:rPr>
              <w:t>2</w:t>
            </w:r>
            <w:r w:rsidRPr="0068767B">
              <w:rPr>
                <w:rFonts w:ascii="Book Antiqua" w:eastAsia="宋体" w:hAnsi="Book Antiqua" w:cs="宋体"/>
                <w:color w:val="000000"/>
                <w:sz w:val="20"/>
                <w:szCs w:val="20"/>
              </w:rPr>
              <w:t>S production may lead to chronic inflammation and leaky gut.</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41]</w:t>
            </w:r>
          </w:p>
        </w:tc>
      </w:tr>
      <w:tr w:rsidR="006E3850" w:rsidRPr="0068767B" w:rsidTr="00D15D44">
        <w:trPr>
          <w:trHeight w:val="57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89"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rnesiella</w:t>
            </w: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PS binding protein</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D15D44" w:rsidRPr="0068767B" w:rsidTr="00D15D44">
        <w:trPr>
          <w:trHeight w:val="1260"/>
        </w:trPr>
        <w:tc>
          <w:tcPr>
            <w:tcW w:w="632"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8</w:t>
            </w:r>
            <w:r w:rsidRPr="0068767B">
              <w:rPr>
                <w:rFonts w:ascii="Book Antiqua" w:eastAsia="宋体" w:hAnsi="Book Antiqua" w:cs="宋体"/>
                <w:color w:val="000000"/>
                <w:sz w:val="20"/>
                <w:szCs w:val="20"/>
              </w:rPr>
              <w:t xml:space="preserve"> for 25 </w:t>
            </w:r>
            <w:r w:rsidRPr="0068767B">
              <w:rPr>
                <w:rFonts w:ascii="Book Antiqua" w:eastAsia="宋体" w:hAnsi="Book Antiqua" w:cs="宋体"/>
                <w:color w:val="000000"/>
                <w:sz w:val="20"/>
                <w:szCs w:val="20"/>
              </w:rPr>
              <w:lastRenderedPageBreak/>
              <w:t>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xml:space="preserve">Fecal 454 [V3], DGGE </w:t>
            </w:r>
            <w:r w:rsidRPr="0068767B">
              <w:rPr>
                <w:rFonts w:ascii="Book Antiqua" w:eastAsia="宋体" w:hAnsi="Book Antiqua" w:cs="宋体"/>
                <w:color w:val="000000"/>
                <w:sz w:val="20"/>
                <w:szCs w:val="20"/>
              </w:rPr>
              <w:lastRenderedPageBreak/>
              <w:t>[V3] and T-RFLP</w:t>
            </w:r>
          </w:p>
        </w:tc>
        <w:tc>
          <w:tcPr>
            <w:tcW w:w="66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Lineages in Mollicutes/ </w:t>
            </w:r>
            <w:r w:rsidRPr="0068767B">
              <w:rPr>
                <w:rFonts w:ascii="Book Antiqua" w:eastAsia="宋体" w:hAnsi="Book Antiqua" w:cs="宋体"/>
                <w:color w:val="000000"/>
                <w:sz w:val="20"/>
                <w:szCs w:val="20"/>
              </w:rPr>
              <w:lastRenderedPageBreak/>
              <w:t>Erysipelotrichaceae responded differentially</w:t>
            </w: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08"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Desulfovibriona</w:t>
            </w:r>
            <w:r w:rsidRPr="0068767B">
              <w:rPr>
                <w:rFonts w:ascii="Book Antiqua" w:eastAsia="宋体" w:hAnsi="Book Antiqua" w:cs="宋体"/>
                <w:color w:val="000000"/>
                <w:sz w:val="20"/>
                <w:szCs w:val="20"/>
              </w:rPr>
              <w:lastRenderedPageBreak/>
              <w:t>ceae</w:t>
            </w:r>
          </w:p>
        </w:tc>
        <w:tc>
          <w:tcPr>
            <w:tcW w:w="92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Bifidobacteriac</w:t>
            </w:r>
            <w:r w:rsidRPr="0068767B">
              <w:rPr>
                <w:rFonts w:ascii="Book Antiqua" w:eastAsia="宋体" w:hAnsi="Book Antiqua" w:cs="宋体"/>
                <w:color w:val="000000"/>
                <w:sz w:val="20"/>
                <w:szCs w:val="20"/>
              </w:rPr>
              <w:lastRenderedPageBreak/>
              <w:t>eae</w:t>
            </w:r>
          </w:p>
        </w:tc>
        <w:tc>
          <w:tcPr>
            <w:tcW w:w="771" w:type="dxa"/>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3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Altered substrate </w:t>
            </w:r>
            <w:r w:rsidRPr="0068767B">
              <w:rPr>
                <w:rFonts w:ascii="Book Antiqua" w:eastAsia="宋体" w:hAnsi="Book Antiqua" w:cs="宋体"/>
                <w:color w:val="000000"/>
                <w:sz w:val="20"/>
                <w:szCs w:val="20"/>
              </w:rPr>
              <w:lastRenderedPageBreak/>
              <w:t>availability and host genetics have differential impact on gut microbial profile</w:t>
            </w: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Weight gain, IGT</w:t>
            </w:r>
          </w:p>
        </w:tc>
        <w:tc>
          <w:tcPr>
            <w:tcW w:w="767"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gut barrier prote</w:t>
            </w:r>
            <w:r w:rsidRPr="0068767B">
              <w:rPr>
                <w:rFonts w:ascii="Book Antiqua" w:eastAsia="宋体" w:hAnsi="Book Antiqua" w:cs="宋体"/>
                <w:color w:val="000000"/>
                <w:sz w:val="20"/>
                <w:szCs w:val="20"/>
              </w:rPr>
              <w:lastRenderedPageBreak/>
              <w:t>cting members, ↑ LPS and H</w:t>
            </w:r>
            <w:r w:rsidRPr="0068767B">
              <w:rPr>
                <w:rFonts w:ascii="Book Antiqua" w:eastAsia="宋体" w:hAnsi="Book Antiqua" w:cs="宋体"/>
                <w:color w:val="000000"/>
                <w:sz w:val="20"/>
                <w:szCs w:val="20"/>
                <w:vertAlign w:val="subscript"/>
              </w:rPr>
              <w:t>2</w:t>
            </w:r>
            <w:r w:rsidRPr="0068767B">
              <w:rPr>
                <w:rFonts w:ascii="Book Antiqua" w:eastAsia="宋体" w:hAnsi="Book Antiqua" w:cs="宋体"/>
                <w:color w:val="000000"/>
                <w:sz w:val="20"/>
                <w:szCs w:val="20"/>
              </w:rPr>
              <w:t>S production promote leaky gut and trigger inflammation.</w:t>
            </w:r>
          </w:p>
        </w:tc>
        <w:tc>
          <w:tcPr>
            <w:tcW w:w="4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42]</w:t>
            </w:r>
          </w:p>
        </w:tc>
      </w:tr>
      <w:tr w:rsidR="006E3850" w:rsidRPr="0068767B" w:rsidTr="00D15D44">
        <w:trPr>
          <w:trHeight w:val="915"/>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D</w:t>
            </w:r>
            <w:r>
              <w:rPr>
                <w:rFonts w:ascii="Book Antiqua" w:eastAsia="宋体" w:hAnsi="Book Antiqua" w:cs="宋体" w:hint="eastAsia"/>
                <w:color w:val="000000"/>
                <w:sz w:val="20"/>
                <w:szCs w:val="20"/>
                <w:vertAlign w:val="superscript"/>
              </w:rPr>
              <w:t>8</w:t>
            </w:r>
            <w:r w:rsidRPr="0068767B">
              <w:rPr>
                <w:rFonts w:ascii="Book Antiqua" w:eastAsia="宋体" w:hAnsi="Book Antiqua" w:cs="宋体"/>
                <w:color w:val="000000"/>
                <w:sz w:val="20"/>
                <w:szCs w:val="20"/>
              </w:rPr>
              <w:t xml:space="preserve"> for more than 35 w</w:t>
            </w:r>
            <w:r>
              <w:rPr>
                <w:rFonts w:ascii="Book Antiqua" w:eastAsia="宋体" w:hAnsi="Book Antiqua" w:cs="宋体"/>
                <w:color w:val="000000"/>
                <w:sz w:val="20"/>
                <w:szCs w:val="20"/>
              </w:rPr>
              <w:t>k</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Cecal 454 [V1-2]</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w:t>
            </w:r>
          </w:p>
        </w:tc>
        <w:tc>
          <w:tcPr>
            <w:tcW w:w="970"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unclassified Lachnospiraceae, Lactococcus, Unclassified Ruminococcaceae, Roseburia</w:t>
            </w:r>
          </w:p>
        </w:tc>
        <w:tc>
          <w:tcPr>
            <w:tcW w:w="1089"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teroides</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Mucispirillum </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Leptin may affect microbial composition by modulating mucin production in the intestine.</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 leptin, adipose inflammation</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Association between gut bacteria and body fat may be mediated by adipokines and inflammation.</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43]</w:t>
            </w:r>
          </w:p>
        </w:tc>
      </w:tr>
      <w:tr w:rsidR="006E3850" w:rsidRPr="0068767B" w:rsidTr="00D15D44">
        <w:trPr>
          <w:trHeight w:val="675"/>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Allobaculum</w:t>
            </w: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Akkermansia</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D15D44" w:rsidRPr="0068767B" w:rsidTr="00D15D44">
        <w:trPr>
          <w:trHeight w:val="930"/>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8</w:t>
            </w:r>
            <w:r w:rsidRPr="0068767B">
              <w:rPr>
                <w:rFonts w:ascii="Book Antiqua" w:eastAsia="宋体" w:hAnsi="Book Antiqua" w:cs="宋体"/>
                <w:color w:val="000000"/>
                <w:sz w:val="20"/>
                <w:szCs w:val="20"/>
              </w:rPr>
              <w:t xml:space="preserve"> for life, gut microbiota at </w:t>
            </w:r>
            <w:r>
              <w:rPr>
                <w:rFonts w:ascii="Book Antiqua" w:eastAsia="宋体" w:hAnsi="Book Antiqua" w:cs="宋体" w:hint="eastAsia"/>
                <w:color w:val="000000"/>
                <w:sz w:val="20"/>
                <w:szCs w:val="20"/>
              </w:rPr>
              <w:t>week</w:t>
            </w:r>
            <w:r w:rsidRPr="0068767B">
              <w:rPr>
                <w:rFonts w:ascii="Book Antiqua" w:eastAsia="宋体" w:hAnsi="Book Antiqua" w:cs="宋体"/>
                <w:color w:val="000000"/>
                <w:sz w:val="20"/>
                <w:szCs w:val="20"/>
              </w:rPr>
              <w:t xml:space="preserve"> 62 </w:t>
            </w:r>
            <w:r w:rsidRPr="0068767B">
              <w:rPr>
                <w:rFonts w:ascii="Book Antiqua" w:eastAsia="宋体" w:hAnsi="Book Antiqua" w:cs="宋体"/>
                <w:color w:val="000000"/>
                <w:sz w:val="20"/>
                <w:szCs w:val="20"/>
              </w:rPr>
              <w:lastRenderedPageBreak/>
              <w:t xml:space="preserve">is described here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Fecal 454 [V3]</w:t>
            </w:r>
          </w:p>
        </w:tc>
        <w:tc>
          <w:tcPr>
            <w:tcW w:w="66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selected OTUs in Allobaculum, Ruminococcaceae, Papillibacter, </w:t>
            </w:r>
            <w:r w:rsidRPr="0068767B">
              <w:rPr>
                <w:rFonts w:ascii="Book Antiqua" w:eastAsia="宋体" w:hAnsi="Book Antiqua" w:cs="宋体"/>
                <w:color w:val="000000"/>
                <w:sz w:val="20"/>
                <w:szCs w:val="20"/>
              </w:rPr>
              <w:lastRenderedPageBreak/>
              <w:t>Lactococcus</w:t>
            </w: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selected OTUs in Rikenella, Alistipes</w:t>
            </w: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ilophila</w:t>
            </w: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Mucispirillum</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Altered substrate availability. Low plant polysacchari</w:t>
            </w:r>
            <w:r w:rsidRPr="0068767B">
              <w:rPr>
                <w:rFonts w:ascii="Book Antiqua" w:eastAsia="宋体" w:hAnsi="Book Antiqua" w:cs="宋体"/>
                <w:color w:val="000000"/>
                <w:sz w:val="20"/>
                <w:szCs w:val="20"/>
              </w:rPr>
              <w:lastRenderedPageBreak/>
              <w:t>des may alter the balance of gut barrier protecting bacteria, butyrate producers and pathobionts</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 xml:space="preserve">Weight gain, IGT, fatty liver, ↓ liver function, </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xml:space="preserve">↑ antigen load (mainly LPS) may contribute </w:t>
            </w:r>
            <w:r w:rsidRPr="0068767B">
              <w:rPr>
                <w:rFonts w:ascii="Book Antiqua" w:eastAsia="宋体" w:hAnsi="Book Antiqua" w:cs="宋体"/>
                <w:color w:val="000000"/>
                <w:sz w:val="20"/>
                <w:szCs w:val="20"/>
              </w:rPr>
              <w:lastRenderedPageBreak/>
              <w:t>to metabolic abnormalities.</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44,45]</w:t>
            </w:r>
          </w:p>
        </w:tc>
      </w:tr>
      <w:tr w:rsidR="006E3850" w:rsidRPr="0068767B" w:rsidTr="00D15D44">
        <w:trPr>
          <w:trHeight w:val="915"/>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selected OTUs in Allobaculum</w:t>
            </w: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selected OTUs in Bacteroidiales, Prophyromonadaceae.</w:t>
            </w: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PS binding protein</w:t>
            </w: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6E3850" w:rsidRPr="0068767B" w:rsidTr="00D15D44">
        <w:trPr>
          <w:trHeight w:val="1800"/>
        </w:trPr>
        <w:tc>
          <w:tcPr>
            <w:tcW w:w="632"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w:t>
            </w:r>
            <w:r>
              <w:rPr>
                <w:rFonts w:ascii="Book Antiqua" w:eastAsia="宋体" w:hAnsi="Book Antiqua" w:cs="宋体" w:hint="eastAsia"/>
                <w:color w:val="000000"/>
                <w:sz w:val="20"/>
                <w:szCs w:val="20"/>
                <w:vertAlign w:val="superscript"/>
              </w:rPr>
              <w:t>9</w:t>
            </w:r>
            <w:r w:rsidRPr="0068767B">
              <w:rPr>
                <w:rFonts w:ascii="Book Antiqua" w:eastAsia="宋体" w:hAnsi="Book Antiqua" w:cs="宋体"/>
                <w:color w:val="000000"/>
                <w:sz w:val="20"/>
                <w:szCs w:val="20"/>
                <w:vertAlign w:val="superscript"/>
              </w:rPr>
              <w:t xml:space="preserve"> </w:t>
            </w:r>
            <w:r w:rsidRPr="0068767B">
              <w:rPr>
                <w:rFonts w:ascii="Book Antiqua" w:eastAsia="宋体" w:hAnsi="Book Antiqua" w:cs="宋体"/>
                <w:color w:val="000000"/>
                <w:sz w:val="20"/>
                <w:szCs w:val="20"/>
              </w:rPr>
              <w:t>for 4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Cecal FISH</w:t>
            </w:r>
          </w:p>
        </w:tc>
        <w:tc>
          <w:tcPr>
            <w:tcW w:w="66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Eubacterium rectale/ Closiridium coccoides</w:t>
            </w: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teroides-like species</w:t>
            </w:r>
          </w:p>
        </w:tc>
        <w:tc>
          <w:tcPr>
            <w:tcW w:w="1008" w:type="dxa"/>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ifidobacterium</w:t>
            </w:r>
          </w:p>
        </w:tc>
        <w:tc>
          <w:tcPr>
            <w:tcW w:w="7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LPS</w:t>
            </w:r>
          </w:p>
        </w:tc>
        <w:tc>
          <w:tcPr>
            <w:tcW w:w="83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IR, fatty liver, systemic and adipose inflammation</w:t>
            </w:r>
          </w:p>
        </w:tc>
        <w:tc>
          <w:tcPr>
            <w:tcW w:w="767"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Dietary fat modulates LPS level in plasma and ↓ gut barrier protecting bacteria, which trigger inflammation and the onset of diabetes and obesit</w:t>
            </w:r>
            <w:r w:rsidRPr="0068767B">
              <w:rPr>
                <w:rFonts w:ascii="Book Antiqua" w:eastAsia="宋体" w:hAnsi="Book Antiqua" w:cs="宋体"/>
                <w:color w:val="000000"/>
                <w:sz w:val="20"/>
                <w:szCs w:val="20"/>
              </w:rPr>
              <w:lastRenderedPageBreak/>
              <w:t>y.</w:t>
            </w:r>
          </w:p>
        </w:tc>
        <w:tc>
          <w:tcPr>
            <w:tcW w:w="4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4]</w:t>
            </w:r>
          </w:p>
        </w:tc>
      </w:tr>
      <w:tr w:rsidR="00D15D44" w:rsidRPr="0068767B" w:rsidTr="00D15D44">
        <w:trPr>
          <w:trHeight w:val="885"/>
        </w:trPr>
        <w:tc>
          <w:tcPr>
            <w:tcW w:w="632"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Ds</w:t>
            </w:r>
            <w:r>
              <w:rPr>
                <w:rFonts w:ascii="Book Antiqua" w:eastAsia="宋体" w:hAnsi="Book Antiqua" w:cs="宋体" w:hint="eastAsia"/>
                <w:color w:val="000000"/>
                <w:sz w:val="20"/>
                <w:szCs w:val="20"/>
                <w:vertAlign w:val="superscript"/>
              </w:rPr>
              <w:t>10</w:t>
            </w:r>
            <w:r w:rsidRPr="0068767B">
              <w:rPr>
                <w:rFonts w:ascii="Book Antiqua" w:eastAsia="宋体" w:hAnsi="Book Antiqua" w:cs="宋体"/>
                <w:color w:val="000000"/>
                <w:sz w:val="20"/>
                <w:szCs w:val="20"/>
              </w:rPr>
              <w:t xml:space="preserve"> with different sources of fat (safflower oil, milk fat or lard) for 24 d </w:t>
            </w:r>
          </w:p>
        </w:tc>
        <w:tc>
          <w:tcPr>
            <w:tcW w:w="816"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Cecal 454 [V2-4]</w:t>
            </w:r>
          </w:p>
        </w:tc>
        <w:tc>
          <w:tcPr>
            <w:tcW w:w="666" w:type="dxa"/>
            <w:tcBorders>
              <w:top w:val="nil"/>
              <w:left w:val="nil"/>
              <w:bottom w:val="nil"/>
              <w:right w:val="nil"/>
            </w:tcBorders>
            <w:shd w:val="clear" w:color="auto" w:fill="auto"/>
            <w:vAlign w:val="bottom"/>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 in lard HFD</w:t>
            </w:r>
          </w:p>
        </w:tc>
        <w:tc>
          <w:tcPr>
            <w:tcW w:w="970"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89"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08"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ilophila in milk fat HFD</w:t>
            </w:r>
          </w:p>
        </w:tc>
        <w:tc>
          <w:tcPr>
            <w:tcW w:w="921" w:type="dxa"/>
            <w:vMerge w:val="restart"/>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microbial diversity in milk fat and safflower oil HFDs</w:t>
            </w:r>
          </w:p>
        </w:tc>
        <w:tc>
          <w:tcPr>
            <w:tcW w:w="83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Altered substrate availability. Milk-derived saturated fat ↑ the pool of sulphated bile acid, an antimicrobial but a growth substrate for Bilophila.</w:t>
            </w:r>
          </w:p>
        </w:tc>
        <w:tc>
          <w:tcPr>
            <w:tcW w:w="815"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Gut inflammation  in genetically susceptible host</w:t>
            </w:r>
          </w:p>
        </w:tc>
        <w:tc>
          <w:tcPr>
            <w:tcW w:w="767"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w:t>
            </w:r>
            <w:r w:rsidRPr="0068767B">
              <w:rPr>
                <w:rFonts w:ascii="Book Antiqua" w:eastAsia="宋体" w:hAnsi="Book Antiqua" w:cs="宋体"/>
                <w:color w:val="000000"/>
                <w:sz w:val="20"/>
                <w:szCs w:val="20"/>
                <w:vertAlign w:val="subscript"/>
              </w:rPr>
              <w:t>2</w:t>
            </w:r>
            <w:r w:rsidRPr="0068767B">
              <w:rPr>
                <w:rFonts w:ascii="Book Antiqua" w:eastAsia="宋体" w:hAnsi="Book Antiqua" w:cs="宋体"/>
                <w:color w:val="000000"/>
                <w:sz w:val="20"/>
                <w:szCs w:val="20"/>
              </w:rPr>
              <w:t>S or secondary bile acids from pathobiont may damage gut barrier and drive pro-inflammatory responses.</w:t>
            </w:r>
          </w:p>
        </w:tc>
        <w:tc>
          <w:tcPr>
            <w:tcW w:w="471" w:type="dxa"/>
            <w:vMerge w:val="restart"/>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9]</w:t>
            </w:r>
          </w:p>
        </w:tc>
      </w:tr>
      <w:tr w:rsidR="006E3850" w:rsidRPr="0068767B" w:rsidTr="00D15D44">
        <w:trPr>
          <w:trHeight w:val="810"/>
        </w:trPr>
        <w:tc>
          <w:tcPr>
            <w:tcW w:w="632"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6"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666" w:type="dxa"/>
            <w:tcBorders>
              <w:top w:val="nil"/>
              <w:left w:val="nil"/>
              <w:bottom w:val="nil"/>
              <w:right w:val="nil"/>
            </w:tcBorders>
            <w:shd w:val="clear" w:color="auto" w:fill="auto"/>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 in other HFDs</w:t>
            </w:r>
          </w:p>
        </w:tc>
        <w:tc>
          <w:tcPr>
            <w:tcW w:w="970"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89"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1008"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3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815"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67"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471" w:type="dxa"/>
            <w:vMerge/>
            <w:tcBorders>
              <w:top w:val="nil"/>
              <w:left w:val="nil"/>
              <w:bottom w:val="nil"/>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r>
      <w:tr w:rsidR="006E3850" w:rsidRPr="0068767B" w:rsidTr="00D15D44">
        <w:trPr>
          <w:trHeight w:val="1470"/>
        </w:trPr>
        <w:tc>
          <w:tcPr>
            <w:tcW w:w="632"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HFDs</w:t>
            </w:r>
            <w:r>
              <w:rPr>
                <w:rFonts w:ascii="Book Antiqua" w:eastAsia="宋体" w:hAnsi="Book Antiqua" w:cs="宋体" w:hint="eastAsia"/>
                <w:color w:val="000000"/>
                <w:sz w:val="20"/>
                <w:szCs w:val="20"/>
                <w:vertAlign w:val="superscript"/>
              </w:rPr>
              <w:t>10</w:t>
            </w:r>
            <w:r w:rsidRPr="0068767B">
              <w:rPr>
                <w:rFonts w:ascii="Book Antiqua" w:eastAsia="宋体" w:hAnsi="Book Antiqua" w:cs="宋体"/>
                <w:color w:val="000000"/>
                <w:sz w:val="20"/>
                <w:szCs w:val="20"/>
              </w:rPr>
              <w:t xml:space="preserve"> with different sources of fat (safflower oil, milk fat </w:t>
            </w:r>
            <w:r w:rsidRPr="0068767B">
              <w:rPr>
                <w:rFonts w:ascii="Book Antiqua" w:eastAsia="宋体" w:hAnsi="Book Antiqua" w:cs="宋体"/>
                <w:color w:val="000000"/>
                <w:sz w:val="20"/>
                <w:szCs w:val="20"/>
              </w:rPr>
              <w:lastRenderedPageBreak/>
              <w:t>or lard) for 4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Fecal Illumina [V3-4]</w:t>
            </w:r>
          </w:p>
        </w:tc>
        <w:tc>
          <w:tcPr>
            <w:tcW w:w="666"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 in all HFDs</w:t>
            </w:r>
          </w:p>
        </w:tc>
        <w:tc>
          <w:tcPr>
            <w:tcW w:w="970"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89"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08"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Proteobacteria in milk fat and safflower oil HFDs</w:t>
            </w:r>
          </w:p>
        </w:tc>
        <w:tc>
          <w:tcPr>
            <w:tcW w:w="92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Actinobacteria</w:t>
            </w:r>
          </w:p>
        </w:tc>
        <w:tc>
          <w:tcPr>
            <w:tcW w:w="7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Tenericutes in lard HFD</w:t>
            </w:r>
          </w:p>
        </w:tc>
        <w:tc>
          <w:tcPr>
            <w:tcW w:w="83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Altered substrate availability. Dietary fat source modulates gut microbial profile</w:t>
            </w:r>
            <w:r w:rsidRPr="0068767B">
              <w:rPr>
                <w:rFonts w:ascii="Book Antiqua" w:eastAsia="宋体" w:hAnsi="Book Antiqua" w:cs="宋体"/>
                <w:color w:val="000000"/>
                <w:sz w:val="20"/>
                <w:szCs w:val="20"/>
              </w:rPr>
              <w:lastRenderedPageBreak/>
              <w:t>.</w:t>
            </w:r>
          </w:p>
        </w:tc>
        <w:tc>
          <w:tcPr>
            <w:tcW w:w="815"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Weight gain (highest in milk fat), adipose inflammation (highest in safflo</w:t>
            </w:r>
            <w:r w:rsidRPr="0068767B">
              <w:rPr>
                <w:rFonts w:ascii="Book Antiqua" w:eastAsia="宋体" w:hAnsi="Book Antiqua" w:cs="宋体"/>
                <w:color w:val="000000"/>
                <w:sz w:val="20"/>
                <w:szCs w:val="20"/>
              </w:rPr>
              <w:lastRenderedPageBreak/>
              <w:t>wer)</w:t>
            </w:r>
          </w:p>
        </w:tc>
        <w:tc>
          <w:tcPr>
            <w:tcW w:w="767"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Diet induced alterations in the gut microbiota influence localised inflammat</w:t>
            </w:r>
            <w:r w:rsidRPr="0068767B">
              <w:rPr>
                <w:rFonts w:ascii="Book Antiqua" w:eastAsia="宋体" w:hAnsi="Book Antiqua" w:cs="宋体"/>
                <w:color w:val="000000"/>
                <w:sz w:val="20"/>
                <w:szCs w:val="20"/>
              </w:rPr>
              <w:lastRenderedPageBreak/>
              <w:t>ion.</w:t>
            </w:r>
          </w:p>
        </w:tc>
        <w:tc>
          <w:tcPr>
            <w:tcW w:w="471" w:type="dxa"/>
            <w:tcBorders>
              <w:top w:val="nil"/>
              <w:left w:val="nil"/>
              <w:bottom w:val="nil"/>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46]</w:t>
            </w:r>
          </w:p>
        </w:tc>
      </w:tr>
      <w:tr w:rsidR="006E3850" w:rsidRPr="0068767B" w:rsidTr="00D15D44">
        <w:trPr>
          <w:trHeight w:val="1470"/>
        </w:trPr>
        <w:tc>
          <w:tcPr>
            <w:tcW w:w="632"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lastRenderedPageBreak/>
              <w:t>HFDs</w:t>
            </w:r>
            <w:r>
              <w:rPr>
                <w:rFonts w:ascii="Book Antiqua" w:eastAsia="宋体" w:hAnsi="Book Antiqua" w:cs="宋体" w:hint="eastAsia"/>
                <w:color w:val="000000"/>
                <w:sz w:val="20"/>
                <w:szCs w:val="20"/>
                <w:vertAlign w:val="superscript"/>
              </w:rPr>
              <w:t>11</w:t>
            </w:r>
            <w:r w:rsidRPr="0068767B">
              <w:rPr>
                <w:rFonts w:ascii="Book Antiqua" w:eastAsia="宋体" w:hAnsi="Book Antiqua" w:cs="宋体"/>
                <w:color w:val="000000"/>
                <w:sz w:val="20"/>
                <w:szCs w:val="20"/>
              </w:rPr>
              <w:t xml:space="preserve"> with different sources of fat (palm, olive  or safflower oil) for 8 w</w:t>
            </w:r>
            <w:r>
              <w:rPr>
                <w:rFonts w:ascii="Book Antiqua" w:eastAsia="宋体" w:hAnsi="Book Antiqua" w:cs="宋体"/>
                <w:color w:val="000000"/>
                <w:sz w:val="20"/>
                <w:szCs w:val="20"/>
              </w:rPr>
              <w:t>k</w:t>
            </w:r>
            <w:r w:rsidRPr="0068767B">
              <w:rPr>
                <w:rFonts w:ascii="Book Antiqua" w:eastAsia="宋体" w:hAnsi="Book Antiqua" w:cs="宋体"/>
                <w:color w:val="000000"/>
                <w:sz w:val="20"/>
                <w:szCs w:val="20"/>
              </w:rPr>
              <w:t xml:space="preserve"> </w:t>
            </w:r>
          </w:p>
        </w:tc>
        <w:tc>
          <w:tcPr>
            <w:tcW w:w="816"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Fecal MITChip (microarray)</w:t>
            </w:r>
          </w:p>
        </w:tc>
        <w:tc>
          <w:tcPr>
            <w:tcW w:w="666"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F:B in palm oil HFD only</w:t>
            </w:r>
          </w:p>
        </w:tc>
        <w:tc>
          <w:tcPr>
            <w:tcW w:w="970"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Bacilli, Clostridium cluster  XI, XVII, and XVIII in palm oil HFD only</w:t>
            </w:r>
          </w:p>
        </w:tc>
        <w:tc>
          <w:tcPr>
            <w:tcW w:w="1089"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1008" w:type="dxa"/>
            <w:tcBorders>
              <w:top w:val="nil"/>
              <w:left w:val="nil"/>
              <w:bottom w:val="single" w:sz="4" w:space="0" w:color="auto"/>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921" w:type="dxa"/>
            <w:tcBorders>
              <w:top w:val="nil"/>
              <w:left w:val="nil"/>
              <w:bottom w:val="single" w:sz="4" w:space="0" w:color="auto"/>
              <w:right w:val="nil"/>
            </w:tcBorders>
            <w:shd w:val="clear" w:color="auto" w:fill="auto"/>
            <w:vAlign w:val="center"/>
            <w:hideMark/>
          </w:tcPr>
          <w:p w:rsidR="006E3850" w:rsidRPr="0068767B" w:rsidRDefault="006E3850" w:rsidP="007C1EBB">
            <w:pPr>
              <w:rPr>
                <w:rFonts w:ascii="Book Antiqua" w:eastAsia="宋体" w:hAnsi="Book Antiqua" w:cs="宋体"/>
                <w:color w:val="000000"/>
                <w:sz w:val="20"/>
                <w:szCs w:val="20"/>
              </w:rPr>
            </w:pPr>
          </w:p>
        </w:tc>
        <w:tc>
          <w:tcPr>
            <w:tcW w:w="771"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 microbial diversity in palm oil HFD only</w:t>
            </w:r>
          </w:p>
        </w:tc>
        <w:tc>
          <w:tcPr>
            <w:tcW w:w="835"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Saturated fat diet leads to an overflow of dietary fat in the gut which may have an antimicrobial effect on microbiota.</w:t>
            </w:r>
          </w:p>
        </w:tc>
        <w:tc>
          <w:tcPr>
            <w:tcW w:w="815"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Weight gain (highest in palm oil), IR, fatty liver</w:t>
            </w:r>
          </w:p>
        </w:tc>
        <w:tc>
          <w:tcPr>
            <w:tcW w:w="767"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p>
        </w:tc>
        <w:tc>
          <w:tcPr>
            <w:tcW w:w="471" w:type="dxa"/>
            <w:tcBorders>
              <w:top w:val="nil"/>
              <w:left w:val="nil"/>
              <w:bottom w:val="single" w:sz="4" w:space="0" w:color="auto"/>
              <w:right w:val="nil"/>
            </w:tcBorders>
            <w:shd w:val="clear" w:color="auto" w:fill="auto"/>
            <w:vAlign w:val="center"/>
            <w:hideMark/>
          </w:tcPr>
          <w:p w:rsidR="006E3850" w:rsidRPr="0068767B" w:rsidRDefault="006E3850" w:rsidP="007C1EBB">
            <w:pPr>
              <w:jc w:val="center"/>
              <w:rPr>
                <w:rFonts w:ascii="Book Antiqua" w:eastAsia="宋体" w:hAnsi="Book Antiqua" w:cs="宋体"/>
                <w:color w:val="000000"/>
                <w:sz w:val="20"/>
                <w:szCs w:val="20"/>
              </w:rPr>
            </w:pPr>
            <w:r w:rsidRPr="0068767B">
              <w:rPr>
                <w:rFonts w:ascii="Book Antiqua" w:eastAsia="宋体" w:hAnsi="Book Antiqua" w:cs="宋体"/>
                <w:color w:val="000000"/>
                <w:sz w:val="20"/>
                <w:szCs w:val="20"/>
              </w:rPr>
              <w:t>[47]</w:t>
            </w:r>
          </w:p>
        </w:tc>
      </w:tr>
    </w:tbl>
    <w:p w:rsidR="00D15D44" w:rsidRPr="00D15D44" w:rsidRDefault="00D15D44" w:rsidP="00D15D44">
      <w:pPr>
        <w:adjustRightInd w:val="0"/>
        <w:snapToGrid w:val="0"/>
        <w:spacing w:after="0" w:line="360" w:lineRule="auto"/>
        <w:jc w:val="both"/>
        <w:rPr>
          <w:rFonts w:ascii="Book Antiqua" w:eastAsia="宋体" w:hAnsi="Book Antiqua" w:cs="宋体"/>
          <w:sz w:val="24"/>
          <w:szCs w:val="24"/>
        </w:rPr>
      </w:pPr>
      <w:r w:rsidRPr="00D15D44">
        <w:rPr>
          <w:rFonts w:ascii="Book Antiqua" w:eastAsia="宋体" w:hAnsi="Book Antiqua" w:cs="宋体" w:hint="eastAsia"/>
          <w:sz w:val="24"/>
          <w:szCs w:val="24"/>
          <w:vertAlign w:val="superscript"/>
        </w:rPr>
        <w:t>1</w:t>
      </w:r>
      <w:r w:rsidRPr="00AF6C55">
        <w:rPr>
          <w:rFonts w:ascii="Book Antiqua" w:eastAsia="宋体" w:hAnsi="Book Antiqua" w:cs="宋体"/>
          <w:sz w:val="24"/>
          <w:szCs w:val="24"/>
        </w:rPr>
        <w:t>Th</w:t>
      </w:r>
      <w:r w:rsidRPr="00D15D44">
        <w:rPr>
          <w:rFonts w:ascii="Book Antiqua" w:eastAsia="宋体" w:hAnsi="Book Antiqua" w:cs="宋体"/>
          <w:sz w:val="24"/>
          <w:szCs w:val="24"/>
        </w:rPr>
        <w:t>is table features the microbial</w:t>
      </w:r>
      <w:r w:rsidRPr="00D15D44">
        <w:rPr>
          <w:rFonts w:ascii="Book Antiqua" w:eastAsia="宋体" w:hAnsi="Book Antiqua" w:cs="宋体" w:hint="eastAsia"/>
          <w:sz w:val="24"/>
          <w:szCs w:val="24"/>
        </w:rPr>
        <w:t xml:space="preserve"> </w:t>
      </w:r>
      <w:r w:rsidRPr="00AF6C55">
        <w:rPr>
          <w:rFonts w:ascii="Book Antiqua" w:eastAsia="宋体" w:hAnsi="Book Antiqua" w:cs="宋体"/>
          <w:sz w:val="24"/>
          <w:szCs w:val="24"/>
        </w:rPr>
        <w:t>shifts in wild type mice after dietary interventions, patterns for knockout models are excluded. Sampling site and technique used to monitor the hypervariable region of 16S rDNA are noted</w:t>
      </w:r>
      <w:r w:rsidRPr="00D15D44">
        <w:rPr>
          <w:rFonts w:ascii="Book Antiqua" w:eastAsia="宋体" w:hAnsi="Book Antiqua" w:cs="宋体" w:hint="eastAsia"/>
          <w:sz w:val="24"/>
          <w:szCs w:val="24"/>
        </w:rPr>
        <w:t>;</w:t>
      </w:r>
      <w:r w:rsidRPr="00AF6C55">
        <w:rPr>
          <w:rFonts w:ascii="Book Antiqua" w:eastAsia="宋体" w:hAnsi="Book Antiqua" w:cs="宋体"/>
          <w:sz w:val="24"/>
          <w:szCs w:val="24"/>
        </w:rPr>
        <w:t xml:space="preserve"> </w:t>
      </w:r>
      <w:r w:rsidRPr="00D15D44">
        <w:rPr>
          <w:rFonts w:ascii="Book Antiqua" w:eastAsia="宋体" w:hAnsi="Book Antiqua" w:cs="宋体" w:hint="eastAsia"/>
          <w:color w:val="000000"/>
          <w:sz w:val="24"/>
          <w:szCs w:val="24"/>
          <w:vertAlign w:val="superscript"/>
        </w:rPr>
        <w:t>2</w:t>
      </w:r>
      <w:r w:rsidRPr="00AF6C55">
        <w:rPr>
          <w:rFonts w:ascii="Book Antiqua" w:eastAsia="宋体" w:hAnsi="Book Antiqua" w:cs="宋体"/>
          <w:color w:val="000000"/>
          <w:sz w:val="24"/>
          <w:szCs w:val="24"/>
        </w:rPr>
        <w:t xml:space="preserve">31.8% and 51.4% calories from fat (corn oil and butter fat) and carbohydrates, respectively, </w:t>
      </w:r>
      <w:r w:rsidRPr="00D15D44">
        <w:rPr>
          <w:rFonts w:ascii="Book Antiqua" w:eastAsia="宋体" w:hAnsi="Book Antiqua" w:cs="宋体"/>
          <w:color w:val="000000"/>
          <w:sz w:val="24"/>
          <w:szCs w:val="24"/>
        </w:rPr>
        <w:t>Research Diets, New Brunswick</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3</w:t>
      </w:r>
      <w:r w:rsidRPr="00AF6C55">
        <w:rPr>
          <w:rFonts w:ascii="Book Antiqua" w:eastAsia="宋体" w:hAnsi="Book Antiqua" w:cs="宋体"/>
          <w:color w:val="000000"/>
          <w:sz w:val="24"/>
          <w:szCs w:val="24"/>
        </w:rPr>
        <w:t xml:space="preserve">40.6% and 40.7% calories from fat (beef tallow, vegetable shortening) and carbohydrates, respectively, Harlan-Teklad, </w:t>
      </w:r>
      <w:r w:rsidRPr="00D15D44">
        <w:rPr>
          <w:rFonts w:ascii="Book Antiqua" w:eastAsia="宋体" w:hAnsi="Book Antiqua" w:cs="宋体" w:hint="eastAsia"/>
          <w:color w:val="000000"/>
          <w:sz w:val="24"/>
          <w:szCs w:val="24"/>
        </w:rPr>
        <w:t>United States;</w:t>
      </w:r>
      <w:r w:rsidRPr="00AF6C55">
        <w:rPr>
          <w:rFonts w:ascii="Book Antiqua" w:eastAsia="宋体" w:hAnsi="Book Antiqua" w:cs="宋体"/>
          <w:color w:val="000000"/>
          <w:sz w:val="24"/>
          <w:szCs w:val="24"/>
        </w:rPr>
        <w:t xml:space="preserve"> </w:t>
      </w:r>
      <w:r w:rsidRPr="00D15D44">
        <w:rPr>
          <w:rFonts w:ascii="Book Antiqua" w:eastAsia="宋体" w:hAnsi="Book Antiqua" w:cs="宋体" w:hint="eastAsia"/>
          <w:color w:val="000000"/>
          <w:sz w:val="24"/>
          <w:szCs w:val="24"/>
          <w:vertAlign w:val="superscript"/>
        </w:rPr>
        <w:t>4</w:t>
      </w:r>
      <w:r w:rsidRPr="00AF6C55">
        <w:rPr>
          <w:rFonts w:ascii="Book Antiqua" w:eastAsia="宋体" w:hAnsi="Book Antiqua" w:cs="宋体"/>
          <w:color w:val="000000"/>
          <w:sz w:val="24"/>
          <w:szCs w:val="24"/>
        </w:rPr>
        <w:t>60.6% and 26.3% calories from fat (lard) and carbohydrates, respectively, SAFE, France</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5</w:t>
      </w:r>
      <w:r w:rsidRPr="00AF6C55">
        <w:rPr>
          <w:rFonts w:ascii="Book Antiqua" w:eastAsia="宋体" w:hAnsi="Book Antiqua" w:cs="宋体"/>
          <w:color w:val="000000"/>
          <w:sz w:val="24"/>
          <w:szCs w:val="24"/>
        </w:rPr>
        <w:t>45% and 35% calories from fat (lard and soybean oil) and carbohydrates, respectively, Research Diets, New Brunswick</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6</w:t>
      </w:r>
      <w:r w:rsidRPr="00AF6C55">
        <w:rPr>
          <w:rFonts w:ascii="Book Antiqua" w:eastAsia="宋体" w:hAnsi="Book Antiqua" w:cs="宋体"/>
          <w:color w:val="000000"/>
          <w:sz w:val="24"/>
          <w:szCs w:val="24"/>
        </w:rPr>
        <w:t>60% and 20% calories from fat (lard and sunflower oil) and carbohydrates, respectively, in house</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7</w:t>
      </w:r>
      <w:r w:rsidRPr="00AF6C55">
        <w:rPr>
          <w:rFonts w:ascii="Book Antiqua" w:eastAsia="宋体" w:hAnsi="Book Antiqua" w:cs="宋体"/>
          <w:color w:val="000000"/>
          <w:sz w:val="24"/>
          <w:szCs w:val="24"/>
        </w:rPr>
        <w:t>60% and 21% calories from fat (beef tallow and soybean oil) and carbohydrates, respectively, Ssniff GmbH, Germany</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8</w:t>
      </w:r>
      <w:r w:rsidRPr="00AF6C55">
        <w:rPr>
          <w:rFonts w:ascii="Book Antiqua" w:eastAsia="宋体" w:hAnsi="Book Antiqua" w:cs="宋体"/>
          <w:color w:val="000000"/>
          <w:sz w:val="24"/>
          <w:szCs w:val="24"/>
        </w:rPr>
        <w:t>60% and 20% calories from fat (lard and soybean oil) and carbohydrates, respectively, Research Diets, New Brunswick</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9</w:t>
      </w:r>
      <w:r w:rsidRPr="00AF6C55">
        <w:rPr>
          <w:rFonts w:ascii="Book Antiqua" w:eastAsia="宋体" w:hAnsi="Book Antiqua" w:cs="宋体"/>
          <w:color w:val="000000"/>
          <w:sz w:val="24"/>
          <w:szCs w:val="24"/>
        </w:rPr>
        <w:t>72% and &lt;1% calories from fat (corn oil and lard) and carbohydrates, respectively, SAFE, France</w:t>
      </w:r>
      <w:r w:rsidRPr="00D15D44">
        <w:rPr>
          <w:rFonts w:ascii="Book Antiqua" w:eastAsia="宋体" w:hAnsi="Book Antiqua" w:cs="宋体" w:hint="eastAsia"/>
          <w:color w:val="000000"/>
          <w:sz w:val="24"/>
          <w:szCs w:val="24"/>
        </w:rPr>
        <w:t xml:space="preserve">; </w:t>
      </w:r>
      <w:r w:rsidRPr="00D15D44">
        <w:rPr>
          <w:rFonts w:ascii="Book Antiqua" w:eastAsia="宋体" w:hAnsi="Book Antiqua" w:cs="宋体" w:hint="eastAsia"/>
          <w:color w:val="000000"/>
          <w:sz w:val="24"/>
          <w:szCs w:val="24"/>
          <w:vertAlign w:val="superscript"/>
        </w:rPr>
        <w:t>10</w:t>
      </w:r>
      <w:r w:rsidRPr="00AF6C55">
        <w:rPr>
          <w:rFonts w:ascii="Book Antiqua" w:eastAsia="宋体" w:hAnsi="Book Antiqua" w:cs="宋体"/>
          <w:color w:val="000000"/>
          <w:sz w:val="24"/>
          <w:szCs w:val="24"/>
        </w:rPr>
        <w:t xml:space="preserve">37.5% and 47% calories from fat and carbohydrates, respectively, Harlan-Teklad, </w:t>
      </w:r>
      <w:r w:rsidRPr="00D15D44">
        <w:rPr>
          <w:rFonts w:ascii="Book Antiqua" w:eastAsia="宋体" w:hAnsi="Book Antiqua" w:cs="宋体" w:hint="eastAsia"/>
          <w:color w:val="000000"/>
          <w:sz w:val="24"/>
          <w:szCs w:val="24"/>
        </w:rPr>
        <w:t xml:space="preserve">United States; </w:t>
      </w:r>
      <w:r w:rsidRPr="00AF6C55">
        <w:rPr>
          <w:rFonts w:ascii="Book Antiqua" w:eastAsia="宋体" w:hAnsi="Book Antiqua" w:cs="宋体"/>
          <w:color w:val="000000"/>
          <w:sz w:val="24"/>
          <w:szCs w:val="24"/>
          <w:vertAlign w:val="superscript"/>
        </w:rPr>
        <w:t>1</w:t>
      </w:r>
      <w:r w:rsidRPr="00D15D44">
        <w:rPr>
          <w:rFonts w:ascii="Book Antiqua" w:eastAsia="宋体" w:hAnsi="Book Antiqua" w:cs="宋体" w:hint="eastAsia"/>
          <w:color w:val="000000"/>
          <w:sz w:val="24"/>
          <w:szCs w:val="24"/>
          <w:vertAlign w:val="superscript"/>
        </w:rPr>
        <w:t>1</w:t>
      </w:r>
      <w:r w:rsidRPr="00AF6C55">
        <w:rPr>
          <w:rFonts w:ascii="Book Antiqua" w:eastAsia="宋体" w:hAnsi="Book Antiqua" w:cs="宋体"/>
          <w:color w:val="000000"/>
          <w:sz w:val="24"/>
          <w:szCs w:val="24"/>
        </w:rPr>
        <w:t xml:space="preserve">45% and 35% calories from fat and carbohydrates, respectively, Research Diet Services, </w:t>
      </w:r>
      <w:r w:rsidRPr="00AF6C55">
        <w:rPr>
          <w:rFonts w:ascii="Book Antiqua" w:eastAsia="宋体" w:hAnsi="Book Antiqua" w:cs="宋体"/>
          <w:color w:val="000000"/>
          <w:sz w:val="24"/>
          <w:szCs w:val="24"/>
        </w:rPr>
        <w:lastRenderedPageBreak/>
        <w:t>The Netherlands.</w:t>
      </w:r>
      <w:r w:rsidRPr="00D15D44">
        <w:rPr>
          <w:rFonts w:ascii="Book Antiqua" w:eastAsia="宋体" w:hAnsi="Book Antiqua" w:cs="宋体"/>
          <w:sz w:val="24"/>
          <w:szCs w:val="24"/>
        </w:rPr>
        <w:t xml:space="preserve"> </w:t>
      </w:r>
      <w:r w:rsidRPr="00AF6C55">
        <w:rPr>
          <w:rFonts w:ascii="Book Antiqua" w:eastAsia="宋体" w:hAnsi="Book Antiqua" w:cs="宋体"/>
          <w:sz w:val="24"/>
          <w:szCs w:val="24"/>
        </w:rPr>
        <w:t>F:B</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w:t>
      </w:r>
      <w:r w:rsidRPr="00AF6C55">
        <w:rPr>
          <w:rFonts w:ascii="Book Antiqua" w:eastAsia="宋体" w:hAnsi="Book Antiqua" w:cs="宋体"/>
          <w:sz w:val="24"/>
          <w:szCs w:val="24"/>
        </w:rPr>
        <w:t>Firmicutes to Bacteroidetes ratio; HF/HS</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w:t>
      </w:r>
      <w:r w:rsidRPr="00AF6C55">
        <w:rPr>
          <w:rFonts w:ascii="Book Antiqua" w:eastAsia="宋体" w:hAnsi="Book Antiqua" w:cs="宋体"/>
          <w:caps/>
          <w:sz w:val="24"/>
          <w:szCs w:val="24"/>
        </w:rPr>
        <w:t>h</w:t>
      </w:r>
      <w:r w:rsidRPr="00AF6C55">
        <w:rPr>
          <w:rFonts w:ascii="Book Antiqua" w:eastAsia="宋体" w:hAnsi="Book Antiqua" w:cs="宋体"/>
          <w:sz w:val="24"/>
          <w:szCs w:val="24"/>
        </w:rPr>
        <w:t>igh fat and high sugar diet; HFD</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High </w:t>
      </w:r>
      <w:r w:rsidRPr="00AF6C55">
        <w:rPr>
          <w:rFonts w:ascii="Book Antiqua" w:eastAsia="宋体" w:hAnsi="Book Antiqua" w:cs="宋体"/>
          <w:sz w:val="24"/>
          <w:szCs w:val="24"/>
        </w:rPr>
        <w:t>fat diet; PTS</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Phosphotransferase </w:t>
      </w:r>
      <w:r w:rsidRPr="00AF6C55">
        <w:rPr>
          <w:rFonts w:ascii="Book Antiqua" w:eastAsia="宋体" w:hAnsi="Book Antiqua" w:cs="宋体"/>
          <w:sz w:val="24"/>
          <w:szCs w:val="24"/>
        </w:rPr>
        <w:t>system; SCFAs</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Short </w:t>
      </w:r>
      <w:r w:rsidRPr="00AF6C55">
        <w:rPr>
          <w:rFonts w:ascii="Book Antiqua" w:eastAsia="宋体" w:hAnsi="Book Antiqua" w:cs="宋体"/>
          <w:sz w:val="24"/>
          <w:szCs w:val="24"/>
        </w:rPr>
        <w:t>chain fatty acids; ABC transporters</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w:t>
      </w:r>
      <w:r w:rsidRPr="00AF6C55">
        <w:rPr>
          <w:rFonts w:ascii="Book Antiqua" w:eastAsia="宋体" w:hAnsi="Book Antiqua" w:cs="宋体"/>
          <w:sz w:val="24"/>
          <w:szCs w:val="24"/>
        </w:rPr>
        <w:t>ATP-binding cassette transporters; DGGE</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Denaturating </w:t>
      </w:r>
      <w:r w:rsidRPr="00AF6C55">
        <w:rPr>
          <w:rFonts w:ascii="Book Antiqua" w:eastAsia="宋体" w:hAnsi="Book Antiqua" w:cs="宋体"/>
          <w:sz w:val="24"/>
          <w:szCs w:val="24"/>
        </w:rPr>
        <w:t>gradient gel electrophoresis; T-RFLP</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Terminal </w:t>
      </w:r>
      <w:r w:rsidRPr="00AF6C55">
        <w:rPr>
          <w:rFonts w:ascii="Book Antiqua" w:eastAsia="宋体" w:hAnsi="Book Antiqua" w:cs="宋体"/>
          <w:sz w:val="24"/>
          <w:szCs w:val="24"/>
        </w:rPr>
        <w:t>restriction fragment length polymorphism; IR</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Insulin </w:t>
      </w:r>
      <w:r w:rsidRPr="00AF6C55">
        <w:rPr>
          <w:rFonts w:ascii="Book Antiqua" w:eastAsia="宋体" w:hAnsi="Book Antiqua" w:cs="宋体"/>
          <w:sz w:val="24"/>
          <w:szCs w:val="24"/>
        </w:rPr>
        <w:t>resistance; IGT</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Impaired </w:t>
      </w:r>
      <w:r w:rsidRPr="00AF6C55">
        <w:rPr>
          <w:rFonts w:ascii="Book Antiqua" w:eastAsia="宋体" w:hAnsi="Book Antiqua" w:cs="宋体"/>
          <w:sz w:val="24"/>
          <w:szCs w:val="24"/>
        </w:rPr>
        <w:t>glucose tolerance; LPS</w:t>
      </w:r>
      <w:r w:rsidRPr="00D15D44">
        <w:rPr>
          <w:rFonts w:ascii="Book Antiqua" w:eastAsia="宋体" w:hAnsi="Book Antiqua" w:cs="宋体" w:hint="eastAsia"/>
          <w:sz w:val="24"/>
          <w:szCs w:val="24"/>
        </w:rPr>
        <w:t xml:space="preserve">: </w:t>
      </w:r>
      <w:r w:rsidRPr="00D15D44">
        <w:rPr>
          <w:rFonts w:ascii="Book Antiqua" w:eastAsia="宋体" w:hAnsi="Book Antiqua" w:cs="宋体"/>
          <w:sz w:val="24"/>
          <w:szCs w:val="24"/>
        </w:rPr>
        <w:t>Lipopolysaccharides</w:t>
      </w:r>
      <w:r w:rsidRPr="00AF6C55">
        <w:rPr>
          <w:rFonts w:ascii="Book Antiqua" w:eastAsia="宋体" w:hAnsi="Book Antiqua" w:cs="宋体"/>
          <w:sz w:val="24"/>
          <w:szCs w:val="24"/>
        </w:rPr>
        <w:t>; OTUs</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Operational taxonomic units</w:t>
      </w:r>
      <w:r w:rsidRPr="00AF6C55">
        <w:rPr>
          <w:rFonts w:ascii="Book Antiqua" w:eastAsia="宋体" w:hAnsi="Book Antiqua" w:cs="宋体"/>
          <w:sz w:val="24"/>
          <w:szCs w:val="24"/>
        </w:rPr>
        <w:t>; H</w:t>
      </w:r>
      <w:r w:rsidRPr="00AF6C55">
        <w:rPr>
          <w:rFonts w:ascii="Book Antiqua" w:eastAsia="宋体" w:hAnsi="Book Antiqua" w:cs="宋体"/>
          <w:sz w:val="24"/>
          <w:szCs w:val="24"/>
          <w:vertAlign w:val="subscript"/>
        </w:rPr>
        <w:t>2</w:t>
      </w:r>
      <w:r w:rsidRPr="00AF6C55">
        <w:rPr>
          <w:rFonts w:ascii="Book Antiqua" w:eastAsia="宋体" w:hAnsi="Book Antiqua" w:cs="宋体"/>
          <w:sz w:val="24"/>
          <w:szCs w:val="24"/>
        </w:rPr>
        <w:t>S</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Hydrogen sulphide</w:t>
      </w:r>
      <w:r w:rsidRPr="00AF6C55">
        <w:rPr>
          <w:rFonts w:ascii="Book Antiqua" w:eastAsia="宋体" w:hAnsi="Book Antiqua" w:cs="宋体"/>
          <w:sz w:val="24"/>
          <w:szCs w:val="24"/>
        </w:rPr>
        <w:t>; FISH</w:t>
      </w:r>
      <w:r w:rsidRPr="00D15D44">
        <w:rPr>
          <w:rFonts w:ascii="Book Antiqua" w:eastAsia="宋体" w:hAnsi="Book Antiqua" w:cs="宋体" w:hint="eastAsia"/>
          <w:sz w:val="24"/>
          <w:szCs w:val="24"/>
        </w:rPr>
        <w:t>:</w:t>
      </w:r>
      <w:r w:rsidRPr="00D15D44">
        <w:rPr>
          <w:rFonts w:ascii="Book Antiqua" w:eastAsia="宋体" w:hAnsi="Book Antiqua" w:cs="宋体"/>
          <w:sz w:val="24"/>
          <w:szCs w:val="24"/>
        </w:rPr>
        <w:t xml:space="preserve"> Fluorescent in situ hybridisation</w:t>
      </w:r>
      <w:r w:rsidRPr="00AF6C55">
        <w:rPr>
          <w:rFonts w:ascii="Book Antiqua" w:eastAsia="宋体" w:hAnsi="Book Antiqua" w:cs="宋体"/>
          <w:sz w:val="24"/>
          <w:szCs w:val="24"/>
        </w:rPr>
        <w:t>.</w:t>
      </w:r>
    </w:p>
    <w:p w:rsidR="006E3850" w:rsidRPr="00D15D44" w:rsidRDefault="006E3850" w:rsidP="000F4E5E">
      <w:pPr>
        <w:adjustRightInd w:val="0"/>
        <w:snapToGrid w:val="0"/>
        <w:spacing w:after="0" w:line="360" w:lineRule="auto"/>
        <w:jc w:val="both"/>
        <w:rPr>
          <w:rFonts w:ascii="Book Antiqua" w:hAnsi="Book Antiqua"/>
          <w:b/>
          <w:sz w:val="24"/>
          <w:szCs w:val="24"/>
          <w:lang w:eastAsia="zh-CN"/>
        </w:rPr>
      </w:pPr>
    </w:p>
    <w:sectPr w:rsidR="006E3850" w:rsidRPr="00D15D44" w:rsidSect="00A972A6">
      <w:headerReference w:type="default" r:id="rId12"/>
      <w:pgSz w:w="11906" w:h="16838"/>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1E3E46" w15:done="0"/>
  <w15:commentEx w15:paraId="6847BD1F" w15:done="0"/>
  <w15:commentEx w15:paraId="232F4939" w15:done="0"/>
  <w15:commentEx w15:paraId="6818C5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26D7" w:rsidRDefault="00DF26D7" w:rsidP="000A4036">
      <w:pPr>
        <w:spacing w:after="0" w:line="240" w:lineRule="auto"/>
      </w:pPr>
      <w:r>
        <w:separator/>
      </w:r>
    </w:p>
  </w:endnote>
  <w:endnote w:type="continuationSeparator" w:id="0">
    <w:p w:rsidR="00DF26D7" w:rsidRDefault="00DF26D7" w:rsidP="000A40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26D7" w:rsidRDefault="00DF26D7" w:rsidP="000A4036">
      <w:pPr>
        <w:spacing w:after="0" w:line="240" w:lineRule="auto"/>
      </w:pPr>
      <w:r>
        <w:separator/>
      </w:r>
    </w:p>
  </w:footnote>
  <w:footnote w:type="continuationSeparator" w:id="0">
    <w:p w:rsidR="00DF26D7" w:rsidRDefault="00DF26D7" w:rsidP="000A40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68595"/>
      <w:docPartObj>
        <w:docPartGallery w:val="Page Numbers (Top of Page)"/>
        <w:docPartUnique/>
      </w:docPartObj>
    </w:sdtPr>
    <w:sdtEndPr/>
    <w:sdtContent>
      <w:p w:rsidR="000F4E5E" w:rsidRDefault="000F4E5E">
        <w:pPr>
          <w:pStyle w:val="a3"/>
          <w:jc w:val="right"/>
        </w:pPr>
        <w:r>
          <w:fldChar w:fldCharType="begin"/>
        </w:r>
        <w:r>
          <w:instrText xml:space="preserve"> PAGE   \* MERGEFORMAT </w:instrText>
        </w:r>
        <w:r>
          <w:fldChar w:fldCharType="separate"/>
        </w:r>
        <w:r w:rsidR="005C28C4">
          <w:rPr>
            <w:noProof/>
          </w:rPr>
          <w:t>1</w:t>
        </w:r>
        <w:r>
          <w:rPr>
            <w:noProof/>
          </w:rPr>
          <w:fldChar w:fldCharType="end"/>
        </w:r>
      </w:p>
    </w:sdtContent>
  </w:sdt>
  <w:p w:rsidR="000F4E5E" w:rsidRDefault="000F4E5E">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72697"/>
    <w:multiLevelType w:val="hybridMultilevel"/>
    <w:tmpl w:val="3C7264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0CD2A16"/>
    <w:multiLevelType w:val="hybridMultilevel"/>
    <w:tmpl w:val="DD14D97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D796384"/>
    <w:multiLevelType w:val="hybridMultilevel"/>
    <w:tmpl w:val="6C16F300"/>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275D6377"/>
    <w:multiLevelType w:val="hybridMultilevel"/>
    <w:tmpl w:val="6C16F30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5895D2E"/>
    <w:multiLevelType w:val="hybridMultilevel"/>
    <w:tmpl w:val="CAEA2E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037125C"/>
    <w:multiLevelType w:val="hybridMultilevel"/>
    <w:tmpl w:val="6534D98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58D3AA7"/>
    <w:multiLevelType w:val="hybridMultilevel"/>
    <w:tmpl w:val="795E71A0"/>
    <w:lvl w:ilvl="0" w:tplc="0C090011">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5ABA498A"/>
    <w:multiLevelType w:val="hybridMultilevel"/>
    <w:tmpl w:val="330CB3A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5FCB4A7F"/>
    <w:multiLevelType w:val="hybridMultilevel"/>
    <w:tmpl w:val="AA4810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0C66991"/>
    <w:multiLevelType w:val="hybridMultilevel"/>
    <w:tmpl w:val="0EEE138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634A4E4F"/>
    <w:multiLevelType w:val="hybridMultilevel"/>
    <w:tmpl w:val="E11C9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41A0A9C"/>
    <w:multiLevelType w:val="hybridMultilevel"/>
    <w:tmpl w:val="A2D439E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666C7D8A"/>
    <w:multiLevelType w:val="hybridMultilevel"/>
    <w:tmpl w:val="D97A9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7660A8C"/>
    <w:multiLevelType w:val="hybridMultilevel"/>
    <w:tmpl w:val="2AB0FF30"/>
    <w:lvl w:ilvl="0" w:tplc="0C090011">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6B5031D8"/>
    <w:multiLevelType w:val="hybridMultilevel"/>
    <w:tmpl w:val="EC981928"/>
    <w:lvl w:ilvl="0" w:tplc="87A2D932">
      <w:start w:val="1"/>
      <w:numFmt w:val="decimal"/>
      <w:lvlText w:val="%1."/>
      <w:lvlJc w:val="left"/>
      <w:pPr>
        <w:tabs>
          <w:tab w:val="num" w:pos="720"/>
        </w:tabs>
        <w:ind w:left="720" w:hanging="360"/>
      </w:pPr>
    </w:lvl>
    <w:lvl w:ilvl="1" w:tplc="124EBF6E" w:tentative="1">
      <w:start w:val="1"/>
      <w:numFmt w:val="decimal"/>
      <w:lvlText w:val="%2."/>
      <w:lvlJc w:val="left"/>
      <w:pPr>
        <w:tabs>
          <w:tab w:val="num" w:pos="1440"/>
        </w:tabs>
        <w:ind w:left="1440" w:hanging="360"/>
      </w:pPr>
    </w:lvl>
    <w:lvl w:ilvl="2" w:tplc="80A268AE" w:tentative="1">
      <w:start w:val="1"/>
      <w:numFmt w:val="decimal"/>
      <w:lvlText w:val="%3."/>
      <w:lvlJc w:val="left"/>
      <w:pPr>
        <w:tabs>
          <w:tab w:val="num" w:pos="2160"/>
        </w:tabs>
        <w:ind w:left="2160" w:hanging="360"/>
      </w:pPr>
    </w:lvl>
    <w:lvl w:ilvl="3" w:tplc="77B8553E" w:tentative="1">
      <w:start w:val="1"/>
      <w:numFmt w:val="decimal"/>
      <w:lvlText w:val="%4."/>
      <w:lvlJc w:val="left"/>
      <w:pPr>
        <w:tabs>
          <w:tab w:val="num" w:pos="2880"/>
        </w:tabs>
        <w:ind w:left="2880" w:hanging="360"/>
      </w:pPr>
    </w:lvl>
    <w:lvl w:ilvl="4" w:tplc="8CC4CC36" w:tentative="1">
      <w:start w:val="1"/>
      <w:numFmt w:val="decimal"/>
      <w:lvlText w:val="%5."/>
      <w:lvlJc w:val="left"/>
      <w:pPr>
        <w:tabs>
          <w:tab w:val="num" w:pos="3600"/>
        </w:tabs>
        <w:ind w:left="3600" w:hanging="360"/>
      </w:pPr>
    </w:lvl>
    <w:lvl w:ilvl="5" w:tplc="DC88EAF4" w:tentative="1">
      <w:start w:val="1"/>
      <w:numFmt w:val="decimal"/>
      <w:lvlText w:val="%6."/>
      <w:lvlJc w:val="left"/>
      <w:pPr>
        <w:tabs>
          <w:tab w:val="num" w:pos="4320"/>
        </w:tabs>
        <w:ind w:left="4320" w:hanging="360"/>
      </w:pPr>
    </w:lvl>
    <w:lvl w:ilvl="6" w:tplc="49E65D22" w:tentative="1">
      <w:start w:val="1"/>
      <w:numFmt w:val="decimal"/>
      <w:lvlText w:val="%7."/>
      <w:lvlJc w:val="left"/>
      <w:pPr>
        <w:tabs>
          <w:tab w:val="num" w:pos="5040"/>
        </w:tabs>
        <w:ind w:left="5040" w:hanging="360"/>
      </w:pPr>
    </w:lvl>
    <w:lvl w:ilvl="7" w:tplc="513846E0" w:tentative="1">
      <w:start w:val="1"/>
      <w:numFmt w:val="decimal"/>
      <w:lvlText w:val="%8."/>
      <w:lvlJc w:val="left"/>
      <w:pPr>
        <w:tabs>
          <w:tab w:val="num" w:pos="5760"/>
        </w:tabs>
        <w:ind w:left="5760" w:hanging="360"/>
      </w:pPr>
    </w:lvl>
    <w:lvl w:ilvl="8" w:tplc="5FCA3C3E" w:tentative="1">
      <w:start w:val="1"/>
      <w:numFmt w:val="decimal"/>
      <w:lvlText w:val="%9."/>
      <w:lvlJc w:val="left"/>
      <w:pPr>
        <w:tabs>
          <w:tab w:val="num" w:pos="6480"/>
        </w:tabs>
        <w:ind w:left="6480" w:hanging="360"/>
      </w:pPr>
    </w:lvl>
  </w:abstractNum>
  <w:abstractNum w:abstractNumId="15">
    <w:nsid w:val="762E06ED"/>
    <w:multiLevelType w:val="hybridMultilevel"/>
    <w:tmpl w:val="D0363C90"/>
    <w:lvl w:ilvl="0" w:tplc="DA5814DA">
      <w:start w:val="1"/>
      <w:numFmt w:val="decimal"/>
      <w:lvlText w:val="%1."/>
      <w:lvlJc w:val="left"/>
      <w:pPr>
        <w:tabs>
          <w:tab w:val="num" w:pos="720"/>
        </w:tabs>
        <w:ind w:left="720" w:hanging="360"/>
      </w:pPr>
    </w:lvl>
    <w:lvl w:ilvl="1" w:tplc="4DB0DA5E" w:tentative="1">
      <w:start w:val="1"/>
      <w:numFmt w:val="decimal"/>
      <w:lvlText w:val="%2."/>
      <w:lvlJc w:val="left"/>
      <w:pPr>
        <w:tabs>
          <w:tab w:val="num" w:pos="1440"/>
        </w:tabs>
        <w:ind w:left="1440" w:hanging="360"/>
      </w:pPr>
    </w:lvl>
    <w:lvl w:ilvl="2" w:tplc="F30A74B2" w:tentative="1">
      <w:start w:val="1"/>
      <w:numFmt w:val="decimal"/>
      <w:lvlText w:val="%3."/>
      <w:lvlJc w:val="left"/>
      <w:pPr>
        <w:tabs>
          <w:tab w:val="num" w:pos="2160"/>
        </w:tabs>
        <w:ind w:left="2160" w:hanging="360"/>
      </w:pPr>
    </w:lvl>
    <w:lvl w:ilvl="3" w:tplc="411C49BE" w:tentative="1">
      <w:start w:val="1"/>
      <w:numFmt w:val="decimal"/>
      <w:lvlText w:val="%4."/>
      <w:lvlJc w:val="left"/>
      <w:pPr>
        <w:tabs>
          <w:tab w:val="num" w:pos="2880"/>
        </w:tabs>
        <w:ind w:left="2880" w:hanging="360"/>
      </w:pPr>
    </w:lvl>
    <w:lvl w:ilvl="4" w:tplc="87B4AC64" w:tentative="1">
      <w:start w:val="1"/>
      <w:numFmt w:val="decimal"/>
      <w:lvlText w:val="%5."/>
      <w:lvlJc w:val="left"/>
      <w:pPr>
        <w:tabs>
          <w:tab w:val="num" w:pos="3600"/>
        </w:tabs>
        <w:ind w:left="3600" w:hanging="360"/>
      </w:pPr>
    </w:lvl>
    <w:lvl w:ilvl="5" w:tplc="EFD8B2CA" w:tentative="1">
      <w:start w:val="1"/>
      <w:numFmt w:val="decimal"/>
      <w:lvlText w:val="%6."/>
      <w:lvlJc w:val="left"/>
      <w:pPr>
        <w:tabs>
          <w:tab w:val="num" w:pos="4320"/>
        </w:tabs>
        <w:ind w:left="4320" w:hanging="360"/>
      </w:pPr>
    </w:lvl>
    <w:lvl w:ilvl="6" w:tplc="91CCCED6" w:tentative="1">
      <w:start w:val="1"/>
      <w:numFmt w:val="decimal"/>
      <w:lvlText w:val="%7."/>
      <w:lvlJc w:val="left"/>
      <w:pPr>
        <w:tabs>
          <w:tab w:val="num" w:pos="5040"/>
        </w:tabs>
        <w:ind w:left="5040" w:hanging="360"/>
      </w:pPr>
    </w:lvl>
    <w:lvl w:ilvl="7" w:tplc="890E70D8" w:tentative="1">
      <w:start w:val="1"/>
      <w:numFmt w:val="decimal"/>
      <w:lvlText w:val="%8."/>
      <w:lvlJc w:val="left"/>
      <w:pPr>
        <w:tabs>
          <w:tab w:val="num" w:pos="5760"/>
        </w:tabs>
        <w:ind w:left="5760" w:hanging="360"/>
      </w:pPr>
    </w:lvl>
    <w:lvl w:ilvl="8" w:tplc="66B0EA4C" w:tentative="1">
      <w:start w:val="1"/>
      <w:numFmt w:val="decimal"/>
      <w:lvlText w:val="%9."/>
      <w:lvlJc w:val="left"/>
      <w:pPr>
        <w:tabs>
          <w:tab w:val="num" w:pos="6480"/>
        </w:tabs>
        <w:ind w:left="6480" w:hanging="360"/>
      </w:pPr>
    </w:lvl>
  </w:abstractNum>
  <w:abstractNum w:abstractNumId="16">
    <w:nsid w:val="79C120C7"/>
    <w:multiLevelType w:val="hybridMultilevel"/>
    <w:tmpl w:val="E5E87970"/>
    <w:lvl w:ilvl="0" w:tplc="B1A8152E">
      <w:start w:val="1"/>
      <w:numFmt w:val="decimal"/>
      <w:lvlText w:val="%1)"/>
      <w:lvlJc w:val="left"/>
      <w:pPr>
        <w:ind w:left="720" w:hanging="360"/>
      </w:pPr>
      <w:rPr>
        <w:rFonts w:ascii="Georgia" w:hAnsi="Georgia" w:hint="default"/>
        <w:color w:val="000000"/>
        <w:sz w:val="19"/>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7D197560"/>
    <w:multiLevelType w:val="hybridMultilevel"/>
    <w:tmpl w:val="65BC32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D283A55"/>
    <w:multiLevelType w:val="hybridMultilevel"/>
    <w:tmpl w:val="E20EB1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DCE0F2E"/>
    <w:multiLevelType w:val="hybridMultilevel"/>
    <w:tmpl w:val="6C16F300"/>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8"/>
  </w:num>
  <w:num w:numId="2">
    <w:abstractNumId w:val="16"/>
  </w:num>
  <w:num w:numId="3">
    <w:abstractNumId w:val="6"/>
  </w:num>
  <w:num w:numId="4">
    <w:abstractNumId w:val="18"/>
  </w:num>
  <w:num w:numId="5">
    <w:abstractNumId w:val="12"/>
  </w:num>
  <w:num w:numId="6">
    <w:abstractNumId w:val="17"/>
  </w:num>
  <w:num w:numId="7">
    <w:abstractNumId w:val="4"/>
  </w:num>
  <w:num w:numId="8">
    <w:abstractNumId w:val="5"/>
  </w:num>
  <w:num w:numId="9">
    <w:abstractNumId w:val="1"/>
  </w:num>
  <w:num w:numId="10">
    <w:abstractNumId w:val="9"/>
  </w:num>
  <w:num w:numId="11">
    <w:abstractNumId w:val="3"/>
  </w:num>
  <w:num w:numId="12">
    <w:abstractNumId w:val="2"/>
  </w:num>
  <w:num w:numId="13">
    <w:abstractNumId w:val="10"/>
  </w:num>
  <w:num w:numId="14">
    <w:abstractNumId w:val="0"/>
  </w:num>
  <w:num w:numId="15">
    <w:abstractNumId w:val="13"/>
  </w:num>
  <w:num w:numId="16">
    <w:abstractNumId w:val="11"/>
  </w:num>
  <w:num w:numId="17">
    <w:abstractNumId w:val="7"/>
  </w:num>
  <w:num w:numId="18">
    <w:abstractNumId w:val="19"/>
  </w:num>
  <w:num w:numId="19">
    <w:abstractNumId w:val="15"/>
  </w:num>
  <w:num w:numId="2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nnie Ha">
    <w15:presenceInfo w15:providerId="Windows Live" w15:userId="201dad61bb5d41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aaxa225rtzw3eerroxera7vtv5x2dzd2td&quot;&gt;Microbiome-Saved Copy&lt;record-ids&gt;&lt;item&gt;69&lt;/item&gt;&lt;item&gt;201&lt;/item&gt;&lt;item&gt;211&lt;/item&gt;&lt;item&gt;213&lt;/item&gt;&lt;item&gt;227&lt;/item&gt;&lt;item&gt;229&lt;/item&gt;&lt;item&gt;246&lt;/item&gt;&lt;item&gt;292&lt;/item&gt;&lt;item&gt;317&lt;/item&gt;&lt;item&gt;340&lt;/item&gt;&lt;item&gt;402&lt;/item&gt;&lt;item&gt;403&lt;/item&gt;&lt;item&gt;405&lt;/item&gt;&lt;item&gt;406&lt;/item&gt;&lt;item&gt;409&lt;/item&gt;&lt;item&gt;416&lt;/item&gt;&lt;item&gt;419&lt;/item&gt;&lt;item&gt;420&lt;/item&gt;&lt;item&gt;423&lt;/item&gt;&lt;item&gt;431&lt;/item&gt;&lt;item&gt;432&lt;/item&gt;&lt;item&gt;433&lt;/item&gt;&lt;item&gt;434&lt;/item&gt;&lt;item&gt;435&lt;/item&gt;&lt;item&gt;437&lt;/item&gt;&lt;item&gt;439&lt;/item&gt;&lt;item&gt;444&lt;/item&gt;&lt;item&gt;446&lt;/item&gt;&lt;item&gt;448&lt;/item&gt;&lt;item&gt;455&lt;/item&gt;&lt;item&gt;456&lt;/item&gt;&lt;item&gt;457&lt;/item&gt;&lt;item&gt;458&lt;/item&gt;&lt;item&gt;460&lt;/item&gt;&lt;item&gt;461&lt;/item&gt;&lt;item&gt;463&lt;/item&gt;&lt;item&gt;469&lt;/item&gt;&lt;item&gt;470&lt;/item&gt;&lt;item&gt;471&lt;/item&gt;&lt;item&gt;474&lt;/item&gt;&lt;item&gt;475&lt;/item&gt;&lt;item&gt;477&lt;/item&gt;&lt;item&gt;484&lt;/item&gt;&lt;item&gt;486&lt;/item&gt;&lt;item&gt;491&lt;/item&gt;&lt;item&gt;492&lt;/item&gt;&lt;item&gt;493&lt;/item&gt;&lt;item&gt;495&lt;/item&gt;&lt;item&gt;498&lt;/item&gt;&lt;item&gt;499&lt;/item&gt;&lt;item&gt;500&lt;/item&gt;&lt;item&gt;501&lt;/item&gt;&lt;item&gt;502&lt;/item&gt;&lt;item&gt;503&lt;/item&gt;&lt;item&gt;504&lt;/item&gt;&lt;item&gt;505&lt;/item&gt;&lt;item&gt;507&lt;/item&gt;&lt;item&gt;508&lt;/item&gt;&lt;item&gt;509&lt;/item&gt;&lt;item&gt;511&lt;/item&gt;&lt;item&gt;512&lt;/item&gt;&lt;item&gt;519&lt;/item&gt;&lt;item&gt;520&lt;/item&gt;&lt;item&gt;521&lt;/item&gt;&lt;item&gt;522&lt;/item&gt;&lt;item&gt;525&lt;/item&gt;&lt;item&gt;533&lt;/item&gt;&lt;item&gt;536&lt;/item&gt;&lt;item&gt;537&lt;/item&gt;&lt;item&gt;538&lt;/item&gt;&lt;item&gt;540&lt;/item&gt;&lt;item&gt;541&lt;/item&gt;&lt;item&gt;542&lt;/item&gt;&lt;item&gt;548&lt;/item&gt;&lt;item&gt;549&lt;/item&gt;&lt;item&gt;550&lt;/item&gt;&lt;item&gt;553&lt;/item&gt;&lt;item&gt;554&lt;/item&gt;&lt;item&gt;555&lt;/item&gt;&lt;item&gt;556&lt;/item&gt;&lt;item&gt;558&lt;/item&gt;&lt;item&gt;559&lt;/item&gt;&lt;item&gt;561&lt;/item&gt;&lt;item&gt;562&lt;/item&gt;&lt;item&gt;564&lt;/item&gt;&lt;item&gt;566&lt;/item&gt;&lt;item&gt;567&lt;/item&gt;&lt;item&gt;568&lt;/item&gt;&lt;item&gt;569&lt;/item&gt;&lt;item&gt;570&lt;/item&gt;&lt;item&gt;571&lt;/item&gt;&lt;item&gt;572&lt;/item&gt;&lt;item&gt;573&lt;/item&gt;&lt;item&gt;574&lt;/item&gt;&lt;item&gt;575&lt;/item&gt;&lt;item&gt;576&lt;/item&gt;&lt;item&gt;577&lt;/item&gt;&lt;item&gt;578&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6&lt;/item&gt;&lt;item&gt;607&lt;/item&gt;&lt;item&gt;608&lt;/item&gt;&lt;item&gt;609&lt;/item&gt;&lt;item&gt;610&lt;/item&gt;&lt;item&gt;612&lt;/item&gt;&lt;item&gt;613&lt;/item&gt;&lt;item&gt;614&lt;/item&gt;&lt;item&gt;615&lt;/item&gt;&lt;item&gt;616&lt;/item&gt;&lt;item&gt;617&lt;/item&gt;&lt;item&gt;618&lt;/item&gt;&lt;item&gt;619&lt;/item&gt;&lt;item&gt;620&lt;/item&gt;&lt;item&gt;621&lt;/item&gt;&lt;item&gt;623&lt;/item&gt;&lt;item&gt;624&lt;/item&gt;&lt;item&gt;625&lt;/item&gt;&lt;item&gt;626&lt;/item&gt;&lt;item&gt;627&lt;/item&gt;&lt;item&gt;629&lt;/item&gt;&lt;item&gt;630&lt;/item&gt;&lt;item&gt;631&lt;/item&gt;&lt;item&gt;632&lt;/item&gt;&lt;item&gt;633&lt;/item&gt;&lt;item&gt;634&lt;/item&gt;&lt;item&gt;635&lt;/item&gt;&lt;item&gt;637&lt;/item&gt;&lt;item&gt;638&lt;/item&gt;&lt;item&gt;639&lt;/item&gt;&lt;item&gt;640&lt;/item&gt;&lt;item&gt;641&lt;/item&gt;&lt;item&gt;642&lt;/item&gt;&lt;item&gt;643&lt;/item&gt;&lt;item&gt;644&lt;/item&gt;&lt;/record-ids&gt;&lt;/item&gt;&lt;/Libraries&gt;"/>
  </w:docVars>
  <w:rsids>
    <w:rsidRoot w:val="000A4036"/>
    <w:rsid w:val="00000734"/>
    <w:rsid w:val="00000C47"/>
    <w:rsid w:val="00000F5A"/>
    <w:rsid w:val="00001806"/>
    <w:rsid w:val="00001A58"/>
    <w:rsid w:val="00002162"/>
    <w:rsid w:val="00003B0A"/>
    <w:rsid w:val="0000416D"/>
    <w:rsid w:val="00004174"/>
    <w:rsid w:val="0000424B"/>
    <w:rsid w:val="00004955"/>
    <w:rsid w:val="0000528B"/>
    <w:rsid w:val="00006A09"/>
    <w:rsid w:val="00006E3C"/>
    <w:rsid w:val="00006F9C"/>
    <w:rsid w:val="0000704F"/>
    <w:rsid w:val="0000754D"/>
    <w:rsid w:val="00007D7E"/>
    <w:rsid w:val="00007EA6"/>
    <w:rsid w:val="00010013"/>
    <w:rsid w:val="00010B53"/>
    <w:rsid w:val="00011ACE"/>
    <w:rsid w:val="00011B4E"/>
    <w:rsid w:val="00011CE4"/>
    <w:rsid w:val="00011D3B"/>
    <w:rsid w:val="00012105"/>
    <w:rsid w:val="00012797"/>
    <w:rsid w:val="000129ED"/>
    <w:rsid w:val="00012A6E"/>
    <w:rsid w:val="00012B41"/>
    <w:rsid w:val="00012E68"/>
    <w:rsid w:val="000136BC"/>
    <w:rsid w:val="00013D35"/>
    <w:rsid w:val="00014029"/>
    <w:rsid w:val="0001408C"/>
    <w:rsid w:val="000142D3"/>
    <w:rsid w:val="000153BF"/>
    <w:rsid w:val="0001575F"/>
    <w:rsid w:val="00015D77"/>
    <w:rsid w:val="00015D8F"/>
    <w:rsid w:val="000168FB"/>
    <w:rsid w:val="00016F3C"/>
    <w:rsid w:val="00017205"/>
    <w:rsid w:val="0001775F"/>
    <w:rsid w:val="00017CAA"/>
    <w:rsid w:val="00017D99"/>
    <w:rsid w:val="00020344"/>
    <w:rsid w:val="000209E6"/>
    <w:rsid w:val="00021295"/>
    <w:rsid w:val="00021E6E"/>
    <w:rsid w:val="00022171"/>
    <w:rsid w:val="00022B43"/>
    <w:rsid w:val="00022CB7"/>
    <w:rsid w:val="000234E0"/>
    <w:rsid w:val="000236A4"/>
    <w:rsid w:val="00023B5A"/>
    <w:rsid w:val="00023B98"/>
    <w:rsid w:val="00023F0F"/>
    <w:rsid w:val="00023F19"/>
    <w:rsid w:val="000247A9"/>
    <w:rsid w:val="000248F7"/>
    <w:rsid w:val="00024DC1"/>
    <w:rsid w:val="000258C5"/>
    <w:rsid w:val="00025DFA"/>
    <w:rsid w:val="000260F1"/>
    <w:rsid w:val="0002618F"/>
    <w:rsid w:val="000262FF"/>
    <w:rsid w:val="00026BDE"/>
    <w:rsid w:val="00026ED5"/>
    <w:rsid w:val="00027AFC"/>
    <w:rsid w:val="0003000D"/>
    <w:rsid w:val="0003084E"/>
    <w:rsid w:val="000308C5"/>
    <w:rsid w:val="00030DAB"/>
    <w:rsid w:val="00031625"/>
    <w:rsid w:val="000319DF"/>
    <w:rsid w:val="00032ABE"/>
    <w:rsid w:val="000330C5"/>
    <w:rsid w:val="00033121"/>
    <w:rsid w:val="00033FD9"/>
    <w:rsid w:val="0003491C"/>
    <w:rsid w:val="00034D3F"/>
    <w:rsid w:val="00035074"/>
    <w:rsid w:val="000358E9"/>
    <w:rsid w:val="0003713F"/>
    <w:rsid w:val="000374B3"/>
    <w:rsid w:val="0003771E"/>
    <w:rsid w:val="0003776B"/>
    <w:rsid w:val="00037D3D"/>
    <w:rsid w:val="000402B9"/>
    <w:rsid w:val="00040BAE"/>
    <w:rsid w:val="00040BD9"/>
    <w:rsid w:val="0004124E"/>
    <w:rsid w:val="0004173C"/>
    <w:rsid w:val="00042B17"/>
    <w:rsid w:val="00042C3A"/>
    <w:rsid w:val="000433A2"/>
    <w:rsid w:val="0004375E"/>
    <w:rsid w:val="000444A9"/>
    <w:rsid w:val="0004477A"/>
    <w:rsid w:val="00044A1F"/>
    <w:rsid w:val="0004519E"/>
    <w:rsid w:val="000455DE"/>
    <w:rsid w:val="00045C13"/>
    <w:rsid w:val="000461E0"/>
    <w:rsid w:val="0004635C"/>
    <w:rsid w:val="00046862"/>
    <w:rsid w:val="00046AF3"/>
    <w:rsid w:val="00046D53"/>
    <w:rsid w:val="00046DEF"/>
    <w:rsid w:val="00046DFC"/>
    <w:rsid w:val="00046EF3"/>
    <w:rsid w:val="0004720C"/>
    <w:rsid w:val="00047532"/>
    <w:rsid w:val="0005005B"/>
    <w:rsid w:val="000501B6"/>
    <w:rsid w:val="00050834"/>
    <w:rsid w:val="00050BA9"/>
    <w:rsid w:val="000513A0"/>
    <w:rsid w:val="000514F7"/>
    <w:rsid w:val="00051552"/>
    <w:rsid w:val="000524F8"/>
    <w:rsid w:val="00052599"/>
    <w:rsid w:val="000527B8"/>
    <w:rsid w:val="00052910"/>
    <w:rsid w:val="00052A45"/>
    <w:rsid w:val="00053222"/>
    <w:rsid w:val="00053D23"/>
    <w:rsid w:val="00053EF8"/>
    <w:rsid w:val="000542ED"/>
    <w:rsid w:val="00055293"/>
    <w:rsid w:val="00055B53"/>
    <w:rsid w:val="00056104"/>
    <w:rsid w:val="00057174"/>
    <w:rsid w:val="00057B36"/>
    <w:rsid w:val="00057EA7"/>
    <w:rsid w:val="00057F49"/>
    <w:rsid w:val="00057FD6"/>
    <w:rsid w:val="000600BA"/>
    <w:rsid w:val="000609D3"/>
    <w:rsid w:val="00060A05"/>
    <w:rsid w:val="000625BD"/>
    <w:rsid w:val="00062752"/>
    <w:rsid w:val="00062C29"/>
    <w:rsid w:val="00063521"/>
    <w:rsid w:val="0006440F"/>
    <w:rsid w:val="000645C5"/>
    <w:rsid w:val="00064B4F"/>
    <w:rsid w:val="00065343"/>
    <w:rsid w:val="000655FE"/>
    <w:rsid w:val="0006657B"/>
    <w:rsid w:val="00066603"/>
    <w:rsid w:val="00067160"/>
    <w:rsid w:val="00067302"/>
    <w:rsid w:val="00067502"/>
    <w:rsid w:val="0006762F"/>
    <w:rsid w:val="00067DC3"/>
    <w:rsid w:val="00070527"/>
    <w:rsid w:val="000706EB"/>
    <w:rsid w:val="00070FF7"/>
    <w:rsid w:val="0007111E"/>
    <w:rsid w:val="00071507"/>
    <w:rsid w:val="00071A3D"/>
    <w:rsid w:val="00072541"/>
    <w:rsid w:val="00072BAC"/>
    <w:rsid w:val="00072DA9"/>
    <w:rsid w:val="00072E0B"/>
    <w:rsid w:val="0007327A"/>
    <w:rsid w:val="000742F8"/>
    <w:rsid w:val="000746A6"/>
    <w:rsid w:val="00074BDA"/>
    <w:rsid w:val="00074BDF"/>
    <w:rsid w:val="00074DE4"/>
    <w:rsid w:val="000756BB"/>
    <w:rsid w:val="00075B64"/>
    <w:rsid w:val="000769FC"/>
    <w:rsid w:val="00077DB5"/>
    <w:rsid w:val="0008003B"/>
    <w:rsid w:val="000817C9"/>
    <w:rsid w:val="00081916"/>
    <w:rsid w:val="0008202B"/>
    <w:rsid w:val="00082493"/>
    <w:rsid w:val="00082575"/>
    <w:rsid w:val="00082B17"/>
    <w:rsid w:val="00083037"/>
    <w:rsid w:val="00084287"/>
    <w:rsid w:val="00085260"/>
    <w:rsid w:val="000853AB"/>
    <w:rsid w:val="00085739"/>
    <w:rsid w:val="000859EC"/>
    <w:rsid w:val="00085A6B"/>
    <w:rsid w:val="000904B5"/>
    <w:rsid w:val="00090EA4"/>
    <w:rsid w:val="000911A3"/>
    <w:rsid w:val="000914F4"/>
    <w:rsid w:val="000919F2"/>
    <w:rsid w:val="00091B7B"/>
    <w:rsid w:val="000924E8"/>
    <w:rsid w:val="0009294C"/>
    <w:rsid w:val="000935B9"/>
    <w:rsid w:val="00093CB4"/>
    <w:rsid w:val="000949D1"/>
    <w:rsid w:val="00094A66"/>
    <w:rsid w:val="000950CF"/>
    <w:rsid w:val="00095296"/>
    <w:rsid w:val="000957C1"/>
    <w:rsid w:val="00095AC9"/>
    <w:rsid w:val="0009626C"/>
    <w:rsid w:val="00096A93"/>
    <w:rsid w:val="00097280"/>
    <w:rsid w:val="00097C95"/>
    <w:rsid w:val="00097EA6"/>
    <w:rsid w:val="00097F96"/>
    <w:rsid w:val="000A0632"/>
    <w:rsid w:val="000A0658"/>
    <w:rsid w:val="000A0684"/>
    <w:rsid w:val="000A08FE"/>
    <w:rsid w:val="000A095E"/>
    <w:rsid w:val="000A1373"/>
    <w:rsid w:val="000A163B"/>
    <w:rsid w:val="000A168B"/>
    <w:rsid w:val="000A1957"/>
    <w:rsid w:val="000A2912"/>
    <w:rsid w:val="000A2B12"/>
    <w:rsid w:val="000A32EE"/>
    <w:rsid w:val="000A4036"/>
    <w:rsid w:val="000A475D"/>
    <w:rsid w:val="000A499F"/>
    <w:rsid w:val="000A4EC3"/>
    <w:rsid w:val="000A5060"/>
    <w:rsid w:val="000A57FB"/>
    <w:rsid w:val="000A5994"/>
    <w:rsid w:val="000A659C"/>
    <w:rsid w:val="000A675C"/>
    <w:rsid w:val="000A6794"/>
    <w:rsid w:val="000A7752"/>
    <w:rsid w:val="000A7AA1"/>
    <w:rsid w:val="000B07EC"/>
    <w:rsid w:val="000B08AE"/>
    <w:rsid w:val="000B08F2"/>
    <w:rsid w:val="000B0A3D"/>
    <w:rsid w:val="000B0F67"/>
    <w:rsid w:val="000B187A"/>
    <w:rsid w:val="000B1F99"/>
    <w:rsid w:val="000B214F"/>
    <w:rsid w:val="000B2708"/>
    <w:rsid w:val="000B2E82"/>
    <w:rsid w:val="000B3120"/>
    <w:rsid w:val="000B31B5"/>
    <w:rsid w:val="000B3391"/>
    <w:rsid w:val="000B40DF"/>
    <w:rsid w:val="000B4636"/>
    <w:rsid w:val="000B47D5"/>
    <w:rsid w:val="000B4B7F"/>
    <w:rsid w:val="000B55B6"/>
    <w:rsid w:val="000B55ED"/>
    <w:rsid w:val="000B5845"/>
    <w:rsid w:val="000B5A47"/>
    <w:rsid w:val="000B5EED"/>
    <w:rsid w:val="000B62AC"/>
    <w:rsid w:val="000B79E1"/>
    <w:rsid w:val="000B7B6F"/>
    <w:rsid w:val="000B7CE5"/>
    <w:rsid w:val="000B7D95"/>
    <w:rsid w:val="000C076D"/>
    <w:rsid w:val="000C0BBE"/>
    <w:rsid w:val="000C1102"/>
    <w:rsid w:val="000C1483"/>
    <w:rsid w:val="000C1D2F"/>
    <w:rsid w:val="000C222A"/>
    <w:rsid w:val="000C2319"/>
    <w:rsid w:val="000C2F46"/>
    <w:rsid w:val="000C324F"/>
    <w:rsid w:val="000C4022"/>
    <w:rsid w:val="000C4C05"/>
    <w:rsid w:val="000C4C24"/>
    <w:rsid w:val="000C4E42"/>
    <w:rsid w:val="000C5874"/>
    <w:rsid w:val="000C58AE"/>
    <w:rsid w:val="000C594B"/>
    <w:rsid w:val="000C6041"/>
    <w:rsid w:val="000C6782"/>
    <w:rsid w:val="000C68C9"/>
    <w:rsid w:val="000C6936"/>
    <w:rsid w:val="000C6E8B"/>
    <w:rsid w:val="000C7A98"/>
    <w:rsid w:val="000D0513"/>
    <w:rsid w:val="000D0C51"/>
    <w:rsid w:val="000D0F35"/>
    <w:rsid w:val="000D0FB6"/>
    <w:rsid w:val="000D1999"/>
    <w:rsid w:val="000D30E5"/>
    <w:rsid w:val="000D33AB"/>
    <w:rsid w:val="000D38BD"/>
    <w:rsid w:val="000D39C6"/>
    <w:rsid w:val="000D4A2C"/>
    <w:rsid w:val="000D4EB8"/>
    <w:rsid w:val="000D5767"/>
    <w:rsid w:val="000D5798"/>
    <w:rsid w:val="000D5835"/>
    <w:rsid w:val="000D5844"/>
    <w:rsid w:val="000D7489"/>
    <w:rsid w:val="000E064C"/>
    <w:rsid w:val="000E0691"/>
    <w:rsid w:val="000E1511"/>
    <w:rsid w:val="000E21E3"/>
    <w:rsid w:val="000E33D4"/>
    <w:rsid w:val="000E3E95"/>
    <w:rsid w:val="000E4168"/>
    <w:rsid w:val="000E4F4F"/>
    <w:rsid w:val="000E5B8B"/>
    <w:rsid w:val="000E5BE3"/>
    <w:rsid w:val="000E635D"/>
    <w:rsid w:val="000E66B7"/>
    <w:rsid w:val="000E6947"/>
    <w:rsid w:val="000E720D"/>
    <w:rsid w:val="000E7671"/>
    <w:rsid w:val="000E7A61"/>
    <w:rsid w:val="000E7C38"/>
    <w:rsid w:val="000F0E08"/>
    <w:rsid w:val="000F1794"/>
    <w:rsid w:val="000F1CF9"/>
    <w:rsid w:val="000F304C"/>
    <w:rsid w:val="000F330F"/>
    <w:rsid w:val="000F4012"/>
    <w:rsid w:val="000F4029"/>
    <w:rsid w:val="000F438F"/>
    <w:rsid w:val="000F461F"/>
    <w:rsid w:val="000F4E5E"/>
    <w:rsid w:val="000F597B"/>
    <w:rsid w:val="000F5DBB"/>
    <w:rsid w:val="000F63B0"/>
    <w:rsid w:val="000F6469"/>
    <w:rsid w:val="000F67A2"/>
    <w:rsid w:val="000F67FF"/>
    <w:rsid w:val="000F7415"/>
    <w:rsid w:val="000F7475"/>
    <w:rsid w:val="000F7A64"/>
    <w:rsid w:val="001001B6"/>
    <w:rsid w:val="001006BA"/>
    <w:rsid w:val="00101DA5"/>
    <w:rsid w:val="00102192"/>
    <w:rsid w:val="00103324"/>
    <w:rsid w:val="001038E4"/>
    <w:rsid w:val="001049F9"/>
    <w:rsid w:val="00104C3B"/>
    <w:rsid w:val="001055A6"/>
    <w:rsid w:val="001058F6"/>
    <w:rsid w:val="001059BD"/>
    <w:rsid w:val="00105B71"/>
    <w:rsid w:val="00105FB1"/>
    <w:rsid w:val="00106B9F"/>
    <w:rsid w:val="00106D6B"/>
    <w:rsid w:val="00106EC5"/>
    <w:rsid w:val="0010763B"/>
    <w:rsid w:val="00107671"/>
    <w:rsid w:val="001076CC"/>
    <w:rsid w:val="001076D2"/>
    <w:rsid w:val="00107B20"/>
    <w:rsid w:val="00107BE8"/>
    <w:rsid w:val="00107C37"/>
    <w:rsid w:val="00110529"/>
    <w:rsid w:val="00110741"/>
    <w:rsid w:val="00110F84"/>
    <w:rsid w:val="001112BE"/>
    <w:rsid w:val="00111BD8"/>
    <w:rsid w:val="001121A9"/>
    <w:rsid w:val="001135C2"/>
    <w:rsid w:val="00113AC3"/>
    <w:rsid w:val="001142EF"/>
    <w:rsid w:val="0011692C"/>
    <w:rsid w:val="00116C1C"/>
    <w:rsid w:val="001173B0"/>
    <w:rsid w:val="00117F36"/>
    <w:rsid w:val="00117F59"/>
    <w:rsid w:val="001201B4"/>
    <w:rsid w:val="0012085B"/>
    <w:rsid w:val="00120890"/>
    <w:rsid w:val="00120E68"/>
    <w:rsid w:val="00121047"/>
    <w:rsid w:val="0012130B"/>
    <w:rsid w:val="0012187E"/>
    <w:rsid w:val="00122D92"/>
    <w:rsid w:val="00122E20"/>
    <w:rsid w:val="0012384A"/>
    <w:rsid w:val="0012398E"/>
    <w:rsid w:val="00123A21"/>
    <w:rsid w:val="0012403D"/>
    <w:rsid w:val="001240DC"/>
    <w:rsid w:val="00124A25"/>
    <w:rsid w:val="00124B34"/>
    <w:rsid w:val="0012542E"/>
    <w:rsid w:val="001254FA"/>
    <w:rsid w:val="00125E63"/>
    <w:rsid w:val="00126FF7"/>
    <w:rsid w:val="0012724C"/>
    <w:rsid w:val="00130A56"/>
    <w:rsid w:val="00130BBE"/>
    <w:rsid w:val="00131136"/>
    <w:rsid w:val="0013166D"/>
    <w:rsid w:val="0013225B"/>
    <w:rsid w:val="001324B5"/>
    <w:rsid w:val="0013269B"/>
    <w:rsid w:val="001333DD"/>
    <w:rsid w:val="0013449B"/>
    <w:rsid w:val="001352D9"/>
    <w:rsid w:val="0013535D"/>
    <w:rsid w:val="00135438"/>
    <w:rsid w:val="00135474"/>
    <w:rsid w:val="00135907"/>
    <w:rsid w:val="00135DF2"/>
    <w:rsid w:val="00136179"/>
    <w:rsid w:val="00136397"/>
    <w:rsid w:val="0013671D"/>
    <w:rsid w:val="001372AA"/>
    <w:rsid w:val="00140384"/>
    <w:rsid w:val="00140637"/>
    <w:rsid w:val="00141770"/>
    <w:rsid w:val="00141AE0"/>
    <w:rsid w:val="00141BC2"/>
    <w:rsid w:val="00141EE6"/>
    <w:rsid w:val="0014304D"/>
    <w:rsid w:val="001431BC"/>
    <w:rsid w:val="00143669"/>
    <w:rsid w:val="001439F3"/>
    <w:rsid w:val="00143C71"/>
    <w:rsid w:val="00143EEA"/>
    <w:rsid w:val="001444D1"/>
    <w:rsid w:val="001454B1"/>
    <w:rsid w:val="00145606"/>
    <w:rsid w:val="00145644"/>
    <w:rsid w:val="00145C53"/>
    <w:rsid w:val="001464B7"/>
    <w:rsid w:val="0014679B"/>
    <w:rsid w:val="00147597"/>
    <w:rsid w:val="001478A8"/>
    <w:rsid w:val="00147F64"/>
    <w:rsid w:val="0015000F"/>
    <w:rsid w:val="00150E97"/>
    <w:rsid w:val="00150F36"/>
    <w:rsid w:val="001512D8"/>
    <w:rsid w:val="00151FD4"/>
    <w:rsid w:val="001521D9"/>
    <w:rsid w:val="00153682"/>
    <w:rsid w:val="00154416"/>
    <w:rsid w:val="0015482F"/>
    <w:rsid w:val="00154CFB"/>
    <w:rsid w:val="00154DB2"/>
    <w:rsid w:val="00155257"/>
    <w:rsid w:val="001561F5"/>
    <w:rsid w:val="00156838"/>
    <w:rsid w:val="00156FD8"/>
    <w:rsid w:val="00157046"/>
    <w:rsid w:val="001571E5"/>
    <w:rsid w:val="0015792C"/>
    <w:rsid w:val="00157A3B"/>
    <w:rsid w:val="00157CC8"/>
    <w:rsid w:val="001600D2"/>
    <w:rsid w:val="00160148"/>
    <w:rsid w:val="0016079C"/>
    <w:rsid w:val="001608F4"/>
    <w:rsid w:val="00160DB0"/>
    <w:rsid w:val="00160FE1"/>
    <w:rsid w:val="00161AE2"/>
    <w:rsid w:val="001620B6"/>
    <w:rsid w:val="001621B1"/>
    <w:rsid w:val="001622BF"/>
    <w:rsid w:val="0016256A"/>
    <w:rsid w:val="00162968"/>
    <w:rsid w:val="00162B11"/>
    <w:rsid w:val="0016422C"/>
    <w:rsid w:val="00164831"/>
    <w:rsid w:val="00164D19"/>
    <w:rsid w:val="001651E6"/>
    <w:rsid w:val="00165204"/>
    <w:rsid w:val="001653F8"/>
    <w:rsid w:val="00165806"/>
    <w:rsid w:val="00165D4A"/>
    <w:rsid w:val="00166225"/>
    <w:rsid w:val="00166659"/>
    <w:rsid w:val="00166BF7"/>
    <w:rsid w:val="00167433"/>
    <w:rsid w:val="00167571"/>
    <w:rsid w:val="00167B49"/>
    <w:rsid w:val="001706E9"/>
    <w:rsid w:val="00170B15"/>
    <w:rsid w:val="00170F16"/>
    <w:rsid w:val="00170F59"/>
    <w:rsid w:val="00171405"/>
    <w:rsid w:val="00171ED9"/>
    <w:rsid w:val="00172348"/>
    <w:rsid w:val="001724A9"/>
    <w:rsid w:val="00172FDC"/>
    <w:rsid w:val="0017344E"/>
    <w:rsid w:val="00173577"/>
    <w:rsid w:val="0017367C"/>
    <w:rsid w:val="00173A18"/>
    <w:rsid w:val="001741F3"/>
    <w:rsid w:val="00174D14"/>
    <w:rsid w:val="001750DA"/>
    <w:rsid w:val="00175AAD"/>
    <w:rsid w:val="00175B13"/>
    <w:rsid w:val="00175B17"/>
    <w:rsid w:val="00175BB7"/>
    <w:rsid w:val="00175BCD"/>
    <w:rsid w:val="00175C3B"/>
    <w:rsid w:val="00175E16"/>
    <w:rsid w:val="00175E72"/>
    <w:rsid w:val="001762A3"/>
    <w:rsid w:val="00177017"/>
    <w:rsid w:val="00177275"/>
    <w:rsid w:val="001775F9"/>
    <w:rsid w:val="001778C0"/>
    <w:rsid w:val="00177A6D"/>
    <w:rsid w:val="00177AB6"/>
    <w:rsid w:val="0018153E"/>
    <w:rsid w:val="00181D6F"/>
    <w:rsid w:val="0018275A"/>
    <w:rsid w:val="00183487"/>
    <w:rsid w:val="00183AA0"/>
    <w:rsid w:val="00183B91"/>
    <w:rsid w:val="00184283"/>
    <w:rsid w:val="00184454"/>
    <w:rsid w:val="00184982"/>
    <w:rsid w:val="00184A11"/>
    <w:rsid w:val="00184ACD"/>
    <w:rsid w:val="00184EA3"/>
    <w:rsid w:val="00186524"/>
    <w:rsid w:val="00186692"/>
    <w:rsid w:val="00186880"/>
    <w:rsid w:val="001868F0"/>
    <w:rsid w:val="00186C9C"/>
    <w:rsid w:val="00186D09"/>
    <w:rsid w:val="00186EB8"/>
    <w:rsid w:val="001874AC"/>
    <w:rsid w:val="00190919"/>
    <w:rsid w:val="00191312"/>
    <w:rsid w:val="00191BB6"/>
    <w:rsid w:val="001923AE"/>
    <w:rsid w:val="0019279A"/>
    <w:rsid w:val="001929AD"/>
    <w:rsid w:val="0019421F"/>
    <w:rsid w:val="00195133"/>
    <w:rsid w:val="00195EEE"/>
    <w:rsid w:val="00195FC9"/>
    <w:rsid w:val="00196CBF"/>
    <w:rsid w:val="00196F1F"/>
    <w:rsid w:val="00196F6D"/>
    <w:rsid w:val="00197C06"/>
    <w:rsid w:val="001A0AA8"/>
    <w:rsid w:val="001A0F00"/>
    <w:rsid w:val="001A1B93"/>
    <w:rsid w:val="001A285E"/>
    <w:rsid w:val="001A2920"/>
    <w:rsid w:val="001A2AD1"/>
    <w:rsid w:val="001A36CD"/>
    <w:rsid w:val="001A3E86"/>
    <w:rsid w:val="001A4AE6"/>
    <w:rsid w:val="001A4F27"/>
    <w:rsid w:val="001A5270"/>
    <w:rsid w:val="001A5CD4"/>
    <w:rsid w:val="001A6443"/>
    <w:rsid w:val="001A6A29"/>
    <w:rsid w:val="001A6DFF"/>
    <w:rsid w:val="001A71B7"/>
    <w:rsid w:val="001A7C83"/>
    <w:rsid w:val="001A7D34"/>
    <w:rsid w:val="001A7DEF"/>
    <w:rsid w:val="001A7FB3"/>
    <w:rsid w:val="001B06D6"/>
    <w:rsid w:val="001B0D30"/>
    <w:rsid w:val="001B13E8"/>
    <w:rsid w:val="001B40B6"/>
    <w:rsid w:val="001B4BC2"/>
    <w:rsid w:val="001B4EBE"/>
    <w:rsid w:val="001B53BC"/>
    <w:rsid w:val="001B57A2"/>
    <w:rsid w:val="001B61DC"/>
    <w:rsid w:val="001B66D6"/>
    <w:rsid w:val="001B66E2"/>
    <w:rsid w:val="001B6865"/>
    <w:rsid w:val="001B74EB"/>
    <w:rsid w:val="001B77CA"/>
    <w:rsid w:val="001C05A1"/>
    <w:rsid w:val="001C10D4"/>
    <w:rsid w:val="001C16AB"/>
    <w:rsid w:val="001C17B6"/>
    <w:rsid w:val="001C1B2C"/>
    <w:rsid w:val="001C1BF3"/>
    <w:rsid w:val="001C1E6A"/>
    <w:rsid w:val="001C2DFA"/>
    <w:rsid w:val="001C3CB8"/>
    <w:rsid w:val="001C3DD1"/>
    <w:rsid w:val="001C4700"/>
    <w:rsid w:val="001C4F03"/>
    <w:rsid w:val="001C5B7A"/>
    <w:rsid w:val="001C65CD"/>
    <w:rsid w:val="001C6D9D"/>
    <w:rsid w:val="001C71B2"/>
    <w:rsid w:val="001C7838"/>
    <w:rsid w:val="001C7C2F"/>
    <w:rsid w:val="001C7EEC"/>
    <w:rsid w:val="001D295D"/>
    <w:rsid w:val="001D3298"/>
    <w:rsid w:val="001D3B55"/>
    <w:rsid w:val="001D3DCB"/>
    <w:rsid w:val="001D4E50"/>
    <w:rsid w:val="001D5580"/>
    <w:rsid w:val="001D5AB7"/>
    <w:rsid w:val="001D5BB7"/>
    <w:rsid w:val="001D5CCA"/>
    <w:rsid w:val="001D6299"/>
    <w:rsid w:val="001D6321"/>
    <w:rsid w:val="001D769E"/>
    <w:rsid w:val="001D779C"/>
    <w:rsid w:val="001D7FD5"/>
    <w:rsid w:val="001E010F"/>
    <w:rsid w:val="001E0241"/>
    <w:rsid w:val="001E02DF"/>
    <w:rsid w:val="001E0877"/>
    <w:rsid w:val="001E0A2A"/>
    <w:rsid w:val="001E0C24"/>
    <w:rsid w:val="001E0D2E"/>
    <w:rsid w:val="001E1751"/>
    <w:rsid w:val="001E1EBA"/>
    <w:rsid w:val="001E26DF"/>
    <w:rsid w:val="001E2A13"/>
    <w:rsid w:val="001E2B82"/>
    <w:rsid w:val="001E2BEA"/>
    <w:rsid w:val="001E2FBE"/>
    <w:rsid w:val="001E3509"/>
    <w:rsid w:val="001E3640"/>
    <w:rsid w:val="001E3BE6"/>
    <w:rsid w:val="001E4299"/>
    <w:rsid w:val="001E432B"/>
    <w:rsid w:val="001E4952"/>
    <w:rsid w:val="001E4C12"/>
    <w:rsid w:val="001E4F11"/>
    <w:rsid w:val="001E6E4C"/>
    <w:rsid w:val="001E6F73"/>
    <w:rsid w:val="001E775C"/>
    <w:rsid w:val="001F0ADB"/>
    <w:rsid w:val="001F0F03"/>
    <w:rsid w:val="001F0F48"/>
    <w:rsid w:val="001F1501"/>
    <w:rsid w:val="001F1B51"/>
    <w:rsid w:val="001F20B3"/>
    <w:rsid w:val="001F2475"/>
    <w:rsid w:val="001F271A"/>
    <w:rsid w:val="001F2FBA"/>
    <w:rsid w:val="001F38CF"/>
    <w:rsid w:val="001F4481"/>
    <w:rsid w:val="001F4A2D"/>
    <w:rsid w:val="001F5422"/>
    <w:rsid w:val="001F58D2"/>
    <w:rsid w:val="001F67D9"/>
    <w:rsid w:val="001F758D"/>
    <w:rsid w:val="001F77E2"/>
    <w:rsid w:val="00200697"/>
    <w:rsid w:val="00200B27"/>
    <w:rsid w:val="002013BC"/>
    <w:rsid w:val="002017D0"/>
    <w:rsid w:val="00201BB1"/>
    <w:rsid w:val="00201F7C"/>
    <w:rsid w:val="002020FC"/>
    <w:rsid w:val="002026E9"/>
    <w:rsid w:val="00202750"/>
    <w:rsid w:val="00202881"/>
    <w:rsid w:val="0020334C"/>
    <w:rsid w:val="00203429"/>
    <w:rsid w:val="00203EF0"/>
    <w:rsid w:val="002042D5"/>
    <w:rsid w:val="002047A9"/>
    <w:rsid w:val="00204DF7"/>
    <w:rsid w:val="00205927"/>
    <w:rsid w:val="00205C4C"/>
    <w:rsid w:val="0020618A"/>
    <w:rsid w:val="00206389"/>
    <w:rsid w:val="002063F2"/>
    <w:rsid w:val="00206877"/>
    <w:rsid w:val="00206CF8"/>
    <w:rsid w:val="0020703C"/>
    <w:rsid w:val="00207723"/>
    <w:rsid w:val="00207A32"/>
    <w:rsid w:val="00207F60"/>
    <w:rsid w:val="0021119D"/>
    <w:rsid w:val="002120F9"/>
    <w:rsid w:val="00212E2A"/>
    <w:rsid w:val="002132FA"/>
    <w:rsid w:val="002138A4"/>
    <w:rsid w:val="0021469A"/>
    <w:rsid w:val="00214923"/>
    <w:rsid w:val="00215F38"/>
    <w:rsid w:val="002160DE"/>
    <w:rsid w:val="00216AED"/>
    <w:rsid w:val="00217113"/>
    <w:rsid w:val="00217353"/>
    <w:rsid w:val="002177C1"/>
    <w:rsid w:val="00217925"/>
    <w:rsid w:val="00217A0B"/>
    <w:rsid w:val="00217CDE"/>
    <w:rsid w:val="00217FDD"/>
    <w:rsid w:val="002203D3"/>
    <w:rsid w:val="00220483"/>
    <w:rsid w:val="002208A3"/>
    <w:rsid w:val="002211F9"/>
    <w:rsid w:val="00221391"/>
    <w:rsid w:val="00221F2D"/>
    <w:rsid w:val="00221FC7"/>
    <w:rsid w:val="00222535"/>
    <w:rsid w:val="002228F4"/>
    <w:rsid w:val="00222A09"/>
    <w:rsid w:val="00223196"/>
    <w:rsid w:val="00223333"/>
    <w:rsid w:val="00223BE9"/>
    <w:rsid w:val="00223C8E"/>
    <w:rsid w:val="00224013"/>
    <w:rsid w:val="00224722"/>
    <w:rsid w:val="00225241"/>
    <w:rsid w:val="00225A10"/>
    <w:rsid w:val="00226437"/>
    <w:rsid w:val="0022646B"/>
    <w:rsid w:val="00227AA5"/>
    <w:rsid w:val="00227CB3"/>
    <w:rsid w:val="002303FF"/>
    <w:rsid w:val="00230834"/>
    <w:rsid w:val="002308BE"/>
    <w:rsid w:val="00230EC2"/>
    <w:rsid w:val="00232579"/>
    <w:rsid w:val="002325E4"/>
    <w:rsid w:val="00232815"/>
    <w:rsid w:val="00232838"/>
    <w:rsid w:val="00232A44"/>
    <w:rsid w:val="00232BB8"/>
    <w:rsid w:val="00233119"/>
    <w:rsid w:val="002339E2"/>
    <w:rsid w:val="00233A61"/>
    <w:rsid w:val="00234048"/>
    <w:rsid w:val="0023419B"/>
    <w:rsid w:val="002343EE"/>
    <w:rsid w:val="00234BFE"/>
    <w:rsid w:val="002354E0"/>
    <w:rsid w:val="00236776"/>
    <w:rsid w:val="00236A61"/>
    <w:rsid w:val="00236ABE"/>
    <w:rsid w:val="00236B09"/>
    <w:rsid w:val="00236DC1"/>
    <w:rsid w:val="00237097"/>
    <w:rsid w:val="002370CF"/>
    <w:rsid w:val="002373CE"/>
    <w:rsid w:val="00237471"/>
    <w:rsid w:val="00237842"/>
    <w:rsid w:val="002378C4"/>
    <w:rsid w:val="002400DB"/>
    <w:rsid w:val="002403F6"/>
    <w:rsid w:val="00240503"/>
    <w:rsid w:val="002405AF"/>
    <w:rsid w:val="002407D7"/>
    <w:rsid w:val="00240D04"/>
    <w:rsid w:val="0024105F"/>
    <w:rsid w:val="00241189"/>
    <w:rsid w:val="00241D1F"/>
    <w:rsid w:val="0024282A"/>
    <w:rsid w:val="00242A3C"/>
    <w:rsid w:val="00242F22"/>
    <w:rsid w:val="00243891"/>
    <w:rsid w:val="00244B34"/>
    <w:rsid w:val="002458A2"/>
    <w:rsid w:val="002463A1"/>
    <w:rsid w:val="00246895"/>
    <w:rsid w:val="00246AE9"/>
    <w:rsid w:val="00247534"/>
    <w:rsid w:val="00247D27"/>
    <w:rsid w:val="00247EAB"/>
    <w:rsid w:val="0025001D"/>
    <w:rsid w:val="00250AEA"/>
    <w:rsid w:val="00251116"/>
    <w:rsid w:val="002517CA"/>
    <w:rsid w:val="002524F9"/>
    <w:rsid w:val="00252589"/>
    <w:rsid w:val="00252EC5"/>
    <w:rsid w:val="00252FE9"/>
    <w:rsid w:val="00253166"/>
    <w:rsid w:val="002533A2"/>
    <w:rsid w:val="00253645"/>
    <w:rsid w:val="00253A38"/>
    <w:rsid w:val="002559A6"/>
    <w:rsid w:val="00255C11"/>
    <w:rsid w:val="00255D1E"/>
    <w:rsid w:val="00255E5C"/>
    <w:rsid w:val="002565F6"/>
    <w:rsid w:val="00256F9C"/>
    <w:rsid w:val="002577D1"/>
    <w:rsid w:val="00257A47"/>
    <w:rsid w:val="002600EA"/>
    <w:rsid w:val="00260A01"/>
    <w:rsid w:val="00260BEF"/>
    <w:rsid w:val="0026119E"/>
    <w:rsid w:val="002620DD"/>
    <w:rsid w:val="00262280"/>
    <w:rsid w:val="0026233E"/>
    <w:rsid w:val="00262445"/>
    <w:rsid w:val="002629CB"/>
    <w:rsid w:val="002631B7"/>
    <w:rsid w:val="002632DF"/>
    <w:rsid w:val="002632E4"/>
    <w:rsid w:val="002634C5"/>
    <w:rsid w:val="00263F29"/>
    <w:rsid w:val="00264022"/>
    <w:rsid w:val="0026486E"/>
    <w:rsid w:val="0026505D"/>
    <w:rsid w:val="00265253"/>
    <w:rsid w:val="002653BD"/>
    <w:rsid w:val="00265952"/>
    <w:rsid w:val="00265E41"/>
    <w:rsid w:val="00265E61"/>
    <w:rsid w:val="00266553"/>
    <w:rsid w:val="002666F4"/>
    <w:rsid w:val="00266A4E"/>
    <w:rsid w:val="00266E1A"/>
    <w:rsid w:val="00271438"/>
    <w:rsid w:val="00271C2D"/>
    <w:rsid w:val="00272F4D"/>
    <w:rsid w:val="00273663"/>
    <w:rsid w:val="00273BFE"/>
    <w:rsid w:val="002742DE"/>
    <w:rsid w:val="00274520"/>
    <w:rsid w:val="00274602"/>
    <w:rsid w:val="0027699D"/>
    <w:rsid w:val="00276FEB"/>
    <w:rsid w:val="00277135"/>
    <w:rsid w:val="00277335"/>
    <w:rsid w:val="00277439"/>
    <w:rsid w:val="00277732"/>
    <w:rsid w:val="00277F68"/>
    <w:rsid w:val="002805C7"/>
    <w:rsid w:val="00281313"/>
    <w:rsid w:val="002818FE"/>
    <w:rsid w:val="00281AA8"/>
    <w:rsid w:val="0028253A"/>
    <w:rsid w:val="00283ED8"/>
    <w:rsid w:val="002847DD"/>
    <w:rsid w:val="002853C1"/>
    <w:rsid w:val="00285651"/>
    <w:rsid w:val="00286614"/>
    <w:rsid w:val="0028674B"/>
    <w:rsid w:val="00286A3C"/>
    <w:rsid w:val="00286CC7"/>
    <w:rsid w:val="002871D2"/>
    <w:rsid w:val="00290645"/>
    <w:rsid w:val="00290954"/>
    <w:rsid w:val="00290990"/>
    <w:rsid w:val="00290E4D"/>
    <w:rsid w:val="002910F2"/>
    <w:rsid w:val="00291210"/>
    <w:rsid w:val="0029156D"/>
    <w:rsid w:val="00291B6F"/>
    <w:rsid w:val="00291F78"/>
    <w:rsid w:val="002922B0"/>
    <w:rsid w:val="002922EE"/>
    <w:rsid w:val="00292853"/>
    <w:rsid w:val="00293656"/>
    <w:rsid w:val="00293C64"/>
    <w:rsid w:val="002947EA"/>
    <w:rsid w:val="00294C71"/>
    <w:rsid w:val="00295290"/>
    <w:rsid w:val="00295383"/>
    <w:rsid w:val="00295722"/>
    <w:rsid w:val="00295C2B"/>
    <w:rsid w:val="00295EC1"/>
    <w:rsid w:val="002962B6"/>
    <w:rsid w:val="002967B6"/>
    <w:rsid w:val="00297520"/>
    <w:rsid w:val="002975BC"/>
    <w:rsid w:val="00297922"/>
    <w:rsid w:val="00297A34"/>
    <w:rsid w:val="00297CC8"/>
    <w:rsid w:val="002A043A"/>
    <w:rsid w:val="002A066A"/>
    <w:rsid w:val="002A081E"/>
    <w:rsid w:val="002A0B4C"/>
    <w:rsid w:val="002A0C3A"/>
    <w:rsid w:val="002A16FA"/>
    <w:rsid w:val="002A1D2F"/>
    <w:rsid w:val="002A2269"/>
    <w:rsid w:val="002A2444"/>
    <w:rsid w:val="002A3DDF"/>
    <w:rsid w:val="002A40F7"/>
    <w:rsid w:val="002A43E8"/>
    <w:rsid w:val="002A4E76"/>
    <w:rsid w:val="002A527F"/>
    <w:rsid w:val="002A5385"/>
    <w:rsid w:val="002A567A"/>
    <w:rsid w:val="002A5696"/>
    <w:rsid w:val="002A5826"/>
    <w:rsid w:val="002A5920"/>
    <w:rsid w:val="002A5C9C"/>
    <w:rsid w:val="002A5F24"/>
    <w:rsid w:val="002A6095"/>
    <w:rsid w:val="002A6432"/>
    <w:rsid w:val="002A6D93"/>
    <w:rsid w:val="002A6E90"/>
    <w:rsid w:val="002A7B9E"/>
    <w:rsid w:val="002B0D37"/>
    <w:rsid w:val="002B103B"/>
    <w:rsid w:val="002B1722"/>
    <w:rsid w:val="002B2565"/>
    <w:rsid w:val="002B31ED"/>
    <w:rsid w:val="002B3670"/>
    <w:rsid w:val="002B3E0C"/>
    <w:rsid w:val="002B3F7A"/>
    <w:rsid w:val="002B3FFF"/>
    <w:rsid w:val="002B4ABA"/>
    <w:rsid w:val="002B4BD1"/>
    <w:rsid w:val="002B4C10"/>
    <w:rsid w:val="002B5105"/>
    <w:rsid w:val="002B540F"/>
    <w:rsid w:val="002B6150"/>
    <w:rsid w:val="002B616C"/>
    <w:rsid w:val="002B72FE"/>
    <w:rsid w:val="002B7392"/>
    <w:rsid w:val="002B7AF5"/>
    <w:rsid w:val="002B7E0B"/>
    <w:rsid w:val="002C00CB"/>
    <w:rsid w:val="002C06FC"/>
    <w:rsid w:val="002C1198"/>
    <w:rsid w:val="002C1C3B"/>
    <w:rsid w:val="002C1D79"/>
    <w:rsid w:val="002C3613"/>
    <w:rsid w:val="002C3D47"/>
    <w:rsid w:val="002C4047"/>
    <w:rsid w:val="002C4120"/>
    <w:rsid w:val="002C45FC"/>
    <w:rsid w:val="002C47BF"/>
    <w:rsid w:val="002C4F75"/>
    <w:rsid w:val="002C50A7"/>
    <w:rsid w:val="002C609C"/>
    <w:rsid w:val="002C60DE"/>
    <w:rsid w:val="002C66CC"/>
    <w:rsid w:val="002C6CA1"/>
    <w:rsid w:val="002C719A"/>
    <w:rsid w:val="002C719F"/>
    <w:rsid w:val="002C79E1"/>
    <w:rsid w:val="002C7A53"/>
    <w:rsid w:val="002C7E9C"/>
    <w:rsid w:val="002D100A"/>
    <w:rsid w:val="002D144E"/>
    <w:rsid w:val="002D1FD9"/>
    <w:rsid w:val="002D2448"/>
    <w:rsid w:val="002D2464"/>
    <w:rsid w:val="002D2997"/>
    <w:rsid w:val="002D2B06"/>
    <w:rsid w:val="002D2B69"/>
    <w:rsid w:val="002D2ED2"/>
    <w:rsid w:val="002D30AB"/>
    <w:rsid w:val="002D39F8"/>
    <w:rsid w:val="002D4026"/>
    <w:rsid w:val="002D4659"/>
    <w:rsid w:val="002D46BD"/>
    <w:rsid w:val="002D514B"/>
    <w:rsid w:val="002D52B2"/>
    <w:rsid w:val="002D62E6"/>
    <w:rsid w:val="002D71C7"/>
    <w:rsid w:val="002D7A2A"/>
    <w:rsid w:val="002D7A5D"/>
    <w:rsid w:val="002D7F5D"/>
    <w:rsid w:val="002E0C5F"/>
    <w:rsid w:val="002E121D"/>
    <w:rsid w:val="002E1225"/>
    <w:rsid w:val="002E1896"/>
    <w:rsid w:val="002E1CEA"/>
    <w:rsid w:val="002E2877"/>
    <w:rsid w:val="002E2AE6"/>
    <w:rsid w:val="002E2EFC"/>
    <w:rsid w:val="002E319B"/>
    <w:rsid w:val="002E455A"/>
    <w:rsid w:val="002E46EC"/>
    <w:rsid w:val="002E4EFC"/>
    <w:rsid w:val="002E6B6A"/>
    <w:rsid w:val="002E757E"/>
    <w:rsid w:val="002E7A1A"/>
    <w:rsid w:val="002E7AE2"/>
    <w:rsid w:val="002E7BE6"/>
    <w:rsid w:val="002E7D78"/>
    <w:rsid w:val="002F0714"/>
    <w:rsid w:val="002F0A27"/>
    <w:rsid w:val="002F11BB"/>
    <w:rsid w:val="002F1296"/>
    <w:rsid w:val="002F1D17"/>
    <w:rsid w:val="002F22B0"/>
    <w:rsid w:val="002F2B6E"/>
    <w:rsid w:val="002F35A5"/>
    <w:rsid w:val="002F4CDB"/>
    <w:rsid w:val="002F56A7"/>
    <w:rsid w:val="002F5C27"/>
    <w:rsid w:val="002F629B"/>
    <w:rsid w:val="002F6747"/>
    <w:rsid w:val="002F6FC7"/>
    <w:rsid w:val="002F730F"/>
    <w:rsid w:val="002F73EC"/>
    <w:rsid w:val="002F74BB"/>
    <w:rsid w:val="002F7731"/>
    <w:rsid w:val="002F7A9D"/>
    <w:rsid w:val="002F7AF9"/>
    <w:rsid w:val="002F7DAA"/>
    <w:rsid w:val="00300EA8"/>
    <w:rsid w:val="00302257"/>
    <w:rsid w:val="003028C3"/>
    <w:rsid w:val="00302C7C"/>
    <w:rsid w:val="00302D76"/>
    <w:rsid w:val="00304914"/>
    <w:rsid w:val="00304B30"/>
    <w:rsid w:val="00305002"/>
    <w:rsid w:val="00305BC8"/>
    <w:rsid w:val="00305D2E"/>
    <w:rsid w:val="00305F24"/>
    <w:rsid w:val="00306567"/>
    <w:rsid w:val="00306CA5"/>
    <w:rsid w:val="00307356"/>
    <w:rsid w:val="003073DD"/>
    <w:rsid w:val="0030767C"/>
    <w:rsid w:val="003107DE"/>
    <w:rsid w:val="00311EB7"/>
    <w:rsid w:val="00311F2D"/>
    <w:rsid w:val="003123BF"/>
    <w:rsid w:val="00312523"/>
    <w:rsid w:val="00312AE8"/>
    <w:rsid w:val="003130C3"/>
    <w:rsid w:val="003133B5"/>
    <w:rsid w:val="00313521"/>
    <w:rsid w:val="00314539"/>
    <w:rsid w:val="00314AA8"/>
    <w:rsid w:val="00314EC7"/>
    <w:rsid w:val="00315BDB"/>
    <w:rsid w:val="00315EFE"/>
    <w:rsid w:val="00316745"/>
    <w:rsid w:val="00316A4D"/>
    <w:rsid w:val="00316D50"/>
    <w:rsid w:val="00317350"/>
    <w:rsid w:val="00317851"/>
    <w:rsid w:val="00317B66"/>
    <w:rsid w:val="00317D46"/>
    <w:rsid w:val="00320DAD"/>
    <w:rsid w:val="0032203B"/>
    <w:rsid w:val="003226AE"/>
    <w:rsid w:val="003227F2"/>
    <w:rsid w:val="00322F55"/>
    <w:rsid w:val="00323562"/>
    <w:rsid w:val="00324E0C"/>
    <w:rsid w:val="00325400"/>
    <w:rsid w:val="00326746"/>
    <w:rsid w:val="00326899"/>
    <w:rsid w:val="00326D0A"/>
    <w:rsid w:val="00326E5D"/>
    <w:rsid w:val="003274A8"/>
    <w:rsid w:val="00327721"/>
    <w:rsid w:val="003278AA"/>
    <w:rsid w:val="00330353"/>
    <w:rsid w:val="00330522"/>
    <w:rsid w:val="00330CFC"/>
    <w:rsid w:val="00330D28"/>
    <w:rsid w:val="003328D8"/>
    <w:rsid w:val="00332B3D"/>
    <w:rsid w:val="0033383F"/>
    <w:rsid w:val="003338C9"/>
    <w:rsid w:val="00333C9B"/>
    <w:rsid w:val="00333F1C"/>
    <w:rsid w:val="0033486D"/>
    <w:rsid w:val="003357D5"/>
    <w:rsid w:val="00335C16"/>
    <w:rsid w:val="003367C0"/>
    <w:rsid w:val="00336BF5"/>
    <w:rsid w:val="00336C01"/>
    <w:rsid w:val="003376C5"/>
    <w:rsid w:val="0033771F"/>
    <w:rsid w:val="00337E32"/>
    <w:rsid w:val="00337F4B"/>
    <w:rsid w:val="00340A57"/>
    <w:rsid w:val="00340EB6"/>
    <w:rsid w:val="003412FF"/>
    <w:rsid w:val="00341516"/>
    <w:rsid w:val="00341567"/>
    <w:rsid w:val="003431B8"/>
    <w:rsid w:val="00343919"/>
    <w:rsid w:val="00343C4A"/>
    <w:rsid w:val="00344468"/>
    <w:rsid w:val="00344CA8"/>
    <w:rsid w:val="00344F09"/>
    <w:rsid w:val="00345178"/>
    <w:rsid w:val="00346875"/>
    <w:rsid w:val="00346ADC"/>
    <w:rsid w:val="0034703B"/>
    <w:rsid w:val="00350C54"/>
    <w:rsid w:val="00350E46"/>
    <w:rsid w:val="00350EF0"/>
    <w:rsid w:val="003512BA"/>
    <w:rsid w:val="00351615"/>
    <w:rsid w:val="00351EE8"/>
    <w:rsid w:val="003521BA"/>
    <w:rsid w:val="00352488"/>
    <w:rsid w:val="00352808"/>
    <w:rsid w:val="00352B20"/>
    <w:rsid w:val="00352D28"/>
    <w:rsid w:val="003543EE"/>
    <w:rsid w:val="003547A0"/>
    <w:rsid w:val="00355358"/>
    <w:rsid w:val="00356553"/>
    <w:rsid w:val="00356A3E"/>
    <w:rsid w:val="00356B99"/>
    <w:rsid w:val="00356CBD"/>
    <w:rsid w:val="00356FC4"/>
    <w:rsid w:val="003572AA"/>
    <w:rsid w:val="00357326"/>
    <w:rsid w:val="00357DE0"/>
    <w:rsid w:val="00357F31"/>
    <w:rsid w:val="003602B5"/>
    <w:rsid w:val="00360375"/>
    <w:rsid w:val="003607B8"/>
    <w:rsid w:val="00362624"/>
    <w:rsid w:val="003629FC"/>
    <w:rsid w:val="00362F53"/>
    <w:rsid w:val="003631D8"/>
    <w:rsid w:val="0036324E"/>
    <w:rsid w:val="003641F5"/>
    <w:rsid w:val="00364EBD"/>
    <w:rsid w:val="00365077"/>
    <w:rsid w:val="003656F4"/>
    <w:rsid w:val="00365B07"/>
    <w:rsid w:val="00366119"/>
    <w:rsid w:val="00366612"/>
    <w:rsid w:val="00366761"/>
    <w:rsid w:val="00367226"/>
    <w:rsid w:val="00367B6B"/>
    <w:rsid w:val="00367D1D"/>
    <w:rsid w:val="00367D43"/>
    <w:rsid w:val="00367FA5"/>
    <w:rsid w:val="003705B2"/>
    <w:rsid w:val="00371046"/>
    <w:rsid w:val="00371A49"/>
    <w:rsid w:val="00372325"/>
    <w:rsid w:val="00372C4A"/>
    <w:rsid w:val="00372E6A"/>
    <w:rsid w:val="003732F1"/>
    <w:rsid w:val="00373C62"/>
    <w:rsid w:val="00374A07"/>
    <w:rsid w:val="00374B2B"/>
    <w:rsid w:val="003750A0"/>
    <w:rsid w:val="00375908"/>
    <w:rsid w:val="00375E96"/>
    <w:rsid w:val="00377276"/>
    <w:rsid w:val="00377782"/>
    <w:rsid w:val="00380B1A"/>
    <w:rsid w:val="00380D3D"/>
    <w:rsid w:val="00380FB1"/>
    <w:rsid w:val="003825A1"/>
    <w:rsid w:val="003830CA"/>
    <w:rsid w:val="003830CB"/>
    <w:rsid w:val="003831D6"/>
    <w:rsid w:val="003839DD"/>
    <w:rsid w:val="00383BBF"/>
    <w:rsid w:val="00383E0C"/>
    <w:rsid w:val="00383EA6"/>
    <w:rsid w:val="00384A0A"/>
    <w:rsid w:val="00384FCB"/>
    <w:rsid w:val="00385866"/>
    <w:rsid w:val="0038601C"/>
    <w:rsid w:val="00386635"/>
    <w:rsid w:val="003867C5"/>
    <w:rsid w:val="0038782E"/>
    <w:rsid w:val="00387A40"/>
    <w:rsid w:val="00390335"/>
    <w:rsid w:val="0039062F"/>
    <w:rsid w:val="003908F9"/>
    <w:rsid w:val="00391966"/>
    <w:rsid w:val="00391B77"/>
    <w:rsid w:val="00392556"/>
    <w:rsid w:val="003936A2"/>
    <w:rsid w:val="003939E2"/>
    <w:rsid w:val="003940A1"/>
    <w:rsid w:val="00394283"/>
    <w:rsid w:val="003944EA"/>
    <w:rsid w:val="00394AD0"/>
    <w:rsid w:val="00394B57"/>
    <w:rsid w:val="00394B84"/>
    <w:rsid w:val="003954C8"/>
    <w:rsid w:val="003955B2"/>
    <w:rsid w:val="003959CF"/>
    <w:rsid w:val="00395A0D"/>
    <w:rsid w:val="00395A37"/>
    <w:rsid w:val="00395B36"/>
    <w:rsid w:val="003969DA"/>
    <w:rsid w:val="00397CB9"/>
    <w:rsid w:val="00397D63"/>
    <w:rsid w:val="003A0383"/>
    <w:rsid w:val="003A0733"/>
    <w:rsid w:val="003A0ED9"/>
    <w:rsid w:val="003A1148"/>
    <w:rsid w:val="003A1302"/>
    <w:rsid w:val="003A131E"/>
    <w:rsid w:val="003A18BB"/>
    <w:rsid w:val="003A21D3"/>
    <w:rsid w:val="003A23C2"/>
    <w:rsid w:val="003A2659"/>
    <w:rsid w:val="003A28D0"/>
    <w:rsid w:val="003A2B5F"/>
    <w:rsid w:val="003A2F91"/>
    <w:rsid w:val="003A3AA1"/>
    <w:rsid w:val="003A3F70"/>
    <w:rsid w:val="003A3FDB"/>
    <w:rsid w:val="003A4E27"/>
    <w:rsid w:val="003A4F27"/>
    <w:rsid w:val="003A50BB"/>
    <w:rsid w:val="003A5AA7"/>
    <w:rsid w:val="003A6818"/>
    <w:rsid w:val="003A711B"/>
    <w:rsid w:val="003A7614"/>
    <w:rsid w:val="003A777F"/>
    <w:rsid w:val="003B0886"/>
    <w:rsid w:val="003B0B2F"/>
    <w:rsid w:val="003B1AC2"/>
    <w:rsid w:val="003B1D8E"/>
    <w:rsid w:val="003B1DDA"/>
    <w:rsid w:val="003B1F0B"/>
    <w:rsid w:val="003B260C"/>
    <w:rsid w:val="003B2661"/>
    <w:rsid w:val="003B28B7"/>
    <w:rsid w:val="003B3384"/>
    <w:rsid w:val="003B3C8D"/>
    <w:rsid w:val="003B3F5C"/>
    <w:rsid w:val="003B3FED"/>
    <w:rsid w:val="003B4029"/>
    <w:rsid w:val="003B412E"/>
    <w:rsid w:val="003B4656"/>
    <w:rsid w:val="003B4B66"/>
    <w:rsid w:val="003B51F4"/>
    <w:rsid w:val="003B5224"/>
    <w:rsid w:val="003B55DA"/>
    <w:rsid w:val="003B5F76"/>
    <w:rsid w:val="003B605E"/>
    <w:rsid w:val="003B651B"/>
    <w:rsid w:val="003B66CC"/>
    <w:rsid w:val="003B6AB6"/>
    <w:rsid w:val="003B6BDB"/>
    <w:rsid w:val="003B7B13"/>
    <w:rsid w:val="003C073C"/>
    <w:rsid w:val="003C14D4"/>
    <w:rsid w:val="003C1983"/>
    <w:rsid w:val="003C2129"/>
    <w:rsid w:val="003C2C4D"/>
    <w:rsid w:val="003C459A"/>
    <w:rsid w:val="003C4671"/>
    <w:rsid w:val="003C49B1"/>
    <w:rsid w:val="003C56C1"/>
    <w:rsid w:val="003C583F"/>
    <w:rsid w:val="003C626B"/>
    <w:rsid w:val="003C691B"/>
    <w:rsid w:val="003C6C11"/>
    <w:rsid w:val="003C7130"/>
    <w:rsid w:val="003C730A"/>
    <w:rsid w:val="003C7B38"/>
    <w:rsid w:val="003C7D86"/>
    <w:rsid w:val="003D0D65"/>
    <w:rsid w:val="003D10E7"/>
    <w:rsid w:val="003D12B3"/>
    <w:rsid w:val="003D18B0"/>
    <w:rsid w:val="003D1E98"/>
    <w:rsid w:val="003D2246"/>
    <w:rsid w:val="003D31CD"/>
    <w:rsid w:val="003D476C"/>
    <w:rsid w:val="003D504B"/>
    <w:rsid w:val="003D5A9B"/>
    <w:rsid w:val="003D5FCC"/>
    <w:rsid w:val="003D5FE6"/>
    <w:rsid w:val="003D60AF"/>
    <w:rsid w:val="003D6590"/>
    <w:rsid w:val="003D6EEE"/>
    <w:rsid w:val="003D7E3C"/>
    <w:rsid w:val="003D7E46"/>
    <w:rsid w:val="003D7E8C"/>
    <w:rsid w:val="003E0004"/>
    <w:rsid w:val="003E02C2"/>
    <w:rsid w:val="003E033B"/>
    <w:rsid w:val="003E0351"/>
    <w:rsid w:val="003E0CBE"/>
    <w:rsid w:val="003E17C3"/>
    <w:rsid w:val="003E1D66"/>
    <w:rsid w:val="003E2D3D"/>
    <w:rsid w:val="003E2F44"/>
    <w:rsid w:val="003E3133"/>
    <w:rsid w:val="003E3165"/>
    <w:rsid w:val="003E34BD"/>
    <w:rsid w:val="003E352B"/>
    <w:rsid w:val="003E37B3"/>
    <w:rsid w:val="003E396A"/>
    <w:rsid w:val="003E3CA9"/>
    <w:rsid w:val="003E517D"/>
    <w:rsid w:val="003E61C7"/>
    <w:rsid w:val="003E63AA"/>
    <w:rsid w:val="003E6483"/>
    <w:rsid w:val="003E7978"/>
    <w:rsid w:val="003E7FF6"/>
    <w:rsid w:val="003F02A5"/>
    <w:rsid w:val="003F0519"/>
    <w:rsid w:val="003F131B"/>
    <w:rsid w:val="003F18B6"/>
    <w:rsid w:val="003F1F56"/>
    <w:rsid w:val="003F254F"/>
    <w:rsid w:val="003F2586"/>
    <w:rsid w:val="003F335E"/>
    <w:rsid w:val="003F3379"/>
    <w:rsid w:val="003F356C"/>
    <w:rsid w:val="003F37C0"/>
    <w:rsid w:val="003F3B77"/>
    <w:rsid w:val="003F4591"/>
    <w:rsid w:val="003F4756"/>
    <w:rsid w:val="003F4DE3"/>
    <w:rsid w:val="003F5A13"/>
    <w:rsid w:val="003F5B61"/>
    <w:rsid w:val="003F63DC"/>
    <w:rsid w:val="003F66A2"/>
    <w:rsid w:val="003F6A58"/>
    <w:rsid w:val="003F6B8B"/>
    <w:rsid w:val="003F6D5C"/>
    <w:rsid w:val="003F6E49"/>
    <w:rsid w:val="003F6F2C"/>
    <w:rsid w:val="003F754D"/>
    <w:rsid w:val="003F77F8"/>
    <w:rsid w:val="003F7824"/>
    <w:rsid w:val="003F78F7"/>
    <w:rsid w:val="00400839"/>
    <w:rsid w:val="00400D6F"/>
    <w:rsid w:val="00401061"/>
    <w:rsid w:val="00401164"/>
    <w:rsid w:val="0040147F"/>
    <w:rsid w:val="00401A17"/>
    <w:rsid w:val="004024D5"/>
    <w:rsid w:val="00402FF4"/>
    <w:rsid w:val="00403048"/>
    <w:rsid w:val="00404C49"/>
    <w:rsid w:val="00405A7D"/>
    <w:rsid w:val="00405BB2"/>
    <w:rsid w:val="00405E1D"/>
    <w:rsid w:val="00406E16"/>
    <w:rsid w:val="00407507"/>
    <w:rsid w:val="00407A37"/>
    <w:rsid w:val="00407C9F"/>
    <w:rsid w:val="00407FDD"/>
    <w:rsid w:val="00410624"/>
    <w:rsid w:val="0041079D"/>
    <w:rsid w:val="0041084B"/>
    <w:rsid w:val="00410CA6"/>
    <w:rsid w:val="00410CDA"/>
    <w:rsid w:val="0041169B"/>
    <w:rsid w:val="004116A1"/>
    <w:rsid w:val="00411A0A"/>
    <w:rsid w:val="00411E00"/>
    <w:rsid w:val="00411F54"/>
    <w:rsid w:val="00412098"/>
    <w:rsid w:val="00412604"/>
    <w:rsid w:val="00412A57"/>
    <w:rsid w:val="00412A74"/>
    <w:rsid w:val="004138B0"/>
    <w:rsid w:val="00413B46"/>
    <w:rsid w:val="00413DB8"/>
    <w:rsid w:val="00413E6A"/>
    <w:rsid w:val="00414439"/>
    <w:rsid w:val="00414B55"/>
    <w:rsid w:val="00414B5C"/>
    <w:rsid w:val="004157A6"/>
    <w:rsid w:val="004159B7"/>
    <w:rsid w:val="00415CF8"/>
    <w:rsid w:val="00416622"/>
    <w:rsid w:val="00417453"/>
    <w:rsid w:val="00417510"/>
    <w:rsid w:val="004177AB"/>
    <w:rsid w:val="00421793"/>
    <w:rsid w:val="00421AB6"/>
    <w:rsid w:val="00423294"/>
    <w:rsid w:val="00423433"/>
    <w:rsid w:val="0042376E"/>
    <w:rsid w:val="00423910"/>
    <w:rsid w:val="00424392"/>
    <w:rsid w:val="00424451"/>
    <w:rsid w:val="00424B29"/>
    <w:rsid w:val="0042503D"/>
    <w:rsid w:val="0042559B"/>
    <w:rsid w:val="004257D3"/>
    <w:rsid w:val="00425C5F"/>
    <w:rsid w:val="004263E7"/>
    <w:rsid w:val="004265A0"/>
    <w:rsid w:val="0042748D"/>
    <w:rsid w:val="0042760B"/>
    <w:rsid w:val="00427F5E"/>
    <w:rsid w:val="00430075"/>
    <w:rsid w:val="004302E3"/>
    <w:rsid w:val="00430449"/>
    <w:rsid w:val="004309B8"/>
    <w:rsid w:val="00431802"/>
    <w:rsid w:val="00431C2F"/>
    <w:rsid w:val="00431DA7"/>
    <w:rsid w:val="00432050"/>
    <w:rsid w:val="00432157"/>
    <w:rsid w:val="004328CC"/>
    <w:rsid w:val="0043293E"/>
    <w:rsid w:val="004335CC"/>
    <w:rsid w:val="004336F3"/>
    <w:rsid w:val="004338C4"/>
    <w:rsid w:val="004341EF"/>
    <w:rsid w:val="00435226"/>
    <w:rsid w:val="0043580D"/>
    <w:rsid w:val="0043596D"/>
    <w:rsid w:val="00435E7D"/>
    <w:rsid w:val="00436565"/>
    <w:rsid w:val="004367DE"/>
    <w:rsid w:val="00436A76"/>
    <w:rsid w:val="00440CF4"/>
    <w:rsid w:val="00441108"/>
    <w:rsid w:val="004414E7"/>
    <w:rsid w:val="00441776"/>
    <w:rsid w:val="0044187C"/>
    <w:rsid w:val="004419E0"/>
    <w:rsid w:val="00441A0C"/>
    <w:rsid w:val="0044255C"/>
    <w:rsid w:val="0044278B"/>
    <w:rsid w:val="0044294F"/>
    <w:rsid w:val="00444AC2"/>
    <w:rsid w:val="004457FB"/>
    <w:rsid w:val="00445A17"/>
    <w:rsid w:val="00445B45"/>
    <w:rsid w:val="00446832"/>
    <w:rsid w:val="004469E2"/>
    <w:rsid w:val="0044706B"/>
    <w:rsid w:val="004477B8"/>
    <w:rsid w:val="004511A9"/>
    <w:rsid w:val="0045233B"/>
    <w:rsid w:val="00452FE3"/>
    <w:rsid w:val="00453665"/>
    <w:rsid w:val="00453D7C"/>
    <w:rsid w:val="00453E6C"/>
    <w:rsid w:val="00453FAE"/>
    <w:rsid w:val="004548A2"/>
    <w:rsid w:val="00454A01"/>
    <w:rsid w:val="00455338"/>
    <w:rsid w:val="00456004"/>
    <w:rsid w:val="00456007"/>
    <w:rsid w:val="0045665D"/>
    <w:rsid w:val="004567CF"/>
    <w:rsid w:val="00456FA9"/>
    <w:rsid w:val="00457C56"/>
    <w:rsid w:val="004607E7"/>
    <w:rsid w:val="00460B32"/>
    <w:rsid w:val="00461F3C"/>
    <w:rsid w:val="004620E7"/>
    <w:rsid w:val="00462773"/>
    <w:rsid w:val="00462A23"/>
    <w:rsid w:val="00462CAE"/>
    <w:rsid w:val="0046307E"/>
    <w:rsid w:val="004634DB"/>
    <w:rsid w:val="00463500"/>
    <w:rsid w:val="00464E56"/>
    <w:rsid w:val="004651B9"/>
    <w:rsid w:val="00465D5C"/>
    <w:rsid w:val="00465D98"/>
    <w:rsid w:val="004661DB"/>
    <w:rsid w:val="0046694B"/>
    <w:rsid w:val="00466AB4"/>
    <w:rsid w:val="00466C47"/>
    <w:rsid w:val="00467D08"/>
    <w:rsid w:val="00467FCF"/>
    <w:rsid w:val="00471058"/>
    <w:rsid w:val="0047154B"/>
    <w:rsid w:val="004715D4"/>
    <w:rsid w:val="0047164E"/>
    <w:rsid w:val="004716BA"/>
    <w:rsid w:val="0047170F"/>
    <w:rsid w:val="004723B2"/>
    <w:rsid w:val="0047348B"/>
    <w:rsid w:val="00473CB6"/>
    <w:rsid w:val="00474076"/>
    <w:rsid w:val="00474094"/>
    <w:rsid w:val="00474365"/>
    <w:rsid w:val="004744CC"/>
    <w:rsid w:val="00474700"/>
    <w:rsid w:val="00475B5B"/>
    <w:rsid w:val="00476EA7"/>
    <w:rsid w:val="00477D51"/>
    <w:rsid w:val="0048025E"/>
    <w:rsid w:val="004804BA"/>
    <w:rsid w:val="00480F93"/>
    <w:rsid w:val="00481698"/>
    <w:rsid w:val="00482435"/>
    <w:rsid w:val="004831B3"/>
    <w:rsid w:val="004833A4"/>
    <w:rsid w:val="0048361C"/>
    <w:rsid w:val="00483F85"/>
    <w:rsid w:val="004840E0"/>
    <w:rsid w:val="004842A4"/>
    <w:rsid w:val="00485016"/>
    <w:rsid w:val="004854AC"/>
    <w:rsid w:val="00485B8F"/>
    <w:rsid w:val="00485E5B"/>
    <w:rsid w:val="00487885"/>
    <w:rsid w:val="00487889"/>
    <w:rsid w:val="00491919"/>
    <w:rsid w:val="00492857"/>
    <w:rsid w:val="00492F56"/>
    <w:rsid w:val="00492FF2"/>
    <w:rsid w:val="004933A9"/>
    <w:rsid w:val="00493BB8"/>
    <w:rsid w:val="00494082"/>
    <w:rsid w:val="004949B1"/>
    <w:rsid w:val="004951D0"/>
    <w:rsid w:val="004954F6"/>
    <w:rsid w:val="0049572F"/>
    <w:rsid w:val="00495E8E"/>
    <w:rsid w:val="00496912"/>
    <w:rsid w:val="004970D3"/>
    <w:rsid w:val="00497498"/>
    <w:rsid w:val="00497DE5"/>
    <w:rsid w:val="00497E7A"/>
    <w:rsid w:val="00497FA3"/>
    <w:rsid w:val="004A0072"/>
    <w:rsid w:val="004A0162"/>
    <w:rsid w:val="004A07ED"/>
    <w:rsid w:val="004A109F"/>
    <w:rsid w:val="004A115D"/>
    <w:rsid w:val="004A1268"/>
    <w:rsid w:val="004A13EA"/>
    <w:rsid w:val="004A192A"/>
    <w:rsid w:val="004A2931"/>
    <w:rsid w:val="004A32EF"/>
    <w:rsid w:val="004A35CC"/>
    <w:rsid w:val="004A3A2E"/>
    <w:rsid w:val="004A3DAC"/>
    <w:rsid w:val="004A3F7D"/>
    <w:rsid w:val="004A43F9"/>
    <w:rsid w:val="004A43FE"/>
    <w:rsid w:val="004A45F9"/>
    <w:rsid w:val="004A5C75"/>
    <w:rsid w:val="004A66B3"/>
    <w:rsid w:val="004A70CD"/>
    <w:rsid w:val="004A7235"/>
    <w:rsid w:val="004A7864"/>
    <w:rsid w:val="004A7B83"/>
    <w:rsid w:val="004B05EC"/>
    <w:rsid w:val="004B1597"/>
    <w:rsid w:val="004B1BEA"/>
    <w:rsid w:val="004B25CA"/>
    <w:rsid w:val="004B29D0"/>
    <w:rsid w:val="004B3770"/>
    <w:rsid w:val="004B3954"/>
    <w:rsid w:val="004B4FA8"/>
    <w:rsid w:val="004B52D1"/>
    <w:rsid w:val="004B58E0"/>
    <w:rsid w:val="004B5999"/>
    <w:rsid w:val="004B5AD3"/>
    <w:rsid w:val="004B67BA"/>
    <w:rsid w:val="004B6BE5"/>
    <w:rsid w:val="004B788A"/>
    <w:rsid w:val="004B78A9"/>
    <w:rsid w:val="004C02A8"/>
    <w:rsid w:val="004C184C"/>
    <w:rsid w:val="004C1DDC"/>
    <w:rsid w:val="004C2202"/>
    <w:rsid w:val="004C2350"/>
    <w:rsid w:val="004C284E"/>
    <w:rsid w:val="004C2A6D"/>
    <w:rsid w:val="004C396F"/>
    <w:rsid w:val="004C4659"/>
    <w:rsid w:val="004C5099"/>
    <w:rsid w:val="004C595E"/>
    <w:rsid w:val="004C5DFD"/>
    <w:rsid w:val="004C5F8C"/>
    <w:rsid w:val="004C6194"/>
    <w:rsid w:val="004C68D6"/>
    <w:rsid w:val="004C71AD"/>
    <w:rsid w:val="004C732F"/>
    <w:rsid w:val="004C7D33"/>
    <w:rsid w:val="004D0500"/>
    <w:rsid w:val="004D0501"/>
    <w:rsid w:val="004D1245"/>
    <w:rsid w:val="004D1617"/>
    <w:rsid w:val="004D17D1"/>
    <w:rsid w:val="004D1C56"/>
    <w:rsid w:val="004D1C75"/>
    <w:rsid w:val="004D237B"/>
    <w:rsid w:val="004D2507"/>
    <w:rsid w:val="004D37BC"/>
    <w:rsid w:val="004D3987"/>
    <w:rsid w:val="004D433A"/>
    <w:rsid w:val="004D444F"/>
    <w:rsid w:val="004D4AEF"/>
    <w:rsid w:val="004D4ED5"/>
    <w:rsid w:val="004D510B"/>
    <w:rsid w:val="004D5259"/>
    <w:rsid w:val="004D54DE"/>
    <w:rsid w:val="004D609D"/>
    <w:rsid w:val="004D67FE"/>
    <w:rsid w:val="004E112D"/>
    <w:rsid w:val="004E223B"/>
    <w:rsid w:val="004E2564"/>
    <w:rsid w:val="004E2EA5"/>
    <w:rsid w:val="004E3A69"/>
    <w:rsid w:val="004E3CBB"/>
    <w:rsid w:val="004E3D3B"/>
    <w:rsid w:val="004E4450"/>
    <w:rsid w:val="004E4DBF"/>
    <w:rsid w:val="004E4DCF"/>
    <w:rsid w:val="004E4E54"/>
    <w:rsid w:val="004E5165"/>
    <w:rsid w:val="004E5517"/>
    <w:rsid w:val="004E56F3"/>
    <w:rsid w:val="004E634B"/>
    <w:rsid w:val="004E65DB"/>
    <w:rsid w:val="004E6CED"/>
    <w:rsid w:val="004E765E"/>
    <w:rsid w:val="004F0694"/>
    <w:rsid w:val="004F127C"/>
    <w:rsid w:val="004F14BB"/>
    <w:rsid w:val="004F1F1D"/>
    <w:rsid w:val="004F227E"/>
    <w:rsid w:val="004F2E73"/>
    <w:rsid w:val="004F3091"/>
    <w:rsid w:val="004F3AB4"/>
    <w:rsid w:val="004F3B81"/>
    <w:rsid w:val="004F3F03"/>
    <w:rsid w:val="004F4018"/>
    <w:rsid w:val="004F44F1"/>
    <w:rsid w:val="004F4612"/>
    <w:rsid w:val="004F4854"/>
    <w:rsid w:val="004F488B"/>
    <w:rsid w:val="004F6261"/>
    <w:rsid w:val="004F6CC3"/>
    <w:rsid w:val="004F7D9B"/>
    <w:rsid w:val="0050002B"/>
    <w:rsid w:val="005012E0"/>
    <w:rsid w:val="00501307"/>
    <w:rsid w:val="0050255A"/>
    <w:rsid w:val="005028A5"/>
    <w:rsid w:val="0050363A"/>
    <w:rsid w:val="00503A5B"/>
    <w:rsid w:val="00503BD3"/>
    <w:rsid w:val="00503DD3"/>
    <w:rsid w:val="00503F62"/>
    <w:rsid w:val="0050424B"/>
    <w:rsid w:val="00505AD8"/>
    <w:rsid w:val="00505DB5"/>
    <w:rsid w:val="00505FA0"/>
    <w:rsid w:val="00506718"/>
    <w:rsid w:val="00506780"/>
    <w:rsid w:val="00506E4C"/>
    <w:rsid w:val="00506F58"/>
    <w:rsid w:val="00507A0C"/>
    <w:rsid w:val="005102B9"/>
    <w:rsid w:val="005102E7"/>
    <w:rsid w:val="00511439"/>
    <w:rsid w:val="00511557"/>
    <w:rsid w:val="00511850"/>
    <w:rsid w:val="00512345"/>
    <w:rsid w:val="005125E7"/>
    <w:rsid w:val="00512AEC"/>
    <w:rsid w:val="0051300B"/>
    <w:rsid w:val="0051378C"/>
    <w:rsid w:val="00513A4E"/>
    <w:rsid w:val="00513E82"/>
    <w:rsid w:val="005148B5"/>
    <w:rsid w:val="00514A14"/>
    <w:rsid w:val="00514E12"/>
    <w:rsid w:val="00515359"/>
    <w:rsid w:val="00516254"/>
    <w:rsid w:val="00516546"/>
    <w:rsid w:val="0051696C"/>
    <w:rsid w:val="00516976"/>
    <w:rsid w:val="00516CC8"/>
    <w:rsid w:val="00520965"/>
    <w:rsid w:val="00520BAE"/>
    <w:rsid w:val="0052185A"/>
    <w:rsid w:val="00521987"/>
    <w:rsid w:val="00522075"/>
    <w:rsid w:val="00522E37"/>
    <w:rsid w:val="0052303C"/>
    <w:rsid w:val="00523168"/>
    <w:rsid w:val="00523684"/>
    <w:rsid w:val="005243B7"/>
    <w:rsid w:val="005250DB"/>
    <w:rsid w:val="0052591D"/>
    <w:rsid w:val="00525C1A"/>
    <w:rsid w:val="00525D07"/>
    <w:rsid w:val="00526B4B"/>
    <w:rsid w:val="005276D5"/>
    <w:rsid w:val="00527FC6"/>
    <w:rsid w:val="005315E8"/>
    <w:rsid w:val="00531D49"/>
    <w:rsid w:val="00532A6A"/>
    <w:rsid w:val="00532E6D"/>
    <w:rsid w:val="005333A2"/>
    <w:rsid w:val="005337C2"/>
    <w:rsid w:val="00533B57"/>
    <w:rsid w:val="0053446E"/>
    <w:rsid w:val="00534A88"/>
    <w:rsid w:val="00534AA4"/>
    <w:rsid w:val="005352A4"/>
    <w:rsid w:val="005357EE"/>
    <w:rsid w:val="00536493"/>
    <w:rsid w:val="00536AC1"/>
    <w:rsid w:val="00537216"/>
    <w:rsid w:val="00537552"/>
    <w:rsid w:val="00537993"/>
    <w:rsid w:val="0054084E"/>
    <w:rsid w:val="00540B21"/>
    <w:rsid w:val="00542708"/>
    <w:rsid w:val="00542C7C"/>
    <w:rsid w:val="00542F94"/>
    <w:rsid w:val="00543693"/>
    <w:rsid w:val="00543981"/>
    <w:rsid w:val="00544D74"/>
    <w:rsid w:val="0054554A"/>
    <w:rsid w:val="00545BB0"/>
    <w:rsid w:val="00545D8B"/>
    <w:rsid w:val="00546261"/>
    <w:rsid w:val="00546280"/>
    <w:rsid w:val="005463FE"/>
    <w:rsid w:val="00546781"/>
    <w:rsid w:val="00546A4F"/>
    <w:rsid w:val="0054715E"/>
    <w:rsid w:val="005476C4"/>
    <w:rsid w:val="00547DCA"/>
    <w:rsid w:val="00550C51"/>
    <w:rsid w:val="00550E85"/>
    <w:rsid w:val="005511F3"/>
    <w:rsid w:val="0055148B"/>
    <w:rsid w:val="005516E6"/>
    <w:rsid w:val="00551870"/>
    <w:rsid w:val="00551DA0"/>
    <w:rsid w:val="00553004"/>
    <w:rsid w:val="00554972"/>
    <w:rsid w:val="005557F9"/>
    <w:rsid w:val="00556418"/>
    <w:rsid w:val="005570A9"/>
    <w:rsid w:val="00557192"/>
    <w:rsid w:val="005576B2"/>
    <w:rsid w:val="00557B7F"/>
    <w:rsid w:val="00560A01"/>
    <w:rsid w:val="00560C23"/>
    <w:rsid w:val="00560D9B"/>
    <w:rsid w:val="0056170E"/>
    <w:rsid w:val="0056173A"/>
    <w:rsid w:val="005624B3"/>
    <w:rsid w:val="00562C3B"/>
    <w:rsid w:val="00562F3E"/>
    <w:rsid w:val="0056357A"/>
    <w:rsid w:val="00563C62"/>
    <w:rsid w:val="005642ED"/>
    <w:rsid w:val="00564BF8"/>
    <w:rsid w:val="005656BB"/>
    <w:rsid w:val="00565BC7"/>
    <w:rsid w:val="005665B5"/>
    <w:rsid w:val="00566A94"/>
    <w:rsid w:val="0056769E"/>
    <w:rsid w:val="005678E1"/>
    <w:rsid w:val="00570CF0"/>
    <w:rsid w:val="00571616"/>
    <w:rsid w:val="005716B7"/>
    <w:rsid w:val="0057177B"/>
    <w:rsid w:val="00571917"/>
    <w:rsid w:val="00571AD0"/>
    <w:rsid w:val="00571AE2"/>
    <w:rsid w:val="00571D08"/>
    <w:rsid w:val="0057362C"/>
    <w:rsid w:val="0057383C"/>
    <w:rsid w:val="005738CC"/>
    <w:rsid w:val="00573C7E"/>
    <w:rsid w:val="005756CD"/>
    <w:rsid w:val="005762F9"/>
    <w:rsid w:val="005768AC"/>
    <w:rsid w:val="00576EA8"/>
    <w:rsid w:val="00577E56"/>
    <w:rsid w:val="005802F5"/>
    <w:rsid w:val="00580348"/>
    <w:rsid w:val="00580649"/>
    <w:rsid w:val="00580C16"/>
    <w:rsid w:val="00580F59"/>
    <w:rsid w:val="00581243"/>
    <w:rsid w:val="00581A34"/>
    <w:rsid w:val="00581BA0"/>
    <w:rsid w:val="005822AD"/>
    <w:rsid w:val="00582345"/>
    <w:rsid w:val="00582745"/>
    <w:rsid w:val="00582970"/>
    <w:rsid w:val="00582AB9"/>
    <w:rsid w:val="00582C5D"/>
    <w:rsid w:val="00583500"/>
    <w:rsid w:val="00583CA0"/>
    <w:rsid w:val="0058476B"/>
    <w:rsid w:val="00584AB7"/>
    <w:rsid w:val="0058566A"/>
    <w:rsid w:val="00586514"/>
    <w:rsid w:val="00586A06"/>
    <w:rsid w:val="005874F4"/>
    <w:rsid w:val="00587595"/>
    <w:rsid w:val="00587808"/>
    <w:rsid w:val="0058794A"/>
    <w:rsid w:val="00587F4E"/>
    <w:rsid w:val="00587FBA"/>
    <w:rsid w:val="005916FC"/>
    <w:rsid w:val="00591E0A"/>
    <w:rsid w:val="0059215F"/>
    <w:rsid w:val="00592305"/>
    <w:rsid w:val="00592483"/>
    <w:rsid w:val="00592566"/>
    <w:rsid w:val="00592D02"/>
    <w:rsid w:val="00592D54"/>
    <w:rsid w:val="00593B5C"/>
    <w:rsid w:val="0059446F"/>
    <w:rsid w:val="00594E31"/>
    <w:rsid w:val="00595184"/>
    <w:rsid w:val="00595B86"/>
    <w:rsid w:val="00596236"/>
    <w:rsid w:val="0059767F"/>
    <w:rsid w:val="00597EA8"/>
    <w:rsid w:val="005A000B"/>
    <w:rsid w:val="005A0B1A"/>
    <w:rsid w:val="005A0FFC"/>
    <w:rsid w:val="005A14E5"/>
    <w:rsid w:val="005A17B4"/>
    <w:rsid w:val="005A2296"/>
    <w:rsid w:val="005A274F"/>
    <w:rsid w:val="005A34DA"/>
    <w:rsid w:val="005A4023"/>
    <w:rsid w:val="005A4075"/>
    <w:rsid w:val="005A5578"/>
    <w:rsid w:val="005A5692"/>
    <w:rsid w:val="005A6507"/>
    <w:rsid w:val="005A68D2"/>
    <w:rsid w:val="005A709E"/>
    <w:rsid w:val="005A70C1"/>
    <w:rsid w:val="005A73EA"/>
    <w:rsid w:val="005A78C0"/>
    <w:rsid w:val="005A79FE"/>
    <w:rsid w:val="005B0451"/>
    <w:rsid w:val="005B0492"/>
    <w:rsid w:val="005B071E"/>
    <w:rsid w:val="005B08B9"/>
    <w:rsid w:val="005B10DA"/>
    <w:rsid w:val="005B11A3"/>
    <w:rsid w:val="005B1350"/>
    <w:rsid w:val="005B1E4B"/>
    <w:rsid w:val="005B20EF"/>
    <w:rsid w:val="005B212A"/>
    <w:rsid w:val="005B2320"/>
    <w:rsid w:val="005B23AC"/>
    <w:rsid w:val="005B3EA0"/>
    <w:rsid w:val="005B4C77"/>
    <w:rsid w:val="005B6682"/>
    <w:rsid w:val="005B6908"/>
    <w:rsid w:val="005B6E1C"/>
    <w:rsid w:val="005B6F3C"/>
    <w:rsid w:val="005B715A"/>
    <w:rsid w:val="005B73D0"/>
    <w:rsid w:val="005B7CDD"/>
    <w:rsid w:val="005B7DE3"/>
    <w:rsid w:val="005C04C3"/>
    <w:rsid w:val="005C0CF6"/>
    <w:rsid w:val="005C1253"/>
    <w:rsid w:val="005C1431"/>
    <w:rsid w:val="005C1E77"/>
    <w:rsid w:val="005C1F16"/>
    <w:rsid w:val="005C21FA"/>
    <w:rsid w:val="005C22B4"/>
    <w:rsid w:val="005C255E"/>
    <w:rsid w:val="005C28C4"/>
    <w:rsid w:val="005C306F"/>
    <w:rsid w:val="005C30FD"/>
    <w:rsid w:val="005C3B07"/>
    <w:rsid w:val="005C3C6B"/>
    <w:rsid w:val="005C4FD7"/>
    <w:rsid w:val="005C589D"/>
    <w:rsid w:val="005C58D9"/>
    <w:rsid w:val="005C5FD3"/>
    <w:rsid w:val="005C61B6"/>
    <w:rsid w:val="005C6643"/>
    <w:rsid w:val="005C6EDC"/>
    <w:rsid w:val="005C7ADB"/>
    <w:rsid w:val="005D0407"/>
    <w:rsid w:val="005D068F"/>
    <w:rsid w:val="005D13F1"/>
    <w:rsid w:val="005D1586"/>
    <w:rsid w:val="005D1F43"/>
    <w:rsid w:val="005D2A5E"/>
    <w:rsid w:val="005D2FEA"/>
    <w:rsid w:val="005D32DB"/>
    <w:rsid w:val="005D339F"/>
    <w:rsid w:val="005D3474"/>
    <w:rsid w:val="005D43F2"/>
    <w:rsid w:val="005D4409"/>
    <w:rsid w:val="005D44B0"/>
    <w:rsid w:val="005D70EA"/>
    <w:rsid w:val="005D731F"/>
    <w:rsid w:val="005D7A43"/>
    <w:rsid w:val="005D7C8F"/>
    <w:rsid w:val="005E019F"/>
    <w:rsid w:val="005E0861"/>
    <w:rsid w:val="005E095A"/>
    <w:rsid w:val="005E1283"/>
    <w:rsid w:val="005E43C9"/>
    <w:rsid w:val="005E49E5"/>
    <w:rsid w:val="005E4E99"/>
    <w:rsid w:val="005E5082"/>
    <w:rsid w:val="005E5297"/>
    <w:rsid w:val="005E5621"/>
    <w:rsid w:val="005E5838"/>
    <w:rsid w:val="005E5CB3"/>
    <w:rsid w:val="005E5D9B"/>
    <w:rsid w:val="005E5E9B"/>
    <w:rsid w:val="005E64DA"/>
    <w:rsid w:val="005E6567"/>
    <w:rsid w:val="005E7E93"/>
    <w:rsid w:val="005F0009"/>
    <w:rsid w:val="005F066C"/>
    <w:rsid w:val="005F08F5"/>
    <w:rsid w:val="005F0A6E"/>
    <w:rsid w:val="005F1215"/>
    <w:rsid w:val="005F199C"/>
    <w:rsid w:val="005F2037"/>
    <w:rsid w:val="005F24AC"/>
    <w:rsid w:val="005F2743"/>
    <w:rsid w:val="005F30E3"/>
    <w:rsid w:val="005F3B45"/>
    <w:rsid w:val="005F3D5E"/>
    <w:rsid w:val="005F44AF"/>
    <w:rsid w:val="005F4AFD"/>
    <w:rsid w:val="005F4E08"/>
    <w:rsid w:val="005F52DA"/>
    <w:rsid w:val="005F58E6"/>
    <w:rsid w:val="005F5A08"/>
    <w:rsid w:val="005F5ECC"/>
    <w:rsid w:val="005F65A2"/>
    <w:rsid w:val="005F6BBB"/>
    <w:rsid w:val="005F6C59"/>
    <w:rsid w:val="005F7FA3"/>
    <w:rsid w:val="006000C5"/>
    <w:rsid w:val="00600D62"/>
    <w:rsid w:val="00600DEA"/>
    <w:rsid w:val="00601470"/>
    <w:rsid w:val="006014F8"/>
    <w:rsid w:val="00601879"/>
    <w:rsid w:val="00601D34"/>
    <w:rsid w:val="00601FF2"/>
    <w:rsid w:val="00602890"/>
    <w:rsid w:val="00603AAA"/>
    <w:rsid w:val="00603C3F"/>
    <w:rsid w:val="00604E44"/>
    <w:rsid w:val="0060501C"/>
    <w:rsid w:val="00605870"/>
    <w:rsid w:val="006065AD"/>
    <w:rsid w:val="00606C3D"/>
    <w:rsid w:val="00606FBE"/>
    <w:rsid w:val="00607136"/>
    <w:rsid w:val="006072E5"/>
    <w:rsid w:val="00607D59"/>
    <w:rsid w:val="0061087D"/>
    <w:rsid w:val="006110F9"/>
    <w:rsid w:val="006111C6"/>
    <w:rsid w:val="00611B31"/>
    <w:rsid w:val="00611FB1"/>
    <w:rsid w:val="006120B7"/>
    <w:rsid w:val="006133DD"/>
    <w:rsid w:val="006137E0"/>
    <w:rsid w:val="00614341"/>
    <w:rsid w:val="0061643A"/>
    <w:rsid w:val="00616F9E"/>
    <w:rsid w:val="0061726C"/>
    <w:rsid w:val="006173F3"/>
    <w:rsid w:val="0061758D"/>
    <w:rsid w:val="00617C04"/>
    <w:rsid w:val="0062052A"/>
    <w:rsid w:val="0062112D"/>
    <w:rsid w:val="00621394"/>
    <w:rsid w:val="00621451"/>
    <w:rsid w:val="00621CB9"/>
    <w:rsid w:val="00621DFD"/>
    <w:rsid w:val="00622520"/>
    <w:rsid w:val="006225FF"/>
    <w:rsid w:val="00622E99"/>
    <w:rsid w:val="00622F34"/>
    <w:rsid w:val="006232BF"/>
    <w:rsid w:val="00623639"/>
    <w:rsid w:val="00623691"/>
    <w:rsid w:val="00623A75"/>
    <w:rsid w:val="00623F5F"/>
    <w:rsid w:val="00624168"/>
    <w:rsid w:val="006241B5"/>
    <w:rsid w:val="00624807"/>
    <w:rsid w:val="00624991"/>
    <w:rsid w:val="006250C5"/>
    <w:rsid w:val="00625611"/>
    <w:rsid w:val="0062574B"/>
    <w:rsid w:val="006265D8"/>
    <w:rsid w:val="00630637"/>
    <w:rsid w:val="006306D7"/>
    <w:rsid w:val="006307B5"/>
    <w:rsid w:val="00631345"/>
    <w:rsid w:val="00631B8B"/>
    <w:rsid w:val="00631C44"/>
    <w:rsid w:val="00632EDA"/>
    <w:rsid w:val="006339C3"/>
    <w:rsid w:val="00633BF6"/>
    <w:rsid w:val="00633FD2"/>
    <w:rsid w:val="006343CB"/>
    <w:rsid w:val="00634525"/>
    <w:rsid w:val="00635634"/>
    <w:rsid w:val="00635D6F"/>
    <w:rsid w:val="00636C71"/>
    <w:rsid w:val="006377E5"/>
    <w:rsid w:val="00637D4E"/>
    <w:rsid w:val="006413DB"/>
    <w:rsid w:val="0064151C"/>
    <w:rsid w:val="00641806"/>
    <w:rsid w:val="006423F3"/>
    <w:rsid w:val="006431BF"/>
    <w:rsid w:val="00643265"/>
    <w:rsid w:val="00643742"/>
    <w:rsid w:val="00643D44"/>
    <w:rsid w:val="00643FF7"/>
    <w:rsid w:val="00644016"/>
    <w:rsid w:val="00644B0F"/>
    <w:rsid w:val="00644D85"/>
    <w:rsid w:val="0064506D"/>
    <w:rsid w:val="0064585B"/>
    <w:rsid w:val="00645CDD"/>
    <w:rsid w:val="00645FFC"/>
    <w:rsid w:val="00646801"/>
    <w:rsid w:val="00647338"/>
    <w:rsid w:val="00647F94"/>
    <w:rsid w:val="006500EF"/>
    <w:rsid w:val="006503D8"/>
    <w:rsid w:val="00650459"/>
    <w:rsid w:val="00650538"/>
    <w:rsid w:val="00650DF2"/>
    <w:rsid w:val="00650F90"/>
    <w:rsid w:val="006511D4"/>
    <w:rsid w:val="00651330"/>
    <w:rsid w:val="00651631"/>
    <w:rsid w:val="00652643"/>
    <w:rsid w:val="00652ADA"/>
    <w:rsid w:val="00653625"/>
    <w:rsid w:val="006537B1"/>
    <w:rsid w:val="006543D4"/>
    <w:rsid w:val="00654FC3"/>
    <w:rsid w:val="006559F3"/>
    <w:rsid w:val="006560E5"/>
    <w:rsid w:val="006561A3"/>
    <w:rsid w:val="00657CB0"/>
    <w:rsid w:val="00660536"/>
    <w:rsid w:val="006607D6"/>
    <w:rsid w:val="006610B2"/>
    <w:rsid w:val="00661209"/>
    <w:rsid w:val="0066153A"/>
    <w:rsid w:val="006615A8"/>
    <w:rsid w:val="00661DC6"/>
    <w:rsid w:val="00662724"/>
    <w:rsid w:val="00663010"/>
    <w:rsid w:val="0066333C"/>
    <w:rsid w:val="006635ED"/>
    <w:rsid w:val="00663836"/>
    <w:rsid w:val="00663B77"/>
    <w:rsid w:val="00663D09"/>
    <w:rsid w:val="00663DEE"/>
    <w:rsid w:val="00664CC6"/>
    <w:rsid w:val="0066587C"/>
    <w:rsid w:val="006659A2"/>
    <w:rsid w:val="00666361"/>
    <w:rsid w:val="006674B3"/>
    <w:rsid w:val="0066757A"/>
    <w:rsid w:val="00667634"/>
    <w:rsid w:val="0066788E"/>
    <w:rsid w:val="00667904"/>
    <w:rsid w:val="0067052D"/>
    <w:rsid w:val="00670E51"/>
    <w:rsid w:val="00671600"/>
    <w:rsid w:val="006721CF"/>
    <w:rsid w:val="006725A6"/>
    <w:rsid w:val="00672937"/>
    <w:rsid w:val="006729A0"/>
    <w:rsid w:val="00672E40"/>
    <w:rsid w:val="006731E2"/>
    <w:rsid w:val="00673683"/>
    <w:rsid w:val="00674493"/>
    <w:rsid w:val="00674725"/>
    <w:rsid w:val="00674771"/>
    <w:rsid w:val="00674EFB"/>
    <w:rsid w:val="0067519E"/>
    <w:rsid w:val="0067564C"/>
    <w:rsid w:val="00675879"/>
    <w:rsid w:val="00675EC2"/>
    <w:rsid w:val="00675F58"/>
    <w:rsid w:val="006765E0"/>
    <w:rsid w:val="00676C0B"/>
    <w:rsid w:val="00677716"/>
    <w:rsid w:val="00677BA1"/>
    <w:rsid w:val="00677BF9"/>
    <w:rsid w:val="00680009"/>
    <w:rsid w:val="0068035E"/>
    <w:rsid w:val="00680534"/>
    <w:rsid w:val="00680762"/>
    <w:rsid w:val="00680BA3"/>
    <w:rsid w:val="006814FE"/>
    <w:rsid w:val="00681AAE"/>
    <w:rsid w:val="00681E20"/>
    <w:rsid w:val="0068326E"/>
    <w:rsid w:val="00683FD1"/>
    <w:rsid w:val="00684430"/>
    <w:rsid w:val="006845C6"/>
    <w:rsid w:val="00684A44"/>
    <w:rsid w:val="00684E35"/>
    <w:rsid w:val="00685793"/>
    <w:rsid w:val="00686893"/>
    <w:rsid w:val="00686ECA"/>
    <w:rsid w:val="00687309"/>
    <w:rsid w:val="00687EC1"/>
    <w:rsid w:val="0069027E"/>
    <w:rsid w:val="00690DD6"/>
    <w:rsid w:val="0069155A"/>
    <w:rsid w:val="0069180A"/>
    <w:rsid w:val="0069197D"/>
    <w:rsid w:val="00691DE0"/>
    <w:rsid w:val="006934B0"/>
    <w:rsid w:val="00693DD8"/>
    <w:rsid w:val="0069414D"/>
    <w:rsid w:val="0069488B"/>
    <w:rsid w:val="00694C62"/>
    <w:rsid w:val="00694DC9"/>
    <w:rsid w:val="00695CAB"/>
    <w:rsid w:val="00695E7F"/>
    <w:rsid w:val="00696267"/>
    <w:rsid w:val="00696E3A"/>
    <w:rsid w:val="006976F3"/>
    <w:rsid w:val="00697C01"/>
    <w:rsid w:val="00697F17"/>
    <w:rsid w:val="006A02DF"/>
    <w:rsid w:val="006A2758"/>
    <w:rsid w:val="006A2D71"/>
    <w:rsid w:val="006A30BB"/>
    <w:rsid w:val="006A3593"/>
    <w:rsid w:val="006A398F"/>
    <w:rsid w:val="006A3BEA"/>
    <w:rsid w:val="006A3C17"/>
    <w:rsid w:val="006A3EBC"/>
    <w:rsid w:val="006A47E3"/>
    <w:rsid w:val="006A4801"/>
    <w:rsid w:val="006A486E"/>
    <w:rsid w:val="006A4D93"/>
    <w:rsid w:val="006A4E44"/>
    <w:rsid w:val="006A4F6C"/>
    <w:rsid w:val="006A540A"/>
    <w:rsid w:val="006A57EB"/>
    <w:rsid w:val="006A6730"/>
    <w:rsid w:val="006A775D"/>
    <w:rsid w:val="006A7BED"/>
    <w:rsid w:val="006A7E7D"/>
    <w:rsid w:val="006B001F"/>
    <w:rsid w:val="006B0617"/>
    <w:rsid w:val="006B0748"/>
    <w:rsid w:val="006B07DA"/>
    <w:rsid w:val="006B08E5"/>
    <w:rsid w:val="006B096D"/>
    <w:rsid w:val="006B1D6A"/>
    <w:rsid w:val="006B21B1"/>
    <w:rsid w:val="006B2D78"/>
    <w:rsid w:val="006B4CE7"/>
    <w:rsid w:val="006B54AD"/>
    <w:rsid w:val="006B5BE8"/>
    <w:rsid w:val="006B5E4E"/>
    <w:rsid w:val="006B5F49"/>
    <w:rsid w:val="006B604B"/>
    <w:rsid w:val="006B64B8"/>
    <w:rsid w:val="006B6BF1"/>
    <w:rsid w:val="006B6CA5"/>
    <w:rsid w:val="006B6DDD"/>
    <w:rsid w:val="006B7586"/>
    <w:rsid w:val="006B767E"/>
    <w:rsid w:val="006B7CC3"/>
    <w:rsid w:val="006C008F"/>
    <w:rsid w:val="006C053C"/>
    <w:rsid w:val="006C0618"/>
    <w:rsid w:val="006C2269"/>
    <w:rsid w:val="006C2487"/>
    <w:rsid w:val="006C2D33"/>
    <w:rsid w:val="006C2DAC"/>
    <w:rsid w:val="006C2EF5"/>
    <w:rsid w:val="006C31FA"/>
    <w:rsid w:val="006C378A"/>
    <w:rsid w:val="006C3823"/>
    <w:rsid w:val="006C5480"/>
    <w:rsid w:val="006C61C7"/>
    <w:rsid w:val="006C62FC"/>
    <w:rsid w:val="006C720E"/>
    <w:rsid w:val="006C77D8"/>
    <w:rsid w:val="006C7BEF"/>
    <w:rsid w:val="006D0382"/>
    <w:rsid w:val="006D1188"/>
    <w:rsid w:val="006D1495"/>
    <w:rsid w:val="006D1747"/>
    <w:rsid w:val="006D18A0"/>
    <w:rsid w:val="006D2413"/>
    <w:rsid w:val="006D2D2F"/>
    <w:rsid w:val="006D335C"/>
    <w:rsid w:val="006D3B6A"/>
    <w:rsid w:val="006D3DC6"/>
    <w:rsid w:val="006D3E0A"/>
    <w:rsid w:val="006D457E"/>
    <w:rsid w:val="006D539E"/>
    <w:rsid w:val="006D5F40"/>
    <w:rsid w:val="006D66BF"/>
    <w:rsid w:val="006D7420"/>
    <w:rsid w:val="006D784A"/>
    <w:rsid w:val="006D7D4B"/>
    <w:rsid w:val="006E0D49"/>
    <w:rsid w:val="006E0D72"/>
    <w:rsid w:val="006E14B0"/>
    <w:rsid w:val="006E19E5"/>
    <w:rsid w:val="006E1B31"/>
    <w:rsid w:val="006E22C9"/>
    <w:rsid w:val="006E25E2"/>
    <w:rsid w:val="006E2780"/>
    <w:rsid w:val="006E2B2A"/>
    <w:rsid w:val="006E33EE"/>
    <w:rsid w:val="006E33F2"/>
    <w:rsid w:val="006E35B6"/>
    <w:rsid w:val="006E36E9"/>
    <w:rsid w:val="006E3850"/>
    <w:rsid w:val="006E39DD"/>
    <w:rsid w:val="006E3CDB"/>
    <w:rsid w:val="006E3F7C"/>
    <w:rsid w:val="006E4505"/>
    <w:rsid w:val="006E452B"/>
    <w:rsid w:val="006E477A"/>
    <w:rsid w:val="006E4C4A"/>
    <w:rsid w:val="006E56D1"/>
    <w:rsid w:val="006E61BA"/>
    <w:rsid w:val="006E6A0E"/>
    <w:rsid w:val="006E6C91"/>
    <w:rsid w:val="006E6CBE"/>
    <w:rsid w:val="006E7409"/>
    <w:rsid w:val="006E7AAB"/>
    <w:rsid w:val="006E7BAB"/>
    <w:rsid w:val="006F050C"/>
    <w:rsid w:val="006F054D"/>
    <w:rsid w:val="006F0716"/>
    <w:rsid w:val="006F0E7C"/>
    <w:rsid w:val="006F109E"/>
    <w:rsid w:val="006F1234"/>
    <w:rsid w:val="006F136D"/>
    <w:rsid w:val="006F1EB9"/>
    <w:rsid w:val="006F2F70"/>
    <w:rsid w:val="006F3BCA"/>
    <w:rsid w:val="006F40C0"/>
    <w:rsid w:val="006F66A9"/>
    <w:rsid w:val="006F6A46"/>
    <w:rsid w:val="006F71D7"/>
    <w:rsid w:val="006F759E"/>
    <w:rsid w:val="006F75DB"/>
    <w:rsid w:val="006F78AF"/>
    <w:rsid w:val="00700163"/>
    <w:rsid w:val="00701040"/>
    <w:rsid w:val="0070158B"/>
    <w:rsid w:val="007015D2"/>
    <w:rsid w:val="00703057"/>
    <w:rsid w:val="0070305D"/>
    <w:rsid w:val="00703313"/>
    <w:rsid w:val="007034D6"/>
    <w:rsid w:val="00703EFA"/>
    <w:rsid w:val="0070551F"/>
    <w:rsid w:val="00705562"/>
    <w:rsid w:val="00705826"/>
    <w:rsid w:val="00706028"/>
    <w:rsid w:val="00706E23"/>
    <w:rsid w:val="00707798"/>
    <w:rsid w:val="00710909"/>
    <w:rsid w:val="00710AE0"/>
    <w:rsid w:val="0071193F"/>
    <w:rsid w:val="00711DF3"/>
    <w:rsid w:val="007123DA"/>
    <w:rsid w:val="00712496"/>
    <w:rsid w:val="00712A6E"/>
    <w:rsid w:val="00713169"/>
    <w:rsid w:val="007137DF"/>
    <w:rsid w:val="007138C7"/>
    <w:rsid w:val="00713F9F"/>
    <w:rsid w:val="00714148"/>
    <w:rsid w:val="007141E9"/>
    <w:rsid w:val="007145AA"/>
    <w:rsid w:val="0071503A"/>
    <w:rsid w:val="00715291"/>
    <w:rsid w:val="00715B1E"/>
    <w:rsid w:val="00716917"/>
    <w:rsid w:val="0071704D"/>
    <w:rsid w:val="007172CF"/>
    <w:rsid w:val="00717BA9"/>
    <w:rsid w:val="00717E34"/>
    <w:rsid w:val="007202A2"/>
    <w:rsid w:val="00720769"/>
    <w:rsid w:val="00721804"/>
    <w:rsid w:val="007218E4"/>
    <w:rsid w:val="00722033"/>
    <w:rsid w:val="00722322"/>
    <w:rsid w:val="00722F47"/>
    <w:rsid w:val="0072316D"/>
    <w:rsid w:val="007238B2"/>
    <w:rsid w:val="00723B7A"/>
    <w:rsid w:val="00723DAE"/>
    <w:rsid w:val="00723EB1"/>
    <w:rsid w:val="00724964"/>
    <w:rsid w:val="007258AA"/>
    <w:rsid w:val="007259D1"/>
    <w:rsid w:val="00725E2D"/>
    <w:rsid w:val="00726005"/>
    <w:rsid w:val="007266D1"/>
    <w:rsid w:val="00727002"/>
    <w:rsid w:val="007309E8"/>
    <w:rsid w:val="00730E71"/>
    <w:rsid w:val="0073110D"/>
    <w:rsid w:val="007311FF"/>
    <w:rsid w:val="00732568"/>
    <w:rsid w:val="00732803"/>
    <w:rsid w:val="007328C2"/>
    <w:rsid w:val="00732BB9"/>
    <w:rsid w:val="0073417F"/>
    <w:rsid w:val="007345FD"/>
    <w:rsid w:val="00734E53"/>
    <w:rsid w:val="00735150"/>
    <w:rsid w:val="00735B67"/>
    <w:rsid w:val="007363A9"/>
    <w:rsid w:val="00736BE4"/>
    <w:rsid w:val="00736D50"/>
    <w:rsid w:val="00736ED8"/>
    <w:rsid w:val="007378BB"/>
    <w:rsid w:val="007379DD"/>
    <w:rsid w:val="00737D79"/>
    <w:rsid w:val="00737E25"/>
    <w:rsid w:val="00737E54"/>
    <w:rsid w:val="007405CF"/>
    <w:rsid w:val="007405D1"/>
    <w:rsid w:val="00740B38"/>
    <w:rsid w:val="00741968"/>
    <w:rsid w:val="00742885"/>
    <w:rsid w:val="00742AF6"/>
    <w:rsid w:val="00742C73"/>
    <w:rsid w:val="0074316D"/>
    <w:rsid w:val="0074361D"/>
    <w:rsid w:val="00744354"/>
    <w:rsid w:val="00744377"/>
    <w:rsid w:val="00744742"/>
    <w:rsid w:val="00744D77"/>
    <w:rsid w:val="00744E34"/>
    <w:rsid w:val="00745AD9"/>
    <w:rsid w:val="007461AA"/>
    <w:rsid w:val="00746316"/>
    <w:rsid w:val="00746719"/>
    <w:rsid w:val="00746B14"/>
    <w:rsid w:val="00746C01"/>
    <w:rsid w:val="00746E87"/>
    <w:rsid w:val="0075228A"/>
    <w:rsid w:val="00752CC0"/>
    <w:rsid w:val="00753D7F"/>
    <w:rsid w:val="00754B56"/>
    <w:rsid w:val="007557B9"/>
    <w:rsid w:val="00755F4C"/>
    <w:rsid w:val="00756040"/>
    <w:rsid w:val="007565C3"/>
    <w:rsid w:val="007567B0"/>
    <w:rsid w:val="00756D43"/>
    <w:rsid w:val="007572F7"/>
    <w:rsid w:val="00757AAA"/>
    <w:rsid w:val="00760874"/>
    <w:rsid w:val="00760CA4"/>
    <w:rsid w:val="00760DF6"/>
    <w:rsid w:val="007613A2"/>
    <w:rsid w:val="007617B9"/>
    <w:rsid w:val="00761FA1"/>
    <w:rsid w:val="007639B5"/>
    <w:rsid w:val="00763E48"/>
    <w:rsid w:val="00763F25"/>
    <w:rsid w:val="00764658"/>
    <w:rsid w:val="0076479E"/>
    <w:rsid w:val="00764886"/>
    <w:rsid w:val="00766991"/>
    <w:rsid w:val="00766C03"/>
    <w:rsid w:val="0076721D"/>
    <w:rsid w:val="007674C2"/>
    <w:rsid w:val="0076790F"/>
    <w:rsid w:val="00767CEC"/>
    <w:rsid w:val="00767F92"/>
    <w:rsid w:val="00770C3C"/>
    <w:rsid w:val="007710AE"/>
    <w:rsid w:val="00771779"/>
    <w:rsid w:val="00771802"/>
    <w:rsid w:val="007721EF"/>
    <w:rsid w:val="0077233B"/>
    <w:rsid w:val="00772B03"/>
    <w:rsid w:val="007747D7"/>
    <w:rsid w:val="00774E87"/>
    <w:rsid w:val="00775090"/>
    <w:rsid w:val="00775A05"/>
    <w:rsid w:val="00775BE1"/>
    <w:rsid w:val="007765C6"/>
    <w:rsid w:val="00777009"/>
    <w:rsid w:val="00777174"/>
    <w:rsid w:val="007773FE"/>
    <w:rsid w:val="0077740F"/>
    <w:rsid w:val="00777F94"/>
    <w:rsid w:val="00780AD0"/>
    <w:rsid w:val="00780FAA"/>
    <w:rsid w:val="007810B6"/>
    <w:rsid w:val="00781D77"/>
    <w:rsid w:val="00781F55"/>
    <w:rsid w:val="0078205D"/>
    <w:rsid w:val="00782329"/>
    <w:rsid w:val="00782449"/>
    <w:rsid w:val="00783533"/>
    <w:rsid w:val="007835CB"/>
    <w:rsid w:val="00783795"/>
    <w:rsid w:val="007839AE"/>
    <w:rsid w:val="00783BB0"/>
    <w:rsid w:val="007845A2"/>
    <w:rsid w:val="00784C91"/>
    <w:rsid w:val="00784D2E"/>
    <w:rsid w:val="0078520A"/>
    <w:rsid w:val="0078559A"/>
    <w:rsid w:val="007855D3"/>
    <w:rsid w:val="0078578B"/>
    <w:rsid w:val="00785CC2"/>
    <w:rsid w:val="00786548"/>
    <w:rsid w:val="007866C0"/>
    <w:rsid w:val="00786733"/>
    <w:rsid w:val="00786822"/>
    <w:rsid w:val="00787DEC"/>
    <w:rsid w:val="007904A8"/>
    <w:rsid w:val="00791167"/>
    <w:rsid w:val="00792B38"/>
    <w:rsid w:val="00792C07"/>
    <w:rsid w:val="00792E10"/>
    <w:rsid w:val="00792F3F"/>
    <w:rsid w:val="00793432"/>
    <w:rsid w:val="00795A48"/>
    <w:rsid w:val="00795E89"/>
    <w:rsid w:val="0079600B"/>
    <w:rsid w:val="00796895"/>
    <w:rsid w:val="0079698A"/>
    <w:rsid w:val="00796A3A"/>
    <w:rsid w:val="00796CD8"/>
    <w:rsid w:val="007979E9"/>
    <w:rsid w:val="00797A6A"/>
    <w:rsid w:val="007A00F3"/>
    <w:rsid w:val="007A02FF"/>
    <w:rsid w:val="007A0BCE"/>
    <w:rsid w:val="007A0C4C"/>
    <w:rsid w:val="007A1D81"/>
    <w:rsid w:val="007A1F48"/>
    <w:rsid w:val="007A20CD"/>
    <w:rsid w:val="007A2436"/>
    <w:rsid w:val="007A263C"/>
    <w:rsid w:val="007A283A"/>
    <w:rsid w:val="007A2A0D"/>
    <w:rsid w:val="007A3247"/>
    <w:rsid w:val="007A34BA"/>
    <w:rsid w:val="007A3990"/>
    <w:rsid w:val="007A3A74"/>
    <w:rsid w:val="007A3DD8"/>
    <w:rsid w:val="007A4CF3"/>
    <w:rsid w:val="007A530C"/>
    <w:rsid w:val="007A5C44"/>
    <w:rsid w:val="007A5D70"/>
    <w:rsid w:val="007A652B"/>
    <w:rsid w:val="007A6C06"/>
    <w:rsid w:val="007B0134"/>
    <w:rsid w:val="007B04DE"/>
    <w:rsid w:val="007B0DDB"/>
    <w:rsid w:val="007B2042"/>
    <w:rsid w:val="007B20BC"/>
    <w:rsid w:val="007B2538"/>
    <w:rsid w:val="007B2E35"/>
    <w:rsid w:val="007B3066"/>
    <w:rsid w:val="007B4012"/>
    <w:rsid w:val="007B5596"/>
    <w:rsid w:val="007B5B5E"/>
    <w:rsid w:val="007B5E4A"/>
    <w:rsid w:val="007B64CF"/>
    <w:rsid w:val="007B67B1"/>
    <w:rsid w:val="007B6A9E"/>
    <w:rsid w:val="007B6D80"/>
    <w:rsid w:val="007B7134"/>
    <w:rsid w:val="007C0810"/>
    <w:rsid w:val="007C0EB8"/>
    <w:rsid w:val="007C11B7"/>
    <w:rsid w:val="007C1311"/>
    <w:rsid w:val="007C1322"/>
    <w:rsid w:val="007C2087"/>
    <w:rsid w:val="007C294E"/>
    <w:rsid w:val="007C2951"/>
    <w:rsid w:val="007C2C25"/>
    <w:rsid w:val="007C34E9"/>
    <w:rsid w:val="007C36BC"/>
    <w:rsid w:val="007C4F1E"/>
    <w:rsid w:val="007C5903"/>
    <w:rsid w:val="007C6850"/>
    <w:rsid w:val="007C713A"/>
    <w:rsid w:val="007C72DE"/>
    <w:rsid w:val="007C73A2"/>
    <w:rsid w:val="007D087A"/>
    <w:rsid w:val="007D095C"/>
    <w:rsid w:val="007D0976"/>
    <w:rsid w:val="007D0BFD"/>
    <w:rsid w:val="007D1457"/>
    <w:rsid w:val="007D1501"/>
    <w:rsid w:val="007D18DD"/>
    <w:rsid w:val="007D1CC7"/>
    <w:rsid w:val="007D21E0"/>
    <w:rsid w:val="007D3550"/>
    <w:rsid w:val="007D37DB"/>
    <w:rsid w:val="007D413B"/>
    <w:rsid w:val="007D44C4"/>
    <w:rsid w:val="007D44D0"/>
    <w:rsid w:val="007D45F8"/>
    <w:rsid w:val="007D490A"/>
    <w:rsid w:val="007D49AF"/>
    <w:rsid w:val="007D4FC9"/>
    <w:rsid w:val="007D52AC"/>
    <w:rsid w:val="007D5DDE"/>
    <w:rsid w:val="007D61C5"/>
    <w:rsid w:val="007D6215"/>
    <w:rsid w:val="007D63B6"/>
    <w:rsid w:val="007D6795"/>
    <w:rsid w:val="007D6B6F"/>
    <w:rsid w:val="007D6C2F"/>
    <w:rsid w:val="007D713F"/>
    <w:rsid w:val="007D7218"/>
    <w:rsid w:val="007D7310"/>
    <w:rsid w:val="007E0E2A"/>
    <w:rsid w:val="007E15EB"/>
    <w:rsid w:val="007E1801"/>
    <w:rsid w:val="007E22B5"/>
    <w:rsid w:val="007E32F7"/>
    <w:rsid w:val="007E426C"/>
    <w:rsid w:val="007E44B8"/>
    <w:rsid w:val="007E452B"/>
    <w:rsid w:val="007E47DB"/>
    <w:rsid w:val="007E4CC6"/>
    <w:rsid w:val="007E5394"/>
    <w:rsid w:val="007E5655"/>
    <w:rsid w:val="007E5724"/>
    <w:rsid w:val="007E5787"/>
    <w:rsid w:val="007E5CC9"/>
    <w:rsid w:val="007E5D20"/>
    <w:rsid w:val="007E5EC8"/>
    <w:rsid w:val="007E600B"/>
    <w:rsid w:val="007E6254"/>
    <w:rsid w:val="007E6755"/>
    <w:rsid w:val="007E689A"/>
    <w:rsid w:val="007E79B8"/>
    <w:rsid w:val="007E7F6B"/>
    <w:rsid w:val="007F0C23"/>
    <w:rsid w:val="007F111F"/>
    <w:rsid w:val="007F1600"/>
    <w:rsid w:val="007F2170"/>
    <w:rsid w:val="007F22C5"/>
    <w:rsid w:val="007F2A92"/>
    <w:rsid w:val="007F2FAB"/>
    <w:rsid w:val="007F31AE"/>
    <w:rsid w:val="007F3AA1"/>
    <w:rsid w:val="007F3E83"/>
    <w:rsid w:val="007F408B"/>
    <w:rsid w:val="007F49AE"/>
    <w:rsid w:val="007F4A50"/>
    <w:rsid w:val="007F52E9"/>
    <w:rsid w:val="007F574F"/>
    <w:rsid w:val="007F5ADF"/>
    <w:rsid w:val="007F6426"/>
    <w:rsid w:val="007F653B"/>
    <w:rsid w:val="00800E20"/>
    <w:rsid w:val="00800EC5"/>
    <w:rsid w:val="0080116B"/>
    <w:rsid w:val="00801A0E"/>
    <w:rsid w:val="00802136"/>
    <w:rsid w:val="008022A1"/>
    <w:rsid w:val="00802A0A"/>
    <w:rsid w:val="00802B70"/>
    <w:rsid w:val="0080303C"/>
    <w:rsid w:val="0080348A"/>
    <w:rsid w:val="00803768"/>
    <w:rsid w:val="008037C8"/>
    <w:rsid w:val="00803CD0"/>
    <w:rsid w:val="00803FF7"/>
    <w:rsid w:val="008042B7"/>
    <w:rsid w:val="00804F07"/>
    <w:rsid w:val="0080541A"/>
    <w:rsid w:val="00805457"/>
    <w:rsid w:val="00805A9B"/>
    <w:rsid w:val="0080637A"/>
    <w:rsid w:val="00806568"/>
    <w:rsid w:val="00806997"/>
    <w:rsid w:val="00806C59"/>
    <w:rsid w:val="00806F23"/>
    <w:rsid w:val="0080744D"/>
    <w:rsid w:val="00807BB9"/>
    <w:rsid w:val="00810226"/>
    <w:rsid w:val="0081081B"/>
    <w:rsid w:val="00810CDE"/>
    <w:rsid w:val="00811905"/>
    <w:rsid w:val="008119A9"/>
    <w:rsid w:val="00811E9B"/>
    <w:rsid w:val="008132A6"/>
    <w:rsid w:val="0081364D"/>
    <w:rsid w:val="00813998"/>
    <w:rsid w:val="0081399A"/>
    <w:rsid w:val="00813BE4"/>
    <w:rsid w:val="00814BD9"/>
    <w:rsid w:val="0081509D"/>
    <w:rsid w:val="0081524B"/>
    <w:rsid w:val="00816FED"/>
    <w:rsid w:val="00817982"/>
    <w:rsid w:val="00817C7D"/>
    <w:rsid w:val="00817CDC"/>
    <w:rsid w:val="00817CE5"/>
    <w:rsid w:val="00820932"/>
    <w:rsid w:val="00821263"/>
    <w:rsid w:val="0082152E"/>
    <w:rsid w:val="008215AB"/>
    <w:rsid w:val="00821AD7"/>
    <w:rsid w:val="00822431"/>
    <w:rsid w:val="00822519"/>
    <w:rsid w:val="0082261E"/>
    <w:rsid w:val="00822E9D"/>
    <w:rsid w:val="008238D2"/>
    <w:rsid w:val="00824126"/>
    <w:rsid w:val="0082418E"/>
    <w:rsid w:val="0082485F"/>
    <w:rsid w:val="00824F49"/>
    <w:rsid w:val="008250C2"/>
    <w:rsid w:val="00826006"/>
    <w:rsid w:val="0082639F"/>
    <w:rsid w:val="008269D5"/>
    <w:rsid w:val="008273A9"/>
    <w:rsid w:val="00827DBC"/>
    <w:rsid w:val="00827F4E"/>
    <w:rsid w:val="00830A60"/>
    <w:rsid w:val="00831A29"/>
    <w:rsid w:val="00831AF3"/>
    <w:rsid w:val="00831DB1"/>
    <w:rsid w:val="0083201D"/>
    <w:rsid w:val="00832F6A"/>
    <w:rsid w:val="00833FA5"/>
    <w:rsid w:val="00833FE2"/>
    <w:rsid w:val="008340B4"/>
    <w:rsid w:val="0083599B"/>
    <w:rsid w:val="008363DC"/>
    <w:rsid w:val="00836B94"/>
    <w:rsid w:val="00837122"/>
    <w:rsid w:val="00837214"/>
    <w:rsid w:val="0084078F"/>
    <w:rsid w:val="00840D92"/>
    <w:rsid w:val="00841045"/>
    <w:rsid w:val="0084175B"/>
    <w:rsid w:val="00841D4F"/>
    <w:rsid w:val="00841D68"/>
    <w:rsid w:val="00842233"/>
    <w:rsid w:val="008428EE"/>
    <w:rsid w:val="00842928"/>
    <w:rsid w:val="00843ED0"/>
    <w:rsid w:val="008440D6"/>
    <w:rsid w:val="00844E12"/>
    <w:rsid w:val="00844E7D"/>
    <w:rsid w:val="00845439"/>
    <w:rsid w:val="0084546D"/>
    <w:rsid w:val="00845EE3"/>
    <w:rsid w:val="008462C9"/>
    <w:rsid w:val="008463FD"/>
    <w:rsid w:val="00846787"/>
    <w:rsid w:val="00846A9B"/>
    <w:rsid w:val="00846BDE"/>
    <w:rsid w:val="00846F43"/>
    <w:rsid w:val="00847A49"/>
    <w:rsid w:val="00847C3A"/>
    <w:rsid w:val="00847C4E"/>
    <w:rsid w:val="00847EC9"/>
    <w:rsid w:val="0085073F"/>
    <w:rsid w:val="00850C3C"/>
    <w:rsid w:val="008514DF"/>
    <w:rsid w:val="0085175F"/>
    <w:rsid w:val="00851C87"/>
    <w:rsid w:val="00851C9D"/>
    <w:rsid w:val="00851F87"/>
    <w:rsid w:val="00852EFC"/>
    <w:rsid w:val="0085305F"/>
    <w:rsid w:val="0085441F"/>
    <w:rsid w:val="00854C00"/>
    <w:rsid w:val="00854F12"/>
    <w:rsid w:val="008550BE"/>
    <w:rsid w:val="00855272"/>
    <w:rsid w:val="00855B4A"/>
    <w:rsid w:val="00855DF4"/>
    <w:rsid w:val="00855EBB"/>
    <w:rsid w:val="00856595"/>
    <w:rsid w:val="0085677C"/>
    <w:rsid w:val="00856875"/>
    <w:rsid w:val="008577AA"/>
    <w:rsid w:val="00857AB7"/>
    <w:rsid w:val="00860533"/>
    <w:rsid w:val="00860B71"/>
    <w:rsid w:val="00860D43"/>
    <w:rsid w:val="00860FAF"/>
    <w:rsid w:val="00861A3B"/>
    <w:rsid w:val="0086282E"/>
    <w:rsid w:val="00862881"/>
    <w:rsid w:val="00862A8C"/>
    <w:rsid w:val="0086337C"/>
    <w:rsid w:val="00863FC2"/>
    <w:rsid w:val="0086446D"/>
    <w:rsid w:val="0086521C"/>
    <w:rsid w:val="00865818"/>
    <w:rsid w:val="00865AB4"/>
    <w:rsid w:val="00866072"/>
    <w:rsid w:val="0086632C"/>
    <w:rsid w:val="008664D5"/>
    <w:rsid w:val="008670C0"/>
    <w:rsid w:val="00867255"/>
    <w:rsid w:val="008674BF"/>
    <w:rsid w:val="008676DF"/>
    <w:rsid w:val="00867B74"/>
    <w:rsid w:val="00870284"/>
    <w:rsid w:val="00871170"/>
    <w:rsid w:val="00872C8D"/>
    <w:rsid w:val="00872F91"/>
    <w:rsid w:val="0087324B"/>
    <w:rsid w:val="00873C9C"/>
    <w:rsid w:val="00873F14"/>
    <w:rsid w:val="0087415F"/>
    <w:rsid w:val="008741A5"/>
    <w:rsid w:val="0087448A"/>
    <w:rsid w:val="0087466E"/>
    <w:rsid w:val="00874C28"/>
    <w:rsid w:val="00874FB7"/>
    <w:rsid w:val="00876011"/>
    <w:rsid w:val="00876662"/>
    <w:rsid w:val="008766F2"/>
    <w:rsid w:val="0087719A"/>
    <w:rsid w:val="008776DD"/>
    <w:rsid w:val="00877B07"/>
    <w:rsid w:val="00881255"/>
    <w:rsid w:val="008816B9"/>
    <w:rsid w:val="008823B4"/>
    <w:rsid w:val="00882BF1"/>
    <w:rsid w:val="00882BF8"/>
    <w:rsid w:val="00882E1A"/>
    <w:rsid w:val="008831B7"/>
    <w:rsid w:val="0088322B"/>
    <w:rsid w:val="00884120"/>
    <w:rsid w:val="00884DBE"/>
    <w:rsid w:val="0088515D"/>
    <w:rsid w:val="00885631"/>
    <w:rsid w:val="0088570F"/>
    <w:rsid w:val="00885F60"/>
    <w:rsid w:val="00886284"/>
    <w:rsid w:val="0088675B"/>
    <w:rsid w:val="00886EDB"/>
    <w:rsid w:val="00887335"/>
    <w:rsid w:val="00887451"/>
    <w:rsid w:val="0088769A"/>
    <w:rsid w:val="00887F56"/>
    <w:rsid w:val="008904E9"/>
    <w:rsid w:val="00890874"/>
    <w:rsid w:val="00890A80"/>
    <w:rsid w:val="00890F99"/>
    <w:rsid w:val="00891D19"/>
    <w:rsid w:val="008922D3"/>
    <w:rsid w:val="00892A89"/>
    <w:rsid w:val="00892CC9"/>
    <w:rsid w:val="00892E1A"/>
    <w:rsid w:val="0089334F"/>
    <w:rsid w:val="00893ECD"/>
    <w:rsid w:val="00894011"/>
    <w:rsid w:val="00894606"/>
    <w:rsid w:val="00894DAC"/>
    <w:rsid w:val="008959C4"/>
    <w:rsid w:val="00895CA2"/>
    <w:rsid w:val="00895CCF"/>
    <w:rsid w:val="00896CEE"/>
    <w:rsid w:val="00897427"/>
    <w:rsid w:val="00897B75"/>
    <w:rsid w:val="008A014F"/>
    <w:rsid w:val="008A1A34"/>
    <w:rsid w:val="008A1D02"/>
    <w:rsid w:val="008A1F75"/>
    <w:rsid w:val="008A27A2"/>
    <w:rsid w:val="008A2C80"/>
    <w:rsid w:val="008A2DD7"/>
    <w:rsid w:val="008A350F"/>
    <w:rsid w:val="008A38A1"/>
    <w:rsid w:val="008A3B7F"/>
    <w:rsid w:val="008A3E1E"/>
    <w:rsid w:val="008A5061"/>
    <w:rsid w:val="008A5627"/>
    <w:rsid w:val="008A5A1C"/>
    <w:rsid w:val="008A5D4D"/>
    <w:rsid w:val="008A5EC2"/>
    <w:rsid w:val="008A63BD"/>
    <w:rsid w:val="008A78A3"/>
    <w:rsid w:val="008A7DA4"/>
    <w:rsid w:val="008B0418"/>
    <w:rsid w:val="008B0698"/>
    <w:rsid w:val="008B0DE2"/>
    <w:rsid w:val="008B2445"/>
    <w:rsid w:val="008B25BF"/>
    <w:rsid w:val="008B2931"/>
    <w:rsid w:val="008B3503"/>
    <w:rsid w:val="008B3A8B"/>
    <w:rsid w:val="008B496F"/>
    <w:rsid w:val="008B69F4"/>
    <w:rsid w:val="008B6B39"/>
    <w:rsid w:val="008B70BF"/>
    <w:rsid w:val="008B7723"/>
    <w:rsid w:val="008C006F"/>
    <w:rsid w:val="008C0E59"/>
    <w:rsid w:val="008C1293"/>
    <w:rsid w:val="008C19DE"/>
    <w:rsid w:val="008C1E4B"/>
    <w:rsid w:val="008C3C77"/>
    <w:rsid w:val="008C4D20"/>
    <w:rsid w:val="008C5032"/>
    <w:rsid w:val="008C52AF"/>
    <w:rsid w:val="008C57A9"/>
    <w:rsid w:val="008C63FC"/>
    <w:rsid w:val="008C65E2"/>
    <w:rsid w:val="008C6618"/>
    <w:rsid w:val="008C6B96"/>
    <w:rsid w:val="008C6DB8"/>
    <w:rsid w:val="008C7064"/>
    <w:rsid w:val="008C7688"/>
    <w:rsid w:val="008C7A36"/>
    <w:rsid w:val="008C7E61"/>
    <w:rsid w:val="008D0424"/>
    <w:rsid w:val="008D0DC6"/>
    <w:rsid w:val="008D0EA4"/>
    <w:rsid w:val="008D1210"/>
    <w:rsid w:val="008D13FE"/>
    <w:rsid w:val="008D1A40"/>
    <w:rsid w:val="008D2AA9"/>
    <w:rsid w:val="008D2ADC"/>
    <w:rsid w:val="008D2BF9"/>
    <w:rsid w:val="008D2E5A"/>
    <w:rsid w:val="008D3115"/>
    <w:rsid w:val="008D3389"/>
    <w:rsid w:val="008D3C9A"/>
    <w:rsid w:val="008D4668"/>
    <w:rsid w:val="008D4F5C"/>
    <w:rsid w:val="008D5379"/>
    <w:rsid w:val="008D5A7F"/>
    <w:rsid w:val="008D6EBF"/>
    <w:rsid w:val="008D6FC4"/>
    <w:rsid w:val="008D752C"/>
    <w:rsid w:val="008E1046"/>
    <w:rsid w:val="008E109F"/>
    <w:rsid w:val="008E2455"/>
    <w:rsid w:val="008E25C5"/>
    <w:rsid w:val="008E2AB5"/>
    <w:rsid w:val="008E2CEC"/>
    <w:rsid w:val="008E2D7D"/>
    <w:rsid w:val="008E3989"/>
    <w:rsid w:val="008E405C"/>
    <w:rsid w:val="008E4547"/>
    <w:rsid w:val="008E4DD9"/>
    <w:rsid w:val="008E5E78"/>
    <w:rsid w:val="008E5F63"/>
    <w:rsid w:val="008E65D3"/>
    <w:rsid w:val="008E6919"/>
    <w:rsid w:val="008F00EA"/>
    <w:rsid w:val="008F114D"/>
    <w:rsid w:val="008F224A"/>
    <w:rsid w:val="008F2A23"/>
    <w:rsid w:val="008F323F"/>
    <w:rsid w:val="008F40E7"/>
    <w:rsid w:val="008F4301"/>
    <w:rsid w:val="008F4367"/>
    <w:rsid w:val="008F4F80"/>
    <w:rsid w:val="008F634E"/>
    <w:rsid w:val="008F6CCF"/>
    <w:rsid w:val="008F7074"/>
    <w:rsid w:val="008F7746"/>
    <w:rsid w:val="009005F1"/>
    <w:rsid w:val="009008C9"/>
    <w:rsid w:val="00901FF7"/>
    <w:rsid w:val="00902033"/>
    <w:rsid w:val="00902098"/>
    <w:rsid w:val="009031A1"/>
    <w:rsid w:val="009042E7"/>
    <w:rsid w:val="00905230"/>
    <w:rsid w:val="009056DD"/>
    <w:rsid w:val="00905A68"/>
    <w:rsid w:val="00905DA3"/>
    <w:rsid w:val="00905E09"/>
    <w:rsid w:val="00905EB7"/>
    <w:rsid w:val="009072EC"/>
    <w:rsid w:val="00907394"/>
    <w:rsid w:val="00907AA1"/>
    <w:rsid w:val="00910481"/>
    <w:rsid w:val="009109DB"/>
    <w:rsid w:val="00911613"/>
    <w:rsid w:val="00911714"/>
    <w:rsid w:val="00911A5D"/>
    <w:rsid w:val="0091243A"/>
    <w:rsid w:val="00912B57"/>
    <w:rsid w:val="00912D0B"/>
    <w:rsid w:val="00913469"/>
    <w:rsid w:val="009135B5"/>
    <w:rsid w:val="009135E7"/>
    <w:rsid w:val="00913F7A"/>
    <w:rsid w:val="00914265"/>
    <w:rsid w:val="00914AFE"/>
    <w:rsid w:val="00915028"/>
    <w:rsid w:val="009152B8"/>
    <w:rsid w:val="009157DC"/>
    <w:rsid w:val="00915F9D"/>
    <w:rsid w:val="00916122"/>
    <w:rsid w:val="0091663A"/>
    <w:rsid w:val="009166C8"/>
    <w:rsid w:val="0091780D"/>
    <w:rsid w:val="0092070F"/>
    <w:rsid w:val="00920F78"/>
    <w:rsid w:val="009216E9"/>
    <w:rsid w:val="0092213F"/>
    <w:rsid w:val="00922540"/>
    <w:rsid w:val="00923092"/>
    <w:rsid w:val="0092363D"/>
    <w:rsid w:val="009236A9"/>
    <w:rsid w:val="00923C88"/>
    <w:rsid w:val="009243B8"/>
    <w:rsid w:val="00924441"/>
    <w:rsid w:val="00924825"/>
    <w:rsid w:val="00924B47"/>
    <w:rsid w:val="00924B48"/>
    <w:rsid w:val="00924C22"/>
    <w:rsid w:val="009255D9"/>
    <w:rsid w:val="00925935"/>
    <w:rsid w:val="00926207"/>
    <w:rsid w:val="00926E77"/>
    <w:rsid w:val="00926F5B"/>
    <w:rsid w:val="009277F6"/>
    <w:rsid w:val="00927E2D"/>
    <w:rsid w:val="0093008D"/>
    <w:rsid w:val="009302F2"/>
    <w:rsid w:val="00930306"/>
    <w:rsid w:val="009305BE"/>
    <w:rsid w:val="00930ADC"/>
    <w:rsid w:val="00930F5E"/>
    <w:rsid w:val="00931203"/>
    <w:rsid w:val="0093148F"/>
    <w:rsid w:val="00932177"/>
    <w:rsid w:val="00933155"/>
    <w:rsid w:val="00933E2F"/>
    <w:rsid w:val="009349C7"/>
    <w:rsid w:val="00934BC1"/>
    <w:rsid w:val="0093515E"/>
    <w:rsid w:val="00935489"/>
    <w:rsid w:val="00935AA5"/>
    <w:rsid w:val="00935B28"/>
    <w:rsid w:val="00935C9F"/>
    <w:rsid w:val="00935CF3"/>
    <w:rsid w:val="0093702F"/>
    <w:rsid w:val="00937292"/>
    <w:rsid w:val="00937432"/>
    <w:rsid w:val="009378CD"/>
    <w:rsid w:val="00937C2F"/>
    <w:rsid w:val="00940045"/>
    <w:rsid w:val="00940DD3"/>
    <w:rsid w:val="00941CD0"/>
    <w:rsid w:val="0094217F"/>
    <w:rsid w:val="009426BB"/>
    <w:rsid w:val="00942895"/>
    <w:rsid w:val="00942C14"/>
    <w:rsid w:val="009430DF"/>
    <w:rsid w:val="00943225"/>
    <w:rsid w:val="0094336E"/>
    <w:rsid w:val="009435A2"/>
    <w:rsid w:val="009441BB"/>
    <w:rsid w:val="009446A0"/>
    <w:rsid w:val="0094510A"/>
    <w:rsid w:val="00945846"/>
    <w:rsid w:val="00945BC1"/>
    <w:rsid w:val="00945C0B"/>
    <w:rsid w:val="00946CD8"/>
    <w:rsid w:val="00946F05"/>
    <w:rsid w:val="00947148"/>
    <w:rsid w:val="00950256"/>
    <w:rsid w:val="00951329"/>
    <w:rsid w:val="00951A45"/>
    <w:rsid w:val="00951ADA"/>
    <w:rsid w:val="00951EA6"/>
    <w:rsid w:val="00952CB3"/>
    <w:rsid w:val="00954214"/>
    <w:rsid w:val="00954A2C"/>
    <w:rsid w:val="009552A2"/>
    <w:rsid w:val="00955753"/>
    <w:rsid w:val="00955BF6"/>
    <w:rsid w:val="00955D54"/>
    <w:rsid w:val="00956002"/>
    <w:rsid w:val="009567F8"/>
    <w:rsid w:val="00956A8D"/>
    <w:rsid w:val="00956C5B"/>
    <w:rsid w:val="0095719C"/>
    <w:rsid w:val="00957B33"/>
    <w:rsid w:val="00957D66"/>
    <w:rsid w:val="00960993"/>
    <w:rsid w:val="00960B9D"/>
    <w:rsid w:val="00960F5F"/>
    <w:rsid w:val="00961C42"/>
    <w:rsid w:val="00961DE5"/>
    <w:rsid w:val="00962141"/>
    <w:rsid w:val="00963094"/>
    <w:rsid w:val="00963A29"/>
    <w:rsid w:val="00963EA2"/>
    <w:rsid w:val="00963FE6"/>
    <w:rsid w:val="00964968"/>
    <w:rsid w:val="00964ADC"/>
    <w:rsid w:val="00964D5D"/>
    <w:rsid w:val="009654B0"/>
    <w:rsid w:val="0096568B"/>
    <w:rsid w:val="00965B51"/>
    <w:rsid w:val="009663BF"/>
    <w:rsid w:val="009665B8"/>
    <w:rsid w:val="009667A6"/>
    <w:rsid w:val="009670AF"/>
    <w:rsid w:val="009673A4"/>
    <w:rsid w:val="009702C9"/>
    <w:rsid w:val="009704E6"/>
    <w:rsid w:val="009709B5"/>
    <w:rsid w:val="009710FD"/>
    <w:rsid w:val="009712FF"/>
    <w:rsid w:val="0097153E"/>
    <w:rsid w:val="009715CD"/>
    <w:rsid w:val="0097161A"/>
    <w:rsid w:val="009716D0"/>
    <w:rsid w:val="00972396"/>
    <w:rsid w:val="00972F29"/>
    <w:rsid w:val="009730BB"/>
    <w:rsid w:val="00973A36"/>
    <w:rsid w:val="00973EFA"/>
    <w:rsid w:val="00973F5A"/>
    <w:rsid w:val="00974948"/>
    <w:rsid w:val="0097554A"/>
    <w:rsid w:val="00975754"/>
    <w:rsid w:val="00975B15"/>
    <w:rsid w:val="009760BA"/>
    <w:rsid w:val="00976D36"/>
    <w:rsid w:val="009775C4"/>
    <w:rsid w:val="009778D6"/>
    <w:rsid w:val="00977C6B"/>
    <w:rsid w:val="00977EC7"/>
    <w:rsid w:val="00977F16"/>
    <w:rsid w:val="00977F5D"/>
    <w:rsid w:val="00980E71"/>
    <w:rsid w:val="00980FEB"/>
    <w:rsid w:val="009815DC"/>
    <w:rsid w:val="0098176C"/>
    <w:rsid w:val="009819AF"/>
    <w:rsid w:val="00982089"/>
    <w:rsid w:val="00982F84"/>
    <w:rsid w:val="00983067"/>
    <w:rsid w:val="009834B5"/>
    <w:rsid w:val="009837DB"/>
    <w:rsid w:val="00983BD5"/>
    <w:rsid w:val="0098424A"/>
    <w:rsid w:val="0098455F"/>
    <w:rsid w:val="009850AD"/>
    <w:rsid w:val="009850B8"/>
    <w:rsid w:val="00985862"/>
    <w:rsid w:val="009860E3"/>
    <w:rsid w:val="00987513"/>
    <w:rsid w:val="00987B6E"/>
    <w:rsid w:val="0099049A"/>
    <w:rsid w:val="009910D4"/>
    <w:rsid w:val="00991187"/>
    <w:rsid w:val="009913A2"/>
    <w:rsid w:val="009917CD"/>
    <w:rsid w:val="00991D6D"/>
    <w:rsid w:val="00991DCC"/>
    <w:rsid w:val="009926CC"/>
    <w:rsid w:val="00993A1D"/>
    <w:rsid w:val="00993AEC"/>
    <w:rsid w:val="00993CA9"/>
    <w:rsid w:val="00994557"/>
    <w:rsid w:val="009953C0"/>
    <w:rsid w:val="0099548D"/>
    <w:rsid w:val="0099586B"/>
    <w:rsid w:val="00995B9F"/>
    <w:rsid w:val="00996D27"/>
    <w:rsid w:val="0099745B"/>
    <w:rsid w:val="0099783B"/>
    <w:rsid w:val="009978C0"/>
    <w:rsid w:val="00997D38"/>
    <w:rsid w:val="009A01BF"/>
    <w:rsid w:val="009A16D2"/>
    <w:rsid w:val="009A1CE6"/>
    <w:rsid w:val="009A24F6"/>
    <w:rsid w:val="009A27A2"/>
    <w:rsid w:val="009A2999"/>
    <w:rsid w:val="009A2F45"/>
    <w:rsid w:val="009A3166"/>
    <w:rsid w:val="009A33CF"/>
    <w:rsid w:val="009A38A8"/>
    <w:rsid w:val="009A3C71"/>
    <w:rsid w:val="009A4164"/>
    <w:rsid w:val="009A4206"/>
    <w:rsid w:val="009A43D8"/>
    <w:rsid w:val="009A4C90"/>
    <w:rsid w:val="009A4E4A"/>
    <w:rsid w:val="009A4FAE"/>
    <w:rsid w:val="009A504C"/>
    <w:rsid w:val="009A6486"/>
    <w:rsid w:val="009A74C3"/>
    <w:rsid w:val="009A7805"/>
    <w:rsid w:val="009B0DEF"/>
    <w:rsid w:val="009B0FD8"/>
    <w:rsid w:val="009B1357"/>
    <w:rsid w:val="009B2445"/>
    <w:rsid w:val="009B2F2F"/>
    <w:rsid w:val="009B2FC5"/>
    <w:rsid w:val="009B3C8C"/>
    <w:rsid w:val="009B49FF"/>
    <w:rsid w:val="009B58DE"/>
    <w:rsid w:val="009B6862"/>
    <w:rsid w:val="009B6EC7"/>
    <w:rsid w:val="009B71EF"/>
    <w:rsid w:val="009B7E19"/>
    <w:rsid w:val="009C0671"/>
    <w:rsid w:val="009C070E"/>
    <w:rsid w:val="009C1441"/>
    <w:rsid w:val="009C1470"/>
    <w:rsid w:val="009C163D"/>
    <w:rsid w:val="009C19DE"/>
    <w:rsid w:val="009C1DFC"/>
    <w:rsid w:val="009C20E6"/>
    <w:rsid w:val="009C27E6"/>
    <w:rsid w:val="009C2D3A"/>
    <w:rsid w:val="009C32C1"/>
    <w:rsid w:val="009C3807"/>
    <w:rsid w:val="009C41D4"/>
    <w:rsid w:val="009C48E6"/>
    <w:rsid w:val="009C4AA1"/>
    <w:rsid w:val="009C4CA8"/>
    <w:rsid w:val="009C7B7D"/>
    <w:rsid w:val="009D05C3"/>
    <w:rsid w:val="009D08A7"/>
    <w:rsid w:val="009D08F9"/>
    <w:rsid w:val="009D0E7A"/>
    <w:rsid w:val="009D11A8"/>
    <w:rsid w:val="009D177B"/>
    <w:rsid w:val="009D1A7E"/>
    <w:rsid w:val="009D228A"/>
    <w:rsid w:val="009D2E1F"/>
    <w:rsid w:val="009D3110"/>
    <w:rsid w:val="009D349E"/>
    <w:rsid w:val="009D36CF"/>
    <w:rsid w:val="009D4E88"/>
    <w:rsid w:val="009D57F4"/>
    <w:rsid w:val="009D582F"/>
    <w:rsid w:val="009D620C"/>
    <w:rsid w:val="009D72D0"/>
    <w:rsid w:val="009D74BC"/>
    <w:rsid w:val="009D7825"/>
    <w:rsid w:val="009D7CDC"/>
    <w:rsid w:val="009D7D91"/>
    <w:rsid w:val="009E0180"/>
    <w:rsid w:val="009E0206"/>
    <w:rsid w:val="009E052B"/>
    <w:rsid w:val="009E0C16"/>
    <w:rsid w:val="009E0FE8"/>
    <w:rsid w:val="009E198D"/>
    <w:rsid w:val="009E2AC5"/>
    <w:rsid w:val="009E2BCC"/>
    <w:rsid w:val="009E2C76"/>
    <w:rsid w:val="009E2DD7"/>
    <w:rsid w:val="009E3B63"/>
    <w:rsid w:val="009E3B87"/>
    <w:rsid w:val="009E3C78"/>
    <w:rsid w:val="009E3F22"/>
    <w:rsid w:val="009E45B6"/>
    <w:rsid w:val="009E46B4"/>
    <w:rsid w:val="009E4D37"/>
    <w:rsid w:val="009E51F8"/>
    <w:rsid w:val="009E5762"/>
    <w:rsid w:val="009E5849"/>
    <w:rsid w:val="009E5C74"/>
    <w:rsid w:val="009E5D7D"/>
    <w:rsid w:val="009E66CC"/>
    <w:rsid w:val="009E6861"/>
    <w:rsid w:val="009E6CA6"/>
    <w:rsid w:val="009E7294"/>
    <w:rsid w:val="009E7813"/>
    <w:rsid w:val="009F00B4"/>
    <w:rsid w:val="009F0F90"/>
    <w:rsid w:val="009F112A"/>
    <w:rsid w:val="009F1688"/>
    <w:rsid w:val="009F1804"/>
    <w:rsid w:val="009F2013"/>
    <w:rsid w:val="009F20B1"/>
    <w:rsid w:val="009F2CF0"/>
    <w:rsid w:val="009F3692"/>
    <w:rsid w:val="009F373A"/>
    <w:rsid w:val="009F3762"/>
    <w:rsid w:val="009F38E6"/>
    <w:rsid w:val="009F3ED7"/>
    <w:rsid w:val="009F40C1"/>
    <w:rsid w:val="009F40E9"/>
    <w:rsid w:val="009F4E0E"/>
    <w:rsid w:val="009F4E32"/>
    <w:rsid w:val="009F5854"/>
    <w:rsid w:val="009F5B1A"/>
    <w:rsid w:val="009F65EC"/>
    <w:rsid w:val="009F68F7"/>
    <w:rsid w:val="009F6EB9"/>
    <w:rsid w:val="009F726C"/>
    <w:rsid w:val="00A01EE8"/>
    <w:rsid w:val="00A02098"/>
    <w:rsid w:val="00A0245D"/>
    <w:rsid w:val="00A024BC"/>
    <w:rsid w:val="00A024CF"/>
    <w:rsid w:val="00A02BF5"/>
    <w:rsid w:val="00A02CB4"/>
    <w:rsid w:val="00A03269"/>
    <w:rsid w:val="00A03901"/>
    <w:rsid w:val="00A03B7B"/>
    <w:rsid w:val="00A04280"/>
    <w:rsid w:val="00A0458F"/>
    <w:rsid w:val="00A0490D"/>
    <w:rsid w:val="00A05239"/>
    <w:rsid w:val="00A05339"/>
    <w:rsid w:val="00A0589F"/>
    <w:rsid w:val="00A05B22"/>
    <w:rsid w:val="00A0638D"/>
    <w:rsid w:val="00A076A9"/>
    <w:rsid w:val="00A07900"/>
    <w:rsid w:val="00A07C40"/>
    <w:rsid w:val="00A07DF3"/>
    <w:rsid w:val="00A07E6C"/>
    <w:rsid w:val="00A07E9E"/>
    <w:rsid w:val="00A11020"/>
    <w:rsid w:val="00A1145A"/>
    <w:rsid w:val="00A1172C"/>
    <w:rsid w:val="00A11B00"/>
    <w:rsid w:val="00A11CDB"/>
    <w:rsid w:val="00A12145"/>
    <w:rsid w:val="00A13087"/>
    <w:rsid w:val="00A16C6C"/>
    <w:rsid w:val="00A16DD8"/>
    <w:rsid w:val="00A172AA"/>
    <w:rsid w:val="00A1755F"/>
    <w:rsid w:val="00A17C8A"/>
    <w:rsid w:val="00A204F5"/>
    <w:rsid w:val="00A20A94"/>
    <w:rsid w:val="00A21851"/>
    <w:rsid w:val="00A21AB7"/>
    <w:rsid w:val="00A21B70"/>
    <w:rsid w:val="00A21F34"/>
    <w:rsid w:val="00A22459"/>
    <w:rsid w:val="00A22601"/>
    <w:rsid w:val="00A22812"/>
    <w:rsid w:val="00A22D00"/>
    <w:rsid w:val="00A22EBC"/>
    <w:rsid w:val="00A236C3"/>
    <w:rsid w:val="00A23739"/>
    <w:rsid w:val="00A23D3B"/>
    <w:rsid w:val="00A24792"/>
    <w:rsid w:val="00A24F41"/>
    <w:rsid w:val="00A25131"/>
    <w:rsid w:val="00A25304"/>
    <w:rsid w:val="00A25825"/>
    <w:rsid w:val="00A25EC7"/>
    <w:rsid w:val="00A2650B"/>
    <w:rsid w:val="00A2660F"/>
    <w:rsid w:val="00A27156"/>
    <w:rsid w:val="00A274B0"/>
    <w:rsid w:val="00A27A97"/>
    <w:rsid w:val="00A27B66"/>
    <w:rsid w:val="00A30013"/>
    <w:rsid w:val="00A30FE2"/>
    <w:rsid w:val="00A31604"/>
    <w:rsid w:val="00A3178B"/>
    <w:rsid w:val="00A31D11"/>
    <w:rsid w:val="00A325F1"/>
    <w:rsid w:val="00A326F8"/>
    <w:rsid w:val="00A34272"/>
    <w:rsid w:val="00A35680"/>
    <w:rsid w:val="00A3597A"/>
    <w:rsid w:val="00A3684B"/>
    <w:rsid w:val="00A36C49"/>
    <w:rsid w:val="00A36D4C"/>
    <w:rsid w:val="00A40124"/>
    <w:rsid w:val="00A40215"/>
    <w:rsid w:val="00A403C0"/>
    <w:rsid w:val="00A40A65"/>
    <w:rsid w:val="00A40B33"/>
    <w:rsid w:val="00A41477"/>
    <w:rsid w:val="00A4194A"/>
    <w:rsid w:val="00A424A3"/>
    <w:rsid w:val="00A424CC"/>
    <w:rsid w:val="00A42675"/>
    <w:rsid w:val="00A42799"/>
    <w:rsid w:val="00A43B31"/>
    <w:rsid w:val="00A43DD9"/>
    <w:rsid w:val="00A43FC0"/>
    <w:rsid w:val="00A44490"/>
    <w:rsid w:val="00A447D5"/>
    <w:rsid w:val="00A4488C"/>
    <w:rsid w:val="00A45798"/>
    <w:rsid w:val="00A45F3F"/>
    <w:rsid w:val="00A461A3"/>
    <w:rsid w:val="00A46B1E"/>
    <w:rsid w:val="00A470B6"/>
    <w:rsid w:val="00A47C4B"/>
    <w:rsid w:val="00A50A72"/>
    <w:rsid w:val="00A52F2E"/>
    <w:rsid w:val="00A5318A"/>
    <w:rsid w:val="00A53936"/>
    <w:rsid w:val="00A53F95"/>
    <w:rsid w:val="00A540B3"/>
    <w:rsid w:val="00A54712"/>
    <w:rsid w:val="00A54E3E"/>
    <w:rsid w:val="00A55655"/>
    <w:rsid w:val="00A557A8"/>
    <w:rsid w:val="00A55AA7"/>
    <w:rsid w:val="00A55C99"/>
    <w:rsid w:val="00A55FEA"/>
    <w:rsid w:val="00A56258"/>
    <w:rsid w:val="00A56F6E"/>
    <w:rsid w:val="00A56FAD"/>
    <w:rsid w:val="00A573BD"/>
    <w:rsid w:val="00A5782A"/>
    <w:rsid w:val="00A57BFD"/>
    <w:rsid w:val="00A60981"/>
    <w:rsid w:val="00A61159"/>
    <w:rsid w:val="00A61332"/>
    <w:rsid w:val="00A6157B"/>
    <w:rsid w:val="00A61CAB"/>
    <w:rsid w:val="00A634D2"/>
    <w:rsid w:val="00A63CAA"/>
    <w:rsid w:val="00A647E7"/>
    <w:rsid w:val="00A64B29"/>
    <w:rsid w:val="00A6526F"/>
    <w:rsid w:val="00A653C7"/>
    <w:rsid w:val="00A65A16"/>
    <w:rsid w:val="00A65B32"/>
    <w:rsid w:val="00A66845"/>
    <w:rsid w:val="00A668D5"/>
    <w:rsid w:val="00A66D4A"/>
    <w:rsid w:val="00A67385"/>
    <w:rsid w:val="00A67CF3"/>
    <w:rsid w:val="00A703A3"/>
    <w:rsid w:val="00A703F3"/>
    <w:rsid w:val="00A70CE2"/>
    <w:rsid w:val="00A70E9D"/>
    <w:rsid w:val="00A710C4"/>
    <w:rsid w:val="00A712F4"/>
    <w:rsid w:val="00A71BED"/>
    <w:rsid w:val="00A72DF8"/>
    <w:rsid w:val="00A731CE"/>
    <w:rsid w:val="00A73217"/>
    <w:rsid w:val="00A73991"/>
    <w:rsid w:val="00A73AFA"/>
    <w:rsid w:val="00A73D41"/>
    <w:rsid w:val="00A742F8"/>
    <w:rsid w:val="00A74996"/>
    <w:rsid w:val="00A74A24"/>
    <w:rsid w:val="00A769ED"/>
    <w:rsid w:val="00A76BC2"/>
    <w:rsid w:val="00A808D2"/>
    <w:rsid w:val="00A80FD8"/>
    <w:rsid w:val="00A814D7"/>
    <w:rsid w:val="00A81501"/>
    <w:rsid w:val="00A81DBB"/>
    <w:rsid w:val="00A828CB"/>
    <w:rsid w:val="00A82937"/>
    <w:rsid w:val="00A82B9A"/>
    <w:rsid w:val="00A82ED6"/>
    <w:rsid w:val="00A8324F"/>
    <w:rsid w:val="00A833A1"/>
    <w:rsid w:val="00A84653"/>
    <w:rsid w:val="00A8468D"/>
    <w:rsid w:val="00A84A94"/>
    <w:rsid w:val="00A8532B"/>
    <w:rsid w:val="00A85E1D"/>
    <w:rsid w:val="00A85FB1"/>
    <w:rsid w:val="00A8635B"/>
    <w:rsid w:val="00A86BDB"/>
    <w:rsid w:val="00A86C8C"/>
    <w:rsid w:val="00A870C6"/>
    <w:rsid w:val="00A871B9"/>
    <w:rsid w:val="00A873EC"/>
    <w:rsid w:val="00A87B81"/>
    <w:rsid w:val="00A90C57"/>
    <w:rsid w:val="00A90CB2"/>
    <w:rsid w:val="00A92AD5"/>
    <w:rsid w:val="00A92D18"/>
    <w:rsid w:val="00A92D70"/>
    <w:rsid w:val="00A92DAF"/>
    <w:rsid w:val="00A92F31"/>
    <w:rsid w:val="00A9326C"/>
    <w:rsid w:val="00A93BF6"/>
    <w:rsid w:val="00A948A4"/>
    <w:rsid w:val="00A95A86"/>
    <w:rsid w:val="00A95BC9"/>
    <w:rsid w:val="00A968D6"/>
    <w:rsid w:val="00A96C2D"/>
    <w:rsid w:val="00A96CC5"/>
    <w:rsid w:val="00A96D86"/>
    <w:rsid w:val="00A972A6"/>
    <w:rsid w:val="00A9788E"/>
    <w:rsid w:val="00A97BA9"/>
    <w:rsid w:val="00A97DCB"/>
    <w:rsid w:val="00AA007B"/>
    <w:rsid w:val="00AA0961"/>
    <w:rsid w:val="00AA0D37"/>
    <w:rsid w:val="00AA0F62"/>
    <w:rsid w:val="00AA2498"/>
    <w:rsid w:val="00AA28AA"/>
    <w:rsid w:val="00AA2F90"/>
    <w:rsid w:val="00AA3491"/>
    <w:rsid w:val="00AA352D"/>
    <w:rsid w:val="00AA3A85"/>
    <w:rsid w:val="00AA4C34"/>
    <w:rsid w:val="00AA513E"/>
    <w:rsid w:val="00AA5A16"/>
    <w:rsid w:val="00AA5F6F"/>
    <w:rsid w:val="00AA6648"/>
    <w:rsid w:val="00AB0E36"/>
    <w:rsid w:val="00AB100C"/>
    <w:rsid w:val="00AB1022"/>
    <w:rsid w:val="00AB1375"/>
    <w:rsid w:val="00AB2D5B"/>
    <w:rsid w:val="00AB2F54"/>
    <w:rsid w:val="00AB3090"/>
    <w:rsid w:val="00AB38A8"/>
    <w:rsid w:val="00AB4267"/>
    <w:rsid w:val="00AB4820"/>
    <w:rsid w:val="00AB4953"/>
    <w:rsid w:val="00AB509C"/>
    <w:rsid w:val="00AB5498"/>
    <w:rsid w:val="00AB5940"/>
    <w:rsid w:val="00AB5E9F"/>
    <w:rsid w:val="00AB630F"/>
    <w:rsid w:val="00AB6566"/>
    <w:rsid w:val="00AB6986"/>
    <w:rsid w:val="00AB6B3F"/>
    <w:rsid w:val="00AB6E6A"/>
    <w:rsid w:val="00AB7065"/>
    <w:rsid w:val="00AB729B"/>
    <w:rsid w:val="00AB7752"/>
    <w:rsid w:val="00AC0489"/>
    <w:rsid w:val="00AC0556"/>
    <w:rsid w:val="00AC1CB2"/>
    <w:rsid w:val="00AC1FC8"/>
    <w:rsid w:val="00AC1FFF"/>
    <w:rsid w:val="00AC20C5"/>
    <w:rsid w:val="00AC2435"/>
    <w:rsid w:val="00AC2607"/>
    <w:rsid w:val="00AC2AFD"/>
    <w:rsid w:val="00AC2C02"/>
    <w:rsid w:val="00AC2DB2"/>
    <w:rsid w:val="00AC30B6"/>
    <w:rsid w:val="00AC30DA"/>
    <w:rsid w:val="00AC33B1"/>
    <w:rsid w:val="00AC35C0"/>
    <w:rsid w:val="00AC3735"/>
    <w:rsid w:val="00AC3E77"/>
    <w:rsid w:val="00AC5236"/>
    <w:rsid w:val="00AC5616"/>
    <w:rsid w:val="00AC7057"/>
    <w:rsid w:val="00AC778E"/>
    <w:rsid w:val="00AC7932"/>
    <w:rsid w:val="00AC7995"/>
    <w:rsid w:val="00AC7EB8"/>
    <w:rsid w:val="00AD020D"/>
    <w:rsid w:val="00AD03E7"/>
    <w:rsid w:val="00AD0678"/>
    <w:rsid w:val="00AD0826"/>
    <w:rsid w:val="00AD18D2"/>
    <w:rsid w:val="00AD26F2"/>
    <w:rsid w:val="00AD2931"/>
    <w:rsid w:val="00AD3909"/>
    <w:rsid w:val="00AD46B2"/>
    <w:rsid w:val="00AD494A"/>
    <w:rsid w:val="00AD4C1A"/>
    <w:rsid w:val="00AD5029"/>
    <w:rsid w:val="00AD54E3"/>
    <w:rsid w:val="00AD59F2"/>
    <w:rsid w:val="00AD5FF5"/>
    <w:rsid w:val="00AD6367"/>
    <w:rsid w:val="00AD6485"/>
    <w:rsid w:val="00AD64B9"/>
    <w:rsid w:val="00AD7264"/>
    <w:rsid w:val="00AD7DFE"/>
    <w:rsid w:val="00AD7FB4"/>
    <w:rsid w:val="00AE0125"/>
    <w:rsid w:val="00AE0C98"/>
    <w:rsid w:val="00AE182B"/>
    <w:rsid w:val="00AE18F5"/>
    <w:rsid w:val="00AE283C"/>
    <w:rsid w:val="00AE2D5E"/>
    <w:rsid w:val="00AE303C"/>
    <w:rsid w:val="00AE33CF"/>
    <w:rsid w:val="00AE44C6"/>
    <w:rsid w:val="00AE4C7B"/>
    <w:rsid w:val="00AE56B3"/>
    <w:rsid w:val="00AE5A97"/>
    <w:rsid w:val="00AE5D3A"/>
    <w:rsid w:val="00AE628F"/>
    <w:rsid w:val="00AE66EC"/>
    <w:rsid w:val="00AE69CE"/>
    <w:rsid w:val="00AE6FB5"/>
    <w:rsid w:val="00AE738E"/>
    <w:rsid w:val="00AF02DA"/>
    <w:rsid w:val="00AF03E9"/>
    <w:rsid w:val="00AF07B6"/>
    <w:rsid w:val="00AF0CC1"/>
    <w:rsid w:val="00AF1608"/>
    <w:rsid w:val="00AF1C77"/>
    <w:rsid w:val="00AF24F1"/>
    <w:rsid w:val="00AF271B"/>
    <w:rsid w:val="00AF28DB"/>
    <w:rsid w:val="00AF35F9"/>
    <w:rsid w:val="00AF4027"/>
    <w:rsid w:val="00AF44DD"/>
    <w:rsid w:val="00AF45CB"/>
    <w:rsid w:val="00AF47A1"/>
    <w:rsid w:val="00AF4AEC"/>
    <w:rsid w:val="00AF5051"/>
    <w:rsid w:val="00AF509F"/>
    <w:rsid w:val="00AF5938"/>
    <w:rsid w:val="00AF5F8C"/>
    <w:rsid w:val="00AF6134"/>
    <w:rsid w:val="00AF77E3"/>
    <w:rsid w:val="00AF7E45"/>
    <w:rsid w:val="00AF7F4D"/>
    <w:rsid w:val="00B00699"/>
    <w:rsid w:val="00B00846"/>
    <w:rsid w:val="00B00F68"/>
    <w:rsid w:val="00B01043"/>
    <w:rsid w:val="00B015D9"/>
    <w:rsid w:val="00B01D64"/>
    <w:rsid w:val="00B0212E"/>
    <w:rsid w:val="00B02455"/>
    <w:rsid w:val="00B02B6E"/>
    <w:rsid w:val="00B02EDE"/>
    <w:rsid w:val="00B02FDF"/>
    <w:rsid w:val="00B034F4"/>
    <w:rsid w:val="00B03769"/>
    <w:rsid w:val="00B03A12"/>
    <w:rsid w:val="00B03A28"/>
    <w:rsid w:val="00B03E4B"/>
    <w:rsid w:val="00B04CBD"/>
    <w:rsid w:val="00B05175"/>
    <w:rsid w:val="00B053C9"/>
    <w:rsid w:val="00B054DB"/>
    <w:rsid w:val="00B05CF1"/>
    <w:rsid w:val="00B063C8"/>
    <w:rsid w:val="00B065CD"/>
    <w:rsid w:val="00B066B2"/>
    <w:rsid w:val="00B07051"/>
    <w:rsid w:val="00B07760"/>
    <w:rsid w:val="00B07833"/>
    <w:rsid w:val="00B108B3"/>
    <w:rsid w:val="00B10DFC"/>
    <w:rsid w:val="00B119B7"/>
    <w:rsid w:val="00B1272D"/>
    <w:rsid w:val="00B13729"/>
    <w:rsid w:val="00B1380F"/>
    <w:rsid w:val="00B14454"/>
    <w:rsid w:val="00B15094"/>
    <w:rsid w:val="00B153F4"/>
    <w:rsid w:val="00B1774A"/>
    <w:rsid w:val="00B178D0"/>
    <w:rsid w:val="00B17A0E"/>
    <w:rsid w:val="00B2097E"/>
    <w:rsid w:val="00B20D8F"/>
    <w:rsid w:val="00B223C1"/>
    <w:rsid w:val="00B2251C"/>
    <w:rsid w:val="00B2292C"/>
    <w:rsid w:val="00B22B94"/>
    <w:rsid w:val="00B2414F"/>
    <w:rsid w:val="00B241B5"/>
    <w:rsid w:val="00B24303"/>
    <w:rsid w:val="00B24E03"/>
    <w:rsid w:val="00B258A4"/>
    <w:rsid w:val="00B25E51"/>
    <w:rsid w:val="00B2640B"/>
    <w:rsid w:val="00B264B7"/>
    <w:rsid w:val="00B27126"/>
    <w:rsid w:val="00B27D25"/>
    <w:rsid w:val="00B302B1"/>
    <w:rsid w:val="00B30A44"/>
    <w:rsid w:val="00B3109C"/>
    <w:rsid w:val="00B31E55"/>
    <w:rsid w:val="00B32159"/>
    <w:rsid w:val="00B32766"/>
    <w:rsid w:val="00B32CB3"/>
    <w:rsid w:val="00B338EF"/>
    <w:rsid w:val="00B339B1"/>
    <w:rsid w:val="00B33FAD"/>
    <w:rsid w:val="00B344CD"/>
    <w:rsid w:val="00B34E4B"/>
    <w:rsid w:val="00B34EE4"/>
    <w:rsid w:val="00B36A53"/>
    <w:rsid w:val="00B36B5E"/>
    <w:rsid w:val="00B37431"/>
    <w:rsid w:val="00B3757D"/>
    <w:rsid w:val="00B403B1"/>
    <w:rsid w:val="00B4073E"/>
    <w:rsid w:val="00B408F5"/>
    <w:rsid w:val="00B42795"/>
    <w:rsid w:val="00B428EE"/>
    <w:rsid w:val="00B42E50"/>
    <w:rsid w:val="00B44833"/>
    <w:rsid w:val="00B44B8F"/>
    <w:rsid w:val="00B44D6C"/>
    <w:rsid w:val="00B4523A"/>
    <w:rsid w:val="00B46184"/>
    <w:rsid w:val="00B472EA"/>
    <w:rsid w:val="00B47A53"/>
    <w:rsid w:val="00B501F8"/>
    <w:rsid w:val="00B5026C"/>
    <w:rsid w:val="00B506EE"/>
    <w:rsid w:val="00B5087B"/>
    <w:rsid w:val="00B517F7"/>
    <w:rsid w:val="00B51A09"/>
    <w:rsid w:val="00B52607"/>
    <w:rsid w:val="00B52A4E"/>
    <w:rsid w:val="00B52ADF"/>
    <w:rsid w:val="00B52DA5"/>
    <w:rsid w:val="00B52FFE"/>
    <w:rsid w:val="00B533AB"/>
    <w:rsid w:val="00B54431"/>
    <w:rsid w:val="00B5463E"/>
    <w:rsid w:val="00B5494A"/>
    <w:rsid w:val="00B55A52"/>
    <w:rsid w:val="00B55EED"/>
    <w:rsid w:val="00B5672E"/>
    <w:rsid w:val="00B569B7"/>
    <w:rsid w:val="00B56EE9"/>
    <w:rsid w:val="00B578F9"/>
    <w:rsid w:val="00B60356"/>
    <w:rsid w:val="00B60447"/>
    <w:rsid w:val="00B6093B"/>
    <w:rsid w:val="00B60AF3"/>
    <w:rsid w:val="00B60D62"/>
    <w:rsid w:val="00B60E07"/>
    <w:rsid w:val="00B60E95"/>
    <w:rsid w:val="00B61B39"/>
    <w:rsid w:val="00B62059"/>
    <w:rsid w:val="00B62230"/>
    <w:rsid w:val="00B622D2"/>
    <w:rsid w:val="00B62AA2"/>
    <w:rsid w:val="00B62C8B"/>
    <w:rsid w:val="00B62E61"/>
    <w:rsid w:val="00B6319C"/>
    <w:rsid w:val="00B6357A"/>
    <w:rsid w:val="00B63602"/>
    <w:rsid w:val="00B636A5"/>
    <w:rsid w:val="00B64015"/>
    <w:rsid w:val="00B6424F"/>
    <w:rsid w:val="00B6440B"/>
    <w:rsid w:val="00B64412"/>
    <w:rsid w:val="00B6446F"/>
    <w:rsid w:val="00B64605"/>
    <w:rsid w:val="00B64CF9"/>
    <w:rsid w:val="00B650CE"/>
    <w:rsid w:val="00B65C46"/>
    <w:rsid w:val="00B6631E"/>
    <w:rsid w:val="00B66629"/>
    <w:rsid w:val="00B66B53"/>
    <w:rsid w:val="00B67AFF"/>
    <w:rsid w:val="00B67DFC"/>
    <w:rsid w:val="00B70042"/>
    <w:rsid w:val="00B70A27"/>
    <w:rsid w:val="00B70FA8"/>
    <w:rsid w:val="00B72D0A"/>
    <w:rsid w:val="00B72FDD"/>
    <w:rsid w:val="00B73712"/>
    <w:rsid w:val="00B73855"/>
    <w:rsid w:val="00B73A8B"/>
    <w:rsid w:val="00B73CDC"/>
    <w:rsid w:val="00B741F4"/>
    <w:rsid w:val="00B748E9"/>
    <w:rsid w:val="00B74C80"/>
    <w:rsid w:val="00B75154"/>
    <w:rsid w:val="00B75675"/>
    <w:rsid w:val="00B75A78"/>
    <w:rsid w:val="00B7677A"/>
    <w:rsid w:val="00B76DAA"/>
    <w:rsid w:val="00B76DD6"/>
    <w:rsid w:val="00B802BA"/>
    <w:rsid w:val="00B802C4"/>
    <w:rsid w:val="00B80833"/>
    <w:rsid w:val="00B80B48"/>
    <w:rsid w:val="00B8102B"/>
    <w:rsid w:val="00B819E4"/>
    <w:rsid w:val="00B81BE4"/>
    <w:rsid w:val="00B820A2"/>
    <w:rsid w:val="00B820BE"/>
    <w:rsid w:val="00B82249"/>
    <w:rsid w:val="00B8299C"/>
    <w:rsid w:val="00B82B71"/>
    <w:rsid w:val="00B82BB9"/>
    <w:rsid w:val="00B82CDE"/>
    <w:rsid w:val="00B82CEB"/>
    <w:rsid w:val="00B831D6"/>
    <w:rsid w:val="00B83643"/>
    <w:rsid w:val="00B84142"/>
    <w:rsid w:val="00B849CA"/>
    <w:rsid w:val="00B84BFD"/>
    <w:rsid w:val="00B85294"/>
    <w:rsid w:val="00B85D5E"/>
    <w:rsid w:val="00B860C6"/>
    <w:rsid w:val="00B861A4"/>
    <w:rsid w:val="00B86E91"/>
    <w:rsid w:val="00B8723E"/>
    <w:rsid w:val="00B873B1"/>
    <w:rsid w:val="00B90186"/>
    <w:rsid w:val="00B90211"/>
    <w:rsid w:val="00B902E2"/>
    <w:rsid w:val="00B905BC"/>
    <w:rsid w:val="00B90696"/>
    <w:rsid w:val="00B915E0"/>
    <w:rsid w:val="00B91728"/>
    <w:rsid w:val="00B91832"/>
    <w:rsid w:val="00B91922"/>
    <w:rsid w:val="00B91EAE"/>
    <w:rsid w:val="00B921FB"/>
    <w:rsid w:val="00B922C7"/>
    <w:rsid w:val="00B92549"/>
    <w:rsid w:val="00B92DA1"/>
    <w:rsid w:val="00B93DEC"/>
    <w:rsid w:val="00B93E66"/>
    <w:rsid w:val="00B93F18"/>
    <w:rsid w:val="00B94079"/>
    <w:rsid w:val="00B9424C"/>
    <w:rsid w:val="00B94DEA"/>
    <w:rsid w:val="00B95404"/>
    <w:rsid w:val="00B9558E"/>
    <w:rsid w:val="00B955A9"/>
    <w:rsid w:val="00B972F5"/>
    <w:rsid w:val="00B97407"/>
    <w:rsid w:val="00B974E3"/>
    <w:rsid w:val="00BA0DE8"/>
    <w:rsid w:val="00BA1046"/>
    <w:rsid w:val="00BA1316"/>
    <w:rsid w:val="00BA155F"/>
    <w:rsid w:val="00BA163D"/>
    <w:rsid w:val="00BA175C"/>
    <w:rsid w:val="00BA188F"/>
    <w:rsid w:val="00BA1A73"/>
    <w:rsid w:val="00BA2223"/>
    <w:rsid w:val="00BA2380"/>
    <w:rsid w:val="00BA2FF0"/>
    <w:rsid w:val="00BA3073"/>
    <w:rsid w:val="00BA3C03"/>
    <w:rsid w:val="00BA3ED6"/>
    <w:rsid w:val="00BA4189"/>
    <w:rsid w:val="00BA503A"/>
    <w:rsid w:val="00BA5A8C"/>
    <w:rsid w:val="00BA5BC8"/>
    <w:rsid w:val="00BA7029"/>
    <w:rsid w:val="00BA7119"/>
    <w:rsid w:val="00BA7610"/>
    <w:rsid w:val="00BB0499"/>
    <w:rsid w:val="00BB0543"/>
    <w:rsid w:val="00BB063E"/>
    <w:rsid w:val="00BB073C"/>
    <w:rsid w:val="00BB0F60"/>
    <w:rsid w:val="00BB14CE"/>
    <w:rsid w:val="00BB15FF"/>
    <w:rsid w:val="00BB1E30"/>
    <w:rsid w:val="00BB22B7"/>
    <w:rsid w:val="00BB28B1"/>
    <w:rsid w:val="00BB314C"/>
    <w:rsid w:val="00BB33C8"/>
    <w:rsid w:val="00BB3B47"/>
    <w:rsid w:val="00BB402B"/>
    <w:rsid w:val="00BB4690"/>
    <w:rsid w:val="00BB5144"/>
    <w:rsid w:val="00BB520D"/>
    <w:rsid w:val="00BB5B7F"/>
    <w:rsid w:val="00BB5C31"/>
    <w:rsid w:val="00BB64F2"/>
    <w:rsid w:val="00BB6B11"/>
    <w:rsid w:val="00BB6DB8"/>
    <w:rsid w:val="00BB7AA1"/>
    <w:rsid w:val="00BC01A1"/>
    <w:rsid w:val="00BC1508"/>
    <w:rsid w:val="00BC158E"/>
    <w:rsid w:val="00BC1A9B"/>
    <w:rsid w:val="00BC231E"/>
    <w:rsid w:val="00BC342B"/>
    <w:rsid w:val="00BC3FCB"/>
    <w:rsid w:val="00BC5A15"/>
    <w:rsid w:val="00BC606A"/>
    <w:rsid w:val="00BC613F"/>
    <w:rsid w:val="00BC64E4"/>
    <w:rsid w:val="00BC6CA1"/>
    <w:rsid w:val="00BC73A6"/>
    <w:rsid w:val="00BC7FE7"/>
    <w:rsid w:val="00BD01C7"/>
    <w:rsid w:val="00BD0538"/>
    <w:rsid w:val="00BD082A"/>
    <w:rsid w:val="00BD09FB"/>
    <w:rsid w:val="00BD13B1"/>
    <w:rsid w:val="00BD16F9"/>
    <w:rsid w:val="00BD1D51"/>
    <w:rsid w:val="00BD200B"/>
    <w:rsid w:val="00BD2444"/>
    <w:rsid w:val="00BD2E42"/>
    <w:rsid w:val="00BD2F41"/>
    <w:rsid w:val="00BD3A90"/>
    <w:rsid w:val="00BD3D28"/>
    <w:rsid w:val="00BD40DB"/>
    <w:rsid w:val="00BD4D8D"/>
    <w:rsid w:val="00BD5548"/>
    <w:rsid w:val="00BD5CCF"/>
    <w:rsid w:val="00BD6312"/>
    <w:rsid w:val="00BD6313"/>
    <w:rsid w:val="00BD6862"/>
    <w:rsid w:val="00BD698F"/>
    <w:rsid w:val="00BD754F"/>
    <w:rsid w:val="00BD777A"/>
    <w:rsid w:val="00BD7C27"/>
    <w:rsid w:val="00BE04E6"/>
    <w:rsid w:val="00BE0757"/>
    <w:rsid w:val="00BE1CD3"/>
    <w:rsid w:val="00BE27D7"/>
    <w:rsid w:val="00BE2953"/>
    <w:rsid w:val="00BE2BDB"/>
    <w:rsid w:val="00BE4CCC"/>
    <w:rsid w:val="00BE5132"/>
    <w:rsid w:val="00BE5D4E"/>
    <w:rsid w:val="00BE62B9"/>
    <w:rsid w:val="00BE68BC"/>
    <w:rsid w:val="00BE6F65"/>
    <w:rsid w:val="00BE7690"/>
    <w:rsid w:val="00BF00EE"/>
    <w:rsid w:val="00BF0155"/>
    <w:rsid w:val="00BF107A"/>
    <w:rsid w:val="00BF167E"/>
    <w:rsid w:val="00BF1EEE"/>
    <w:rsid w:val="00BF22BA"/>
    <w:rsid w:val="00BF241A"/>
    <w:rsid w:val="00BF25F4"/>
    <w:rsid w:val="00BF3994"/>
    <w:rsid w:val="00BF493D"/>
    <w:rsid w:val="00BF5073"/>
    <w:rsid w:val="00BF5285"/>
    <w:rsid w:val="00BF5967"/>
    <w:rsid w:val="00BF75C3"/>
    <w:rsid w:val="00BF7F45"/>
    <w:rsid w:val="00C00325"/>
    <w:rsid w:val="00C01282"/>
    <w:rsid w:val="00C012C8"/>
    <w:rsid w:val="00C01AA1"/>
    <w:rsid w:val="00C024FB"/>
    <w:rsid w:val="00C02C5B"/>
    <w:rsid w:val="00C038C0"/>
    <w:rsid w:val="00C03EBD"/>
    <w:rsid w:val="00C042BF"/>
    <w:rsid w:val="00C0468A"/>
    <w:rsid w:val="00C04B5C"/>
    <w:rsid w:val="00C04BD9"/>
    <w:rsid w:val="00C05037"/>
    <w:rsid w:val="00C05160"/>
    <w:rsid w:val="00C05D22"/>
    <w:rsid w:val="00C05D96"/>
    <w:rsid w:val="00C06AD1"/>
    <w:rsid w:val="00C06C0C"/>
    <w:rsid w:val="00C07802"/>
    <w:rsid w:val="00C10373"/>
    <w:rsid w:val="00C10A17"/>
    <w:rsid w:val="00C10B11"/>
    <w:rsid w:val="00C11446"/>
    <w:rsid w:val="00C12004"/>
    <w:rsid w:val="00C12536"/>
    <w:rsid w:val="00C12AFA"/>
    <w:rsid w:val="00C12FA2"/>
    <w:rsid w:val="00C138B8"/>
    <w:rsid w:val="00C1410B"/>
    <w:rsid w:val="00C14370"/>
    <w:rsid w:val="00C149A8"/>
    <w:rsid w:val="00C151FA"/>
    <w:rsid w:val="00C154C1"/>
    <w:rsid w:val="00C15551"/>
    <w:rsid w:val="00C165E4"/>
    <w:rsid w:val="00C1761E"/>
    <w:rsid w:val="00C17AEB"/>
    <w:rsid w:val="00C17E75"/>
    <w:rsid w:val="00C20D2F"/>
    <w:rsid w:val="00C21202"/>
    <w:rsid w:val="00C21567"/>
    <w:rsid w:val="00C21AFA"/>
    <w:rsid w:val="00C21BF8"/>
    <w:rsid w:val="00C21F10"/>
    <w:rsid w:val="00C22438"/>
    <w:rsid w:val="00C22D2D"/>
    <w:rsid w:val="00C22F3D"/>
    <w:rsid w:val="00C23052"/>
    <w:rsid w:val="00C23200"/>
    <w:rsid w:val="00C2437F"/>
    <w:rsid w:val="00C24885"/>
    <w:rsid w:val="00C24B1B"/>
    <w:rsid w:val="00C25254"/>
    <w:rsid w:val="00C2599D"/>
    <w:rsid w:val="00C25BB4"/>
    <w:rsid w:val="00C25F31"/>
    <w:rsid w:val="00C2642A"/>
    <w:rsid w:val="00C268AA"/>
    <w:rsid w:val="00C26ADD"/>
    <w:rsid w:val="00C2728C"/>
    <w:rsid w:val="00C31DA1"/>
    <w:rsid w:val="00C320CE"/>
    <w:rsid w:val="00C32278"/>
    <w:rsid w:val="00C322CA"/>
    <w:rsid w:val="00C324FD"/>
    <w:rsid w:val="00C32EE0"/>
    <w:rsid w:val="00C33034"/>
    <w:rsid w:val="00C34D71"/>
    <w:rsid w:val="00C3525D"/>
    <w:rsid w:val="00C35718"/>
    <w:rsid w:val="00C360F0"/>
    <w:rsid w:val="00C361E3"/>
    <w:rsid w:val="00C3657E"/>
    <w:rsid w:val="00C36865"/>
    <w:rsid w:val="00C36E87"/>
    <w:rsid w:val="00C37A48"/>
    <w:rsid w:val="00C402EA"/>
    <w:rsid w:val="00C406FF"/>
    <w:rsid w:val="00C40BC6"/>
    <w:rsid w:val="00C40F1B"/>
    <w:rsid w:val="00C41A13"/>
    <w:rsid w:val="00C41DCF"/>
    <w:rsid w:val="00C42281"/>
    <w:rsid w:val="00C426E5"/>
    <w:rsid w:val="00C437F7"/>
    <w:rsid w:val="00C44ADC"/>
    <w:rsid w:val="00C44B46"/>
    <w:rsid w:val="00C44B4B"/>
    <w:rsid w:val="00C44FB8"/>
    <w:rsid w:val="00C45678"/>
    <w:rsid w:val="00C4575C"/>
    <w:rsid w:val="00C45949"/>
    <w:rsid w:val="00C45DC3"/>
    <w:rsid w:val="00C45E88"/>
    <w:rsid w:val="00C46318"/>
    <w:rsid w:val="00C464CA"/>
    <w:rsid w:val="00C46574"/>
    <w:rsid w:val="00C47A09"/>
    <w:rsid w:val="00C500A5"/>
    <w:rsid w:val="00C5124C"/>
    <w:rsid w:val="00C51676"/>
    <w:rsid w:val="00C516D7"/>
    <w:rsid w:val="00C518EF"/>
    <w:rsid w:val="00C5290E"/>
    <w:rsid w:val="00C532D5"/>
    <w:rsid w:val="00C53449"/>
    <w:rsid w:val="00C53569"/>
    <w:rsid w:val="00C535FF"/>
    <w:rsid w:val="00C537BB"/>
    <w:rsid w:val="00C53E08"/>
    <w:rsid w:val="00C5451A"/>
    <w:rsid w:val="00C5483A"/>
    <w:rsid w:val="00C55FF5"/>
    <w:rsid w:val="00C577C6"/>
    <w:rsid w:val="00C60705"/>
    <w:rsid w:val="00C60F21"/>
    <w:rsid w:val="00C612E6"/>
    <w:rsid w:val="00C61637"/>
    <w:rsid w:val="00C61EDF"/>
    <w:rsid w:val="00C62677"/>
    <w:rsid w:val="00C6270D"/>
    <w:rsid w:val="00C629A5"/>
    <w:rsid w:val="00C62CF9"/>
    <w:rsid w:val="00C62E91"/>
    <w:rsid w:val="00C63010"/>
    <w:rsid w:val="00C639C7"/>
    <w:rsid w:val="00C63C7A"/>
    <w:rsid w:val="00C63FBE"/>
    <w:rsid w:val="00C65263"/>
    <w:rsid w:val="00C66199"/>
    <w:rsid w:val="00C66692"/>
    <w:rsid w:val="00C70327"/>
    <w:rsid w:val="00C705EB"/>
    <w:rsid w:val="00C70E63"/>
    <w:rsid w:val="00C72107"/>
    <w:rsid w:val="00C72779"/>
    <w:rsid w:val="00C729F0"/>
    <w:rsid w:val="00C72A30"/>
    <w:rsid w:val="00C73C84"/>
    <w:rsid w:val="00C7414A"/>
    <w:rsid w:val="00C74493"/>
    <w:rsid w:val="00C74B97"/>
    <w:rsid w:val="00C74F6E"/>
    <w:rsid w:val="00C75751"/>
    <w:rsid w:val="00C75A95"/>
    <w:rsid w:val="00C75D3E"/>
    <w:rsid w:val="00C769CC"/>
    <w:rsid w:val="00C76ADE"/>
    <w:rsid w:val="00C776B2"/>
    <w:rsid w:val="00C77AB3"/>
    <w:rsid w:val="00C804A0"/>
    <w:rsid w:val="00C80704"/>
    <w:rsid w:val="00C80D17"/>
    <w:rsid w:val="00C80EF3"/>
    <w:rsid w:val="00C80FE8"/>
    <w:rsid w:val="00C8113F"/>
    <w:rsid w:val="00C8118C"/>
    <w:rsid w:val="00C8177D"/>
    <w:rsid w:val="00C818DB"/>
    <w:rsid w:val="00C81972"/>
    <w:rsid w:val="00C8464C"/>
    <w:rsid w:val="00C84734"/>
    <w:rsid w:val="00C84A24"/>
    <w:rsid w:val="00C85629"/>
    <w:rsid w:val="00C86120"/>
    <w:rsid w:val="00C86CBD"/>
    <w:rsid w:val="00C879B4"/>
    <w:rsid w:val="00C87EA9"/>
    <w:rsid w:val="00C90CC0"/>
    <w:rsid w:val="00C9142F"/>
    <w:rsid w:val="00C91FC5"/>
    <w:rsid w:val="00C92711"/>
    <w:rsid w:val="00C93352"/>
    <w:rsid w:val="00C937BB"/>
    <w:rsid w:val="00C937F9"/>
    <w:rsid w:val="00C93BAF"/>
    <w:rsid w:val="00C93C61"/>
    <w:rsid w:val="00C940DD"/>
    <w:rsid w:val="00C94420"/>
    <w:rsid w:val="00C94884"/>
    <w:rsid w:val="00C94940"/>
    <w:rsid w:val="00C94DE0"/>
    <w:rsid w:val="00C961A8"/>
    <w:rsid w:val="00C967F5"/>
    <w:rsid w:val="00C96CF2"/>
    <w:rsid w:val="00C971FA"/>
    <w:rsid w:val="00C9776E"/>
    <w:rsid w:val="00C97CD9"/>
    <w:rsid w:val="00CA0219"/>
    <w:rsid w:val="00CA05FF"/>
    <w:rsid w:val="00CA0860"/>
    <w:rsid w:val="00CA0A58"/>
    <w:rsid w:val="00CA0BB5"/>
    <w:rsid w:val="00CA11BC"/>
    <w:rsid w:val="00CA233D"/>
    <w:rsid w:val="00CA25F5"/>
    <w:rsid w:val="00CA2B2B"/>
    <w:rsid w:val="00CA2CDE"/>
    <w:rsid w:val="00CA33FF"/>
    <w:rsid w:val="00CA3600"/>
    <w:rsid w:val="00CA390F"/>
    <w:rsid w:val="00CA3BBE"/>
    <w:rsid w:val="00CA3FFF"/>
    <w:rsid w:val="00CA4242"/>
    <w:rsid w:val="00CA43DF"/>
    <w:rsid w:val="00CA5103"/>
    <w:rsid w:val="00CA5312"/>
    <w:rsid w:val="00CA53FD"/>
    <w:rsid w:val="00CA5E0F"/>
    <w:rsid w:val="00CA670C"/>
    <w:rsid w:val="00CA6E2D"/>
    <w:rsid w:val="00CA6FE6"/>
    <w:rsid w:val="00CA735E"/>
    <w:rsid w:val="00CA75EC"/>
    <w:rsid w:val="00CB032B"/>
    <w:rsid w:val="00CB0370"/>
    <w:rsid w:val="00CB112E"/>
    <w:rsid w:val="00CB114D"/>
    <w:rsid w:val="00CB1246"/>
    <w:rsid w:val="00CB175A"/>
    <w:rsid w:val="00CB17F2"/>
    <w:rsid w:val="00CB1A1F"/>
    <w:rsid w:val="00CB1A9D"/>
    <w:rsid w:val="00CB1E54"/>
    <w:rsid w:val="00CB352C"/>
    <w:rsid w:val="00CB3763"/>
    <w:rsid w:val="00CB39C3"/>
    <w:rsid w:val="00CB3FA8"/>
    <w:rsid w:val="00CB40EF"/>
    <w:rsid w:val="00CB42C7"/>
    <w:rsid w:val="00CB4BBF"/>
    <w:rsid w:val="00CB4E6E"/>
    <w:rsid w:val="00CB4FAF"/>
    <w:rsid w:val="00CB5536"/>
    <w:rsid w:val="00CB566D"/>
    <w:rsid w:val="00CB59F9"/>
    <w:rsid w:val="00CB5F13"/>
    <w:rsid w:val="00CB6647"/>
    <w:rsid w:val="00CB67A2"/>
    <w:rsid w:val="00CB6C7A"/>
    <w:rsid w:val="00CB755A"/>
    <w:rsid w:val="00CB755D"/>
    <w:rsid w:val="00CB7683"/>
    <w:rsid w:val="00CB7741"/>
    <w:rsid w:val="00CB7874"/>
    <w:rsid w:val="00CB7C7B"/>
    <w:rsid w:val="00CC0101"/>
    <w:rsid w:val="00CC1016"/>
    <w:rsid w:val="00CC1D1E"/>
    <w:rsid w:val="00CC24D7"/>
    <w:rsid w:val="00CC2D02"/>
    <w:rsid w:val="00CC325E"/>
    <w:rsid w:val="00CC339B"/>
    <w:rsid w:val="00CC3807"/>
    <w:rsid w:val="00CC38B1"/>
    <w:rsid w:val="00CC4180"/>
    <w:rsid w:val="00CC427A"/>
    <w:rsid w:val="00CC4487"/>
    <w:rsid w:val="00CC4583"/>
    <w:rsid w:val="00CC4AED"/>
    <w:rsid w:val="00CC5518"/>
    <w:rsid w:val="00CC57B9"/>
    <w:rsid w:val="00CC5C70"/>
    <w:rsid w:val="00CC6F43"/>
    <w:rsid w:val="00CC7A89"/>
    <w:rsid w:val="00CD08A9"/>
    <w:rsid w:val="00CD1036"/>
    <w:rsid w:val="00CD14CF"/>
    <w:rsid w:val="00CD1593"/>
    <w:rsid w:val="00CD1A39"/>
    <w:rsid w:val="00CD3741"/>
    <w:rsid w:val="00CD3A60"/>
    <w:rsid w:val="00CD44F1"/>
    <w:rsid w:val="00CD46E8"/>
    <w:rsid w:val="00CD4E0F"/>
    <w:rsid w:val="00CD4F43"/>
    <w:rsid w:val="00CD64F7"/>
    <w:rsid w:val="00CD670E"/>
    <w:rsid w:val="00CD6742"/>
    <w:rsid w:val="00CD6921"/>
    <w:rsid w:val="00CD69E3"/>
    <w:rsid w:val="00CD70E4"/>
    <w:rsid w:val="00CD7DCD"/>
    <w:rsid w:val="00CE069D"/>
    <w:rsid w:val="00CE08D6"/>
    <w:rsid w:val="00CE1258"/>
    <w:rsid w:val="00CE1D75"/>
    <w:rsid w:val="00CE210A"/>
    <w:rsid w:val="00CE28D0"/>
    <w:rsid w:val="00CE2DFA"/>
    <w:rsid w:val="00CE30DC"/>
    <w:rsid w:val="00CE3EFF"/>
    <w:rsid w:val="00CE433C"/>
    <w:rsid w:val="00CE4A0A"/>
    <w:rsid w:val="00CE4AC6"/>
    <w:rsid w:val="00CE5AAC"/>
    <w:rsid w:val="00CE5B00"/>
    <w:rsid w:val="00CE5C64"/>
    <w:rsid w:val="00CE66B2"/>
    <w:rsid w:val="00CE6905"/>
    <w:rsid w:val="00CE6A79"/>
    <w:rsid w:val="00CE6C10"/>
    <w:rsid w:val="00CE7946"/>
    <w:rsid w:val="00CE7B1A"/>
    <w:rsid w:val="00CF08C6"/>
    <w:rsid w:val="00CF0BEE"/>
    <w:rsid w:val="00CF0C27"/>
    <w:rsid w:val="00CF0C7F"/>
    <w:rsid w:val="00CF123A"/>
    <w:rsid w:val="00CF152E"/>
    <w:rsid w:val="00CF1B8F"/>
    <w:rsid w:val="00CF2372"/>
    <w:rsid w:val="00CF29C2"/>
    <w:rsid w:val="00CF2F68"/>
    <w:rsid w:val="00CF3B97"/>
    <w:rsid w:val="00CF3C54"/>
    <w:rsid w:val="00CF4BE9"/>
    <w:rsid w:val="00CF51D8"/>
    <w:rsid w:val="00CF56D6"/>
    <w:rsid w:val="00CF5B06"/>
    <w:rsid w:val="00CF5D67"/>
    <w:rsid w:val="00CF5E36"/>
    <w:rsid w:val="00CF6148"/>
    <w:rsid w:val="00CF6ED3"/>
    <w:rsid w:val="00CF7240"/>
    <w:rsid w:val="00D02380"/>
    <w:rsid w:val="00D02BDC"/>
    <w:rsid w:val="00D031C9"/>
    <w:rsid w:val="00D03576"/>
    <w:rsid w:val="00D035DA"/>
    <w:rsid w:val="00D0441A"/>
    <w:rsid w:val="00D047DA"/>
    <w:rsid w:val="00D04A89"/>
    <w:rsid w:val="00D04C2E"/>
    <w:rsid w:val="00D05EE8"/>
    <w:rsid w:val="00D06829"/>
    <w:rsid w:val="00D06E53"/>
    <w:rsid w:val="00D10701"/>
    <w:rsid w:val="00D10F85"/>
    <w:rsid w:val="00D11243"/>
    <w:rsid w:val="00D12528"/>
    <w:rsid w:val="00D12AB4"/>
    <w:rsid w:val="00D12B26"/>
    <w:rsid w:val="00D12D97"/>
    <w:rsid w:val="00D132EA"/>
    <w:rsid w:val="00D13C18"/>
    <w:rsid w:val="00D13F8F"/>
    <w:rsid w:val="00D14300"/>
    <w:rsid w:val="00D1469B"/>
    <w:rsid w:val="00D14AAD"/>
    <w:rsid w:val="00D156CF"/>
    <w:rsid w:val="00D157D8"/>
    <w:rsid w:val="00D15D44"/>
    <w:rsid w:val="00D160C1"/>
    <w:rsid w:val="00D17512"/>
    <w:rsid w:val="00D179DC"/>
    <w:rsid w:val="00D20107"/>
    <w:rsid w:val="00D2027A"/>
    <w:rsid w:val="00D206C8"/>
    <w:rsid w:val="00D209E6"/>
    <w:rsid w:val="00D20EBD"/>
    <w:rsid w:val="00D211ED"/>
    <w:rsid w:val="00D214D4"/>
    <w:rsid w:val="00D2218E"/>
    <w:rsid w:val="00D22252"/>
    <w:rsid w:val="00D224A1"/>
    <w:rsid w:val="00D226D6"/>
    <w:rsid w:val="00D22F7C"/>
    <w:rsid w:val="00D231DD"/>
    <w:rsid w:val="00D2404B"/>
    <w:rsid w:val="00D251D3"/>
    <w:rsid w:val="00D26475"/>
    <w:rsid w:val="00D2652B"/>
    <w:rsid w:val="00D265B4"/>
    <w:rsid w:val="00D26709"/>
    <w:rsid w:val="00D2679C"/>
    <w:rsid w:val="00D271F5"/>
    <w:rsid w:val="00D273D3"/>
    <w:rsid w:val="00D2793A"/>
    <w:rsid w:val="00D27EA0"/>
    <w:rsid w:val="00D30A3E"/>
    <w:rsid w:val="00D314A4"/>
    <w:rsid w:val="00D31608"/>
    <w:rsid w:val="00D31C14"/>
    <w:rsid w:val="00D3244D"/>
    <w:rsid w:val="00D324A2"/>
    <w:rsid w:val="00D3309B"/>
    <w:rsid w:val="00D33376"/>
    <w:rsid w:val="00D33944"/>
    <w:rsid w:val="00D33AA5"/>
    <w:rsid w:val="00D33B2A"/>
    <w:rsid w:val="00D34442"/>
    <w:rsid w:val="00D34C43"/>
    <w:rsid w:val="00D35488"/>
    <w:rsid w:val="00D3557C"/>
    <w:rsid w:val="00D3595D"/>
    <w:rsid w:val="00D36D69"/>
    <w:rsid w:val="00D403F7"/>
    <w:rsid w:val="00D40484"/>
    <w:rsid w:val="00D40509"/>
    <w:rsid w:val="00D40C28"/>
    <w:rsid w:val="00D41DF1"/>
    <w:rsid w:val="00D41EF8"/>
    <w:rsid w:val="00D42B65"/>
    <w:rsid w:val="00D43C98"/>
    <w:rsid w:val="00D43CEE"/>
    <w:rsid w:val="00D4454F"/>
    <w:rsid w:val="00D445AA"/>
    <w:rsid w:val="00D44807"/>
    <w:rsid w:val="00D44A04"/>
    <w:rsid w:val="00D455C0"/>
    <w:rsid w:val="00D4591A"/>
    <w:rsid w:val="00D45987"/>
    <w:rsid w:val="00D46248"/>
    <w:rsid w:val="00D46A50"/>
    <w:rsid w:val="00D47314"/>
    <w:rsid w:val="00D47BF7"/>
    <w:rsid w:val="00D5003A"/>
    <w:rsid w:val="00D510D4"/>
    <w:rsid w:val="00D5157D"/>
    <w:rsid w:val="00D5163B"/>
    <w:rsid w:val="00D5174E"/>
    <w:rsid w:val="00D52194"/>
    <w:rsid w:val="00D52A84"/>
    <w:rsid w:val="00D52C23"/>
    <w:rsid w:val="00D52D00"/>
    <w:rsid w:val="00D531CB"/>
    <w:rsid w:val="00D538DB"/>
    <w:rsid w:val="00D53989"/>
    <w:rsid w:val="00D53ACE"/>
    <w:rsid w:val="00D53DAA"/>
    <w:rsid w:val="00D54B60"/>
    <w:rsid w:val="00D54E60"/>
    <w:rsid w:val="00D55625"/>
    <w:rsid w:val="00D55B87"/>
    <w:rsid w:val="00D55C38"/>
    <w:rsid w:val="00D55F4F"/>
    <w:rsid w:val="00D56048"/>
    <w:rsid w:val="00D563A7"/>
    <w:rsid w:val="00D573BD"/>
    <w:rsid w:val="00D60720"/>
    <w:rsid w:val="00D61E27"/>
    <w:rsid w:val="00D61FE2"/>
    <w:rsid w:val="00D627F0"/>
    <w:rsid w:val="00D62BA5"/>
    <w:rsid w:val="00D636DD"/>
    <w:rsid w:val="00D6393B"/>
    <w:rsid w:val="00D64411"/>
    <w:rsid w:val="00D646AF"/>
    <w:rsid w:val="00D65377"/>
    <w:rsid w:val="00D65526"/>
    <w:rsid w:val="00D655B8"/>
    <w:rsid w:val="00D66616"/>
    <w:rsid w:val="00D66B73"/>
    <w:rsid w:val="00D67058"/>
    <w:rsid w:val="00D6714B"/>
    <w:rsid w:val="00D678CA"/>
    <w:rsid w:val="00D708C1"/>
    <w:rsid w:val="00D709FD"/>
    <w:rsid w:val="00D70D4B"/>
    <w:rsid w:val="00D70E82"/>
    <w:rsid w:val="00D713DA"/>
    <w:rsid w:val="00D71B51"/>
    <w:rsid w:val="00D72ABD"/>
    <w:rsid w:val="00D73918"/>
    <w:rsid w:val="00D73E99"/>
    <w:rsid w:val="00D741E1"/>
    <w:rsid w:val="00D7464C"/>
    <w:rsid w:val="00D756E7"/>
    <w:rsid w:val="00D75E0B"/>
    <w:rsid w:val="00D76E55"/>
    <w:rsid w:val="00D771D7"/>
    <w:rsid w:val="00D77342"/>
    <w:rsid w:val="00D77D17"/>
    <w:rsid w:val="00D808F1"/>
    <w:rsid w:val="00D80DE6"/>
    <w:rsid w:val="00D8154C"/>
    <w:rsid w:val="00D81FAC"/>
    <w:rsid w:val="00D82042"/>
    <w:rsid w:val="00D822EB"/>
    <w:rsid w:val="00D8231F"/>
    <w:rsid w:val="00D827EA"/>
    <w:rsid w:val="00D82E86"/>
    <w:rsid w:val="00D85258"/>
    <w:rsid w:val="00D85AAE"/>
    <w:rsid w:val="00D8608E"/>
    <w:rsid w:val="00D86263"/>
    <w:rsid w:val="00D865ED"/>
    <w:rsid w:val="00D87AF4"/>
    <w:rsid w:val="00D902EB"/>
    <w:rsid w:val="00D9064A"/>
    <w:rsid w:val="00D906B4"/>
    <w:rsid w:val="00D91EAC"/>
    <w:rsid w:val="00D91EFE"/>
    <w:rsid w:val="00D92146"/>
    <w:rsid w:val="00D928B8"/>
    <w:rsid w:val="00D933B3"/>
    <w:rsid w:val="00D93C84"/>
    <w:rsid w:val="00D93CAE"/>
    <w:rsid w:val="00D93E5D"/>
    <w:rsid w:val="00D93F9E"/>
    <w:rsid w:val="00D95881"/>
    <w:rsid w:val="00D95983"/>
    <w:rsid w:val="00D961CD"/>
    <w:rsid w:val="00D96A12"/>
    <w:rsid w:val="00D96E83"/>
    <w:rsid w:val="00DA023A"/>
    <w:rsid w:val="00DA1CF5"/>
    <w:rsid w:val="00DA21D6"/>
    <w:rsid w:val="00DA292B"/>
    <w:rsid w:val="00DA299A"/>
    <w:rsid w:val="00DA2D7C"/>
    <w:rsid w:val="00DA3001"/>
    <w:rsid w:val="00DA450B"/>
    <w:rsid w:val="00DA48D1"/>
    <w:rsid w:val="00DA4A21"/>
    <w:rsid w:val="00DA5AFB"/>
    <w:rsid w:val="00DA5B85"/>
    <w:rsid w:val="00DA5D10"/>
    <w:rsid w:val="00DA620C"/>
    <w:rsid w:val="00DA75FF"/>
    <w:rsid w:val="00DA767D"/>
    <w:rsid w:val="00DA7AB2"/>
    <w:rsid w:val="00DA7D43"/>
    <w:rsid w:val="00DB00C5"/>
    <w:rsid w:val="00DB03DA"/>
    <w:rsid w:val="00DB0CD7"/>
    <w:rsid w:val="00DB1378"/>
    <w:rsid w:val="00DB2458"/>
    <w:rsid w:val="00DB2609"/>
    <w:rsid w:val="00DB2864"/>
    <w:rsid w:val="00DB288C"/>
    <w:rsid w:val="00DB300B"/>
    <w:rsid w:val="00DB44B1"/>
    <w:rsid w:val="00DB4A7D"/>
    <w:rsid w:val="00DB59FB"/>
    <w:rsid w:val="00DB5ACC"/>
    <w:rsid w:val="00DB6399"/>
    <w:rsid w:val="00DB665D"/>
    <w:rsid w:val="00DB6A89"/>
    <w:rsid w:val="00DB76F9"/>
    <w:rsid w:val="00DB7CF2"/>
    <w:rsid w:val="00DC01D7"/>
    <w:rsid w:val="00DC0D1B"/>
    <w:rsid w:val="00DC0F00"/>
    <w:rsid w:val="00DC116F"/>
    <w:rsid w:val="00DC184B"/>
    <w:rsid w:val="00DC1980"/>
    <w:rsid w:val="00DC1E33"/>
    <w:rsid w:val="00DC1F30"/>
    <w:rsid w:val="00DC24B7"/>
    <w:rsid w:val="00DC2C98"/>
    <w:rsid w:val="00DC2CD5"/>
    <w:rsid w:val="00DC341B"/>
    <w:rsid w:val="00DC34FA"/>
    <w:rsid w:val="00DC36AD"/>
    <w:rsid w:val="00DC44E6"/>
    <w:rsid w:val="00DC4722"/>
    <w:rsid w:val="00DC4D5B"/>
    <w:rsid w:val="00DC554A"/>
    <w:rsid w:val="00DC5AC0"/>
    <w:rsid w:val="00DC6127"/>
    <w:rsid w:val="00DC6A1A"/>
    <w:rsid w:val="00DC6F0C"/>
    <w:rsid w:val="00DC788B"/>
    <w:rsid w:val="00DC7D1B"/>
    <w:rsid w:val="00DD004C"/>
    <w:rsid w:val="00DD0602"/>
    <w:rsid w:val="00DD06DC"/>
    <w:rsid w:val="00DD075A"/>
    <w:rsid w:val="00DD0B9E"/>
    <w:rsid w:val="00DD1526"/>
    <w:rsid w:val="00DD173A"/>
    <w:rsid w:val="00DD1BE3"/>
    <w:rsid w:val="00DD2DB8"/>
    <w:rsid w:val="00DD311E"/>
    <w:rsid w:val="00DD3D6A"/>
    <w:rsid w:val="00DD3F20"/>
    <w:rsid w:val="00DD3FC7"/>
    <w:rsid w:val="00DD479C"/>
    <w:rsid w:val="00DD4C7B"/>
    <w:rsid w:val="00DD4F02"/>
    <w:rsid w:val="00DD6378"/>
    <w:rsid w:val="00DD6F3C"/>
    <w:rsid w:val="00DD7388"/>
    <w:rsid w:val="00DD7CD6"/>
    <w:rsid w:val="00DE00BC"/>
    <w:rsid w:val="00DE0613"/>
    <w:rsid w:val="00DE094D"/>
    <w:rsid w:val="00DE0AB1"/>
    <w:rsid w:val="00DE0E28"/>
    <w:rsid w:val="00DE1314"/>
    <w:rsid w:val="00DE19FA"/>
    <w:rsid w:val="00DE2070"/>
    <w:rsid w:val="00DE21BC"/>
    <w:rsid w:val="00DE30AA"/>
    <w:rsid w:val="00DE3C7C"/>
    <w:rsid w:val="00DE484F"/>
    <w:rsid w:val="00DE4C70"/>
    <w:rsid w:val="00DE512D"/>
    <w:rsid w:val="00DE5B8B"/>
    <w:rsid w:val="00DE67ED"/>
    <w:rsid w:val="00DE7079"/>
    <w:rsid w:val="00DE7BC4"/>
    <w:rsid w:val="00DF0319"/>
    <w:rsid w:val="00DF076E"/>
    <w:rsid w:val="00DF0B8A"/>
    <w:rsid w:val="00DF0CA0"/>
    <w:rsid w:val="00DF131B"/>
    <w:rsid w:val="00DF138E"/>
    <w:rsid w:val="00DF26D7"/>
    <w:rsid w:val="00DF30D5"/>
    <w:rsid w:val="00DF483F"/>
    <w:rsid w:val="00DF531B"/>
    <w:rsid w:val="00DF594F"/>
    <w:rsid w:val="00DF6092"/>
    <w:rsid w:val="00DF6CEF"/>
    <w:rsid w:val="00DF6D6F"/>
    <w:rsid w:val="00DF7325"/>
    <w:rsid w:val="00DF76D4"/>
    <w:rsid w:val="00DF7741"/>
    <w:rsid w:val="00DF7CF5"/>
    <w:rsid w:val="00E0074A"/>
    <w:rsid w:val="00E00BD9"/>
    <w:rsid w:val="00E01380"/>
    <w:rsid w:val="00E02246"/>
    <w:rsid w:val="00E02398"/>
    <w:rsid w:val="00E02650"/>
    <w:rsid w:val="00E02E49"/>
    <w:rsid w:val="00E0305A"/>
    <w:rsid w:val="00E03E85"/>
    <w:rsid w:val="00E04977"/>
    <w:rsid w:val="00E05694"/>
    <w:rsid w:val="00E05CD2"/>
    <w:rsid w:val="00E05CDC"/>
    <w:rsid w:val="00E061E4"/>
    <w:rsid w:val="00E070C8"/>
    <w:rsid w:val="00E0713B"/>
    <w:rsid w:val="00E071E5"/>
    <w:rsid w:val="00E072EF"/>
    <w:rsid w:val="00E0741A"/>
    <w:rsid w:val="00E074F6"/>
    <w:rsid w:val="00E07681"/>
    <w:rsid w:val="00E076DE"/>
    <w:rsid w:val="00E07F8A"/>
    <w:rsid w:val="00E102AD"/>
    <w:rsid w:val="00E104C1"/>
    <w:rsid w:val="00E123D9"/>
    <w:rsid w:val="00E1251B"/>
    <w:rsid w:val="00E12EF8"/>
    <w:rsid w:val="00E13126"/>
    <w:rsid w:val="00E13B3E"/>
    <w:rsid w:val="00E1412F"/>
    <w:rsid w:val="00E148AF"/>
    <w:rsid w:val="00E14C5D"/>
    <w:rsid w:val="00E14E9F"/>
    <w:rsid w:val="00E15079"/>
    <w:rsid w:val="00E15A76"/>
    <w:rsid w:val="00E16CA4"/>
    <w:rsid w:val="00E16E78"/>
    <w:rsid w:val="00E16FC8"/>
    <w:rsid w:val="00E17A47"/>
    <w:rsid w:val="00E17EA7"/>
    <w:rsid w:val="00E20253"/>
    <w:rsid w:val="00E2176F"/>
    <w:rsid w:val="00E21A06"/>
    <w:rsid w:val="00E22336"/>
    <w:rsid w:val="00E22B27"/>
    <w:rsid w:val="00E23485"/>
    <w:rsid w:val="00E23490"/>
    <w:rsid w:val="00E23527"/>
    <w:rsid w:val="00E23868"/>
    <w:rsid w:val="00E23CCD"/>
    <w:rsid w:val="00E23DBC"/>
    <w:rsid w:val="00E24890"/>
    <w:rsid w:val="00E24CC3"/>
    <w:rsid w:val="00E24EDA"/>
    <w:rsid w:val="00E2578C"/>
    <w:rsid w:val="00E26010"/>
    <w:rsid w:val="00E2628F"/>
    <w:rsid w:val="00E267F0"/>
    <w:rsid w:val="00E300E9"/>
    <w:rsid w:val="00E30806"/>
    <w:rsid w:val="00E30D2E"/>
    <w:rsid w:val="00E30F64"/>
    <w:rsid w:val="00E3137C"/>
    <w:rsid w:val="00E3142B"/>
    <w:rsid w:val="00E316AA"/>
    <w:rsid w:val="00E31E3D"/>
    <w:rsid w:val="00E31FD5"/>
    <w:rsid w:val="00E3200F"/>
    <w:rsid w:val="00E32121"/>
    <w:rsid w:val="00E3304B"/>
    <w:rsid w:val="00E330DA"/>
    <w:rsid w:val="00E3413D"/>
    <w:rsid w:val="00E3455F"/>
    <w:rsid w:val="00E34580"/>
    <w:rsid w:val="00E34A5D"/>
    <w:rsid w:val="00E34B2C"/>
    <w:rsid w:val="00E34B4A"/>
    <w:rsid w:val="00E35951"/>
    <w:rsid w:val="00E35E88"/>
    <w:rsid w:val="00E3602F"/>
    <w:rsid w:val="00E36957"/>
    <w:rsid w:val="00E37BA4"/>
    <w:rsid w:val="00E4043D"/>
    <w:rsid w:val="00E413A2"/>
    <w:rsid w:val="00E414E2"/>
    <w:rsid w:val="00E4168B"/>
    <w:rsid w:val="00E41BBA"/>
    <w:rsid w:val="00E42B96"/>
    <w:rsid w:val="00E43AAD"/>
    <w:rsid w:val="00E44799"/>
    <w:rsid w:val="00E453AE"/>
    <w:rsid w:val="00E458FE"/>
    <w:rsid w:val="00E4644D"/>
    <w:rsid w:val="00E46688"/>
    <w:rsid w:val="00E46D7D"/>
    <w:rsid w:val="00E46E5F"/>
    <w:rsid w:val="00E479D6"/>
    <w:rsid w:val="00E500E5"/>
    <w:rsid w:val="00E50DA0"/>
    <w:rsid w:val="00E51528"/>
    <w:rsid w:val="00E51A78"/>
    <w:rsid w:val="00E51B02"/>
    <w:rsid w:val="00E51D75"/>
    <w:rsid w:val="00E51F60"/>
    <w:rsid w:val="00E52C39"/>
    <w:rsid w:val="00E53809"/>
    <w:rsid w:val="00E53D3C"/>
    <w:rsid w:val="00E54C10"/>
    <w:rsid w:val="00E54F40"/>
    <w:rsid w:val="00E556B5"/>
    <w:rsid w:val="00E55F99"/>
    <w:rsid w:val="00E56E5F"/>
    <w:rsid w:val="00E5720A"/>
    <w:rsid w:val="00E57F9D"/>
    <w:rsid w:val="00E605D4"/>
    <w:rsid w:val="00E60AB5"/>
    <w:rsid w:val="00E60C12"/>
    <w:rsid w:val="00E60D7B"/>
    <w:rsid w:val="00E60D95"/>
    <w:rsid w:val="00E60F8F"/>
    <w:rsid w:val="00E60FA4"/>
    <w:rsid w:val="00E611D1"/>
    <w:rsid w:val="00E618C2"/>
    <w:rsid w:val="00E61E25"/>
    <w:rsid w:val="00E6209E"/>
    <w:rsid w:val="00E621BB"/>
    <w:rsid w:val="00E6225C"/>
    <w:rsid w:val="00E624AC"/>
    <w:rsid w:val="00E624C8"/>
    <w:rsid w:val="00E6288A"/>
    <w:rsid w:val="00E62A4F"/>
    <w:rsid w:val="00E62B85"/>
    <w:rsid w:val="00E6336B"/>
    <w:rsid w:val="00E63562"/>
    <w:rsid w:val="00E63AA3"/>
    <w:rsid w:val="00E63D43"/>
    <w:rsid w:val="00E64152"/>
    <w:rsid w:val="00E64841"/>
    <w:rsid w:val="00E64F0C"/>
    <w:rsid w:val="00E64F9C"/>
    <w:rsid w:val="00E65798"/>
    <w:rsid w:val="00E65CB8"/>
    <w:rsid w:val="00E66047"/>
    <w:rsid w:val="00E662D3"/>
    <w:rsid w:val="00E6767A"/>
    <w:rsid w:val="00E67B43"/>
    <w:rsid w:val="00E67CFF"/>
    <w:rsid w:val="00E70209"/>
    <w:rsid w:val="00E70CAD"/>
    <w:rsid w:val="00E7108F"/>
    <w:rsid w:val="00E711BB"/>
    <w:rsid w:val="00E71475"/>
    <w:rsid w:val="00E71554"/>
    <w:rsid w:val="00E71800"/>
    <w:rsid w:val="00E71886"/>
    <w:rsid w:val="00E719EB"/>
    <w:rsid w:val="00E726B3"/>
    <w:rsid w:val="00E7332B"/>
    <w:rsid w:val="00E736B7"/>
    <w:rsid w:val="00E73AFC"/>
    <w:rsid w:val="00E73E53"/>
    <w:rsid w:val="00E740A8"/>
    <w:rsid w:val="00E7427E"/>
    <w:rsid w:val="00E7452A"/>
    <w:rsid w:val="00E746EA"/>
    <w:rsid w:val="00E75325"/>
    <w:rsid w:val="00E758E1"/>
    <w:rsid w:val="00E75FC4"/>
    <w:rsid w:val="00E81188"/>
    <w:rsid w:val="00E8181E"/>
    <w:rsid w:val="00E8193E"/>
    <w:rsid w:val="00E819AB"/>
    <w:rsid w:val="00E822ED"/>
    <w:rsid w:val="00E823B5"/>
    <w:rsid w:val="00E82F95"/>
    <w:rsid w:val="00E83519"/>
    <w:rsid w:val="00E839B7"/>
    <w:rsid w:val="00E83D9B"/>
    <w:rsid w:val="00E83F60"/>
    <w:rsid w:val="00E84E56"/>
    <w:rsid w:val="00E85173"/>
    <w:rsid w:val="00E856E9"/>
    <w:rsid w:val="00E85D5F"/>
    <w:rsid w:val="00E86348"/>
    <w:rsid w:val="00E86883"/>
    <w:rsid w:val="00E86BD3"/>
    <w:rsid w:val="00E876DB"/>
    <w:rsid w:val="00E907AC"/>
    <w:rsid w:val="00E91300"/>
    <w:rsid w:val="00E92975"/>
    <w:rsid w:val="00E92BBC"/>
    <w:rsid w:val="00E935E5"/>
    <w:rsid w:val="00E939F7"/>
    <w:rsid w:val="00E9477E"/>
    <w:rsid w:val="00E94D27"/>
    <w:rsid w:val="00E95151"/>
    <w:rsid w:val="00E9520D"/>
    <w:rsid w:val="00E954E2"/>
    <w:rsid w:val="00E95D2A"/>
    <w:rsid w:val="00E9629F"/>
    <w:rsid w:val="00E966EE"/>
    <w:rsid w:val="00E96D95"/>
    <w:rsid w:val="00E96FC8"/>
    <w:rsid w:val="00E9763A"/>
    <w:rsid w:val="00E97D7B"/>
    <w:rsid w:val="00E97F92"/>
    <w:rsid w:val="00EA00B1"/>
    <w:rsid w:val="00EA1230"/>
    <w:rsid w:val="00EA2A3B"/>
    <w:rsid w:val="00EA2B78"/>
    <w:rsid w:val="00EA2D40"/>
    <w:rsid w:val="00EA2FD9"/>
    <w:rsid w:val="00EA45A7"/>
    <w:rsid w:val="00EA45E8"/>
    <w:rsid w:val="00EA47D8"/>
    <w:rsid w:val="00EA4B7B"/>
    <w:rsid w:val="00EB0103"/>
    <w:rsid w:val="00EB08DE"/>
    <w:rsid w:val="00EB0A3F"/>
    <w:rsid w:val="00EB0ED5"/>
    <w:rsid w:val="00EB1473"/>
    <w:rsid w:val="00EB1A4F"/>
    <w:rsid w:val="00EB1BB1"/>
    <w:rsid w:val="00EB1F97"/>
    <w:rsid w:val="00EB208A"/>
    <w:rsid w:val="00EB2227"/>
    <w:rsid w:val="00EB2735"/>
    <w:rsid w:val="00EB2835"/>
    <w:rsid w:val="00EB3183"/>
    <w:rsid w:val="00EB31B4"/>
    <w:rsid w:val="00EB3561"/>
    <w:rsid w:val="00EB3B08"/>
    <w:rsid w:val="00EB4062"/>
    <w:rsid w:val="00EB48D7"/>
    <w:rsid w:val="00EB4CB4"/>
    <w:rsid w:val="00EB4DFC"/>
    <w:rsid w:val="00EB4E25"/>
    <w:rsid w:val="00EB5B6F"/>
    <w:rsid w:val="00EB68D1"/>
    <w:rsid w:val="00EB6E06"/>
    <w:rsid w:val="00EB7121"/>
    <w:rsid w:val="00EB723E"/>
    <w:rsid w:val="00EB7534"/>
    <w:rsid w:val="00EB771E"/>
    <w:rsid w:val="00EC19B8"/>
    <w:rsid w:val="00EC1B77"/>
    <w:rsid w:val="00EC2049"/>
    <w:rsid w:val="00EC2395"/>
    <w:rsid w:val="00EC26F0"/>
    <w:rsid w:val="00EC28EA"/>
    <w:rsid w:val="00EC2E4D"/>
    <w:rsid w:val="00EC32E5"/>
    <w:rsid w:val="00EC34BA"/>
    <w:rsid w:val="00EC3D09"/>
    <w:rsid w:val="00EC3E41"/>
    <w:rsid w:val="00EC3EBB"/>
    <w:rsid w:val="00EC4BA5"/>
    <w:rsid w:val="00EC4CD4"/>
    <w:rsid w:val="00EC4D94"/>
    <w:rsid w:val="00EC57F0"/>
    <w:rsid w:val="00EC624D"/>
    <w:rsid w:val="00EC64C2"/>
    <w:rsid w:val="00EC6AFB"/>
    <w:rsid w:val="00EC743E"/>
    <w:rsid w:val="00EC748F"/>
    <w:rsid w:val="00EC77A0"/>
    <w:rsid w:val="00EC7DD1"/>
    <w:rsid w:val="00EC7F2B"/>
    <w:rsid w:val="00ED05BC"/>
    <w:rsid w:val="00ED075A"/>
    <w:rsid w:val="00ED1202"/>
    <w:rsid w:val="00ED1334"/>
    <w:rsid w:val="00ED14C8"/>
    <w:rsid w:val="00ED1FCE"/>
    <w:rsid w:val="00ED24A1"/>
    <w:rsid w:val="00ED2C41"/>
    <w:rsid w:val="00ED3A82"/>
    <w:rsid w:val="00ED3B4F"/>
    <w:rsid w:val="00ED3B8B"/>
    <w:rsid w:val="00ED4156"/>
    <w:rsid w:val="00ED43D5"/>
    <w:rsid w:val="00ED4641"/>
    <w:rsid w:val="00ED4D19"/>
    <w:rsid w:val="00ED500A"/>
    <w:rsid w:val="00ED5653"/>
    <w:rsid w:val="00ED5859"/>
    <w:rsid w:val="00ED5A44"/>
    <w:rsid w:val="00ED74AA"/>
    <w:rsid w:val="00ED7C70"/>
    <w:rsid w:val="00EE01A0"/>
    <w:rsid w:val="00EE0D7E"/>
    <w:rsid w:val="00EE103C"/>
    <w:rsid w:val="00EE1396"/>
    <w:rsid w:val="00EE19FE"/>
    <w:rsid w:val="00EE1C19"/>
    <w:rsid w:val="00EE1CE3"/>
    <w:rsid w:val="00EE1EA2"/>
    <w:rsid w:val="00EE1EC1"/>
    <w:rsid w:val="00EE27FD"/>
    <w:rsid w:val="00EE29A6"/>
    <w:rsid w:val="00EE2E44"/>
    <w:rsid w:val="00EE347A"/>
    <w:rsid w:val="00EE465E"/>
    <w:rsid w:val="00EE4D13"/>
    <w:rsid w:val="00EE58A0"/>
    <w:rsid w:val="00EE5E9D"/>
    <w:rsid w:val="00EE6043"/>
    <w:rsid w:val="00EE61BA"/>
    <w:rsid w:val="00EE6B4D"/>
    <w:rsid w:val="00EE6DF8"/>
    <w:rsid w:val="00EE754A"/>
    <w:rsid w:val="00EF05FB"/>
    <w:rsid w:val="00EF0822"/>
    <w:rsid w:val="00EF0B93"/>
    <w:rsid w:val="00EF0FD8"/>
    <w:rsid w:val="00EF111E"/>
    <w:rsid w:val="00EF1A36"/>
    <w:rsid w:val="00EF1CF6"/>
    <w:rsid w:val="00EF2A23"/>
    <w:rsid w:val="00EF2A7B"/>
    <w:rsid w:val="00EF3C6B"/>
    <w:rsid w:val="00EF4D53"/>
    <w:rsid w:val="00EF5260"/>
    <w:rsid w:val="00EF56AD"/>
    <w:rsid w:val="00EF5736"/>
    <w:rsid w:val="00EF5BF3"/>
    <w:rsid w:val="00EF64D6"/>
    <w:rsid w:val="00EF749F"/>
    <w:rsid w:val="00F001AD"/>
    <w:rsid w:val="00F00317"/>
    <w:rsid w:val="00F013C3"/>
    <w:rsid w:val="00F01449"/>
    <w:rsid w:val="00F01E79"/>
    <w:rsid w:val="00F02117"/>
    <w:rsid w:val="00F02AB9"/>
    <w:rsid w:val="00F02E63"/>
    <w:rsid w:val="00F037ED"/>
    <w:rsid w:val="00F03B9A"/>
    <w:rsid w:val="00F03F57"/>
    <w:rsid w:val="00F05775"/>
    <w:rsid w:val="00F06472"/>
    <w:rsid w:val="00F06CB7"/>
    <w:rsid w:val="00F06F9B"/>
    <w:rsid w:val="00F071E0"/>
    <w:rsid w:val="00F0724D"/>
    <w:rsid w:val="00F07B38"/>
    <w:rsid w:val="00F1275D"/>
    <w:rsid w:val="00F127DD"/>
    <w:rsid w:val="00F134E1"/>
    <w:rsid w:val="00F13741"/>
    <w:rsid w:val="00F14363"/>
    <w:rsid w:val="00F14A47"/>
    <w:rsid w:val="00F15290"/>
    <w:rsid w:val="00F159DB"/>
    <w:rsid w:val="00F15B9C"/>
    <w:rsid w:val="00F15DC2"/>
    <w:rsid w:val="00F16145"/>
    <w:rsid w:val="00F16682"/>
    <w:rsid w:val="00F16804"/>
    <w:rsid w:val="00F17409"/>
    <w:rsid w:val="00F176CB"/>
    <w:rsid w:val="00F208FB"/>
    <w:rsid w:val="00F209C2"/>
    <w:rsid w:val="00F209DA"/>
    <w:rsid w:val="00F20D2D"/>
    <w:rsid w:val="00F20EF3"/>
    <w:rsid w:val="00F210D8"/>
    <w:rsid w:val="00F21318"/>
    <w:rsid w:val="00F218C6"/>
    <w:rsid w:val="00F21A4F"/>
    <w:rsid w:val="00F21D86"/>
    <w:rsid w:val="00F21FCA"/>
    <w:rsid w:val="00F22DB6"/>
    <w:rsid w:val="00F23596"/>
    <w:rsid w:val="00F235BD"/>
    <w:rsid w:val="00F23690"/>
    <w:rsid w:val="00F2389A"/>
    <w:rsid w:val="00F23A9D"/>
    <w:rsid w:val="00F23F27"/>
    <w:rsid w:val="00F24367"/>
    <w:rsid w:val="00F244D5"/>
    <w:rsid w:val="00F2501A"/>
    <w:rsid w:val="00F252A6"/>
    <w:rsid w:val="00F26ECD"/>
    <w:rsid w:val="00F27796"/>
    <w:rsid w:val="00F27AF1"/>
    <w:rsid w:val="00F27E92"/>
    <w:rsid w:val="00F3016A"/>
    <w:rsid w:val="00F31011"/>
    <w:rsid w:val="00F31598"/>
    <w:rsid w:val="00F31615"/>
    <w:rsid w:val="00F32E54"/>
    <w:rsid w:val="00F33B24"/>
    <w:rsid w:val="00F33E63"/>
    <w:rsid w:val="00F341EC"/>
    <w:rsid w:val="00F3420D"/>
    <w:rsid w:val="00F34840"/>
    <w:rsid w:val="00F34D3B"/>
    <w:rsid w:val="00F34FFD"/>
    <w:rsid w:val="00F350C3"/>
    <w:rsid w:val="00F3524C"/>
    <w:rsid w:val="00F35940"/>
    <w:rsid w:val="00F3595A"/>
    <w:rsid w:val="00F36136"/>
    <w:rsid w:val="00F3623F"/>
    <w:rsid w:val="00F3707A"/>
    <w:rsid w:val="00F37321"/>
    <w:rsid w:val="00F40643"/>
    <w:rsid w:val="00F409F1"/>
    <w:rsid w:val="00F41037"/>
    <w:rsid w:val="00F417A7"/>
    <w:rsid w:val="00F41C29"/>
    <w:rsid w:val="00F41D80"/>
    <w:rsid w:val="00F4215B"/>
    <w:rsid w:val="00F427E9"/>
    <w:rsid w:val="00F42B46"/>
    <w:rsid w:val="00F42C02"/>
    <w:rsid w:val="00F43823"/>
    <w:rsid w:val="00F439A7"/>
    <w:rsid w:val="00F43D5D"/>
    <w:rsid w:val="00F4506D"/>
    <w:rsid w:val="00F45AFB"/>
    <w:rsid w:val="00F45B29"/>
    <w:rsid w:val="00F45D8E"/>
    <w:rsid w:val="00F45DBD"/>
    <w:rsid w:val="00F46B0E"/>
    <w:rsid w:val="00F47A38"/>
    <w:rsid w:val="00F47BC0"/>
    <w:rsid w:val="00F50388"/>
    <w:rsid w:val="00F50C48"/>
    <w:rsid w:val="00F518DF"/>
    <w:rsid w:val="00F526ED"/>
    <w:rsid w:val="00F52706"/>
    <w:rsid w:val="00F52B17"/>
    <w:rsid w:val="00F52F39"/>
    <w:rsid w:val="00F534A0"/>
    <w:rsid w:val="00F54AD0"/>
    <w:rsid w:val="00F54D2C"/>
    <w:rsid w:val="00F54DDF"/>
    <w:rsid w:val="00F54EBD"/>
    <w:rsid w:val="00F552AC"/>
    <w:rsid w:val="00F5712F"/>
    <w:rsid w:val="00F57870"/>
    <w:rsid w:val="00F603CD"/>
    <w:rsid w:val="00F60C53"/>
    <w:rsid w:val="00F61114"/>
    <w:rsid w:val="00F6171B"/>
    <w:rsid w:val="00F61752"/>
    <w:rsid w:val="00F61AC2"/>
    <w:rsid w:val="00F61DF8"/>
    <w:rsid w:val="00F61FA4"/>
    <w:rsid w:val="00F62D0B"/>
    <w:rsid w:val="00F62F6D"/>
    <w:rsid w:val="00F62FB1"/>
    <w:rsid w:val="00F631F4"/>
    <w:rsid w:val="00F6335C"/>
    <w:rsid w:val="00F638B2"/>
    <w:rsid w:val="00F64024"/>
    <w:rsid w:val="00F649F0"/>
    <w:rsid w:val="00F659B4"/>
    <w:rsid w:val="00F65A7F"/>
    <w:rsid w:val="00F65BFC"/>
    <w:rsid w:val="00F65C5D"/>
    <w:rsid w:val="00F66A15"/>
    <w:rsid w:val="00F66DB8"/>
    <w:rsid w:val="00F67334"/>
    <w:rsid w:val="00F673B9"/>
    <w:rsid w:val="00F676EB"/>
    <w:rsid w:val="00F67782"/>
    <w:rsid w:val="00F70448"/>
    <w:rsid w:val="00F70682"/>
    <w:rsid w:val="00F708A0"/>
    <w:rsid w:val="00F70F0F"/>
    <w:rsid w:val="00F71086"/>
    <w:rsid w:val="00F71339"/>
    <w:rsid w:val="00F71542"/>
    <w:rsid w:val="00F71586"/>
    <w:rsid w:val="00F72E13"/>
    <w:rsid w:val="00F746B9"/>
    <w:rsid w:val="00F74964"/>
    <w:rsid w:val="00F74A84"/>
    <w:rsid w:val="00F75E39"/>
    <w:rsid w:val="00F7604F"/>
    <w:rsid w:val="00F763A9"/>
    <w:rsid w:val="00F7657E"/>
    <w:rsid w:val="00F7698C"/>
    <w:rsid w:val="00F76C28"/>
    <w:rsid w:val="00F77102"/>
    <w:rsid w:val="00F77363"/>
    <w:rsid w:val="00F774D1"/>
    <w:rsid w:val="00F77881"/>
    <w:rsid w:val="00F77B6C"/>
    <w:rsid w:val="00F8035C"/>
    <w:rsid w:val="00F81A86"/>
    <w:rsid w:val="00F81B03"/>
    <w:rsid w:val="00F82FFE"/>
    <w:rsid w:val="00F838DC"/>
    <w:rsid w:val="00F85C9D"/>
    <w:rsid w:val="00F85CEA"/>
    <w:rsid w:val="00F86157"/>
    <w:rsid w:val="00F864B1"/>
    <w:rsid w:val="00F86C58"/>
    <w:rsid w:val="00F87053"/>
    <w:rsid w:val="00F870C3"/>
    <w:rsid w:val="00F879CA"/>
    <w:rsid w:val="00F90C89"/>
    <w:rsid w:val="00F90E04"/>
    <w:rsid w:val="00F916CF"/>
    <w:rsid w:val="00F91EBB"/>
    <w:rsid w:val="00F92515"/>
    <w:rsid w:val="00F928A5"/>
    <w:rsid w:val="00F94116"/>
    <w:rsid w:val="00F9431D"/>
    <w:rsid w:val="00F946BC"/>
    <w:rsid w:val="00F95423"/>
    <w:rsid w:val="00F96180"/>
    <w:rsid w:val="00F9669D"/>
    <w:rsid w:val="00F96732"/>
    <w:rsid w:val="00F96E53"/>
    <w:rsid w:val="00F972B2"/>
    <w:rsid w:val="00F9740F"/>
    <w:rsid w:val="00F977D6"/>
    <w:rsid w:val="00F978D4"/>
    <w:rsid w:val="00F97A04"/>
    <w:rsid w:val="00F97A1B"/>
    <w:rsid w:val="00F97CAF"/>
    <w:rsid w:val="00F97F5A"/>
    <w:rsid w:val="00FA079B"/>
    <w:rsid w:val="00FA1083"/>
    <w:rsid w:val="00FA10B6"/>
    <w:rsid w:val="00FA11B6"/>
    <w:rsid w:val="00FA1A2C"/>
    <w:rsid w:val="00FA2CDA"/>
    <w:rsid w:val="00FA3879"/>
    <w:rsid w:val="00FA4501"/>
    <w:rsid w:val="00FA51C7"/>
    <w:rsid w:val="00FA57D4"/>
    <w:rsid w:val="00FA5B3C"/>
    <w:rsid w:val="00FA5C8C"/>
    <w:rsid w:val="00FA6044"/>
    <w:rsid w:val="00FA655B"/>
    <w:rsid w:val="00FA659F"/>
    <w:rsid w:val="00FA65C6"/>
    <w:rsid w:val="00FA68DB"/>
    <w:rsid w:val="00FA6EFE"/>
    <w:rsid w:val="00FA7200"/>
    <w:rsid w:val="00FA736C"/>
    <w:rsid w:val="00FB02E0"/>
    <w:rsid w:val="00FB073A"/>
    <w:rsid w:val="00FB0E5F"/>
    <w:rsid w:val="00FB0F84"/>
    <w:rsid w:val="00FB1B1F"/>
    <w:rsid w:val="00FB2B01"/>
    <w:rsid w:val="00FB2B19"/>
    <w:rsid w:val="00FB2B9D"/>
    <w:rsid w:val="00FB37BB"/>
    <w:rsid w:val="00FB4499"/>
    <w:rsid w:val="00FB454A"/>
    <w:rsid w:val="00FB48DA"/>
    <w:rsid w:val="00FB5BBF"/>
    <w:rsid w:val="00FB6D5A"/>
    <w:rsid w:val="00FB6DC2"/>
    <w:rsid w:val="00FC00F7"/>
    <w:rsid w:val="00FC0408"/>
    <w:rsid w:val="00FC0591"/>
    <w:rsid w:val="00FC0BAD"/>
    <w:rsid w:val="00FC1234"/>
    <w:rsid w:val="00FC254B"/>
    <w:rsid w:val="00FC2CFD"/>
    <w:rsid w:val="00FC411F"/>
    <w:rsid w:val="00FC446B"/>
    <w:rsid w:val="00FC4AF7"/>
    <w:rsid w:val="00FC5417"/>
    <w:rsid w:val="00FC572D"/>
    <w:rsid w:val="00FC60E6"/>
    <w:rsid w:val="00FC66ED"/>
    <w:rsid w:val="00FC690F"/>
    <w:rsid w:val="00FC7875"/>
    <w:rsid w:val="00FC7A89"/>
    <w:rsid w:val="00FC7B09"/>
    <w:rsid w:val="00FC7B83"/>
    <w:rsid w:val="00FC7E07"/>
    <w:rsid w:val="00FD0C0E"/>
    <w:rsid w:val="00FD104F"/>
    <w:rsid w:val="00FD1C83"/>
    <w:rsid w:val="00FD1E22"/>
    <w:rsid w:val="00FD22E6"/>
    <w:rsid w:val="00FD23F8"/>
    <w:rsid w:val="00FD2D3C"/>
    <w:rsid w:val="00FD33E0"/>
    <w:rsid w:val="00FD3B5F"/>
    <w:rsid w:val="00FD42A7"/>
    <w:rsid w:val="00FD45BD"/>
    <w:rsid w:val="00FD47F9"/>
    <w:rsid w:val="00FD5710"/>
    <w:rsid w:val="00FD5A71"/>
    <w:rsid w:val="00FD5B6A"/>
    <w:rsid w:val="00FD5EF6"/>
    <w:rsid w:val="00FD73FB"/>
    <w:rsid w:val="00FD7546"/>
    <w:rsid w:val="00FD7BCC"/>
    <w:rsid w:val="00FE0892"/>
    <w:rsid w:val="00FE0A52"/>
    <w:rsid w:val="00FE0B0D"/>
    <w:rsid w:val="00FE0F22"/>
    <w:rsid w:val="00FE15B3"/>
    <w:rsid w:val="00FE20A3"/>
    <w:rsid w:val="00FE214A"/>
    <w:rsid w:val="00FE2B22"/>
    <w:rsid w:val="00FE3529"/>
    <w:rsid w:val="00FE3CA4"/>
    <w:rsid w:val="00FE3CB4"/>
    <w:rsid w:val="00FE3E60"/>
    <w:rsid w:val="00FE4DF2"/>
    <w:rsid w:val="00FE50AC"/>
    <w:rsid w:val="00FE5344"/>
    <w:rsid w:val="00FE58A8"/>
    <w:rsid w:val="00FE5CCD"/>
    <w:rsid w:val="00FE5E90"/>
    <w:rsid w:val="00FE5FB8"/>
    <w:rsid w:val="00FE762B"/>
    <w:rsid w:val="00FF1155"/>
    <w:rsid w:val="00FF1337"/>
    <w:rsid w:val="00FF1338"/>
    <w:rsid w:val="00FF1444"/>
    <w:rsid w:val="00FF1607"/>
    <w:rsid w:val="00FF183A"/>
    <w:rsid w:val="00FF1A3F"/>
    <w:rsid w:val="00FF21DC"/>
    <w:rsid w:val="00FF2A51"/>
    <w:rsid w:val="00FF2B3E"/>
    <w:rsid w:val="00FF2DC2"/>
    <w:rsid w:val="00FF3761"/>
    <w:rsid w:val="00FF4BDB"/>
    <w:rsid w:val="00FF4FEB"/>
    <w:rsid w:val="00FF50DF"/>
    <w:rsid w:val="00FF539B"/>
    <w:rsid w:val="00FF57BD"/>
    <w:rsid w:val="00FF6350"/>
    <w:rsid w:val="00FF63EB"/>
    <w:rsid w:val="00FF6AF5"/>
    <w:rsid w:val="00FF726C"/>
    <w:rsid w:val="00FF7602"/>
    <w:rsid w:val="00FF78E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0D43"/>
  </w:style>
  <w:style w:type="paragraph" w:styleId="3">
    <w:name w:val="heading 3"/>
    <w:basedOn w:val="a"/>
    <w:link w:val="3Char"/>
    <w:uiPriority w:val="9"/>
    <w:qFormat/>
    <w:rsid w:val="006C7BEF"/>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6C7BEF"/>
    <w:rPr>
      <w:rFonts w:ascii="Times New Roman" w:eastAsia="Times New Roman" w:hAnsi="Times New Roman" w:cs="Times New Roman"/>
      <w:b/>
      <w:bCs/>
      <w:sz w:val="27"/>
      <w:szCs w:val="27"/>
      <w:lang w:eastAsia="en-AU"/>
    </w:rPr>
  </w:style>
  <w:style w:type="paragraph" w:styleId="a3">
    <w:name w:val="header"/>
    <w:basedOn w:val="a"/>
    <w:link w:val="Char"/>
    <w:uiPriority w:val="99"/>
    <w:unhideWhenUsed/>
    <w:rsid w:val="000A4036"/>
    <w:pPr>
      <w:tabs>
        <w:tab w:val="center" w:pos="4513"/>
        <w:tab w:val="right" w:pos="9026"/>
      </w:tabs>
      <w:spacing w:after="0" w:line="240" w:lineRule="auto"/>
    </w:pPr>
  </w:style>
  <w:style w:type="character" w:customStyle="1" w:styleId="Char">
    <w:name w:val="页眉 Char"/>
    <w:basedOn w:val="a0"/>
    <w:link w:val="a3"/>
    <w:uiPriority w:val="99"/>
    <w:rsid w:val="000A4036"/>
  </w:style>
  <w:style w:type="paragraph" w:styleId="a4">
    <w:name w:val="footer"/>
    <w:basedOn w:val="a"/>
    <w:link w:val="Char0"/>
    <w:uiPriority w:val="99"/>
    <w:unhideWhenUsed/>
    <w:rsid w:val="000A4036"/>
    <w:pPr>
      <w:tabs>
        <w:tab w:val="center" w:pos="4513"/>
        <w:tab w:val="right" w:pos="9026"/>
      </w:tabs>
      <w:spacing w:after="0" w:line="240" w:lineRule="auto"/>
    </w:pPr>
  </w:style>
  <w:style w:type="character" w:customStyle="1" w:styleId="Char0">
    <w:name w:val="页脚 Char"/>
    <w:basedOn w:val="a0"/>
    <w:link w:val="a4"/>
    <w:uiPriority w:val="99"/>
    <w:rsid w:val="000A4036"/>
  </w:style>
  <w:style w:type="character" w:styleId="a5">
    <w:name w:val="line number"/>
    <w:basedOn w:val="a0"/>
    <w:uiPriority w:val="99"/>
    <w:semiHidden/>
    <w:unhideWhenUsed/>
    <w:rsid w:val="0062574B"/>
  </w:style>
  <w:style w:type="character" w:customStyle="1" w:styleId="Char1">
    <w:name w:val="批注文字 Char"/>
    <w:basedOn w:val="a0"/>
    <w:link w:val="a6"/>
    <w:uiPriority w:val="99"/>
    <w:semiHidden/>
    <w:rsid w:val="006C7BEF"/>
    <w:rPr>
      <w:rFonts w:ascii="Calibri" w:eastAsia="Calibri" w:hAnsi="Calibri" w:cs="Times New Roman"/>
      <w:sz w:val="20"/>
      <w:szCs w:val="20"/>
    </w:rPr>
  </w:style>
  <w:style w:type="paragraph" w:styleId="a6">
    <w:name w:val="annotation text"/>
    <w:basedOn w:val="a"/>
    <w:link w:val="Char1"/>
    <w:uiPriority w:val="99"/>
    <w:semiHidden/>
    <w:unhideWhenUsed/>
    <w:rsid w:val="006C7BEF"/>
    <w:pPr>
      <w:spacing w:line="240" w:lineRule="auto"/>
    </w:pPr>
    <w:rPr>
      <w:rFonts w:ascii="Calibri" w:eastAsia="Calibri" w:hAnsi="Calibri" w:cs="Times New Roman"/>
      <w:sz w:val="20"/>
      <w:szCs w:val="20"/>
    </w:rPr>
  </w:style>
  <w:style w:type="character" w:customStyle="1" w:styleId="Char2">
    <w:name w:val="批注主题 Char"/>
    <w:basedOn w:val="Char1"/>
    <w:link w:val="a7"/>
    <w:uiPriority w:val="99"/>
    <w:semiHidden/>
    <w:rsid w:val="006C7BEF"/>
    <w:rPr>
      <w:rFonts w:ascii="Calibri" w:eastAsia="Calibri" w:hAnsi="Calibri" w:cs="Times New Roman"/>
      <w:b/>
      <w:bCs/>
      <w:sz w:val="20"/>
      <w:szCs w:val="20"/>
    </w:rPr>
  </w:style>
  <w:style w:type="paragraph" w:styleId="a7">
    <w:name w:val="annotation subject"/>
    <w:basedOn w:val="a6"/>
    <w:next w:val="a6"/>
    <w:link w:val="Char2"/>
    <w:uiPriority w:val="99"/>
    <w:semiHidden/>
    <w:unhideWhenUsed/>
    <w:rsid w:val="006C7BEF"/>
    <w:rPr>
      <w:b/>
      <w:bCs/>
    </w:rPr>
  </w:style>
  <w:style w:type="character" w:customStyle="1" w:styleId="Char3">
    <w:name w:val="批注框文本 Char"/>
    <w:basedOn w:val="a0"/>
    <w:link w:val="a8"/>
    <w:uiPriority w:val="99"/>
    <w:semiHidden/>
    <w:rsid w:val="006C7BEF"/>
    <w:rPr>
      <w:rFonts w:ascii="Segoe UI" w:eastAsia="Calibri" w:hAnsi="Segoe UI" w:cs="Segoe UI"/>
      <w:sz w:val="18"/>
      <w:szCs w:val="18"/>
    </w:rPr>
  </w:style>
  <w:style w:type="paragraph" w:styleId="a8">
    <w:name w:val="Balloon Text"/>
    <w:basedOn w:val="a"/>
    <w:link w:val="Char3"/>
    <w:uiPriority w:val="99"/>
    <w:semiHidden/>
    <w:unhideWhenUsed/>
    <w:rsid w:val="006C7BEF"/>
    <w:pPr>
      <w:spacing w:after="0" w:line="240" w:lineRule="auto"/>
    </w:pPr>
    <w:rPr>
      <w:rFonts w:ascii="Segoe UI" w:eastAsia="Calibri" w:hAnsi="Segoe UI" w:cs="Segoe UI"/>
      <w:sz w:val="18"/>
      <w:szCs w:val="18"/>
    </w:rPr>
  </w:style>
  <w:style w:type="paragraph" w:styleId="a9">
    <w:name w:val="List Paragraph"/>
    <w:basedOn w:val="a"/>
    <w:uiPriority w:val="34"/>
    <w:qFormat/>
    <w:rsid w:val="006C7BEF"/>
    <w:pPr>
      <w:ind w:left="720"/>
      <w:contextualSpacing/>
    </w:pPr>
    <w:rPr>
      <w:rFonts w:ascii="Calibri" w:eastAsia="Calibri" w:hAnsi="Calibri" w:cs="Times New Roman"/>
    </w:rPr>
  </w:style>
  <w:style w:type="paragraph" w:customStyle="1" w:styleId="EndNoteBibliographyTitle">
    <w:name w:val="EndNote Bibliography Title"/>
    <w:basedOn w:val="a"/>
    <w:link w:val="EndNoteBibliographyTitleChar"/>
    <w:rsid w:val="006C7BEF"/>
    <w:pPr>
      <w:spacing w:after="0"/>
      <w:jc w:val="center"/>
    </w:pPr>
    <w:rPr>
      <w:rFonts w:ascii="Book Antiqua" w:eastAsia="Calibri" w:hAnsi="Book Antiqua" w:cs="Times New Roman"/>
      <w:noProof/>
      <w:sz w:val="24"/>
      <w:lang w:val="en-US"/>
    </w:rPr>
  </w:style>
  <w:style w:type="character" w:customStyle="1" w:styleId="EndNoteBibliographyTitleChar">
    <w:name w:val="EndNote Bibliography Title Char"/>
    <w:basedOn w:val="a0"/>
    <w:link w:val="EndNoteBibliographyTitle"/>
    <w:rsid w:val="006C7BEF"/>
    <w:rPr>
      <w:rFonts w:ascii="Book Antiqua" w:eastAsia="Calibri" w:hAnsi="Book Antiqua" w:cs="Times New Roman"/>
      <w:noProof/>
      <w:sz w:val="24"/>
      <w:lang w:val="en-US"/>
    </w:rPr>
  </w:style>
  <w:style w:type="paragraph" w:customStyle="1" w:styleId="EndNoteBibliography">
    <w:name w:val="EndNote Bibliography"/>
    <w:basedOn w:val="a"/>
    <w:link w:val="EndNoteBibliographyChar"/>
    <w:rsid w:val="006C7BEF"/>
    <w:pPr>
      <w:spacing w:line="240" w:lineRule="auto"/>
    </w:pPr>
    <w:rPr>
      <w:rFonts w:ascii="Book Antiqua" w:eastAsia="Calibri" w:hAnsi="Book Antiqua" w:cs="Times New Roman"/>
      <w:noProof/>
      <w:sz w:val="24"/>
      <w:lang w:val="en-US"/>
    </w:rPr>
  </w:style>
  <w:style w:type="character" w:customStyle="1" w:styleId="EndNoteBibliographyChar">
    <w:name w:val="EndNote Bibliography Char"/>
    <w:basedOn w:val="a0"/>
    <w:link w:val="EndNoteBibliography"/>
    <w:rsid w:val="006C7BEF"/>
    <w:rPr>
      <w:rFonts w:ascii="Book Antiqua" w:eastAsia="Calibri" w:hAnsi="Book Antiqua" w:cs="Times New Roman"/>
      <w:noProof/>
      <w:sz w:val="24"/>
      <w:lang w:val="en-US"/>
    </w:rPr>
  </w:style>
  <w:style w:type="character" w:styleId="aa">
    <w:name w:val="Hyperlink"/>
    <w:basedOn w:val="a0"/>
    <w:uiPriority w:val="99"/>
    <w:unhideWhenUsed/>
    <w:rsid w:val="006C7BEF"/>
    <w:rPr>
      <w:color w:val="0563C1"/>
      <w:u w:val="single"/>
    </w:rPr>
  </w:style>
  <w:style w:type="character" w:customStyle="1" w:styleId="highlight">
    <w:name w:val="highlight"/>
    <w:basedOn w:val="a0"/>
    <w:rsid w:val="006C7BEF"/>
  </w:style>
  <w:style w:type="character" w:styleId="ab">
    <w:name w:val="Emphasis"/>
    <w:basedOn w:val="a0"/>
    <w:uiPriority w:val="20"/>
    <w:qFormat/>
    <w:rsid w:val="006C7BEF"/>
    <w:rPr>
      <w:i/>
      <w:iCs/>
    </w:rPr>
  </w:style>
  <w:style w:type="character" w:customStyle="1" w:styleId="st">
    <w:name w:val="st"/>
    <w:basedOn w:val="a0"/>
    <w:rsid w:val="006C7BEF"/>
  </w:style>
  <w:style w:type="character" w:customStyle="1" w:styleId="A40">
    <w:name w:val="A4"/>
    <w:uiPriority w:val="99"/>
    <w:rsid w:val="006C7BEF"/>
    <w:rPr>
      <w:rFonts w:cs="Minion Pro"/>
      <w:color w:val="000000"/>
      <w:sz w:val="11"/>
      <w:szCs w:val="11"/>
    </w:rPr>
  </w:style>
  <w:style w:type="character" w:customStyle="1" w:styleId="apple-converted-space">
    <w:name w:val="apple-converted-space"/>
    <w:basedOn w:val="a0"/>
    <w:rsid w:val="006C7BEF"/>
  </w:style>
  <w:style w:type="character" w:customStyle="1" w:styleId="small-caps">
    <w:name w:val="small-caps"/>
    <w:basedOn w:val="a0"/>
    <w:rsid w:val="006C7BEF"/>
  </w:style>
  <w:style w:type="character" w:styleId="ac">
    <w:name w:val="Strong"/>
    <w:basedOn w:val="a0"/>
    <w:uiPriority w:val="22"/>
    <w:qFormat/>
    <w:rsid w:val="006C7BEF"/>
    <w:rPr>
      <w:b/>
      <w:bCs/>
    </w:rPr>
  </w:style>
  <w:style w:type="character" w:styleId="ad">
    <w:name w:val="annotation reference"/>
    <w:basedOn w:val="a0"/>
    <w:uiPriority w:val="99"/>
    <w:semiHidden/>
    <w:unhideWhenUsed/>
    <w:rsid w:val="00C361E3"/>
    <w:rPr>
      <w:sz w:val="21"/>
      <w:szCs w:val="21"/>
    </w:rPr>
  </w:style>
  <w:style w:type="paragraph" w:styleId="ae">
    <w:name w:val="Normal (Web)"/>
    <w:basedOn w:val="a"/>
    <w:uiPriority w:val="99"/>
    <w:semiHidden/>
    <w:unhideWhenUsed/>
    <w:rsid w:val="0088769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0D43"/>
  </w:style>
  <w:style w:type="paragraph" w:styleId="3">
    <w:name w:val="heading 3"/>
    <w:basedOn w:val="a"/>
    <w:link w:val="3Char"/>
    <w:uiPriority w:val="9"/>
    <w:qFormat/>
    <w:rsid w:val="006C7BEF"/>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6C7BEF"/>
    <w:rPr>
      <w:rFonts w:ascii="Times New Roman" w:eastAsia="Times New Roman" w:hAnsi="Times New Roman" w:cs="Times New Roman"/>
      <w:b/>
      <w:bCs/>
      <w:sz w:val="27"/>
      <w:szCs w:val="27"/>
      <w:lang w:eastAsia="en-AU"/>
    </w:rPr>
  </w:style>
  <w:style w:type="paragraph" w:styleId="a3">
    <w:name w:val="header"/>
    <w:basedOn w:val="a"/>
    <w:link w:val="Char"/>
    <w:uiPriority w:val="99"/>
    <w:unhideWhenUsed/>
    <w:rsid w:val="000A4036"/>
    <w:pPr>
      <w:tabs>
        <w:tab w:val="center" w:pos="4513"/>
        <w:tab w:val="right" w:pos="9026"/>
      </w:tabs>
      <w:spacing w:after="0" w:line="240" w:lineRule="auto"/>
    </w:pPr>
  </w:style>
  <w:style w:type="character" w:customStyle="1" w:styleId="Char">
    <w:name w:val="页眉 Char"/>
    <w:basedOn w:val="a0"/>
    <w:link w:val="a3"/>
    <w:uiPriority w:val="99"/>
    <w:rsid w:val="000A4036"/>
  </w:style>
  <w:style w:type="paragraph" w:styleId="a4">
    <w:name w:val="footer"/>
    <w:basedOn w:val="a"/>
    <w:link w:val="Char0"/>
    <w:uiPriority w:val="99"/>
    <w:unhideWhenUsed/>
    <w:rsid w:val="000A4036"/>
    <w:pPr>
      <w:tabs>
        <w:tab w:val="center" w:pos="4513"/>
        <w:tab w:val="right" w:pos="9026"/>
      </w:tabs>
      <w:spacing w:after="0" w:line="240" w:lineRule="auto"/>
    </w:pPr>
  </w:style>
  <w:style w:type="character" w:customStyle="1" w:styleId="Char0">
    <w:name w:val="页脚 Char"/>
    <w:basedOn w:val="a0"/>
    <w:link w:val="a4"/>
    <w:uiPriority w:val="99"/>
    <w:rsid w:val="000A4036"/>
  </w:style>
  <w:style w:type="character" w:styleId="a5">
    <w:name w:val="line number"/>
    <w:basedOn w:val="a0"/>
    <w:uiPriority w:val="99"/>
    <w:semiHidden/>
    <w:unhideWhenUsed/>
    <w:rsid w:val="0062574B"/>
  </w:style>
  <w:style w:type="character" w:customStyle="1" w:styleId="Char1">
    <w:name w:val="批注文字 Char"/>
    <w:basedOn w:val="a0"/>
    <w:link w:val="a6"/>
    <w:uiPriority w:val="99"/>
    <w:semiHidden/>
    <w:rsid w:val="006C7BEF"/>
    <w:rPr>
      <w:rFonts w:ascii="Calibri" w:eastAsia="Calibri" w:hAnsi="Calibri" w:cs="Times New Roman"/>
      <w:sz w:val="20"/>
      <w:szCs w:val="20"/>
    </w:rPr>
  </w:style>
  <w:style w:type="paragraph" w:styleId="a6">
    <w:name w:val="annotation text"/>
    <w:basedOn w:val="a"/>
    <w:link w:val="Char1"/>
    <w:uiPriority w:val="99"/>
    <w:semiHidden/>
    <w:unhideWhenUsed/>
    <w:rsid w:val="006C7BEF"/>
    <w:pPr>
      <w:spacing w:line="240" w:lineRule="auto"/>
    </w:pPr>
    <w:rPr>
      <w:rFonts w:ascii="Calibri" w:eastAsia="Calibri" w:hAnsi="Calibri" w:cs="Times New Roman"/>
      <w:sz w:val="20"/>
      <w:szCs w:val="20"/>
    </w:rPr>
  </w:style>
  <w:style w:type="character" w:customStyle="1" w:styleId="Char2">
    <w:name w:val="批注主题 Char"/>
    <w:basedOn w:val="Char1"/>
    <w:link w:val="a7"/>
    <w:uiPriority w:val="99"/>
    <w:semiHidden/>
    <w:rsid w:val="006C7BEF"/>
    <w:rPr>
      <w:rFonts w:ascii="Calibri" w:eastAsia="Calibri" w:hAnsi="Calibri" w:cs="Times New Roman"/>
      <w:b/>
      <w:bCs/>
      <w:sz w:val="20"/>
      <w:szCs w:val="20"/>
    </w:rPr>
  </w:style>
  <w:style w:type="paragraph" w:styleId="a7">
    <w:name w:val="annotation subject"/>
    <w:basedOn w:val="a6"/>
    <w:next w:val="a6"/>
    <w:link w:val="Char2"/>
    <w:uiPriority w:val="99"/>
    <w:semiHidden/>
    <w:unhideWhenUsed/>
    <w:rsid w:val="006C7BEF"/>
    <w:rPr>
      <w:b/>
      <w:bCs/>
    </w:rPr>
  </w:style>
  <w:style w:type="character" w:customStyle="1" w:styleId="Char3">
    <w:name w:val="批注框文本 Char"/>
    <w:basedOn w:val="a0"/>
    <w:link w:val="a8"/>
    <w:uiPriority w:val="99"/>
    <w:semiHidden/>
    <w:rsid w:val="006C7BEF"/>
    <w:rPr>
      <w:rFonts w:ascii="Segoe UI" w:eastAsia="Calibri" w:hAnsi="Segoe UI" w:cs="Segoe UI"/>
      <w:sz w:val="18"/>
      <w:szCs w:val="18"/>
    </w:rPr>
  </w:style>
  <w:style w:type="paragraph" w:styleId="a8">
    <w:name w:val="Balloon Text"/>
    <w:basedOn w:val="a"/>
    <w:link w:val="Char3"/>
    <w:uiPriority w:val="99"/>
    <w:semiHidden/>
    <w:unhideWhenUsed/>
    <w:rsid w:val="006C7BEF"/>
    <w:pPr>
      <w:spacing w:after="0" w:line="240" w:lineRule="auto"/>
    </w:pPr>
    <w:rPr>
      <w:rFonts w:ascii="Segoe UI" w:eastAsia="Calibri" w:hAnsi="Segoe UI" w:cs="Segoe UI"/>
      <w:sz w:val="18"/>
      <w:szCs w:val="18"/>
    </w:rPr>
  </w:style>
  <w:style w:type="paragraph" w:styleId="a9">
    <w:name w:val="List Paragraph"/>
    <w:basedOn w:val="a"/>
    <w:uiPriority w:val="34"/>
    <w:qFormat/>
    <w:rsid w:val="006C7BEF"/>
    <w:pPr>
      <w:ind w:left="720"/>
      <w:contextualSpacing/>
    </w:pPr>
    <w:rPr>
      <w:rFonts w:ascii="Calibri" w:eastAsia="Calibri" w:hAnsi="Calibri" w:cs="Times New Roman"/>
    </w:rPr>
  </w:style>
  <w:style w:type="paragraph" w:customStyle="1" w:styleId="EndNoteBibliographyTitle">
    <w:name w:val="EndNote Bibliography Title"/>
    <w:basedOn w:val="a"/>
    <w:link w:val="EndNoteBibliographyTitleChar"/>
    <w:rsid w:val="006C7BEF"/>
    <w:pPr>
      <w:spacing w:after="0"/>
      <w:jc w:val="center"/>
    </w:pPr>
    <w:rPr>
      <w:rFonts w:ascii="Book Antiqua" w:eastAsia="Calibri" w:hAnsi="Book Antiqua" w:cs="Times New Roman"/>
      <w:noProof/>
      <w:sz w:val="24"/>
      <w:lang w:val="en-US"/>
    </w:rPr>
  </w:style>
  <w:style w:type="character" w:customStyle="1" w:styleId="EndNoteBibliographyTitleChar">
    <w:name w:val="EndNote Bibliography Title Char"/>
    <w:basedOn w:val="a0"/>
    <w:link w:val="EndNoteBibliographyTitle"/>
    <w:rsid w:val="006C7BEF"/>
    <w:rPr>
      <w:rFonts w:ascii="Book Antiqua" w:eastAsia="Calibri" w:hAnsi="Book Antiqua" w:cs="Times New Roman"/>
      <w:noProof/>
      <w:sz w:val="24"/>
      <w:lang w:val="en-US"/>
    </w:rPr>
  </w:style>
  <w:style w:type="paragraph" w:customStyle="1" w:styleId="EndNoteBibliography">
    <w:name w:val="EndNote Bibliography"/>
    <w:basedOn w:val="a"/>
    <w:link w:val="EndNoteBibliographyChar"/>
    <w:rsid w:val="006C7BEF"/>
    <w:pPr>
      <w:spacing w:line="240" w:lineRule="auto"/>
    </w:pPr>
    <w:rPr>
      <w:rFonts w:ascii="Book Antiqua" w:eastAsia="Calibri" w:hAnsi="Book Antiqua" w:cs="Times New Roman"/>
      <w:noProof/>
      <w:sz w:val="24"/>
      <w:lang w:val="en-US"/>
    </w:rPr>
  </w:style>
  <w:style w:type="character" w:customStyle="1" w:styleId="EndNoteBibliographyChar">
    <w:name w:val="EndNote Bibliography Char"/>
    <w:basedOn w:val="a0"/>
    <w:link w:val="EndNoteBibliography"/>
    <w:rsid w:val="006C7BEF"/>
    <w:rPr>
      <w:rFonts w:ascii="Book Antiqua" w:eastAsia="Calibri" w:hAnsi="Book Antiqua" w:cs="Times New Roman"/>
      <w:noProof/>
      <w:sz w:val="24"/>
      <w:lang w:val="en-US"/>
    </w:rPr>
  </w:style>
  <w:style w:type="character" w:styleId="aa">
    <w:name w:val="Hyperlink"/>
    <w:basedOn w:val="a0"/>
    <w:uiPriority w:val="99"/>
    <w:unhideWhenUsed/>
    <w:rsid w:val="006C7BEF"/>
    <w:rPr>
      <w:color w:val="0563C1"/>
      <w:u w:val="single"/>
    </w:rPr>
  </w:style>
  <w:style w:type="character" w:customStyle="1" w:styleId="highlight">
    <w:name w:val="highlight"/>
    <w:basedOn w:val="a0"/>
    <w:rsid w:val="006C7BEF"/>
  </w:style>
  <w:style w:type="character" w:styleId="ab">
    <w:name w:val="Emphasis"/>
    <w:basedOn w:val="a0"/>
    <w:uiPriority w:val="20"/>
    <w:qFormat/>
    <w:rsid w:val="006C7BEF"/>
    <w:rPr>
      <w:i/>
      <w:iCs/>
    </w:rPr>
  </w:style>
  <w:style w:type="character" w:customStyle="1" w:styleId="st">
    <w:name w:val="st"/>
    <w:basedOn w:val="a0"/>
    <w:rsid w:val="006C7BEF"/>
  </w:style>
  <w:style w:type="character" w:customStyle="1" w:styleId="A40">
    <w:name w:val="A4"/>
    <w:uiPriority w:val="99"/>
    <w:rsid w:val="006C7BEF"/>
    <w:rPr>
      <w:rFonts w:cs="Minion Pro"/>
      <w:color w:val="000000"/>
      <w:sz w:val="11"/>
      <w:szCs w:val="11"/>
    </w:rPr>
  </w:style>
  <w:style w:type="character" w:customStyle="1" w:styleId="apple-converted-space">
    <w:name w:val="apple-converted-space"/>
    <w:basedOn w:val="a0"/>
    <w:rsid w:val="006C7BEF"/>
  </w:style>
  <w:style w:type="character" w:customStyle="1" w:styleId="small-caps">
    <w:name w:val="small-caps"/>
    <w:basedOn w:val="a0"/>
    <w:rsid w:val="006C7BEF"/>
  </w:style>
  <w:style w:type="character" w:styleId="ac">
    <w:name w:val="Strong"/>
    <w:basedOn w:val="a0"/>
    <w:uiPriority w:val="22"/>
    <w:qFormat/>
    <w:rsid w:val="006C7BEF"/>
    <w:rPr>
      <w:b/>
      <w:bCs/>
    </w:rPr>
  </w:style>
  <w:style w:type="character" w:styleId="ad">
    <w:name w:val="annotation reference"/>
    <w:basedOn w:val="a0"/>
    <w:uiPriority w:val="99"/>
    <w:semiHidden/>
    <w:unhideWhenUsed/>
    <w:rsid w:val="00C361E3"/>
    <w:rPr>
      <w:sz w:val="21"/>
      <w:szCs w:val="21"/>
    </w:rPr>
  </w:style>
  <w:style w:type="paragraph" w:styleId="ae">
    <w:name w:val="Normal (Web)"/>
    <w:basedOn w:val="a"/>
    <w:uiPriority w:val="99"/>
    <w:semiHidden/>
    <w:unhideWhenUsed/>
    <w:rsid w:val="0088769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7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66F958-0A5E-4784-A2A3-32B5A1C54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6426</Words>
  <Characters>150631</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6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ie</dc:creator>
  <cp:lastModifiedBy>LS Ma</cp:lastModifiedBy>
  <cp:revision>2</cp:revision>
  <cp:lastPrinted>2014-06-26T03:11:00Z</cp:lastPrinted>
  <dcterms:created xsi:type="dcterms:W3CDTF">2014-08-25T17:35:00Z</dcterms:created>
  <dcterms:modified xsi:type="dcterms:W3CDTF">2014-08-25T17:35:00Z</dcterms:modified>
</cp:coreProperties>
</file>